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3C8DF8" w14:textId="77C22CE5" w:rsidR="000418DC" w:rsidRPr="00922016" w:rsidRDefault="00AD08DF" w:rsidP="00515665">
      <w:r w:rsidRPr="00922016">
        <w:t>Introduction</w:t>
      </w:r>
    </w:p>
    <w:p w14:paraId="6F4139D6" w14:textId="7A5206AE" w:rsidR="00AD08DF" w:rsidRPr="00922016" w:rsidRDefault="00AD08DF" w:rsidP="00515665">
      <w:r w:rsidRPr="00922016">
        <w:t xml:space="preserve">The </w:t>
      </w:r>
      <w:r w:rsidR="0057765D" w:rsidRPr="00922016">
        <w:t>microsporidia</w:t>
      </w:r>
    </w:p>
    <w:p w14:paraId="4132EFE5" w14:textId="0F273314" w:rsidR="000418DC" w:rsidRPr="00922016" w:rsidRDefault="0057765D" w:rsidP="00515665">
      <w:r w:rsidRPr="00922016">
        <w:t>Microsporidia</w:t>
      </w:r>
      <w:r w:rsidR="00466B91" w:rsidRPr="00922016">
        <w:t xml:space="preserve"> is a group of obligate intracellular parasites that infect a broad range of species from vertebrates to invertebrates. They are now classified as sister group of fungi. </w:t>
      </w:r>
      <w:r w:rsidRPr="00922016">
        <w:t>Microsporidia</w:t>
      </w:r>
      <w:r w:rsidR="00466B91" w:rsidRPr="00922016">
        <w:t xml:space="preserve"> species have genome sizes from 2,3MB to 19,5MB</w:t>
      </w:r>
      <w:r w:rsidR="007C28BC">
        <w:t xml:space="preserve"> </w:t>
      </w:r>
      <w:r w:rsidR="007C28BC">
        <w:fldChar w:fldCharType="begin"/>
      </w:r>
      <w:r w:rsidR="007C28BC">
        <w:instrText xml:space="preserve"> ADDIN ZOTERO_ITEM CSL_CITATION {"citationID":"L1GMmw2w","properties":{"formattedCitation":"\\uldash{(Heinz {\\i{}et al.}, 2012)}","plainCitation":"(Heinz et al., 2012)","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7C28BC">
        <w:fldChar w:fldCharType="separate"/>
      </w:r>
      <w:r w:rsidR="007C28BC" w:rsidRPr="007C28BC">
        <w:rPr>
          <w:rFonts w:ascii="Calibri"/>
          <w:szCs w:val="24"/>
          <w:u w:val="dash"/>
        </w:rPr>
        <w:t xml:space="preserve">(Heinz </w:t>
      </w:r>
      <w:r w:rsidR="007C28BC" w:rsidRPr="007C28BC">
        <w:rPr>
          <w:rFonts w:ascii="Calibri"/>
          <w:i/>
          <w:iCs/>
          <w:szCs w:val="24"/>
          <w:u w:val="dash"/>
        </w:rPr>
        <w:t>et al.</w:t>
      </w:r>
      <w:r w:rsidR="007C28BC" w:rsidRPr="007C28BC">
        <w:rPr>
          <w:rFonts w:ascii="Calibri"/>
          <w:szCs w:val="24"/>
          <w:u w:val="dash"/>
        </w:rPr>
        <w:t>, 2012)</w:t>
      </w:r>
      <w:r w:rsidR="007C28BC">
        <w:fldChar w:fldCharType="end"/>
      </w:r>
      <w:r w:rsidR="00466B91" w:rsidRPr="00922016">
        <w:t xml:space="preserve">. Most of these parasites have a very small number of genes, from 2000 to 4000 genes, which are thought to be very essential that cannot be lost or they are specific genes of </w:t>
      </w:r>
      <w:r w:rsidRPr="00922016">
        <w:t>microsporidia</w:t>
      </w:r>
      <w:r w:rsidR="00466B91" w:rsidRPr="00922016">
        <w:t xml:space="preserve">. The understanding of the evolution of </w:t>
      </w:r>
      <w:r w:rsidRPr="00922016">
        <w:t>microsporidia</w:t>
      </w:r>
      <w:r w:rsidR="00466B91" w:rsidRPr="00922016">
        <w:t xml:space="preserve"> is still unclear and there are many question about the reducing process in their genomes, such as when they lost their genes, if the losing process happened once or many times, if those genes lost forever or just temporarily...</w:t>
      </w:r>
    </w:p>
    <w:p w14:paraId="113FCB27" w14:textId="05193BBD" w:rsidR="005B6812" w:rsidRDefault="00466B91" w:rsidP="00515665">
      <w:r w:rsidRPr="00922016">
        <w:t xml:space="preserve">In order to find the answer for those questions, the proteins sets of the </w:t>
      </w:r>
      <w:r w:rsidR="000975BB">
        <w:t>microsporidian LCA</w:t>
      </w:r>
      <w:r w:rsidRPr="00922016">
        <w:t xml:space="preserve"> (LCA) will be inferred using hierarchical orthology inference approach. The distribution of these proteins will be then analyzed to find their origins and to get an overview how common they are in the living organisms. Moreover, we try to investigate the functionality of these </w:t>
      </w:r>
      <w:r w:rsidR="000975BB">
        <w:t>microsporidian LCA</w:t>
      </w:r>
      <w:r w:rsidRPr="00922016">
        <w:t xml:space="preserve"> proteins and identify their roles to understand how they can work together with their hosts' metabolic pathways.</w:t>
      </w:r>
    </w:p>
    <w:p w14:paraId="2D61770C" w14:textId="77777777" w:rsidR="008E27F5" w:rsidRDefault="008E27F5" w:rsidP="00515665"/>
    <w:p w14:paraId="0A964A4C" w14:textId="6FF2E48E" w:rsidR="00FD1CB7" w:rsidRDefault="00FD1CB7" w:rsidP="00FD1CB7">
      <w:r>
        <w:t xml:space="preserve">within a few hours of in- fection, a PV forms within the host cell. It is a membrane- bounded organelle that houses developing microsporidial stages (meronts and sporonts) and mature spores in a highly organized manner. Characteristically, developing stages are found near the membrane of the vacuole; the mature spores, which are fully differentiated, lie more centrally. Infected cells house one or more PVs. As the developing stages of the parasite divide and mature within the PV, the host cell enlarges several-fold to accommodate the proliferating parasites. The PVs frequently occupy most of the host cell cytoplasm, squeezing the host cell nucleus, organelles and cytoskeleton to the periphery (Fig. 1B-D). Infection can last for several days before rupture of the membranes of both the host cell and PV is triggered. </w:t>
      </w:r>
      <w:r>
        <w:fldChar w:fldCharType="begin"/>
      </w:r>
      <w:r>
        <w:instrText xml:space="preserve"> ADDIN ZOTERO_ITEM CSL_CITATION {"citationID":"xuoSNZpC","properties":{"formattedCitation":"\\uldash{(Scanlon {\\i{}et al.}, 2000)}","plainCitation":"(Scanlon et al., 2000)","noteIndex":0},"citationItems":[{"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schema":"https://github.com/citation-style-language/schema/raw/master/csl-citation.json"} </w:instrText>
      </w:r>
      <w:r>
        <w:fldChar w:fldCharType="separate"/>
      </w:r>
      <w:r w:rsidRPr="00FD1CB7">
        <w:rPr>
          <w:rFonts w:ascii="Calibri"/>
          <w:szCs w:val="24"/>
          <w:u w:val="dash"/>
        </w:rPr>
        <w:t xml:space="preserve">(Scanlon </w:t>
      </w:r>
      <w:r w:rsidRPr="00FD1CB7">
        <w:rPr>
          <w:rFonts w:ascii="Calibri"/>
          <w:i/>
          <w:iCs/>
          <w:szCs w:val="24"/>
          <w:u w:val="dash"/>
        </w:rPr>
        <w:t>et al.</w:t>
      </w:r>
      <w:r w:rsidRPr="00FD1CB7">
        <w:rPr>
          <w:rFonts w:ascii="Calibri"/>
          <w:szCs w:val="24"/>
          <w:u w:val="dash"/>
        </w:rPr>
        <w:t>, 2000)</w:t>
      </w:r>
      <w:r>
        <w:fldChar w:fldCharType="end"/>
      </w:r>
    </w:p>
    <w:p w14:paraId="42AD017A" w14:textId="14A7417B" w:rsidR="00FD1CB7" w:rsidRDefault="00FD1CB7" w:rsidP="00FD1CB7">
      <w:r w:rsidRPr="00FD1CB7">
        <w:t>Outside of their host, microsporidia exist as highly durable but largely dormant spores that contain an extremely elabo- rate and highly specialised suite of structures that medi- ate infection [1]. When a spore is triggered, the most dramatic event is the eversion of a tube (the polar tube)</w:t>
      </w:r>
      <w:r>
        <w:t xml:space="preserve"> </w:t>
      </w:r>
      <w:r w:rsidRPr="00FD1CB7">
        <w:t>that otherwise lays coiled within the spore. This tube can be many times the length of the spore, and when everted in the presence of a potential host, it can adhere to or penetrate the membrane of the host cell, which in turn allows the infectious sporoplasm to pass though the tube and into the host [2].</w:t>
      </w:r>
      <w:r>
        <w:t xml:space="preserve"> </w:t>
      </w:r>
      <w:r>
        <w:fldChar w:fldCharType="begin"/>
      </w:r>
      <w:r>
        <w:instrText xml:space="preserve"> ADDIN ZOTERO_ITEM CSL_CITATION {"citationID":"l7MsB7lA","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fldChar w:fldCharType="separate"/>
      </w:r>
      <w:r w:rsidRPr="00FD1CB7">
        <w:rPr>
          <w:rFonts w:ascii="Calibri"/>
          <w:szCs w:val="24"/>
          <w:u w:val="dash"/>
        </w:rPr>
        <w:t>(Fast and Keeling, 2001)</w:t>
      </w:r>
      <w:r>
        <w:fldChar w:fldCharType="end"/>
      </w:r>
    </w:p>
    <w:p w14:paraId="46F7DAFA" w14:textId="65145A71" w:rsidR="00AB7273" w:rsidRDefault="00AB7273" w:rsidP="00FD1CB7">
      <w:r w:rsidRPr="00AB7273">
        <w:t>Note that the host ± parasite relationships are variable among micro- sporidian genera. For example, Enterocytozoon and Nosema are in direct contact with the host cytoplasm while Nucleospora develops within the nuclei of fish lymphoblasts.</w:t>
      </w:r>
      <w:r>
        <w:t xml:space="preserve"> </w:t>
      </w:r>
      <w:r>
        <w:fldChar w:fldCharType="begin"/>
      </w:r>
      <w:r>
        <w:instrText xml:space="preserve"> ADDIN ZOTERO_ITEM CSL_CITATION {"citationID":"8718Zkwp","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fldChar w:fldCharType="separate"/>
      </w:r>
      <w:r w:rsidRPr="00AB7273">
        <w:rPr>
          <w:rFonts w:ascii="Calibri"/>
          <w:szCs w:val="24"/>
          <w:u w:val="dash"/>
        </w:rPr>
        <w:t>(Vivarès and Méténier, 2001)</w:t>
      </w:r>
      <w:r>
        <w:fldChar w:fldCharType="end"/>
      </w:r>
    </w:p>
    <w:p w14:paraId="4A077D49" w14:textId="1475C492" w:rsidR="00DD6B33" w:rsidRDefault="00DD6B33" w:rsidP="00FD1CB7">
      <w:r w:rsidRPr="00DD6B33">
        <w:t>Thus, the haploid genome size was estimated to be 2.5±3.0 Mbp in E. hellem and 2.4 Mbp in E. intestinalis.</w:t>
      </w:r>
      <w:r>
        <w:t xml:space="preserve"> </w:t>
      </w:r>
      <w:r>
        <w:fldChar w:fldCharType="begin"/>
      </w:r>
      <w:r>
        <w:instrText xml:space="preserve"> ADDIN ZOTERO_ITEM CSL_CITATION {"citationID":"jRDOFNpV","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fldChar w:fldCharType="separate"/>
      </w:r>
      <w:r w:rsidRPr="00DD6B33">
        <w:rPr>
          <w:rFonts w:ascii="Calibri"/>
          <w:szCs w:val="24"/>
          <w:u w:val="dash"/>
        </w:rPr>
        <w:t>(Vivarès and Méténier, 2001)</w:t>
      </w:r>
      <w:r>
        <w:fldChar w:fldCharType="end"/>
      </w:r>
    </w:p>
    <w:p w14:paraId="500B5935" w14:textId="33E85994" w:rsidR="00025864" w:rsidRDefault="00025864" w:rsidP="00025864">
      <w:r w:rsidRPr="00025864">
        <w:lastRenderedPageBreak/>
        <w:t>Today, the microsporidia are known to be an extremely diverse group of par- asites. There are currently approximately 150 described genera of microsporidia with over 1200 individual species (78, 79). By far, most microsporidia infect ani- mals, where they have been characterized in all vertebrate orders as well as most invertebrates, including the parasitic myxosporidia (95).</w:t>
      </w:r>
      <w:r>
        <w:t xml:space="preserve"> / </w:t>
      </w:r>
      <w:r w:rsidRPr="00025864">
        <w:t xml:space="preserve">Although widespread among animals, microsporidia are apparently most preva- lent in arthropods and fish. They are used as biological control agents against insect pests and, under natural circumstances, are found to be destructive to apiculture, fish, and some crustacea important to aquaculture (4, 75). The first microsporidian infection described in mammals was Encephalitozoon cuniculi, originally found in rabbits in 1922 (106). </w:t>
      </w:r>
      <w:r>
        <w:t xml:space="preserve"> / </w:t>
      </w:r>
      <w:r w:rsidRPr="00025864">
        <w:t>In 1959 the first clear case of a human microsporidian in- fection was recorded (60), but such cases were relatively rare until the mid-1970s, when a dramatic increase in recorded infections accompanied the increased preva- lence of immunosuppressed individuals, either resulting from infection with HIV or due to the use of immunosuppressing drugs (98). The most common of these opportunistic human microsporidia is Enterocytozoon bieneusi, which was first described as a gastrointestinal parasite causing “wasting syndrome” (a potentially lethal diarrhea) in 1985 (20)</w:t>
      </w:r>
      <w:r>
        <w:t xml:space="preserve"> / Presently, 13 species of microsporidia have been found to infect humans (30, 92, 99) leading to a long list of human diseases, including chronic diarrhea and wasting syndrome, keratoconjunctivitis, pneumonia, bronchitis, nephritis, urethritis, prostatitis, hepatitis, encephalitis, myostitis, and peritonitis (30, 98, 99, 105). </w:t>
      </w:r>
      <w:r>
        <w:fldChar w:fldCharType="begin"/>
      </w:r>
      <w:r>
        <w:instrText xml:space="preserve"> ADDIN ZOTERO_ITEM CSL_CITATION {"citationID":"3W0ddHwv","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fldChar w:fldCharType="separate"/>
      </w:r>
      <w:r w:rsidRPr="00025864">
        <w:rPr>
          <w:rFonts w:ascii="Calibri"/>
          <w:szCs w:val="24"/>
          <w:u w:val="dash"/>
        </w:rPr>
        <w:t>(Keeling and Fast, 2002)</w:t>
      </w:r>
      <w:r>
        <w:fldChar w:fldCharType="end"/>
      </w:r>
    </w:p>
    <w:p w14:paraId="3F6EAB02" w14:textId="3C3DED67" w:rsidR="005A5164" w:rsidRDefault="005A5164" w:rsidP="00025864">
      <w:r w:rsidRPr="005A5164">
        <w:t>Presently, the sizes of 13 microsporidian genomes are known and they fall between 19.5 Mbp and only 2.3 Mbp [(6, 70); for a summary table see (63)]. Apart from their small size, microsporidian genomes are in all characteristics eukaryotic: They have multiple</w:t>
      </w:r>
      <w:r>
        <w:t xml:space="preserve"> </w:t>
      </w:r>
      <w:r w:rsidRPr="005A5164">
        <w:t>linear chromosomes, telomeres, and segregate by closed mitosis.</w:t>
      </w:r>
      <w:r>
        <w:t xml:space="preserve"> / </w:t>
      </w:r>
      <w:r w:rsidRPr="005A5164">
        <w:t>The general characteristics of the 2.9-Mbp Encephalitozoon genome mirror what has been observed in other highly reduced eukaryotic genomes (23): Genes are typically flanked by short intergenic regions (although there are no overlapping genes), there are few repeat sequences, little evidence of selfish elements, and few introns.</w:t>
      </w:r>
      <w:r>
        <w:t xml:space="preserve"> </w:t>
      </w:r>
      <w:r>
        <w:fldChar w:fldCharType="begin"/>
      </w:r>
      <w:r>
        <w:instrText xml:space="preserve"> ADDIN ZOTERO_ITEM CSL_CITATION {"citationID":"gPH7mlGg","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fldChar w:fldCharType="separate"/>
      </w:r>
      <w:r w:rsidRPr="005A5164">
        <w:rPr>
          <w:rFonts w:ascii="Calibri"/>
          <w:szCs w:val="24"/>
          <w:u w:val="dash"/>
        </w:rPr>
        <w:t>(Keeling and Fast, 2002)</w:t>
      </w:r>
      <w:r>
        <w:fldChar w:fldCharType="end"/>
      </w:r>
    </w:p>
    <w:p w14:paraId="6AAED283" w14:textId="7D48BAFA" w:rsidR="00025864" w:rsidRDefault="005A5164" w:rsidP="00FD1CB7">
      <w:r w:rsidRPr="005A5164">
        <w:t>One of the surprising characteristics of the Encephalitozoon genome that demonstrates the extreme degree of reduction is the finding that Encephalito- zoon genes themselves are actually shorter on average than their homologs from other organisms</w:t>
      </w:r>
      <w:r>
        <w:t xml:space="preserve"> </w:t>
      </w:r>
      <w:r>
        <w:fldChar w:fldCharType="begin"/>
      </w:r>
      <w:r>
        <w:instrText xml:space="preserve"> ADDIN ZOTERO_ITEM CSL_CITATION {"citationID":"5WvLRWGO","properties":{"formattedCitation":"\\uldash{(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fldChar w:fldCharType="separate"/>
      </w:r>
      <w:r w:rsidRPr="005A5164">
        <w:rPr>
          <w:rFonts w:ascii="Calibri"/>
          <w:szCs w:val="24"/>
          <w:u w:val="dash"/>
        </w:rPr>
        <w:t xml:space="preserve">(Katinka </w:t>
      </w:r>
      <w:r w:rsidRPr="005A5164">
        <w:rPr>
          <w:rFonts w:ascii="Calibri"/>
          <w:i/>
          <w:iCs/>
          <w:szCs w:val="24"/>
          <w:u w:val="dash"/>
        </w:rPr>
        <w:t>et al.</w:t>
      </w:r>
      <w:r w:rsidRPr="005A5164">
        <w:rPr>
          <w:rFonts w:ascii="Calibri"/>
          <w:szCs w:val="24"/>
          <w:u w:val="dash"/>
        </w:rPr>
        <w:t>, 2001)</w:t>
      </w:r>
      <w:r>
        <w:fldChar w:fldCharType="end"/>
      </w:r>
    </w:p>
    <w:p w14:paraId="55B95FA6" w14:textId="6721AD83" w:rsidR="002D45C8" w:rsidRDefault="002D45C8" w:rsidP="00515665">
      <w:r w:rsidRPr="002D45C8">
        <w:t>In essence, selection acts to eliminate any redundancy caused by overlapping functions between the two organisms, leaving only genes that serve some essential function. In the case of parasitic relationships, these genes will include those responsible for ensuring the parasite’s transmission among its hosts.</w:t>
      </w:r>
      <w:r w:rsidR="00F665E7">
        <w:t xml:space="preserve"> / </w:t>
      </w:r>
      <w:r w:rsidR="00F665E7" w:rsidRPr="00F665E7">
        <w:t>e.g., N. locustae 5.4 Mb, N. pyrausta 10.5 Mb, and N. bombycis 15.3 Mb (data taken from Méténier and Vivarès, 2001)</w:t>
      </w:r>
      <w:r>
        <w:t xml:space="preserve"> </w:t>
      </w:r>
      <w:r>
        <w:fldChar w:fldCharType="begin"/>
      </w:r>
      <w:r>
        <w:instrText xml:space="preserve"> ADDIN ZOTERO_ITEM CSL_CITATION {"citationID":"NhDSaPMc","properties":{"formattedCitation":"\\uldash{(Agnew {\\i{}et al.}, 2003)}","plainCitation":"(Agnew et al., 200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schema":"https://github.com/citation-style-language/schema/raw/master/csl-citation.json"} </w:instrText>
      </w:r>
      <w:r>
        <w:fldChar w:fldCharType="separate"/>
      </w:r>
      <w:r w:rsidRPr="002D45C8">
        <w:rPr>
          <w:rFonts w:ascii="Calibri"/>
          <w:szCs w:val="24"/>
          <w:u w:val="dash"/>
        </w:rPr>
        <w:t xml:space="preserve">(Agnew </w:t>
      </w:r>
      <w:r w:rsidRPr="002D45C8">
        <w:rPr>
          <w:rFonts w:ascii="Calibri"/>
          <w:i/>
          <w:iCs/>
          <w:szCs w:val="24"/>
          <w:u w:val="dash"/>
        </w:rPr>
        <w:t>et al.</w:t>
      </w:r>
      <w:r w:rsidRPr="002D45C8">
        <w:rPr>
          <w:rFonts w:ascii="Calibri"/>
          <w:szCs w:val="24"/>
          <w:u w:val="dash"/>
        </w:rPr>
        <w:t>, 2003)</w:t>
      </w:r>
      <w:r>
        <w:fldChar w:fldCharType="end"/>
      </w:r>
    </w:p>
    <w:p w14:paraId="43974DC7" w14:textId="29292F3D" w:rsidR="002D45C8" w:rsidRDefault="00957F24" w:rsidP="00515665">
      <w:r>
        <w:t xml:space="preserve">Microsporidia are obligate intracellular parasites related to unicellular fungi. These microorganisms are ubiquitous in the animal kingdom, with more than 1,200 species invading a wide range of invertebrates and vertebrates. </w:t>
      </w:r>
      <w:r w:rsidRPr="00957F24">
        <w:t>Among these species is A. algerae, which was originally isolated from the larvae of the Anopheles stephensis mosquito2 and has one of the broadest known host ranges3</w:t>
      </w:r>
      <w:r>
        <w:t xml:space="preserve">.  / </w:t>
      </w:r>
      <w:r w:rsidRPr="00957F24">
        <w:t>In the microsporidia family, A. algerae has one of the larg- est genome sizes, estimated at 23Mbp7</w:t>
      </w:r>
      <w:r>
        <w:t xml:space="preserve"> </w:t>
      </w:r>
      <w:r>
        <w:fldChar w:fldCharType="begin"/>
      </w:r>
      <w:r>
        <w:instrText xml:space="preserve"> ADDIN ZOTERO_ITEM CSL_CITATION {"citationID":"372aRvWh","properties":{"formattedCitation":"\\uldash{(Peyretaillade {\\i{}et al.}, 2012)}","plainCitation":"(Peyretaillade et al., 2012)","noteIndex":0},"citationItems":[{"id":184,"uris":["http://zotero.org/users/4800858/items/ANFV2MUK"],"uri":["http://zotero.org/users/4800858/items/ANFV2MUK"],"itemData":{"id":184,"type":"article-journal","title":"Annotation of microsporidian genomes using transcriptional signals","container-title":"Nature Communications","page":"1137","volume":"3","source":"www.nature.com","abstract":"High-quality annotation of microsporidian genomes is essential for understanding the biological processes that govern the development of these parasites. Here we present an improved structural annotation method using transcriptional DNA signals. We apply this method to re-annotate four previously annotated genomes, which allow us to detect annotation errors and identify a significant number of unpredicted genes. We then annotate the newly sequenced genome of Anncaliia algerae. A comparative genomic analysis of A. algerae permits the identification of not only microsporidian core genes, but also potentially highly expressed genes encoding membrane-associated proteins, which represent good candidates involved in the spore architecture, the invasion process and the microsporidian–host relationships. Furthermore, we find that the ten-fold variation in microsporidian genome sizes is not due to gene number, size or complexity, but instead stems from the presence of transposable elements. Such elements, along with kinase regulatory pathways and specific transporters, appear to be key factors in microsporidian adaptive processes.","DOI":"10.1038/ncomms2156","ISSN":"2041-1723","language":"en","author":[{"family":"Peyretaillade","given":"Eric"},{"family":"Parisot","given":"Nicolas"},{"family":"Polonais","given":"Valérie"},{"family":"Terrat","given":"Sébastien"},{"family":"Denonfoux","given":"Jérémie"},{"family":"Dugat-Bony","given":"Eric"},{"family":"Wawrzyniak","given":"Ivan"},{"family":"Biderre-Petit","given":"Corinne"},{"family":"Mahul","given":"Antoine"},{"family":"Rimour","given":"Sébastien"},{"family":"Gonçalves","given":"Olivier"},{"family":"Bornes","given":"Stéphanie"},{"family":"Delbac","given":"Frédéric"},{"family":"Chebance","given":"Brigitte"},{"family":"Duprat","given":"Simone"},{"family":"Samson","given":"Gaëlle"},{"family":"Katinka","given":"Michael"},{"family":"Weissenbach","given":"Jean"},{"family":"Wincker","given":"Patrick"},{"family":"Peyret","given":"Pierre"}],"issued":{"date-parts":[["2012",10,16]]}}}],"schema":"https://github.com/citation-style-language/schema/raw/master/csl-citation.json"} </w:instrText>
      </w:r>
      <w:r>
        <w:fldChar w:fldCharType="separate"/>
      </w:r>
      <w:r w:rsidRPr="00957F24">
        <w:rPr>
          <w:rFonts w:ascii="Calibri"/>
          <w:szCs w:val="24"/>
          <w:u w:val="dash"/>
        </w:rPr>
        <w:t xml:space="preserve">(Peyretaillade </w:t>
      </w:r>
      <w:r w:rsidRPr="00957F24">
        <w:rPr>
          <w:rFonts w:ascii="Calibri"/>
          <w:i/>
          <w:iCs/>
          <w:szCs w:val="24"/>
          <w:u w:val="dash"/>
        </w:rPr>
        <w:t>et al.</w:t>
      </w:r>
      <w:r w:rsidRPr="00957F24">
        <w:rPr>
          <w:rFonts w:ascii="Calibri"/>
          <w:szCs w:val="24"/>
          <w:u w:val="dash"/>
        </w:rPr>
        <w:t>, 2012)</w:t>
      </w:r>
      <w:r>
        <w:fldChar w:fldCharType="end"/>
      </w:r>
    </w:p>
    <w:p w14:paraId="41944A53" w14:textId="240E349E" w:rsidR="00900B43" w:rsidRDefault="00900B43" w:rsidP="00515665">
      <w:r w:rsidRPr="00900B43">
        <w:t>Microsporidia are an abundant group of obligate intracellular parasites of other eukaryotes, including immunocompromised humans, but the molecular basis of their intracellular lifestyle and pathobiology are poorly understood.</w:t>
      </w:r>
      <w:r>
        <w:t xml:space="preserve"> / </w:t>
      </w:r>
      <w:r w:rsidRPr="00900B43">
        <w:t>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w:t>
      </w:r>
      <w:r>
        <w:t xml:space="preserve"> / </w:t>
      </w:r>
      <w:r w:rsidRPr="00900B43">
        <w:t>The number of predicted protein-coding genes varies over a much smaller range of approximately 1,750–3,266 genes, depending on the species and method of analysis (Cornman et al. 2009; Cuomo et al. 2012; Heinz et al. 2012; Peyretaillade et al. 2012).</w:t>
      </w:r>
      <w:r>
        <w:t xml:space="preserve"> / </w:t>
      </w:r>
      <w:r w:rsidRPr="00900B43">
        <w:t>Although some of these gene differences are of known functional significance, for example, the presence or absence of glycolytic enzymes (Keeling et al. 2010; Peyretaillade et al. 2012), or variation in copy number of the functionally important surface-located nucleotide transport proteins (Tsaousis et al. 2008; Cuomo et al. 2012), most dif- ferences involve hypothetical genes of unknown function (Cuomo et al. 2012; Heinz et al. 2012; Peyretaillade et al. 2012).</w:t>
      </w:r>
      <w:r>
        <w:t xml:space="preserve"> </w:t>
      </w:r>
      <w:r>
        <w:fldChar w:fldCharType="begin"/>
      </w:r>
      <w:r>
        <w:instrText xml:space="preserve"> ADDIN ZOTERO_ITEM CSL_CITATION {"citationID":"IhzeDAnv","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fldChar w:fldCharType="separate"/>
      </w:r>
      <w:r w:rsidRPr="00900B43">
        <w:rPr>
          <w:rFonts w:ascii="Calibri"/>
          <w:szCs w:val="24"/>
          <w:u w:val="dash"/>
        </w:rPr>
        <w:t xml:space="preserve">(Nakjang </w:t>
      </w:r>
      <w:r w:rsidRPr="00900B43">
        <w:rPr>
          <w:rFonts w:ascii="Calibri"/>
          <w:i/>
          <w:iCs/>
          <w:szCs w:val="24"/>
          <w:u w:val="dash"/>
        </w:rPr>
        <w:t>et al.</w:t>
      </w:r>
      <w:r w:rsidRPr="00900B43">
        <w:rPr>
          <w:rFonts w:ascii="Calibri"/>
          <w:szCs w:val="24"/>
          <w:u w:val="dash"/>
        </w:rPr>
        <w:t>, 2013)</w:t>
      </w:r>
      <w:r>
        <w:fldChar w:fldCharType="end"/>
      </w:r>
    </w:p>
    <w:p w14:paraId="56FD7C55" w14:textId="2327CB9F" w:rsidR="008E09EB" w:rsidRDefault="008E09EB" w:rsidP="00515665">
      <w:r w:rsidRPr="008E09EB">
        <w:t>Microsporidia are strict obligate intracellular parasites that infect a wide range of eukaryotes including humans and economically important fish and insects. Surviving and flourishing inside another eukaryotic cell is a very specialised lifestyle that requires evolutionary inno- vation</w:t>
      </w:r>
      <w:r w:rsidR="00F57BA4">
        <w:t xml:space="preserve">. </w:t>
      </w:r>
      <w:r w:rsidR="00F57BA4" w:rsidRPr="00F57BA4">
        <w:t>Microsporidia are fungi-related eukaryotic parasites with over 1,400 reported species that infect a wide range of hosts including humans, mammals, and insects</w:t>
      </w:r>
      <w:r w:rsidR="00CF2453">
        <w:t xml:space="preserve"> / </w:t>
      </w:r>
      <w:r w:rsidR="00CF2453" w:rsidRPr="00CF2453">
        <w:t>The parasite cell (meront) grows and multiplies within the host cell cytoplasm through several rounds of division and differentiates into a spore, which exits the host cell, typically through host cell lysis, to complete the cycle</w:t>
      </w:r>
      <w:r>
        <w:t xml:space="preserve"> </w:t>
      </w:r>
      <w:r>
        <w:fldChar w:fldCharType="begin"/>
      </w:r>
      <w:r>
        <w:instrText xml:space="preserve"> ADDIN ZOTERO_ITEM CSL_CITATION {"citationID":"FxOoURt5","properties":{"formattedCitation":"\\uldash{(Dean {\\i{}et al.}, 2016)}","plainCitation":"(Dean et al., 2016)","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fldChar w:fldCharType="separate"/>
      </w:r>
      <w:r w:rsidRPr="008E09EB">
        <w:rPr>
          <w:rFonts w:ascii="Calibri"/>
          <w:szCs w:val="24"/>
          <w:u w:val="dash"/>
        </w:rPr>
        <w:t xml:space="preserve">(Dean </w:t>
      </w:r>
      <w:r w:rsidRPr="008E09EB">
        <w:rPr>
          <w:rFonts w:ascii="Calibri"/>
          <w:i/>
          <w:iCs/>
          <w:szCs w:val="24"/>
          <w:u w:val="dash"/>
        </w:rPr>
        <w:t>et al.</w:t>
      </w:r>
      <w:r w:rsidRPr="008E09EB">
        <w:rPr>
          <w:rFonts w:ascii="Calibri"/>
          <w:szCs w:val="24"/>
          <w:u w:val="dash"/>
        </w:rPr>
        <w:t>, 2016)</w:t>
      </w:r>
      <w:r>
        <w:fldChar w:fldCharType="end"/>
      </w:r>
    </w:p>
    <w:p w14:paraId="0AC427E1" w14:textId="7451F06C" w:rsidR="008E09EB" w:rsidRDefault="008D6C1D" w:rsidP="00515665">
      <w:r w:rsidRPr="008D6C1D">
        <w:t>Microsporidia represent a large phylum of obligate intracellular pathogens related to fungi, which can infect a diverse array of hosts from protists to humans</w:t>
      </w:r>
      <w:r>
        <w:t xml:space="preserve">. </w:t>
      </w:r>
      <w:r w:rsidRPr="008D6C1D">
        <w:t>They have features consistent with having adapted to proliferate exclusively within the host cellular environment, including greatly reduced genome sizes and the loss of true mitochondria</w:t>
      </w:r>
      <w:r w:rsidR="00857D3A">
        <w:t xml:space="preserve">. </w:t>
      </w:r>
      <w:r w:rsidR="00857D3A">
        <w:fldChar w:fldCharType="begin"/>
      </w:r>
      <w:r w:rsidR="00857D3A">
        <w:instrText xml:space="preserve"> ADDIN ZOTERO_ITEM CSL_CITATION {"citationID":"ngQP81gc","properties":{"formattedCitation":"\\uldash{(Luallen {\\i{}et al.}, 2016)}","plainCitation":"(Luallen et al., 2016)","noteIndex":0},"citationItems":[{"id":190,"uris":["http://zotero.org/users/4800858/items/FF29M9IF"],"uri":["http://zotero.org/users/4800858/items/FF29M9IF"],"itemData":{"id":190,"type":"article-journal","title":"Discovery of a Natural Microsporidian Pathogen with a Broad Tissue Tropism in Caenorhabditis elegans","container-title":"PLOS Pathogens","page":"28","source":"Zotero","author":[{"family":"Luallen","given":"Robert J"},{"family":"Reinke","given":"Aaron W"},{"family":"Tong","given":"Linda"},{"family":"Botts","given":"Michael R"},{"family":"Félix","given":"Marie-Anne"},{"family":"Troemel","given":"Emily R"}],"issued":{"date-parts":[["2016"]]}}}],"schema":"https://github.com/citation-style-language/schema/raw/master/csl-citation.json"} </w:instrText>
      </w:r>
      <w:r w:rsidR="00857D3A">
        <w:fldChar w:fldCharType="separate"/>
      </w:r>
      <w:r w:rsidR="00857D3A" w:rsidRPr="00857D3A">
        <w:rPr>
          <w:rFonts w:ascii="Calibri"/>
          <w:szCs w:val="24"/>
          <w:u w:val="dash"/>
        </w:rPr>
        <w:t xml:space="preserve">(Luallen </w:t>
      </w:r>
      <w:r w:rsidR="00857D3A" w:rsidRPr="00857D3A">
        <w:rPr>
          <w:rFonts w:ascii="Calibri"/>
          <w:i/>
          <w:iCs/>
          <w:szCs w:val="24"/>
          <w:u w:val="dash"/>
        </w:rPr>
        <w:t>et al.</w:t>
      </w:r>
      <w:r w:rsidR="00857D3A" w:rsidRPr="00857D3A">
        <w:rPr>
          <w:rFonts w:ascii="Calibri"/>
          <w:szCs w:val="24"/>
          <w:u w:val="dash"/>
        </w:rPr>
        <w:t>, 2016)</w:t>
      </w:r>
      <w:r w:rsidR="00857D3A">
        <w:fldChar w:fldCharType="end"/>
      </w:r>
    </w:p>
    <w:p w14:paraId="4A36A0E5" w14:textId="77777777" w:rsidR="005B6812" w:rsidRDefault="005B6812" w:rsidP="00515665">
      <w:r w:rsidRPr="00922016">
        <w:t>Symbiosis life-style</w:t>
      </w:r>
    </w:p>
    <w:p w14:paraId="1DC04077" w14:textId="448D651F" w:rsidR="0069337A" w:rsidRDefault="0069337A" w:rsidP="00515665">
      <w:r w:rsidRPr="0069337A">
        <w:t>A symbiotic relationship is one in which two dissimilar o</w:t>
      </w:r>
      <w:bookmarkStart w:id="0" w:name="_GoBack"/>
      <w:bookmarkEnd w:id="0"/>
      <w:r w:rsidRPr="0069337A">
        <w:t>rganisms live in close association with one another. This does not imply that they necessarily live together in harmony; symbiosis also applies to host–parasite relationships. The relationships formed by the microsporidia are extreme forms of symbiosis: these unicellular eukaryotes have become obligate intracellular parasites that cannot live independently outside of their host-cell environment.</w:t>
      </w:r>
      <w:r>
        <w:t xml:space="preserve"> </w:t>
      </w:r>
      <w:r>
        <w:fldChar w:fldCharType="begin"/>
      </w:r>
      <w:r>
        <w:instrText xml:space="preserve"> ADDIN ZOTERO_ITEM CSL_CITATION {"citationID":"JMy86qeG","properties":{"formattedCitation":"\\uldash{(Agnew {\\i{}et al.}, 2003)}","plainCitation":"(Agnew et al., 200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schema":"https://github.com/citation-style-language/schema/raw/master/csl-citation.json"} </w:instrText>
      </w:r>
      <w:r>
        <w:fldChar w:fldCharType="separate"/>
      </w:r>
      <w:r w:rsidRPr="0069337A">
        <w:rPr>
          <w:rFonts w:ascii="Calibri"/>
          <w:szCs w:val="24"/>
          <w:u w:val="dash"/>
        </w:rPr>
        <w:t xml:space="preserve">(Agnew </w:t>
      </w:r>
      <w:r w:rsidRPr="0069337A">
        <w:rPr>
          <w:rFonts w:ascii="Calibri"/>
          <w:i/>
          <w:iCs/>
          <w:szCs w:val="24"/>
          <w:u w:val="dash"/>
        </w:rPr>
        <w:t>et al.</w:t>
      </w:r>
      <w:r w:rsidRPr="0069337A">
        <w:rPr>
          <w:rFonts w:ascii="Calibri"/>
          <w:szCs w:val="24"/>
          <w:u w:val="dash"/>
        </w:rPr>
        <w:t>, 2003)</w:t>
      </w:r>
      <w:r>
        <w:fldChar w:fldCharType="end"/>
      </w:r>
    </w:p>
    <w:p w14:paraId="3DC72042" w14:textId="33898E39" w:rsidR="00F12119" w:rsidRDefault="003467B5" w:rsidP="00F12119">
      <w:r w:rsidRPr="00375398">
        <w:t>Microsporidia are highly specialized eukaryotic unicells, living only as obligate intracellular parasites of other eukaryotes (1). They lack the mitochondria and peroxisomes typical of most eukaryotes.</w:t>
      </w:r>
      <w:r>
        <w:t xml:space="preserve"> </w:t>
      </w:r>
      <w:r>
        <w:fldChar w:fldCharType="begin"/>
      </w:r>
      <w:r>
        <w:instrText xml:space="preserve"> ADDIN ZOTERO_ITEM CSL_CITATION {"citationID":"lovvFolY","properties":{"formattedCitation":"\\uldash{(Hirt {\\i{}et al.}, 1999)}","plainCitation":"(Hirt et al., 1999)","noteIndex":0},"citationItems":[{"id":14,"uris":["http://zotero.org/users/4800858/items/BBIMES7P"],"uri":["http://zotero.org/users/4800858/items/BBIMES7P"],"itemData":{"id":14,"type":"article-journal","title":"Microsporidia are related to Fungi: Evidence from the largest subunit of RNA polymerase II and other proteins","container-title":"Proceedings of the National Academy of Sciences","page":"580-585","volume":"96","issue":"2","abstract":"We have determined complete gene sequences encoding the largest subunit of the RNA polymerase II (RBP1) from two Microsporidia, Vairimorpha necatrix and Nosema locustae. Phylogenetic analyses of these and other RPB1 sequences strongly support the notion that Microsporidia are not early-diverging eukaryotes but instead are specifically related to Fungi. Our reexamination of elongation factors EF-1alpha and EF-2 sequence data that had previously been taken as support for an early (Archezoan) divergence of these amitochondriate protists show such support to be weak and likely caused by artifacts in phylogenetic analyses. These EF data sets are, in fact, not inconsistent with a Microsporidia + Fungi relationship. In addition, we show that none of these proteins strongly support a deep divergence of Parabasalia and Metamonada, the other amitochondriate protist groups currently thought to compose early branches. Thus, the phylogenetic placement among eukaryotes for these protist taxa is in need of further critical examination.","DOI":"10.1073/pnas.96.2.580","ISSN":"0027-8424","author":[{"family":"Hirt","given":"R. P."},{"family":"Logsdon","given":"J. M."},{"family":"Healy","given":"B."},{"family":"Dorey","given":"M. W."},{"family":"Doolittle","given":"W. F."},{"family":"Embley","given":"T. M."}],"issued":{"date-parts":[["1999"]]}}}],"schema":"https://github.com/citation-style-language/schema/raw/master/csl-citation.json"} </w:instrText>
      </w:r>
      <w:r>
        <w:fldChar w:fldCharType="separate"/>
      </w:r>
      <w:r w:rsidRPr="00375398">
        <w:rPr>
          <w:rFonts w:ascii="Calibri"/>
          <w:szCs w:val="24"/>
          <w:u w:val="dash"/>
        </w:rPr>
        <w:t xml:space="preserve">(Hirt </w:t>
      </w:r>
      <w:r w:rsidRPr="00375398">
        <w:rPr>
          <w:rFonts w:ascii="Calibri"/>
          <w:i/>
          <w:iCs/>
          <w:szCs w:val="24"/>
          <w:u w:val="dash"/>
        </w:rPr>
        <w:t>et al.</w:t>
      </w:r>
      <w:r w:rsidRPr="00375398">
        <w:rPr>
          <w:rFonts w:ascii="Calibri"/>
          <w:szCs w:val="24"/>
          <w:u w:val="dash"/>
        </w:rPr>
        <w:t>, 1999)</w:t>
      </w:r>
      <w:r>
        <w:fldChar w:fldCharType="end"/>
      </w:r>
    </w:p>
    <w:p w14:paraId="6373970C" w14:textId="2A40B64B" w:rsidR="003467B5" w:rsidRDefault="00F12119" w:rsidP="00F12119">
      <w:r>
        <w:t xml:space="preserve">The microsporidia are a large group of obligate intracellular parasites. Their hosts are especially common among Arthropods. </w:t>
      </w:r>
      <w:r w:rsidRPr="00F12119">
        <w:t>Long evolution of parasites inside of host cell suggests the strong dependence o</w:t>
      </w:r>
      <w:r>
        <w:t>f microsporidia on host metabo</w:t>
      </w:r>
      <w:r w:rsidRPr="00F12119">
        <w:t>lism.</w:t>
      </w:r>
      <w:r>
        <w:t xml:space="preserve"> </w:t>
      </w:r>
      <w:r>
        <w:fldChar w:fldCharType="begin"/>
      </w:r>
      <w:r w:rsidR="00AA0AD4">
        <w:instrText xml:space="preserve"> ADDIN ZOTERO_ITEM CSL_CITATION {"citationID":"mU7dJmwn","properties":{"formattedCitation":"\\uldash{(Dolgikh, 2000)}","plainCitation":"(Dolgikh, 2000)","noteIndex":0},"citationItems":[{"id":175,"uris":["http://zotero.org/users/4800858/items/4T6I45GX"],"uri":["http://zotero.org/users/4800858/items/4T6I45GX"],"itemData":{"id":175,"type":"article-journal","title":"Activities of enzymes of carbohydrate and energy metabolism of the intracellular stages of the microsporidian, Nosema grylli","container-title":"Protistology","page":"87-91","volume":"1","issue":"3","source":"Zotero","abstract":"The activities of nine enzymes were investigated in intracellular stages of the microsporidian Nosema grylli from the fat body of the crickets Gryllus bimaculatus purified by centrifugation in Percoll density gradient. Phosphoglucomutase (EC 5.4.2.2), hexokinase (EC 2.7.1.1) and fructose 6-phosphate kinase (EC 2.7.1.11) were not detectable in stages. Glucose 6-phosphate dehydrogenase (EC 1.1.1.49), phosphoglucose isomerase (EC 5.3.1.9), 3-phosophoglycerate kinase (EC 2.7.2.3), pyruvate kinase (EC 2.7.1.40), glycerol 3-phosphate dehydrogenase (EC 1.1.1.8) and ATP-ase were detected with activities of 7 ± 1, 23 ± 2, 7 ± 1, 2 ± 0.3, 17 ± 3 and 17 ± 4 nmol/min×mg protein respectively. A comparison of these values with activities of enzymes of spores shows that the rate of carbohydrate catabolism in microsporidian meronts and early sporonts is lower than in spores. The observed results may be explained by the host-derived ATP dependence of microsporidian intracellular stages.","author":[{"family":"Dolgikh","given":"Viacheslav V"}],"issued":{"date-parts":[["2000",2]]}}}],"schema":"https://github.com/citation-style-language/schema/raw/master/csl-citation.json"} </w:instrText>
      </w:r>
      <w:r>
        <w:fldChar w:fldCharType="separate"/>
      </w:r>
      <w:r w:rsidR="00AA0AD4" w:rsidRPr="00AA0AD4">
        <w:rPr>
          <w:rFonts w:ascii="Calibri"/>
          <w:szCs w:val="24"/>
          <w:u w:val="dash"/>
        </w:rPr>
        <w:t>(Dolgikh, 2000)</w:t>
      </w:r>
      <w:r>
        <w:fldChar w:fldCharType="end"/>
      </w:r>
    </w:p>
    <w:p w14:paraId="01FDB920" w14:textId="74390249" w:rsidR="00FD1CB7" w:rsidRDefault="00A471FC" w:rsidP="00FD1CB7">
      <w:r w:rsidRPr="00A471FC">
        <w:t>are obligate, intracellular protozoan par- asites that infect many vertebrate and invertebrate hosts (Canning and Lom 1986). Until recently, microsporidia were primarily of interest because of their ability to infect insects and fish, in the former case for their potential use in insect control, and in the latter, because of their impact on the fishing industry (Wittner 1999). Prior to the AIDS epidemic, a few isolated reports of human microsporidiosis were described in the literature (Shadduck 1989; Wittner 199</w:t>
      </w:r>
      <w:r>
        <w:t>9)</w:t>
      </w:r>
    </w:p>
    <w:p w14:paraId="402C5B89" w14:textId="6F4014DB" w:rsidR="00A471FC" w:rsidRDefault="00FD1CB7" w:rsidP="00FD1CB7">
      <w:r>
        <w:t xml:space="preserve">The microsporidia are a group of obligately intracellular parasites that infect a broad variety of animal hosts, as well as a small number of protists. </w:t>
      </w:r>
      <w:r>
        <w:fldChar w:fldCharType="begin"/>
      </w:r>
      <w:r>
        <w:instrText xml:space="preserve"> ADDIN ZOTERO_ITEM CSL_CITATION {"citationID":"kPiSTMvi","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fldChar w:fldCharType="separate"/>
      </w:r>
      <w:r w:rsidRPr="00FD1CB7">
        <w:rPr>
          <w:rFonts w:ascii="Calibri"/>
          <w:szCs w:val="24"/>
          <w:u w:val="dash"/>
        </w:rPr>
        <w:t>(Fast and Keeling, 2001)</w:t>
      </w:r>
      <w:r>
        <w:fldChar w:fldCharType="end"/>
      </w:r>
    </w:p>
    <w:p w14:paraId="4A19A95F" w14:textId="2300C656" w:rsidR="00FD1CB7" w:rsidRDefault="008603D8" w:rsidP="00FD1CB7">
      <w:r w:rsidRPr="008603D8">
        <w:t>The microsporidia are a group of unusual, obligately parasitic protists that infect a great variety of other eukaryotes, including vertebrates, arthropods, molluscs, annelids, nematodes, cnidaria and even various ciliates, myxosporidia and gregarines1.</w:t>
      </w:r>
      <w:r>
        <w:t xml:space="preserve"> </w:t>
      </w:r>
      <w:r>
        <w:fldChar w:fldCharType="begin"/>
      </w:r>
      <w:r>
        <w:instrText xml:space="preserve"> ADDIN ZOTERO_ITEM CSL_CITATION {"citationID":"hM1GZttt","properties":{"formattedCitation":"\\uldash{(Vossbrinck {\\i{}et al.}, 1987)}","plainCitation":"(Vossbrinck et al., 1987)","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schema":"https://github.com/citation-style-language/schema/raw/master/csl-citation.json"} </w:instrText>
      </w:r>
      <w:r>
        <w:fldChar w:fldCharType="separate"/>
      </w:r>
      <w:r w:rsidRPr="008603D8">
        <w:rPr>
          <w:rFonts w:ascii="Calibri"/>
          <w:szCs w:val="24"/>
          <w:u w:val="dash"/>
        </w:rPr>
        <w:t xml:space="preserve">(Vossbrinck </w:t>
      </w:r>
      <w:r w:rsidRPr="008603D8">
        <w:rPr>
          <w:rFonts w:ascii="Calibri"/>
          <w:i/>
          <w:iCs/>
          <w:szCs w:val="24"/>
          <w:u w:val="dash"/>
        </w:rPr>
        <w:t>et al.</w:t>
      </w:r>
      <w:r w:rsidRPr="008603D8">
        <w:rPr>
          <w:rFonts w:ascii="Calibri"/>
          <w:szCs w:val="24"/>
          <w:u w:val="dash"/>
        </w:rPr>
        <w:t>, 1987)</w:t>
      </w:r>
      <w:r>
        <w:fldChar w:fldCharType="end"/>
      </w:r>
    </w:p>
    <w:p w14:paraId="55838F48" w14:textId="17B67C73" w:rsidR="00FD1CB7" w:rsidRDefault="00AB7273" w:rsidP="00FD1CB7">
      <w:r w:rsidRPr="00AB7273">
        <w:t>Microsporidia are small spore-forming unicellular eukaryotes with an obligate intracellular parasitic lifestyle and a worldwide distribution. About 1000 microsporidian species are known; their hosts mainly include various members of almost all animal phyla. In the mid-nineteenth century, the silk worm disease (``peÂ brine'') was caused by a microsporidian Nosema bombycis.</w:t>
      </w:r>
      <w:r>
        <w:t xml:space="preserve"> </w:t>
      </w:r>
      <w:r w:rsidRPr="00AB7273">
        <w:t>In 1922, Wright and Craighead identified a new species (Nosema cuniculi) in brain, spinal chord and kidneys of a paralysed rabbit.</w:t>
      </w:r>
      <w:r>
        <w:t xml:space="preserve"> </w:t>
      </w:r>
      <w:r w:rsidRPr="00AB7273">
        <w:t>This species was assigned in 1923 to a new genus (Encephalito- zoon) by Levatidi et al., and Encephalitozoon cuniculi was the first microsporidian to be propagated in cell culture.(1) Its successful transmission to mice(2,3) facilitated the analysis of host±parasite relationships.</w:t>
      </w:r>
      <w:r>
        <w:t xml:space="preserve"> </w:t>
      </w:r>
      <w:r w:rsidRPr="00AB7273">
        <w:t>Illustrating the propensity of microsporidia for infecting immunocompromised humans, two other Encephalitozoon species (E. hellem, E. intestinalis) have been identified in AIDS patients.</w:t>
      </w:r>
      <w:r>
        <w:t xml:space="preserve"> </w:t>
      </w:r>
      <w:r>
        <w:fldChar w:fldCharType="begin"/>
      </w:r>
      <w:r>
        <w:instrText xml:space="preserve"> ADDIN ZOTERO_ITEM CSL_CITATION {"citationID":"jbY15kjl","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fldChar w:fldCharType="separate"/>
      </w:r>
      <w:r w:rsidRPr="00AB7273">
        <w:rPr>
          <w:rFonts w:ascii="Calibri"/>
          <w:szCs w:val="24"/>
          <w:u w:val="dash"/>
        </w:rPr>
        <w:t>(Vivarès and Méténier, 2001)</w:t>
      </w:r>
      <w:r>
        <w:fldChar w:fldCharType="end"/>
      </w:r>
    </w:p>
    <w:p w14:paraId="4ED11733" w14:textId="391FB073" w:rsidR="00AB7273" w:rsidRDefault="00A779FE" w:rsidP="00FD1CB7">
      <w:r w:rsidRPr="00A779FE">
        <w:t>Nosema bombycis (Naegeli, 1857), was from an insect. This species was later shown by Pasteur (1870) to be the causative agent of pébrine, a disease responsible for serious economic harm to the commercial silk industry at the time; a related species, N. apis, still causes similar problems for commercial honey producers today.</w:t>
      </w:r>
      <w:r w:rsidR="00F665E7">
        <w:t xml:space="preserve"> / </w:t>
      </w:r>
      <w:r w:rsidR="00F665E7" w:rsidRPr="00F665E7">
        <w:t>No microsporidia</w:t>
      </w:r>
      <w:r w:rsidR="00F665E7">
        <w:t xml:space="preserve"> </w:t>
      </w:r>
      <w:r w:rsidR="00F665E7" w:rsidRPr="00F665E7">
        <w:t>develop outside of their host cells. This pattern strongly suggests that these parasites require their host environment for the uptake of energy and nutrients.</w:t>
      </w:r>
      <w:r>
        <w:t xml:space="preserve"> </w:t>
      </w:r>
      <w:r>
        <w:fldChar w:fldCharType="begin"/>
      </w:r>
      <w:r>
        <w:instrText xml:space="preserve"> ADDIN ZOTERO_ITEM CSL_CITATION {"citationID":"0UW3wA1l","properties":{"formattedCitation":"\\uldash{(Agnew {\\i{}et al.}, 2003)}","plainCitation":"(Agnew et al., 200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schema":"https://github.com/citation-style-language/schema/raw/master/csl-citation.json"} </w:instrText>
      </w:r>
      <w:r>
        <w:fldChar w:fldCharType="separate"/>
      </w:r>
      <w:r w:rsidRPr="00A779FE">
        <w:rPr>
          <w:rFonts w:ascii="Calibri"/>
          <w:szCs w:val="24"/>
          <w:u w:val="dash"/>
        </w:rPr>
        <w:t xml:space="preserve">(Agnew </w:t>
      </w:r>
      <w:r w:rsidRPr="00A779FE">
        <w:rPr>
          <w:rFonts w:ascii="Calibri"/>
          <w:i/>
          <w:iCs/>
          <w:szCs w:val="24"/>
          <w:u w:val="dash"/>
        </w:rPr>
        <w:t>et al.</w:t>
      </w:r>
      <w:r w:rsidRPr="00A779FE">
        <w:rPr>
          <w:rFonts w:ascii="Calibri"/>
          <w:szCs w:val="24"/>
          <w:u w:val="dash"/>
        </w:rPr>
        <w:t>, 2003)</w:t>
      </w:r>
      <w:r>
        <w:fldChar w:fldCharType="end"/>
      </w:r>
    </w:p>
    <w:p w14:paraId="7FC706B3" w14:textId="6A8A8376" w:rsidR="00AB7273" w:rsidRDefault="00F85D67" w:rsidP="00FD1CB7">
      <w:r w:rsidRPr="00F85D67">
        <w:t>In the most extreme cases, genes are tightly packed with intergenic spaces averaging just over 100 bp, and several pro- tein-coding sequences physically</w:t>
      </w:r>
      <w:r>
        <w:t xml:space="preserve"> overlap with their neighbours </w:t>
      </w:r>
      <w:r w:rsidR="009210D1">
        <w:fldChar w:fldCharType="begin"/>
      </w:r>
      <w:r w:rsidR="009210D1">
        <w:instrText xml:space="preserve"> ADDIN ZOTERO_ITEM CSL_CITATION {"citationID":"aUAEXfHw","properties":{"formattedCitation":"\\uldash{(Corradi {\\i{}et al.}, 2010)}","plainCitation":"(Corradi et al., 2010)","noteIndex":0},"citationItems":[{"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9210D1">
        <w:fldChar w:fldCharType="separate"/>
      </w:r>
      <w:r w:rsidR="009210D1" w:rsidRPr="009210D1">
        <w:rPr>
          <w:rFonts w:ascii="Calibri"/>
          <w:szCs w:val="24"/>
          <w:u w:val="dash"/>
        </w:rPr>
        <w:t xml:space="preserve">(Corradi </w:t>
      </w:r>
      <w:r w:rsidR="009210D1" w:rsidRPr="009210D1">
        <w:rPr>
          <w:rFonts w:ascii="Calibri"/>
          <w:i/>
          <w:iCs/>
          <w:szCs w:val="24"/>
          <w:u w:val="dash"/>
        </w:rPr>
        <w:t>et al.</w:t>
      </w:r>
      <w:r w:rsidR="009210D1" w:rsidRPr="009210D1">
        <w:rPr>
          <w:rFonts w:ascii="Calibri"/>
          <w:szCs w:val="24"/>
          <w:u w:val="dash"/>
        </w:rPr>
        <w:t>, 2010)</w:t>
      </w:r>
      <w:r w:rsidR="009210D1">
        <w:fldChar w:fldCharType="end"/>
      </w:r>
    </w:p>
    <w:p w14:paraId="0D96D17C" w14:textId="77777777" w:rsidR="00F85D67" w:rsidRDefault="00F85D67" w:rsidP="00FD1CB7"/>
    <w:p w14:paraId="367FF710" w14:textId="082848FD" w:rsidR="003467B5" w:rsidRDefault="003467B5" w:rsidP="003467B5">
      <w:r>
        <w:t>Origin of microsporidia</w:t>
      </w:r>
      <w:r w:rsidR="00A779FE">
        <w:t xml:space="preserve"> (check Agnew 2003</w:t>
      </w:r>
      <w:r w:rsidR="00C07B45">
        <w:t>, corradi 2009</w:t>
      </w:r>
      <w:r w:rsidR="00A779FE">
        <w:t>)</w:t>
      </w:r>
    </w:p>
    <w:p w14:paraId="6635FC13" w14:textId="77777777" w:rsidR="003467B5" w:rsidRDefault="003467B5" w:rsidP="003467B5">
      <w:r w:rsidRPr="008E27F5">
        <w:t>They lack the mitochondria and peroxisomes typical of most eukaryotes. Thus, in 1983 Cavalier-Smith (2) included the Microsporidia with other amitochondriate protists, Parabasa- lia (e.g., Trichomonas), Metamonada (e.g., Giardia), and Ar- chamoebae (e.g., Entamoeba) in the kingdom Archezoa. These protists were presumed to have diverged from other eu- karyotes before the acquisition of mitochondria and were suggested as the earliest eukaryotic lineages.</w:t>
      </w:r>
      <w:r>
        <w:t xml:space="preserve"> </w:t>
      </w:r>
      <w:r w:rsidRPr="008E27F5">
        <w:t>Phylogenetic trees based initially on small-subunit ribosomal RNA (SSUrRNA) (3) and then on protein translation elon- gation factor (EF-1  and EF-2) (4, 5) sequences showed that Microsporidia indeed diverged early, along with the Parabasa- lia and Metamonada. Thus, these data apparently confirmed the archezoal hypothesis in general and what we call the ‘‘Microsporidia-early’’ hypothesis in particular—Archamoe- bae were eliminated from the Archezoa when their SSUrRNAs neither placed them together nor as early branches (6).</w:t>
      </w:r>
      <w:r>
        <w:t xml:space="preserve"> </w:t>
      </w:r>
      <w:r w:rsidRPr="008E27F5">
        <w:t>However, more recent trees constructed from tubulin (7, 8) and Hsp70 data (9, 10) placed Microsporidia in the eukaryotic ‘‘crown,’’ favoring a position within, or as the sister group to, Fungi.</w:t>
      </w:r>
      <w:r>
        <w:t xml:space="preserve"> </w:t>
      </w:r>
      <w:r w:rsidRPr="00554A1F">
        <w:t>We have determined complete gene se- quences encoding the largest subunit of the RNA polymerase II (RBP1) from two Microsporidia, Vairimorpha necatrix and Nosema locustae. Phylogenetic analyses of these and other RPB1 sequences strongly support the notion that Microspo- ridia are not early-diverging eukaryotes but instead are specifically related to Fungi.</w:t>
      </w:r>
      <w:r>
        <w:t xml:space="preserve"> </w:t>
      </w:r>
      <w:r>
        <w:fldChar w:fldCharType="begin"/>
      </w:r>
      <w:r>
        <w:instrText xml:space="preserve"> ADDIN ZOTERO_ITEM CSL_CITATION {"citationID":"GM5d5XNz","properties":{"formattedCitation":"\\uldash{(Hirt {\\i{}et al.}, 1999)}","plainCitation":"(Hirt et al., 1999)","noteIndex":0},"citationItems":[{"id":14,"uris":["http://zotero.org/users/4800858/items/BBIMES7P"],"uri":["http://zotero.org/users/4800858/items/BBIMES7P"],"itemData":{"id":14,"type":"article-journal","title":"Microsporidia are related to Fungi: Evidence from the largest subunit of RNA polymerase II and other proteins","container-title":"Proceedings of the National Academy of Sciences","page":"580-585","volume":"96","issue":"2","abstract":"We have determined complete gene sequences encoding the largest subunit of the RNA polymerase II (RBP1) from two Microsporidia, Vairimorpha necatrix and Nosema locustae. Phylogenetic analyses of these and other RPB1 sequences strongly support the notion that Microsporidia are not early-diverging eukaryotes but instead are specifically related to Fungi. Our reexamination of elongation factors EF-1alpha and EF-2 sequence data that had previously been taken as support for an early (Archezoan) divergence of these amitochondriate protists show such support to be weak and likely caused by artifacts in phylogenetic analyses. These EF data sets are, in fact, not inconsistent with a Microsporidia + Fungi relationship. In addition, we show that none of these proteins strongly support a deep divergence of Parabasalia and Metamonada, the other amitochondriate protist groups currently thought to compose early branches. Thus, the phylogenetic placement among eukaryotes for these protist taxa is in need of further critical examination.","DOI":"10.1073/pnas.96.2.580","ISSN":"0027-8424","author":[{"family":"Hirt","given":"R. P."},{"family":"Logsdon","given":"J. M."},{"family":"Healy","given":"B."},{"family":"Dorey","given":"M. W."},{"family":"Doolittle","given":"W. F."},{"family":"Embley","given":"T. M."}],"issued":{"date-parts":[["1999"]]}}}],"schema":"https://github.com/citation-style-language/schema/raw/master/csl-citation.json"} </w:instrText>
      </w:r>
      <w:r>
        <w:fldChar w:fldCharType="separate"/>
      </w:r>
      <w:r w:rsidRPr="00276F43">
        <w:rPr>
          <w:rFonts w:ascii="Calibri"/>
          <w:szCs w:val="24"/>
          <w:u w:val="dash"/>
        </w:rPr>
        <w:t xml:space="preserve">(Hirt </w:t>
      </w:r>
      <w:r w:rsidRPr="00276F43">
        <w:rPr>
          <w:rFonts w:ascii="Calibri"/>
          <w:i/>
          <w:iCs/>
          <w:szCs w:val="24"/>
          <w:u w:val="dash"/>
        </w:rPr>
        <w:t>et al.</w:t>
      </w:r>
      <w:r w:rsidRPr="00276F43">
        <w:rPr>
          <w:rFonts w:ascii="Calibri"/>
          <w:szCs w:val="24"/>
          <w:u w:val="dash"/>
        </w:rPr>
        <w:t>, 1999)</w:t>
      </w:r>
      <w:r>
        <w:fldChar w:fldCharType="end"/>
      </w:r>
    </w:p>
    <w:p w14:paraId="05EDC5F0" w14:textId="3FAFAC2B" w:rsidR="009939D3" w:rsidRDefault="009939D3" w:rsidP="009939D3">
      <w:r w:rsidRPr="009939D3">
        <w:t>The evolutionary relationship between the micros- poridia (Microspora) and other eukaryotes has been a long-standing and difficult issue to resolve. Based on structural characters, microsporidia have historically been classified with various combinations of other in- tracellular parasites such as myxosporidia, actinomyxi- dia, haplosporidia, and sporozoa (see, e.g., Lom and Va ́- vra 1962; Kudo 1966; Desportes and Nashed 1983). However, many of the characters uniting these groups are associated with their highly specialized modes of parasitism or are present in many other groups of eu- karyotes, and this raises the possibility of convergence. In addition, many of the other characters frequently used for eukaryotic classification (e.g., mitochondria, and 9   2 microtubule structures) are missing or unrecogniz- able in microsporidia, further obscuring their origins.</w:t>
      </w:r>
      <w:r>
        <w:t xml:space="preserve"> / Eventually, this absence of characters, particularly of the mitochondrion, led to the inclusion of the mi- crosporidia in the Archezoa, a group proposed to de- scend from eukaryotes that lived prior to the acquisition of the mitochondrial endosymbiont (Cavalier-Smith 1983). Initial molecular evidence provided support for this putatively ancient origin of microsporidia by show- ing that they were among the deepest eukaryotic branch- es in trees based on ribosomal RNA (Vossbrinck et al. 1987) and translation elongation factors (Kamaishi et al. 1996a, 1996b). However, these molecular data were not without complications. Like the cells in which they re- side, microsporidian genes tend to be very odd—typi- cally characterized by unique insertions or deletions,strong base-composition bias, and highly accelerated rates of substitution. Genes with accelerated rates are often erroneously placed in phylogenies because of at- traction to other accelerated or divergent sequences (Fel- senstein 1978; Philippe and Laurent 1998). Thus, even considering the apparent agreement between morpho- logical and molecular data, the position of the micro- sporidia was never beyond skepticism (Cavalier-Smith 1993). / </w:t>
      </w:r>
      <w:r w:rsidRPr="009939D3">
        <w:t>as sam- pling of more microsporidian genes soon yielded a strong alternative to their ancient position, namely that microsporidia are somehow related to fungi. Similarities between microsporidian and fungal mitosis and meiosis have been noted over many years (Desportes and The ́o- doride`s 1979; Desportes and Nashed 1983; Flegel and Pasharawipas 1995), but these similarities failed to gen- erate much taxonomic enthusiasm because the shared characters were not unique to these two groups. The first molecular phylogenies to argue for a relationship be- tween microsporidia and fungi were those of alpha- and beta-tubulins, both of which placed the microsporidia within the fungi (Edlind et al. 1996; Keeling and Doo- little 1996). Since then, only one additional gene (again involving the translation apparatus) has been found to support an ancient origin of microsporidia (Keeling, Fast, and McFadden 1998), whereas several more sup- port a fungal relationship.</w:t>
      </w:r>
      <w:r w:rsidR="00E667A9">
        <w:t xml:space="preserve"> / </w:t>
      </w:r>
      <w:r w:rsidR="00E667A9" w:rsidRPr="00E667A9">
        <w:t>Altogether, there is a fairly strong body of evidence that microsporidia are related to fungi, but very little evidence that the microsporidia actually evolved from fungi, which is a very significant distinction. Molecular phylogenies that support the relationship between the two are generally only scantily sampled; almost all are restricted to sequences from only one or two micro- sporidia and a few ascomycete fungi (Germot, Philippe, and Le Guyader 1997; Hirt et al. 1997, 1999; Peyre- taillade et al. 1998b; Fast, Logsdon, and Doolittle 1999). In these analyses, the microsporidia are a sister group to fungi but do not actually arise from within the group. Similarly, molecular features uniting microsporidia with fungi really unite them with both animals and fungi (Ka- maishi et al. 1996a, 1996b; Vivare`s et al. 1996). These phylogenies and features are not sufficiently resolved or sampled to address the issue of whether microsporidia are highly derived fungi or only close relatives of fungi.</w:t>
      </w:r>
      <w:r w:rsidR="00E667A9">
        <w:t xml:space="preserve"> / </w:t>
      </w:r>
      <w:r w:rsidR="00E667A9" w:rsidRPr="00E667A9">
        <w:t>he resulting beta-tubulin phylogeny is in general agreement with what is believed to be the organismal phylogeny of the two groups and shows that the micro- sporidian beta-tubulins emerge from within the fungal clade. These results provide the first clear demonstration that microsporidia evolved from a fungus.</w:t>
      </w:r>
      <w:r w:rsidR="00E667A9">
        <w:t xml:space="preserve"> </w:t>
      </w:r>
      <w:r w:rsidR="00E667A9">
        <w:fldChar w:fldCharType="begin"/>
      </w:r>
      <w:r w:rsidR="00455C88">
        <w:instrText xml:space="preserve"> ADDIN ZOTERO_ITEM CSL_CITATION {"citationID":"EtZbE2Yg","properties":{"formattedCitation":"\\uldash{(Keeling {\\i{}et al.}, 2000)}","plainCitation":"(Keeling et al., 2000)","noteIndex":0},"citationItems":[{"id":17,"uris":["http://zotero.org/users/4800858/items/688CTX3R"],"uri":["http://zotero.org/users/4800858/items/688CTX3R"],"itemData":{"id":17,"type":"article-journal","title":"Evidence from beta-tubulin phylogeny that microsporidia evolved from within the fungi","container-title":"Molecular Biology and Evolution","page":"23-31","volume":"17","issue":"1","abstract":"Microsporidia are obligate intracellular parasites that were thought to be an ancient eukaryotic lineage based on molecular phylogenies using ribosomal RNA and translation elongation factors. However, this ancient origin of microsporidia has been contested recently, as several other molecular phylogenies suggest that microsporidia are closely related to fungi. Most of the protein trees that place microsporidia with fungi are not well sampled, however, and it is impossible to resolve whether microsporidia evolved from a fungus or from a protistan relative of fungi. We have sequenced beta-tubulins from 3 microsporidia, 4 chytrid fungi, and 12 zygomycete fungi, expanding the representation of beta-tubulin to include all four fungal divisions and a wide diversity of microsporidia. In phylogenetic trees including these new sequences, the overall topology of the fungal beta-tubulins generally matched the expected relationships among the four fungal divisions, although the zygomycetes were polyphyletic in some analyses. The microsporidia consistently fell within this fungal diversification, and not as a sister group to fungi. Overall, beta-tubulin phylogeny suggests that microsporidia evolved from a fungus sometime after the divergence of chytrids. We also found that chytrid alpha- and beta-tubulins are much less divergent than are tubulins from other fungi or microsporidia. In trees in which the only fungal representatives were the chytrids, microsporidia still branched with fungi (i.e., with chytrids), suggesting that the affiliation between microsporidian and fungal tubulins is not an artifact of long-branch attraction.","DOI":"10.1093/oxfordjournals.molbev.a026235","ISSN":"0737-4038","author":[{"family":"Keeling","given":"Patrick J."},{"family":"Luker","given":"Melissa A."},{"family":"Palmer","given":"Jeffrey D."}],"issued":{"date-parts":[["2000"]]}}}],"schema":"https://github.com/citation-style-language/schema/raw/master/csl-citation.json"} </w:instrText>
      </w:r>
      <w:r w:rsidR="00E667A9">
        <w:fldChar w:fldCharType="separate"/>
      </w:r>
      <w:r w:rsidR="00455C88" w:rsidRPr="00455C88">
        <w:rPr>
          <w:rFonts w:ascii="Calibri"/>
          <w:szCs w:val="24"/>
          <w:u w:val="dash"/>
        </w:rPr>
        <w:t xml:space="preserve">(Keeling </w:t>
      </w:r>
      <w:r w:rsidR="00455C88" w:rsidRPr="00455C88">
        <w:rPr>
          <w:rFonts w:ascii="Calibri"/>
          <w:i/>
          <w:iCs/>
          <w:szCs w:val="24"/>
          <w:u w:val="dash"/>
        </w:rPr>
        <w:t>et al.</w:t>
      </w:r>
      <w:r w:rsidR="00455C88" w:rsidRPr="00455C88">
        <w:rPr>
          <w:rFonts w:ascii="Calibri"/>
          <w:szCs w:val="24"/>
          <w:u w:val="dash"/>
        </w:rPr>
        <w:t>, 2000)</w:t>
      </w:r>
      <w:r w:rsidR="00E667A9">
        <w:fldChar w:fldCharType="end"/>
      </w:r>
    </w:p>
    <w:p w14:paraId="516CC13E" w14:textId="73E32544" w:rsidR="00455C88" w:rsidRDefault="006D5C4F" w:rsidP="009939D3">
      <w:r w:rsidRPr="006D5C4F">
        <w:t>Their cellular simplicity, in particular the lack of mitochondria, led to the proposal that microsporidia could be one of the earliest eukaryotic lineages, per- haps descended from primitive nucleated cells that lived before typical eukaryotic characters arose [5]. This conclusion was supported by early molecular phylogenies including microsporidian data [6–8], how- ever, it is now clear that this is not the case, and that microsporidia are instead highly derived and extremely divergent fungi. This fungal origin of microsporidia was first proposed based on the relationship between microsporidia and fungi in tubulin phylogenies [9,10], and is now supported by the majority of phylogenetic analyses using a variety of genes (e.g. Refs. [11–15]).</w:t>
      </w:r>
      <w:r>
        <w:t xml:space="preserve"> </w:t>
      </w:r>
      <w:r>
        <w:fldChar w:fldCharType="begin"/>
      </w:r>
      <w:r>
        <w:instrText xml:space="preserve"> ADDIN ZOTERO_ITEM CSL_CITATION {"citationID":"ECLbsjBv","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fldChar w:fldCharType="separate"/>
      </w:r>
      <w:r w:rsidRPr="006D5C4F">
        <w:rPr>
          <w:rFonts w:ascii="Calibri"/>
          <w:szCs w:val="24"/>
          <w:u w:val="dash"/>
        </w:rPr>
        <w:t>(Fast and Keeling, 2001)</w:t>
      </w:r>
      <w:r>
        <w:fldChar w:fldCharType="end"/>
      </w:r>
    </w:p>
    <w:p w14:paraId="38D1282C" w14:textId="0C654B0A" w:rsidR="009939D3" w:rsidRDefault="008603D8" w:rsidP="009939D3">
      <w:r w:rsidRPr="008603D8">
        <w:t>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w:t>
      </w:r>
      <w:r>
        <w:t xml:space="preserve"> </w:t>
      </w:r>
      <w:r>
        <w:fldChar w:fldCharType="begin"/>
      </w:r>
      <w:r>
        <w:instrText xml:space="preserve"> ADDIN ZOTERO_ITEM CSL_CITATION {"citationID":"9V0HbTOV","properties":{"formattedCitation":"\\uldash{(Vossbrinck {\\i{}et al.}, 1987)}","plainCitation":"(Vossbrinck et al., 1987)","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schema":"https://github.com/citation-style-language/schema/raw/master/csl-citation.json"} </w:instrText>
      </w:r>
      <w:r>
        <w:fldChar w:fldCharType="separate"/>
      </w:r>
      <w:r w:rsidRPr="008603D8">
        <w:rPr>
          <w:rFonts w:ascii="Calibri"/>
          <w:szCs w:val="24"/>
          <w:u w:val="dash"/>
        </w:rPr>
        <w:t xml:space="preserve">(Vossbrinck </w:t>
      </w:r>
      <w:r w:rsidRPr="008603D8">
        <w:rPr>
          <w:rFonts w:ascii="Calibri"/>
          <w:i/>
          <w:iCs/>
          <w:szCs w:val="24"/>
          <w:u w:val="dash"/>
        </w:rPr>
        <w:t>et al.</w:t>
      </w:r>
      <w:r w:rsidRPr="008603D8">
        <w:rPr>
          <w:rFonts w:ascii="Calibri"/>
          <w:szCs w:val="24"/>
          <w:u w:val="dash"/>
        </w:rPr>
        <w:t>, 1987)</w:t>
      </w:r>
      <w:r>
        <w:fldChar w:fldCharType="end"/>
      </w:r>
    </w:p>
    <w:p w14:paraId="66AECF3B" w14:textId="1EAD9CE9" w:rsidR="008603D8" w:rsidRDefault="005A5164" w:rsidP="009939D3">
      <w:r w:rsidRPr="005A5164">
        <w:t>Altogether, there are now a number of gene phylogenies that provide robust sup- port for some relationship between microsporidia and other fungi, but what exactly is this relationship? Most genes that have been used to test this have only included ascomycetes and occasionally basidiomycetes. With such poor sampling of fungi, it is not clear from these studies if microsporidia actually are fungi, or if they are merely a closely related sister group of fungi. Unfortunately, only two genes have currently been sampled from diverse fungi to better define this relationship, and these are alpha- and beta-tubulins. In the case of beta-tubulin there is strong support for microsporidia actually evolving from within the fungi, but phylogenies fail to distinguish whether microsporidia are specifically related to ascomycetes or zy- gomycetes (48). Alpha-tubulin also strongly supports microsporidia evolving from within the fungi, but in this case, and in analyses combining both genes, the mi- crosporidia show a specific relationship to zygomycetes</w:t>
      </w:r>
      <w:r>
        <w:t xml:space="preserve">. </w:t>
      </w:r>
      <w:r w:rsidR="001D4199" w:rsidRPr="001D4199">
        <w:t>While the exact relationship between microsporidia and fungi remains to be clar- ified, nearly all current evidence does support one major conclusion: Microsporidia are not ancient eukaryotes, but are instead highly evolved fungi.</w:t>
      </w:r>
      <w:r w:rsidR="001D4199">
        <w:t xml:space="preserve"> </w:t>
      </w:r>
      <w:r w:rsidR="001D4199" w:rsidRPr="001D4199">
        <w:t>This conclusion colors nearly all other aspects of microsporidia in a new light: No longer are they primitive in lacking mitochondria, flagella, or peroxisomes—these features result from reductive evolution, probably in response to their growing adaptation to intracellular parasitism</w:t>
      </w:r>
      <w:r w:rsidR="001D4199">
        <w:t xml:space="preserve"> / </w:t>
      </w:r>
      <w:r w:rsidR="001D4199" w:rsidRPr="001D4199">
        <w:t>In addition to questions of biology, our current interpretations of microsporidian origins are still clouded by our lack of specific information about their ancestors. Although we are confident</w:t>
      </w:r>
      <w:r w:rsidR="001D4199">
        <w:t xml:space="preserve"> </w:t>
      </w:r>
      <w:r w:rsidR="001D4199" w:rsidRPr="001D4199">
        <w:t>that microsporidia and fungi are related, the specifics o</w:t>
      </w:r>
      <w:r w:rsidR="001D4199">
        <w:t>f their relationship await fur</w:t>
      </w:r>
      <w:r w:rsidR="001D4199" w:rsidRPr="001D4199">
        <w:t>ther analysis.</w:t>
      </w:r>
      <w:r w:rsidR="001D4199">
        <w:t xml:space="preserve"> </w:t>
      </w:r>
      <w:r w:rsidR="001D4199">
        <w:fldChar w:fldCharType="begin"/>
      </w:r>
      <w:r w:rsidR="001D4199">
        <w:instrText xml:space="preserve"> ADDIN ZOTERO_ITEM CSL_CITATION {"citationID":"b312GLpD","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1D4199">
        <w:fldChar w:fldCharType="separate"/>
      </w:r>
      <w:r w:rsidR="001D4199" w:rsidRPr="001D4199">
        <w:rPr>
          <w:rFonts w:ascii="Calibri"/>
          <w:szCs w:val="24"/>
          <w:u w:val="dash"/>
        </w:rPr>
        <w:t>(Keeling and Fast, 2002)</w:t>
      </w:r>
      <w:r w:rsidR="001D4199">
        <w:fldChar w:fldCharType="end"/>
      </w:r>
    </w:p>
    <w:p w14:paraId="0C84D5CC" w14:textId="615A0833" w:rsidR="00C07B45" w:rsidRDefault="00C07B45" w:rsidP="009939D3">
      <w:r w:rsidRPr="00C07B45">
        <w:t>To further investigate the evolutionary origin of Microsporidia relative to Fungi, we performed molecular phylogenetic analyses with newly determined RPB1 (DNA-dependent RNA polymerase II largest subunit) and EF-1a (translation elongation factor I alpha) including sequences from basal fungi. Although the phylogenetic position of Microsporidia in the EF-1a tree still might be misplaced due to the unusually high rate of sequence divergence of the microsporidian EF-1a gene, the phylogenies recovered based on these two protein sequences do not provide strong evidences for a close relationship between Microsporidia and Fungi. Moreover, we have identified within the EF-1a genes a characteristic two amino acid deletion conserved in all fungal sequences currently available, whereas this deletion is absent in microsporidian sequences. These results argue against the view of Microsporidia as highly degenerate fungi, and whether Microsporidia and Fungi are sister taxa remains unresolved.</w:t>
      </w:r>
      <w:r>
        <w:t xml:space="preserve"> </w:t>
      </w:r>
      <w:r>
        <w:fldChar w:fldCharType="begin"/>
      </w:r>
      <w:r>
        <w:instrText xml:space="preserve"> ADDIN ZOTERO_ITEM CSL_CITATION {"citationID":"dy2TZ2un","properties":{"formattedCitation":"\\uldash{(Tanabe {\\i{}et al.}, 2002)}","plainCitation":"(Tanabe et al., 2002)","noteIndex":0},"citationItems":[{"id":180,"uris":["http://zotero.org/users/4800858/items/FS2XMBXG"],"uri":["http://zotero.org/users/4800858/items/FS2XMBXG"],"itemData":{"id":180,"type":"article-journal","title":"Are Microsporidia really related to Fungi?: a reappraisal based on additional gene sequences from basal fungi","container-title":"Mycological Research","page":"1380-1391","volume":"106","issue":"12","source":"CrossRef","DOI":"10.1017/S095375620200686X","ISSN":"09537562","shortTitle":"Are Microsporidia really related to Fungi?","language":"en","author":[{"family":"Tanabe","given":"Yuuhiko"},{"family":"Watanabe","given":"Makoto M."},{"family":"Sugiyama","given":"Junta"}],"issued":{"date-parts":[["2002",12]]}}}],"schema":"https://github.com/citation-style-language/schema/raw/master/csl-citation.json"} </w:instrText>
      </w:r>
      <w:r>
        <w:fldChar w:fldCharType="separate"/>
      </w:r>
      <w:r w:rsidRPr="00C07B45">
        <w:rPr>
          <w:rFonts w:ascii="Calibri"/>
          <w:szCs w:val="24"/>
          <w:u w:val="dash"/>
        </w:rPr>
        <w:t xml:space="preserve">(Tanabe </w:t>
      </w:r>
      <w:r w:rsidRPr="00C07B45">
        <w:rPr>
          <w:rFonts w:ascii="Calibri"/>
          <w:i/>
          <w:iCs/>
          <w:szCs w:val="24"/>
          <w:u w:val="dash"/>
        </w:rPr>
        <w:t>et al.</w:t>
      </w:r>
      <w:r w:rsidRPr="00C07B45">
        <w:rPr>
          <w:rFonts w:ascii="Calibri"/>
          <w:szCs w:val="24"/>
          <w:u w:val="dash"/>
        </w:rPr>
        <w:t>, 2002)</w:t>
      </w:r>
      <w:r>
        <w:fldChar w:fldCharType="end"/>
      </w:r>
    </w:p>
    <w:p w14:paraId="72044225" w14:textId="6AE5F5DC" w:rsidR="00FD0971" w:rsidRDefault="00FD0971" w:rsidP="009939D3">
      <w:r w:rsidRPr="00FD0971">
        <w:t>Their taxo- nomic classification has evolved through time, represent- ing one of the taxa for which the position in the tree of life has been subject to most radical changes [2]. Initially described as “yeast-like fungi” [3], microsporidians were soon re-assigned to Sporozoa, an assemblage of spore- forming protozoa. Later, microsporidia were proposed to be one of the most primitive eukaryotic lineages [4] based on initial electron microscopy studies,</w:t>
      </w:r>
      <w:r>
        <w:t xml:space="preserve"> / </w:t>
      </w:r>
      <w:r w:rsidRPr="00FD0971">
        <w:t>However, during the 1990s, a growing number of phylogenetic studies suggested a close relation- ship between microsporidia and fungi, and revealed that more basal positions of microsporidia were likely the result of long-branch attraction (LBA), a methodological artifact affecting highly divergent sequences [9]. Finally, the sequencing of Encephalitozoon cuniculi [10], and the discovery of microsporidian mitosomes [11], a relic ver- sion of mitochondria, precipitated the re-classification of microsporidia as fungi.</w:t>
      </w:r>
      <w:r>
        <w:t xml:space="preserve"> / </w:t>
      </w:r>
      <w:r w:rsidRPr="00FD0971">
        <w:t>Most of these studies have been limited by the avail- ability of a single microsporidian genome. This, together with the extremely fast-evolving nature of microsporidian sequences, has certainly limited the strength of previous conclusions.</w:t>
      </w:r>
      <w:r w:rsidR="001347DF">
        <w:t xml:space="preserve"> / </w:t>
      </w:r>
      <w:r w:rsidR="001347DF" w:rsidRPr="001347DF">
        <w:t>Altogether, our data strongly support microsporidia as the earliest diver- ging clade of sequenced fungi</w:t>
      </w:r>
      <w:r w:rsidR="001347DF">
        <w:t xml:space="preserve"> </w:t>
      </w:r>
      <w:r w:rsidR="001347DF">
        <w:fldChar w:fldCharType="begin"/>
      </w:r>
      <w:r w:rsidR="001347DF">
        <w:instrText xml:space="preserve"> ADDIN ZOTERO_ITEM CSL_CITATION {"citationID":"cEgHOOBJ","properties":{"formattedCitation":"\\uldash{(Capella-Guti\\uc0\\u233{}rrez {\\i{}et al.}, 2012)}","plainCitation":"(Capella-Gutiérrez et al., 2012)","noteIndex":0},"citationItems":[{"id":7,"uris":["http://zotero.org/users/4800858/items/I8PN7G7C"],"uri":["http://zotero.org/users/4800858/items/I8PN7G7C"],"itemData":{"id":7,"type":"article-journal","title":"Phylogenomics supports microsporidia as the earliest diverging clade of sequenced fungi","container-title":"BMC Biology","volume":"10","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ISSN":"1741-7007","author":[{"family":"Capella-Gutiérrez","given":"Salvador"},{"family":"Marcet-Houben","given":"Marina"},{"family":"Gabaldón","given":"Toni"}],"issued":{"date-parts":[["2012"]]}}}],"schema":"https://github.com/citation-style-language/schema/raw/master/csl-citation.json"} </w:instrText>
      </w:r>
      <w:r w:rsidR="001347DF">
        <w:fldChar w:fldCharType="separate"/>
      </w:r>
      <w:r w:rsidR="001347DF" w:rsidRPr="001347DF">
        <w:rPr>
          <w:rFonts w:ascii="Calibri"/>
          <w:szCs w:val="24"/>
          <w:u w:val="dash"/>
        </w:rPr>
        <w:t xml:space="preserve">(Capella-Gutiérrez </w:t>
      </w:r>
      <w:r w:rsidR="001347DF" w:rsidRPr="001347DF">
        <w:rPr>
          <w:rFonts w:ascii="Calibri"/>
          <w:i/>
          <w:iCs/>
          <w:szCs w:val="24"/>
          <w:u w:val="dash"/>
        </w:rPr>
        <w:t>et al.</w:t>
      </w:r>
      <w:r w:rsidR="001347DF" w:rsidRPr="001347DF">
        <w:rPr>
          <w:rFonts w:ascii="Calibri"/>
          <w:szCs w:val="24"/>
          <w:u w:val="dash"/>
        </w:rPr>
        <w:t>, 2012)</w:t>
      </w:r>
      <w:r w:rsidR="001347DF">
        <w:fldChar w:fldCharType="end"/>
      </w:r>
      <w:r w:rsidR="001347DF">
        <w:t xml:space="preserve"> =&gt; incomplete in the choice of taxon sampling (only 3 clade)</w:t>
      </w:r>
    </w:p>
    <w:p w14:paraId="5ADEF67A" w14:textId="6C83C7D0" w:rsidR="004C7107" w:rsidRDefault="004C7107" w:rsidP="009939D3">
      <w:r w:rsidRPr="004C7107">
        <w:t>The evolutionary relationship of Microsporidia to fungi, either as sister group or internal branch within the fungal radiation, has been extensively debated over the years</w:t>
      </w:r>
      <w:r>
        <w:t xml:space="preserve">. </w:t>
      </w:r>
      <w:r w:rsidR="00792A31" w:rsidRPr="00792A31">
        <w:t>Thus, a specific relationship of microsporidians to zygomycete fungi has been suggested [73] based upon the apparent conservation of synteny in E. cuniculi and E. bieneusi, for three genes found at the sex-determining locus of zygomycetes.</w:t>
      </w:r>
      <w:r w:rsidR="00792A31">
        <w:t xml:space="preserve"> </w:t>
      </w:r>
      <w:r w:rsidR="00792A31" w:rsidRPr="00792A31">
        <w:t>However, the hypothesis that microsporidia and zygomycetes are specifically related was challenged by analyses [74] showing that the TPT and Hel genes of zygomycetes and Microsporidia were not orthologous, suggesting that the observed synteny was the result of convergence.</w:t>
      </w:r>
      <w:r w:rsidR="00792A31">
        <w:t xml:space="preserve"> </w:t>
      </w:r>
      <w:r w:rsidR="00792A31" w:rsidRPr="00792A31">
        <w:t>In summary, the new data from T. hominis provide no support for the hypothesis [73] that microsporidians originate from within the fungal radiation as the specific relatives of zygomycetes.</w:t>
      </w:r>
      <w:r w:rsidR="00792A31">
        <w:t xml:space="preserve"> </w:t>
      </w:r>
      <w:r w:rsidR="00792A31">
        <w:fldChar w:fldCharType="begin"/>
      </w:r>
      <w:r w:rsidR="00792A31">
        <w:instrText xml:space="preserve"> ADDIN ZOTERO_ITEM CSL_CITATION {"citationID":"xcQUMq1p","properties":{"formattedCitation":"\\uldash{(Heinz {\\i{}et al.}, 2012)}","plainCitation":"(Heinz et al., 2012)","noteIndex":0},"citationItems":[{"id":113,"uris":["http://zotero.org/users/4800858/items/HNZISU5Q"],"uri":["http://zotero.org/users/4800858/items/HNZISU5Q"],"itemData":{"id":113,"type":"article-journal","title":"The genome of the obligate intracellular parasite Trachipleistophora hominis: new insights into microsporidian genome dynamics and reductive evolution.","container-title":"PLoS pathogens","page":"e1002979-e1002979","volume":"8","issue":"10","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DOI":"10.1371/journal.ppat.1002979","author":[{"family":"Heinz","given":"Eva"},{"family":"Williams","given":"Tom","dropping-particle":"a"},{"family":"Nakjang","given":"Sirintra"},{"family":"Noël","given":"Christophe J"},{"family":"Swan","given":"Daniel C"},{"family":"Goldberg","given":"Alina V"},{"family":"Harris","given":"Simon R"},{"family":"Weinmaier","given":"Thomas"},{"family":"Markert","given":"Stephanie"},{"family":"Becher","given":"Dörte"},{"family":"Bernhardt","given":"Jörg"},{"family":"Dagan","given":"Tal"},{"family":"Hacker","given":"Christian"},{"family":"Lucocq","given":"John M"},{"family":"Schweder","given":"Thomas"},{"family":"Rattei","given":"Thomas"},{"family":"Hall","given":"Neil"},{"family":"Hirt","given":"Robert P"},{"family":"Embley","given":"T Martin"}],"issued":{"date-parts":[["2012",1]]}}}],"schema":"https://github.com/citation-style-language/schema/raw/master/csl-citation.json"} </w:instrText>
      </w:r>
      <w:r w:rsidR="00792A31">
        <w:fldChar w:fldCharType="separate"/>
      </w:r>
      <w:r w:rsidR="00792A31" w:rsidRPr="00792A31">
        <w:rPr>
          <w:rFonts w:ascii="Calibri"/>
          <w:szCs w:val="24"/>
          <w:u w:val="dash"/>
        </w:rPr>
        <w:t xml:space="preserve">(Heinz </w:t>
      </w:r>
      <w:r w:rsidR="00792A31" w:rsidRPr="00792A31">
        <w:rPr>
          <w:rFonts w:ascii="Calibri"/>
          <w:i/>
          <w:iCs/>
          <w:szCs w:val="24"/>
          <w:u w:val="dash"/>
        </w:rPr>
        <w:t>et al.</w:t>
      </w:r>
      <w:r w:rsidR="00792A31" w:rsidRPr="00792A31">
        <w:rPr>
          <w:rFonts w:ascii="Calibri"/>
          <w:szCs w:val="24"/>
          <w:u w:val="dash"/>
        </w:rPr>
        <w:t>, 2012)</w:t>
      </w:r>
      <w:r w:rsidR="00792A31">
        <w:fldChar w:fldCharType="end"/>
      </w:r>
    </w:p>
    <w:p w14:paraId="4DD71EF0" w14:textId="4B1DDFC2" w:rsidR="005A5164" w:rsidRDefault="001D360F" w:rsidP="009939D3">
      <w:r w:rsidRPr="001D360F">
        <w:t>We propose that Cryptomycota</w:t>
      </w:r>
      <w:r>
        <w:t xml:space="preserve"> (Rozella allomycis)</w:t>
      </w:r>
      <w:r w:rsidRPr="001D360F">
        <w:t xml:space="preserve"> and microsporidia share </w:t>
      </w:r>
      <w:r>
        <w:t xml:space="preserve">a common endoparasitic ancestor </w:t>
      </w:r>
      <w:r>
        <w:fldChar w:fldCharType="begin"/>
      </w:r>
      <w:r>
        <w:instrText xml:space="preserve"> ADDIN ZOTERO_ITEM CSL_CITATION {"citationID":"hvIgN86s","properties":{"formattedCitation":"\\uldash{(James {\\i{}et al.}, 2013)}","plainCitation":"(James et al., 2013)","noteIndex":0},"citationItems":[{"id":112,"uris":["http://zotero.org/users/4800858/items/7YICB2TA"],"uri":["http://zotero.org/users/4800858/items/7YICB2TA"],"itemData":{"id":112,"type":"article-journal","title":"Shared signatures of parasitism and phylogenomics unite Cryptomycota and microsporidia.","container-title":"Current biology : CB","page":"1548-53","volume":"23","issue":"16","abstract":"Fungi grow within their food, externally digesting it and absorbing nutrients across a semirigid chitinous cell wall. Members of the new phylum Cryptomycota were proposed to represent intermediate fungal forms, lacking a chitinous cell wall during feeding and known almost exclusively from ubiquitous environmental ribosomal RNA sequences that cluster at the base of the fungal tree [1, 2]. Here, we sequence the first Cryptomycotan genome (the water mold endoparasite Rozella allomycis) and unite the Cryptomycota with another group of endoparasites, the microsporidia, based on phylogenomics and shared genomic traits. We propose that Cryptomycota and microsporidia share a common endoparasitic ancestor, with the clade unified by a chitinous cell wall used to develop turgor pressure in the infection process [3, 4]. Shared genomic elements include a nucleotide transporter that is used by microsporidia for stealing energy in the form of ATP from their hosts [5]. Rozella harbors a mitochondrion that contains a very rapidly evolving genome and lacks complex I of the respiratory chain. These degenerate features are offset by the presence of nuclear genes for alternative respiratory pathways. The Rozella proteome has not undergone major contraction like microsporidia; instead, several classes have undergone expansion, such as host-effector, signal-transduction, and folding proteins.","DOI":"10.1016/j.cub.2013.06.057","author":[{"family":"James","given":"Timothy Y"},{"family":"Pelin","given":"Adrian"},{"family":"Bonen","given":"Linda"},{"family":"Ahrendt","given":"Steven"},{"family":"Sain","given":"Divya"},{"family":"Corradi","given":"Nicolas"},{"family":"Stajich","given":"Jason E"}],"issued":{"date-parts":[["2013",8]]}}}],"schema":"https://github.com/citation-style-language/schema/raw/master/csl-citation.json"} </w:instrText>
      </w:r>
      <w:r>
        <w:fldChar w:fldCharType="separate"/>
      </w:r>
      <w:r w:rsidRPr="001D360F">
        <w:rPr>
          <w:rFonts w:ascii="Calibri"/>
          <w:szCs w:val="24"/>
          <w:u w:val="dash"/>
        </w:rPr>
        <w:t xml:space="preserve">(James </w:t>
      </w:r>
      <w:r w:rsidRPr="001D360F">
        <w:rPr>
          <w:rFonts w:ascii="Calibri"/>
          <w:i/>
          <w:iCs/>
          <w:szCs w:val="24"/>
          <w:u w:val="dash"/>
        </w:rPr>
        <w:t>et al.</w:t>
      </w:r>
      <w:r w:rsidRPr="001D360F">
        <w:rPr>
          <w:rFonts w:ascii="Calibri"/>
          <w:szCs w:val="24"/>
          <w:u w:val="dash"/>
        </w:rPr>
        <w:t>, 2013)</w:t>
      </w:r>
      <w:r>
        <w:fldChar w:fldCharType="end"/>
      </w:r>
    </w:p>
    <w:p w14:paraId="3F61062A" w14:textId="77777777" w:rsidR="001D360F" w:rsidRPr="00922016" w:rsidRDefault="001D360F" w:rsidP="009939D3"/>
    <w:p w14:paraId="3B3B9B3F" w14:textId="23C0BE40" w:rsidR="005B6812" w:rsidRDefault="00BD3D58" w:rsidP="00515665">
      <w:r>
        <w:t>Difficulty for in-vitro experiments</w:t>
      </w:r>
    </w:p>
    <w:p w14:paraId="0798F32D" w14:textId="6966722E" w:rsidR="00561D6E" w:rsidRPr="00922016" w:rsidRDefault="00561D6E" w:rsidP="00515665">
      <w:r>
        <w:t>Spores are ex</w:t>
      </w:r>
      <w:r w:rsidRPr="00561D6E">
        <w:t>pected to differ physiologically from other intracellular stages of microsporidian life cycles sinc</w:t>
      </w:r>
      <w:r>
        <w:t>e this stage is adapted to sur</w:t>
      </w:r>
      <w:r w:rsidRPr="00561D6E">
        <w:t>vival in the environment. How</w:t>
      </w:r>
      <w:r>
        <w:t>ever, highly purified microspo</w:t>
      </w:r>
      <w:r w:rsidRPr="00561D6E">
        <w:t>ridian samples suitable for biochemical studies can currently be obtained only from spores</w:t>
      </w:r>
      <w:r>
        <w:t xml:space="preserve"> </w:t>
      </w:r>
      <w:r>
        <w:fldChar w:fldCharType="begin"/>
      </w:r>
      <w:r>
        <w:instrText xml:space="preserve"> ADDIN ZOTERO_ITEM CSL_CITATION {"citationID":"ezeb6bzn","properties":{"formattedCitation":"\\uldash{(Dolgikh {\\i{}et al.}, 1997)}","plainCitation":"(Dolgikh et al., 1997)","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schema":"https://github.com/citation-style-language/schema/raw/master/csl-citation.json"} </w:instrText>
      </w:r>
      <w:r>
        <w:fldChar w:fldCharType="separate"/>
      </w:r>
      <w:r w:rsidRPr="00561D6E">
        <w:rPr>
          <w:rFonts w:ascii="Calibri"/>
          <w:szCs w:val="24"/>
          <w:u w:val="dash"/>
        </w:rPr>
        <w:t xml:space="preserve">(Dolgikh </w:t>
      </w:r>
      <w:r w:rsidRPr="00561D6E">
        <w:rPr>
          <w:rFonts w:ascii="Calibri"/>
          <w:i/>
          <w:iCs/>
          <w:szCs w:val="24"/>
          <w:u w:val="dash"/>
        </w:rPr>
        <w:t>et al.</w:t>
      </w:r>
      <w:r w:rsidRPr="00561D6E">
        <w:rPr>
          <w:rFonts w:ascii="Calibri"/>
          <w:szCs w:val="24"/>
          <w:u w:val="dash"/>
        </w:rPr>
        <w:t>, 1997)</w:t>
      </w:r>
      <w:r>
        <w:fldChar w:fldCharType="end"/>
      </w:r>
    </w:p>
    <w:p w14:paraId="4E137D4E" w14:textId="1E54D176" w:rsidR="00F12119" w:rsidRDefault="00F12119" w:rsidP="00F12119">
      <w:r w:rsidRPr="00F12119">
        <w:t>The purpose of this study is to investigate activities of enzymes of carbohydrate and energy metabolism in N. grylli intracellular stages. These data will allow to com- pare rate of carbohydrate metabolism, especially of glycolysis, in spores and intracellular stages.</w:t>
      </w:r>
      <w:r>
        <w:t xml:space="preserve"> </w:t>
      </w:r>
      <w:r>
        <w:fldChar w:fldCharType="begin"/>
      </w:r>
      <w:r w:rsidR="00AA0AD4">
        <w:instrText xml:space="preserve"> ADDIN ZOTERO_ITEM CSL_CITATION {"citationID":"be4Wy0WC","properties":{"formattedCitation":"\\uldash{(Dolgikh, 2000)}","plainCitation":"(Dolgikh, 2000)","noteIndex":0},"citationItems":[{"id":175,"uris":["http://zotero.org/users/4800858/items/4T6I45GX"],"uri":["http://zotero.org/users/4800858/items/4T6I45GX"],"itemData":{"id":175,"type":"article-journal","title":"Activities of enzymes of carbohydrate and energy metabolism of the intracellular stages of the microsporidian, Nosema grylli","container-title":"Protistology","page":"87-91","volume":"1","issue":"3","source":"Zotero","abstract":"The activities of nine enzymes were investigated in intracellular stages of the microsporidian Nosema grylli from the fat body of the crickets Gryllus bimaculatus purified by centrifugation in Percoll density gradient. Phosphoglucomutase (EC 5.4.2.2), hexokinase (EC 2.7.1.1) and fructose 6-phosphate kinase (EC 2.7.1.11) were not detectable in stages. Glucose 6-phosphate dehydrogenase (EC 1.1.1.49), phosphoglucose isomerase (EC 5.3.1.9), 3-phosophoglycerate kinase (EC 2.7.2.3), pyruvate kinase (EC 2.7.1.40), glycerol 3-phosphate dehydrogenase (EC 1.1.1.8) and ATP-ase were detected with activities of 7 ± 1, 23 ± 2, 7 ± 1, 2 ± 0.3, 17 ± 3 and 17 ± 4 nmol/min×mg protein respectively. A comparison of these values with activities of enzymes of spores shows that the rate of carbohydrate catabolism in microsporidian meronts and early sporonts is lower than in spores. The observed results may be explained by the host-derived ATP dependence of microsporidian intracellular stages.","author":[{"family":"Dolgikh","given":"Viacheslav V"}],"issued":{"date-parts":[["2000",2]]}}}],"schema":"https://github.com/citation-style-language/schema/raw/master/csl-citation.json"} </w:instrText>
      </w:r>
      <w:r>
        <w:fldChar w:fldCharType="separate"/>
      </w:r>
      <w:r w:rsidR="00AA0AD4" w:rsidRPr="00AA0AD4">
        <w:rPr>
          <w:rFonts w:ascii="Calibri"/>
          <w:szCs w:val="24"/>
          <w:u w:val="dash"/>
        </w:rPr>
        <w:t>(Dolgikh, 2000)</w:t>
      </w:r>
      <w:r>
        <w:fldChar w:fldCharType="end"/>
      </w:r>
    </w:p>
    <w:p w14:paraId="7C65B800" w14:textId="3476A90A" w:rsidR="00D67534" w:rsidRDefault="00D67534" w:rsidP="00F12119">
      <w:r w:rsidRPr="00D67534">
        <w:t>Unfortunately, biochemical studies undertaken for determining the major molecular compo- nents, nutritional and energy requirements and biosyn- thetic capacities of microsporidia, were and are still strongly hindered by technical difficulties inherent to their obligate development within other eukaryotic cells. Indeed, no extracellular medium insuring in vitro prolif- eration of these parasites exists. Thus, most approaches were either indirect, consisting in comparative analyses of uninfected and infected host cells, or restricted to the free sporal stage, as presented here in the sections dealing with nutrient transport and metabolism.</w:t>
      </w:r>
      <w:r>
        <w:t xml:space="preserve"> </w:t>
      </w:r>
      <w:r>
        <w:fldChar w:fldCharType="begin"/>
      </w:r>
      <w:r>
        <w:instrText xml:space="preserve"> ADDIN ZOTERO_ITEM CSL_CITATION {"citationID":"2wJST2xZ","properties":{"formattedCitation":"\\uldash{(M\\uc0\\u233{}t\\uc0\\u233{}nier and Vivar\\uc0\\u232{}s, 2001)}","plainCitation":"(Méténier and Vivarès, 2001)","noteIndex":0},"citationItems":[{"id":71,"uris":["http://zotero.org/users/4800858/items/4GKFVBSU"],"uri":["http://zotero.org/users/4800858/items/4GKFVBSU"],"itemData":{"id":71,"type":"article-journal","title":"Molecular characteristics and physiology of microsporidia","container-title":"Microbes and Infection","page":"407-415","volume":"3","issue":"5","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DOI":"10.1016/S1286-4579(01)01398-3","author":[{"family":"Méténier","given":"Guy"},{"family":"Vivarès","given":"Christian P."}],"issued":{"date-parts":[["2001"]]}}}],"schema":"https://github.com/citation-style-language/schema/raw/master/csl-citation.json"} </w:instrText>
      </w:r>
      <w:r>
        <w:fldChar w:fldCharType="separate"/>
      </w:r>
      <w:r w:rsidRPr="00D67534">
        <w:rPr>
          <w:rFonts w:ascii="Calibri"/>
          <w:szCs w:val="24"/>
          <w:u w:val="dash"/>
        </w:rPr>
        <w:t>(Méténier and Vivarès, 2001)</w:t>
      </w:r>
      <w:r>
        <w:fldChar w:fldCharType="end"/>
      </w:r>
    </w:p>
    <w:p w14:paraId="73C149A5" w14:textId="7E398C30" w:rsidR="00025864" w:rsidRPr="00F12119" w:rsidRDefault="00025864" w:rsidP="00F12119">
      <w:r w:rsidRPr="00025864">
        <w:t>The focal point of the microsporidian infection strategy, life history, and diagnosis is the spore, a single, highly organized cell (Figure 1). Spores are the only easily recognizable stage of microsporidia, they are the stage where species can be dif- ferentiated, and they are the only stage of microsporidia that is viable outside of a host cell.</w:t>
      </w:r>
      <w:r>
        <w:t xml:space="preserve"> </w:t>
      </w:r>
      <w:r>
        <w:fldChar w:fldCharType="begin"/>
      </w:r>
      <w:r>
        <w:instrText xml:space="preserve"> ADDIN ZOTERO_ITEM CSL_CITATION {"citationID":"tN8nyOC4","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fldChar w:fldCharType="separate"/>
      </w:r>
      <w:r w:rsidRPr="00025864">
        <w:rPr>
          <w:rFonts w:ascii="Calibri"/>
          <w:szCs w:val="24"/>
          <w:u w:val="dash"/>
        </w:rPr>
        <w:t>(Keeling and Fast, 2002)</w:t>
      </w:r>
      <w:r>
        <w:fldChar w:fldCharType="end"/>
      </w:r>
    </w:p>
    <w:p w14:paraId="4921D022" w14:textId="47C93ADF" w:rsidR="005B6812" w:rsidRDefault="001547CC" w:rsidP="00515665">
      <w:r w:rsidRPr="001547CC">
        <w:t>The dynamics of reductive genome evolution for eukaryotes living inside other eukaryotic cells are poorly understood compared to well-studied model systems involving obligate intracellular bacteria.</w:t>
      </w:r>
      <w:r>
        <w:t xml:space="preserve"> </w:t>
      </w:r>
      <w:r>
        <w:fldChar w:fldCharType="begin"/>
      </w:r>
      <w:r>
        <w:instrText xml:space="preserve"> ADDIN ZOTERO_ITEM CSL_CITATION {"citationID":"wyeMKf5A","properties":{"formattedCitation":"\\uldash{(Heinz {\\i{}et al.}, 2012)}","plainCitation":"(Heinz et al., 2012)","noteIndex":0},"citationItems":[{"id":113,"uris":["http://zotero.org/users/4800858/items/HNZISU5Q"],"uri":["http://zotero.org/users/4800858/items/HNZISU5Q"],"itemData":{"id":113,"type":"article-journal","title":"The genome of the obligate intracellular parasite Trachipleistophora hominis: new insights into microsporidian genome dynamics and reductive evolution.","container-title":"PLoS pathogens","page":"e1002979-e1002979","volume":"8","issue":"10","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DOI":"10.1371/journal.ppat.1002979","author":[{"family":"Heinz","given":"Eva"},{"family":"Williams","given":"Tom","dropping-particle":"a"},{"family":"Nakjang","given":"Sirintra"},{"family":"Noël","given":"Christophe J"},{"family":"Swan","given":"Daniel C"},{"family":"Goldberg","given":"Alina V"},{"family":"Harris","given":"Simon R"},{"family":"Weinmaier","given":"Thomas"},{"family":"Markert","given":"Stephanie"},{"family":"Becher","given":"Dörte"},{"family":"Bernhardt","given":"Jörg"},{"family":"Dagan","given":"Tal"},{"family":"Hacker","given":"Christian"},{"family":"Lucocq","given":"John M"},{"family":"Schweder","given":"Thomas"},{"family":"Rattei","given":"Thomas"},{"family":"Hall","given":"Neil"},{"family":"Hirt","given":"Robert P"},{"family":"Embley","given":"T Martin"}],"issued":{"date-parts":[["2012",1]]}}}],"schema":"https://github.com/citation-style-language/schema/raw/master/csl-citation.json"} </w:instrText>
      </w:r>
      <w:r>
        <w:fldChar w:fldCharType="separate"/>
      </w:r>
      <w:r w:rsidRPr="001547CC">
        <w:rPr>
          <w:rFonts w:ascii="Calibri"/>
          <w:szCs w:val="24"/>
          <w:u w:val="dash"/>
        </w:rPr>
        <w:t xml:space="preserve">(Heinz </w:t>
      </w:r>
      <w:r w:rsidRPr="001547CC">
        <w:rPr>
          <w:rFonts w:ascii="Calibri"/>
          <w:i/>
          <w:iCs/>
          <w:szCs w:val="24"/>
          <w:u w:val="dash"/>
        </w:rPr>
        <w:t>et al.</w:t>
      </w:r>
      <w:r w:rsidRPr="001547CC">
        <w:rPr>
          <w:rFonts w:ascii="Calibri"/>
          <w:szCs w:val="24"/>
          <w:u w:val="dash"/>
        </w:rPr>
        <w:t>, 2012)</w:t>
      </w:r>
      <w:r>
        <w:fldChar w:fldCharType="end"/>
      </w:r>
    </w:p>
    <w:p w14:paraId="188F1E0D" w14:textId="3E0CED1F" w:rsidR="003467B5" w:rsidRDefault="003467B5" w:rsidP="00515665">
      <w:r>
        <w:t>Interesting features</w:t>
      </w:r>
    </w:p>
    <w:p w14:paraId="45809CD5" w14:textId="4CAA1D41" w:rsidR="003467B5" w:rsidRDefault="00AA0AD4" w:rsidP="00515665">
      <w:r w:rsidRPr="00AA0AD4">
        <w:t>Some other intracellular parasites - Rick- ettsia prowazekii (Winkler, 1976; Plano and Winkler, 1989), Plasmodium falciparum (Kanaani and Ginsburg, 1989; Choi and Mikkelsen, 1990) and probably Toxo- plasma gondii (Sorensen et al., 1997), possess the ATP/ ADP carriers in their plasma membrane, which are similar to those found in mitochondrial membrane. Microsporidiae, the most ancient eukaryotic parasites, might also acquire such a mechanism for harvesting host’s energy.</w:t>
      </w:r>
      <w:r>
        <w:t xml:space="preserve"> </w:t>
      </w:r>
      <w:r>
        <w:fldChar w:fldCharType="begin"/>
      </w:r>
      <w:r>
        <w:instrText xml:space="preserve"> ADDIN ZOTERO_ITEM CSL_CITATION {"citationID":"B9Ck6DJR","properties":{"formattedCitation":"\\uldash{(Dolgikh, 2000)}","plainCitation":"(Dolgikh, 2000)","noteIndex":0},"citationItems":[{"id":175,"uris":["http://zotero.org/users/4800858/items/4T6I45GX"],"uri":["http://zotero.org/users/4800858/items/4T6I45GX"],"itemData":{"id":175,"type":"article-journal","title":"Activities of enzymes of carbohydrate and energy metabolism of the intracellular stages of the microsporidian, Nosema grylli","container-title":"Protistology","page":"87-91","volume":"1","issue":"3","source":"Zotero","abstract":"The activities of nine enzymes were investigated in intracellular stages of the microsporidian Nosema grylli from the fat body of the crickets Gryllus bimaculatus purified by centrifugation in Percoll density gradient. Phosphoglucomutase (EC 5.4.2.2), hexokinase (EC 2.7.1.1) and fructose 6-phosphate kinase (EC 2.7.1.11) were not detectable in stages. Glucose 6-phosphate dehydrogenase (EC 1.1.1.49), phosphoglucose isomerase (EC 5.3.1.9), 3-phosophoglycerate kinase (EC 2.7.2.3), pyruvate kinase (EC 2.7.1.40), glycerol 3-phosphate dehydrogenase (EC 1.1.1.8) and ATP-ase were detected with activities of 7 ± 1, 23 ± 2, 7 ± 1, 2 ± 0.3, 17 ± 3 and 17 ± 4 nmol/min×mg protein respectively. A comparison of these values with activities of enzymes of spores shows that the rate of carbohydrate catabolism in microsporidian meronts and early sporonts is lower than in spores. The observed results may be explained by the host-derived ATP dependence of microsporidian intracellular stages.","author":[{"family":"Dolgikh","given":"Viacheslav V"}],"issued":{"date-parts":[["2000",2]]}}}],"schema":"https://github.com/citation-style-language/schema/raw/master/csl-citation.json"} </w:instrText>
      </w:r>
      <w:r>
        <w:fldChar w:fldCharType="separate"/>
      </w:r>
      <w:r w:rsidRPr="00AA0AD4">
        <w:rPr>
          <w:rFonts w:ascii="Calibri"/>
          <w:szCs w:val="24"/>
          <w:u w:val="dash"/>
        </w:rPr>
        <w:t>(Dolgikh, 2000)</w:t>
      </w:r>
      <w:r>
        <w:fldChar w:fldCharType="end"/>
      </w:r>
    </w:p>
    <w:p w14:paraId="09F25DEB" w14:textId="1EA59FE4" w:rsidR="006D5C4F" w:rsidRDefault="006D5C4F" w:rsidP="00515665">
      <w:r w:rsidRPr="006D5C4F">
        <w:t>Microsporidia are one of the more highly adapted groups of eukaryotes known: practically every major feature that distinguishes microsporidia from other eu- karyotes is an adaptation to their parasitic lifestyle. Probably the single characteristic that best defines mi- crosporidia is the severe reduction that permeates every level of the cell, from morphology, to biochemistry, to molecular biology.</w:t>
      </w:r>
      <w:r>
        <w:t xml:space="preserve"> </w:t>
      </w:r>
      <w:r>
        <w:fldChar w:fldCharType="begin"/>
      </w:r>
      <w:r>
        <w:instrText xml:space="preserve"> ADDIN ZOTERO_ITEM CSL_CITATION {"citationID":"BDEEkbKY","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fldChar w:fldCharType="separate"/>
      </w:r>
      <w:r w:rsidRPr="006D5C4F">
        <w:rPr>
          <w:rFonts w:ascii="Calibri"/>
          <w:szCs w:val="24"/>
          <w:u w:val="dash"/>
        </w:rPr>
        <w:t>(Fast and Keeling, 2001)</w:t>
      </w:r>
      <w:r>
        <w:fldChar w:fldCharType="end"/>
      </w:r>
    </w:p>
    <w:p w14:paraId="666CF23F" w14:textId="0805EF02" w:rsidR="00276F43" w:rsidRDefault="008603D8" w:rsidP="00515665">
      <w:r w:rsidRPr="008603D8">
        <w:t>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w:t>
      </w:r>
      <w:r>
        <w:t xml:space="preserve"> </w:t>
      </w:r>
      <w:r>
        <w:fldChar w:fldCharType="begin"/>
      </w:r>
      <w:r>
        <w:instrText xml:space="preserve"> ADDIN ZOTERO_ITEM CSL_CITATION {"citationID":"QGTvMTCv","properties":{"formattedCitation":"\\uldash{(Vossbrinck {\\i{}et al.}, 1987)}","plainCitation":"(Vossbrinck et al., 1987)","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schema":"https://github.com/citation-style-language/schema/raw/master/csl-citation.json"} </w:instrText>
      </w:r>
      <w:r>
        <w:fldChar w:fldCharType="separate"/>
      </w:r>
      <w:r w:rsidRPr="008603D8">
        <w:rPr>
          <w:rFonts w:ascii="Calibri"/>
          <w:szCs w:val="24"/>
          <w:u w:val="dash"/>
        </w:rPr>
        <w:t xml:space="preserve">(Vossbrinck </w:t>
      </w:r>
      <w:r w:rsidRPr="008603D8">
        <w:rPr>
          <w:rFonts w:ascii="Calibri"/>
          <w:i/>
          <w:iCs/>
          <w:szCs w:val="24"/>
          <w:u w:val="dash"/>
        </w:rPr>
        <w:t>et al.</w:t>
      </w:r>
      <w:r w:rsidRPr="008603D8">
        <w:rPr>
          <w:rFonts w:ascii="Calibri"/>
          <w:szCs w:val="24"/>
          <w:u w:val="dash"/>
        </w:rPr>
        <w:t>, 1987)</w:t>
      </w:r>
      <w:r>
        <w:fldChar w:fldCharType="end"/>
      </w:r>
    </w:p>
    <w:p w14:paraId="24FC64C6" w14:textId="003A3383" w:rsidR="008603D8" w:rsidRDefault="008603D8" w:rsidP="00515665">
      <w:r w:rsidRPr="008603D8">
        <w:t>Here we report the DNA sequences of the 11 chromosomes of the D2.9-megabase (Mb) genome of Encephalitozoon cuniculi (1,997 potential protein- coding genes). Genome compaction is re ̄ected by reduced inter- genic spacers and by the shortness of most putative proteins relative to their eukaryote orthologues. The strong host depen- dence is illustrated by the lack of genes for some biosynthetic pathways and for the tricarboxylic acid cycle.</w:t>
      </w:r>
      <w:r>
        <w:t xml:space="preserve"> </w:t>
      </w:r>
      <w:r>
        <w:fldChar w:fldCharType="begin"/>
      </w:r>
      <w:r>
        <w:instrText xml:space="preserve"> ADDIN ZOTERO_ITEM CSL_CITATION {"citationID":"gzenYqEC","properties":{"formattedCitation":"\\uldash{(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fldChar w:fldCharType="separate"/>
      </w:r>
      <w:r w:rsidRPr="008603D8">
        <w:rPr>
          <w:rFonts w:ascii="Calibri"/>
          <w:szCs w:val="24"/>
          <w:u w:val="dash"/>
        </w:rPr>
        <w:t xml:space="preserve">(Katinka </w:t>
      </w:r>
      <w:r w:rsidRPr="008603D8">
        <w:rPr>
          <w:rFonts w:ascii="Calibri"/>
          <w:i/>
          <w:iCs/>
          <w:szCs w:val="24"/>
          <w:u w:val="dash"/>
        </w:rPr>
        <w:t>et al.</w:t>
      </w:r>
      <w:r w:rsidRPr="008603D8">
        <w:rPr>
          <w:rFonts w:ascii="Calibri"/>
          <w:szCs w:val="24"/>
          <w:u w:val="dash"/>
        </w:rPr>
        <w:t>, 2001)</w:t>
      </w:r>
      <w:r>
        <w:fldChar w:fldCharType="end"/>
      </w:r>
    </w:p>
    <w:p w14:paraId="1C691359" w14:textId="3C641056" w:rsidR="00D67534" w:rsidRPr="00922016" w:rsidRDefault="00D67534" w:rsidP="00515665">
      <w:r w:rsidRPr="00D67534">
        <w:t>In the 1960s the use of transmission electron micros- copy contributed to a better morphological characteriza- tion of microsporidia, appearing as a curious group of unicellular eukaryotes because of the uniqueness of the sporal invasive apparatus, the lack of mitochondria and centrioles and their Golgi apparatus without any recogniz- able dictyosome.</w:t>
      </w:r>
      <w:r>
        <w:t xml:space="preserve"> </w:t>
      </w:r>
      <w:r>
        <w:fldChar w:fldCharType="begin"/>
      </w:r>
      <w:r>
        <w:instrText xml:space="preserve"> ADDIN ZOTERO_ITEM CSL_CITATION {"citationID":"coTK96le","properties":{"formattedCitation":"\\uldash{(M\\uc0\\u233{}t\\uc0\\u233{}nier and Vivar\\uc0\\u232{}s, 2001)}","plainCitation":"(Méténier and Vivarès, 2001)","noteIndex":0},"citationItems":[{"id":71,"uris":["http://zotero.org/users/4800858/items/4GKFVBSU"],"uri":["http://zotero.org/users/4800858/items/4GKFVBSU"],"itemData":{"id":71,"type":"article-journal","title":"Molecular characteristics and physiology of microsporidia","container-title":"Microbes and Infection","page":"407-415","volume":"3","issue":"5","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DOI":"10.1016/S1286-4579(01)01398-3","author":[{"family":"Méténier","given":"Guy"},{"family":"Vivarès","given":"Christian P."}],"issued":{"date-parts":[["2001"]]}}}],"schema":"https://github.com/citation-style-language/schema/raw/master/csl-citation.json"} </w:instrText>
      </w:r>
      <w:r>
        <w:fldChar w:fldCharType="separate"/>
      </w:r>
      <w:r w:rsidRPr="00D67534">
        <w:rPr>
          <w:rFonts w:ascii="Calibri"/>
          <w:szCs w:val="24"/>
          <w:u w:val="dash"/>
        </w:rPr>
        <w:t>(Méténier and Vivarès, 2001)</w:t>
      </w:r>
      <w:r>
        <w:fldChar w:fldCharType="end"/>
      </w:r>
    </w:p>
    <w:p w14:paraId="71BEE908" w14:textId="4AD7199B" w:rsidR="005B6812" w:rsidRDefault="00A779FE" w:rsidP="00515665">
      <w:r w:rsidRPr="00A779FE">
        <w:t>Microsporidia were previously considered to be primitive eukaryotes partly because they lacked several “standard” components of a eukaryotic cell</w:t>
      </w:r>
      <w:r>
        <w:t xml:space="preserve"> </w:t>
      </w:r>
      <w:r w:rsidR="009210D1">
        <w:fldChar w:fldCharType="begin"/>
      </w:r>
      <w:r w:rsidR="009210D1">
        <w:instrText xml:space="preserve"> ADDIN ZOTERO_ITEM CSL_CITATION {"citationID":"goWJJ8BB","properties":{"formattedCitation":"\\uldash{(Agnew {\\i{}et al.}, 2003)}","plainCitation":"(Agnew et al., 200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schema":"https://github.com/citation-style-language/schema/raw/master/csl-citation.json"} </w:instrText>
      </w:r>
      <w:r w:rsidR="009210D1">
        <w:fldChar w:fldCharType="separate"/>
      </w:r>
      <w:r w:rsidR="009210D1" w:rsidRPr="009210D1">
        <w:rPr>
          <w:rFonts w:ascii="Calibri"/>
          <w:szCs w:val="24"/>
          <w:u w:val="dash"/>
        </w:rPr>
        <w:t xml:space="preserve">(Agnew </w:t>
      </w:r>
      <w:r w:rsidR="009210D1" w:rsidRPr="009210D1">
        <w:rPr>
          <w:rFonts w:ascii="Calibri"/>
          <w:i/>
          <w:iCs/>
          <w:szCs w:val="24"/>
          <w:u w:val="dash"/>
        </w:rPr>
        <w:t>et al.</w:t>
      </w:r>
      <w:r w:rsidR="009210D1" w:rsidRPr="009210D1">
        <w:rPr>
          <w:rFonts w:ascii="Calibri"/>
          <w:szCs w:val="24"/>
          <w:u w:val="dash"/>
        </w:rPr>
        <w:t>, 2003)</w:t>
      </w:r>
      <w:r w:rsidR="009210D1">
        <w:fldChar w:fldCharType="end"/>
      </w:r>
    </w:p>
    <w:p w14:paraId="4756504F" w14:textId="4BA6608B" w:rsidR="00375398" w:rsidRDefault="009210D1" w:rsidP="00515665">
      <w:r w:rsidRPr="009210D1">
        <w:t>The extremity of this reduc- tion demands a re-evaluation of meta- bolic processes in other microsporidia: although pathways such as glycolysis are present, comparative genomic data sug- gest they may not play the cellular role that they are generally assumed to play.</w:t>
      </w:r>
      <w:r>
        <w:t xml:space="preserve"> </w:t>
      </w:r>
      <w:r>
        <w:fldChar w:fldCharType="begin"/>
      </w:r>
      <w:r>
        <w:instrText xml:space="preserve"> ADDIN ZOTERO_ITEM CSL_CITATION {"citationID":"UxNqxDeb","properties":{"formattedCitation":"\\uldash{(Keeling and Corradi, 2011)}","plainCitation":"(Keeling and Corradi, 2011)","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schema":"https://github.com/citation-style-language/schema/raw/master/csl-citation.json"} </w:instrText>
      </w:r>
      <w:r>
        <w:fldChar w:fldCharType="separate"/>
      </w:r>
      <w:r w:rsidRPr="009210D1">
        <w:rPr>
          <w:rFonts w:ascii="Calibri"/>
          <w:szCs w:val="24"/>
          <w:u w:val="dash"/>
        </w:rPr>
        <w:t>(Keeling and Corradi, 2011)</w:t>
      </w:r>
      <w:r>
        <w:fldChar w:fldCharType="end"/>
      </w:r>
    </w:p>
    <w:p w14:paraId="44B3C19F" w14:textId="77777777" w:rsidR="003F708E" w:rsidRDefault="003F708E" w:rsidP="003F708E">
      <w:pPr>
        <w:keepNext/>
        <w:widowControl w:val="0"/>
        <w:autoSpaceDE w:val="0"/>
        <w:autoSpaceDN w:val="0"/>
        <w:adjustRightInd w:val="0"/>
        <w:spacing w:after="0" w:line="280" w:lineRule="atLeast"/>
      </w:pPr>
      <w:r>
        <w:rPr>
          <w:rFonts w:ascii="Times" w:hAnsi="Times" w:cs="Times"/>
          <w:noProof/>
          <w:color w:val="000000"/>
          <w:sz w:val="24"/>
          <w:szCs w:val="24"/>
        </w:rPr>
        <w:drawing>
          <wp:inline distT="0" distB="0" distL="0" distR="0" wp14:anchorId="46275BB2" wp14:editId="055472C9">
            <wp:extent cx="2955814" cy="5371923"/>
            <wp:effectExtent l="0" t="0" r="0" b="0"/>
            <wp:docPr id="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56542" cy="5373245"/>
                    </a:xfrm>
                    <a:prstGeom prst="rect">
                      <a:avLst/>
                    </a:prstGeom>
                    <a:noFill/>
                    <a:ln>
                      <a:noFill/>
                    </a:ln>
                  </pic:spPr>
                </pic:pic>
              </a:graphicData>
            </a:graphic>
          </wp:inline>
        </w:drawing>
      </w:r>
    </w:p>
    <w:p w14:paraId="3F17BA31" w14:textId="7C773653" w:rsidR="003F708E" w:rsidRDefault="003F708E" w:rsidP="003F708E">
      <w:pPr>
        <w:pStyle w:val="Caption"/>
      </w:pPr>
      <w:r>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1</w:t>
      </w:r>
      <w:r w:rsidR="001D4199">
        <w:fldChar w:fldCharType="end"/>
      </w:r>
      <w:r>
        <w:t xml:space="preserve">: Electroimmunolacalization of polar tube proteins in the spore of E.cuniculi. </w:t>
      </w:r>
      <w:r>
        <w:fldChar w:fldCharType="begin"/>
      </w:r>
      <w:r>
        <w:instrText xml:space="preserve"> ADDIN ZOTERO_ITEM CSL_CITATION {"citationID":"xVoxe0vm","properties":{"formattedCitation":"\\uldash{(M\\uc0\\u233{}t\\uc0\\u233{}nier and Vivar\\uc0\\u232{}s, 2001)}","plainCitation":"(Méténier and Vivarès, 2001)","noteIndex":0},"citationItems":[{"id":71,"uris":["http://zotero.org/users/4800858/items/4GKFVBSU"],"uri":["http://zotero.org/users/4800858/items/4GKFVBSU"],"itemData":{"id":71,"type":"article-journal","title":"Molecular characteristics and physiology of microsporidia","container-title":"Microbes and Infection","page":"407-415","volume":"3","issue":"5","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DOI":"10.1016/S1286-4579(01)01398-3","author":[{"family":"Méténier","given":"Guy"},{"family":"Vivarès","given":"Christian P."}],"issued":{"date-parts":[["2001"]]}}}],"schema":"https://github.com/citation-style-language/schema/raw/master/csl-citation.json"} </w:instrText>
      </w:r>
      <w:r>
        <w:fldChar w:fldCharType="separate"/>
      </w:r>
      <w:r w:rsidRPr="003F708E">
        <w:rPr>
          <w:rFonts w:ascii="Calibri"/>
          <w:color w:val="808080"/>
          <w:szCs w:val="24"/>
          <w:u w:val="dash"/>
        </w:rPr>
        <w:t>(Méténier and Vivarès, 2001)</w:t>
      </w:r>
      <w:r>
        <w:fldChar w:fldCharType="end"/>
      </w:r>
    </w:p>
    <w:p w14:paraId="6EF585FE" w14:textId="6595F3B8" w:rsidR="003F708E" w:rsidRDefault="003F708E" w:rsidP="003F708E">
      <w:pPr>
        <w:widowControl w:val="0"/>
        <w:autoSpaceDE w:val="0"/>
        <w:autoSpaceDN w:val="0"/>
        <w:adjustRightInd w:val="0"/>
        <w:spacing w:after="0" w:line="280" w:lineRule="atLeast"/>
        <w:rPr>
          <w:rFonts w:ascii="Times" w:hAnsi="Times" w:cs="Times"/>
          <w:color w:val="000000"/>
          <w:sz w:val="24"/>
          <w:szCs w:val="24"/>
        </w:rPr>
      </w:pPr>
      <w:r>
        <w:rPr>
          <w:rFonts w:ascii="Times" w:hAnsi="Times" w:cs="Times"/>
          <w:color w:val="000000"/>
          <w:sz w:val="24"/>
          <w:szCs w:val="24"/>
        </w:rPr>
        <w:t xml:space="preserve"> </w:t>
      </w:r>
    </w:p>
    <w:p w14:paraId="5043E34E" w14:textId="77777777" w:rsidR="003F708E" w:rsidRPr="00922016" w:rsidRDefault="003F708E" w:rsidP="00515665">
      <w:pPr>
        <w:sectPr w:rsidR="003F708E" w:rsidRPr="00922016" w:rsidSect="00F013CE">
          <w:headerReference w:type="default" r:id="rId10"/>
          <w:footerReference w:type="default" r:id="rId11"/>
          <w:footnotePr>
            <w:pos w:val="beneathText"/>
          </w:footnotePr>
          <w:endnotePr>
            <w:numFmt w:val="decimal"/>
          </w:endnotePr>
          <w:pgSz w:w="11906" w:h="16838"/>
          <w:pgMar w:top="1418" w:right="1701" w:bottom="851" w:left="1701" w:header="709" w:footer="709" w:gutter="0"/>
          <w:cols w:space="708"/>
          <w:docGrid w:linePitch="360"/>
        </w:sectPr>
      </w:pPr>
    </w:p>
    <w:p w14:paraId="0CEB954E" w14:textId="52C4E565" w:rsidR="00AD08DF" w:rsidRPr="00922016" w:rsidRDefault="00AD08DF" w:rsidP="00515665">
      <w:r w:rsidRPr="00922016">
        <w:t xml:space="preserve">The estimation of the </w:t>
      </w:r>
      <w:r w:rsidR="000975BB">
        <w:t>microsporidian LCA</w:t>
      </w:r>
      <w:r w:rsidRPr="00922016">
        <w:t xml:space="preserve"> protein set</w:t>
      </w:r>
    </w:p>
    <w:p w14:paraId="44CB9825" w14:textId="384227FA" w:rsidR="00AD08DF" w:rsidRPr="00922016" w:rsidRDefault="00AD08DF" w:rsidP="00515665">
      <w:r w:rsidRPr="00922016">
        <w:t>Introduction</w:t>
      </w:r>
    </w:p>
    <w:p w14:paraId="04C4EB5F" w14:textId="755E8149" w:rsidR="0059314D" w:rsidRDefault="00EA04B0" w:rsidP="00515665">
      <w:r>
        <w:t>Method for identifying LCA</w:t>
      </w:r>
    </w:p>
    <w:p w14:paraId="4592CD92" w14:textId="2BE54437" w:rsidR="00EA04B0" w:rsidRDefault="00EA04B0" w:rsidP="00515665">
      <w:r>
        <w:t>Why we need the LCA set</w:t>
      </w:r>
    </w:p>
    <w:p w14:paraId="0EB48D23" w14:textId="77777777" w:rsidR="00EA04B0" w:rsidRPr="00922016" w:rsidRDefault="00EA04B0" w:rsidP="00515665"/>
    <w:p w14:paraId="64D41BFA" w14:textId="0FBE176F" w:rsidR="00AD08DF" w:rsidRPr="00922016" w:rsidRDefault="00AD08DF" w:rsidP="00515665">
      <w:r w:rsidRPr="00922016">
        <w:t>Methods</w:t>
      </w:r>
    </w:p>
    <w:p w14:paraId="678001E2" w14:textId="4D4C3010" w:rsidR="00B71B3B" w:rsidRPr="00922016" w:rsidRDefault="00505152" w:rsidP="00515665">
      <w:r w:rsidRPr="00922016">
        <w:t xml:space="preserve">Starting from 11 extant </w:t>
      </w:r>
      <w:r w:rsidR="0057765D" w:rsidRPr="00922016">
        <w:t>microsporidia</w:t>
      </w:r>
      <w:r w:rsidRPr="00922016">
        <w:t xml:space="preserve"> species (</w:t>
      </w:r>
      <w:r w:rsidR="00610E5A" w:rsidRPr="00922016">
        <w:fldChar w:fldCharType="begin"/>
      </w:r>
      <w:r w:rsidR="00610E5A" w:rsidRPr="00922016">
        <w:instrText xml:space="preserve"> REF _Ref381275723 \h </w:instrText>
      </w:r>
      <w:r w:rsidR="00610E5A" w:rsidRPr="00922016">
        <w:fldChar w:fldCharType="separate"/>
      </w:r>
      <w:r w:rsidR="003F708E" w:rsidRPr="00922016">
        <w:t xml:space="preserve">Table </w:t>
      </w:r>
      <w:r w:rsidR="003F708E">
        <w:rPr>
          <w:noProof/>
        </w:rPr>
        <w:t>A</w:t>
      </w:r>
      <w:r w:rsidR="003F708E">
        <w:noBreakHyphen/>
      </w:r>
      <w:r w:rsidR="003F708E">
        <w:rPr>
          <w:noProof/>
        </w:rPr>
        <w:t>1</w:t>
      </w:r>
      <w:r w:rsidR="00610E5A" w:rsidRPr="00922016">
        <w:fldChar w:fldCharType="end"/>
      </w:r>
      <w:r w:rsidRPr="00922016">
        <w:t xml:space="preserve">), </w:t>
      </w:r>
      <w:r w:rsidR="00727721" w:rsidRPr="00922016">
        <w:t>we used O</w:t>
      </w:r>
      <w:r w:rsidR="00610E5A" w:rsidRPr="00922016">
        <w:t>rthoMCL</w:t>
      </w:r>
      <w:r w:rsidR="007C28BC">
        <w:t xml:space="preserve"> </w:t>
      </w:r>
      <w:r w:rsidR="007C28BC">
        <w:fldChar w:fldCharType="begin"/>
      </w:r>
      <w:r w:rsidR="007C28BC">
        <w:instrText xml:space="preserve"> ADDIN ZOTERO_ITEM CSL_CITATION {"citationID":"lGEUoAzC","properties":{"formattedCitation":"\\uldash{(Li {\\i{}et al.}, 2003)}","plainCitation":"(Li et al., 2003)","noteIndex":0},"citationItems":[{"id":68,"uris":["http://zotero.org/users/4800858/items/9QS2L3JS"],"uri":["http://zotero.org/users/4800858/items/9QS2L3JS"],"itemData":{"id":68,"type":"article-journal","title":"OrthoMCL: identification of ortholog groups for eukaryotic genomes.","container-title":"Genome research","page":"2178-89","volume":"13","issue":"9","abstract":"The identification of orthologous groups is useful for genome annotation, studies on gene/protein evolution, comparative genomics, and the identification of taxonomically restricted sequences. Methods successfully exploited for prokaryotic genome analysis have proved difficult to apply to eukaryotes, however, as larger genomes may contain multiple paralogous genes, and sequence information is often incomplete. OrthoMCL provides a scalable method for constructing orthologous groups across multiple eukaryotic taxa, using a Markov Cluster algorithm to group (putative) orthologs and paralogs. This method performs similarly to the INPARANOID algorithm when applied to two genomes, but can be extended to cluster orthologs from multiple species. OrthoMCL clusters are coherent with groups identified by EGO, but improved recognition of \"recent\" paralogs permits overlapping EGO groups representing the same gene to be merged. Comparison with previously assigned EC annotations suggests a high degree of reliability, implying utility for automated eukaryotic genome annotation. OrthoMCL has been applied to the proteome data set from seven publicly available genomes (human, fly, worm, yeast, Arabidopsis, the malaria parasite Plasmodium falciparum, and Escherichia coli). A Web interface allows queries based on individual genes or user-defined phylogenetic patterns (http://www.cbil.upenn.edu/gene-family). Analysis of clusters incorporating P. falciparum genes identifies numerous enzymes that were incompletely annotated in first-pass annotation of the parasite genome.","DOI":"10.1101/gr.1224503","ISSN":"1088-9051 (Print)\\n1088-9051 (Linking)","author":[{"family":"Li","given":"Li"},{"family":"Stoeckert","given":"Christian J"},{"family":"Roos","given":"David S"}],"issued":{"date-parts":[["2003"]]}}}],"schema":"https://github.com/citation-style-language/schema/raw/master/csl-citation.json"} </w:instrText>
      </w:r>
      <w:r w:rsidR="007C28BC">
        <w:fldChar w:fldCharType="separate"/>
      </w:r>
      <w:r w:rsidR="007C28BC" w:rsidRPr="007C28BC">
        <w:rPr>
          <w:rFonts w:ascii="Calibri"/>
          <w:szCs w:val="24"/>
          <w:u w:val="dash"/>
        </w:rPr>
        <w:t xml:space="preserve">(Li </w:t>
      </w:r>
      <w:r w:rsidR="007C28BC" w:rsidRPr="007C28BC">
        <w:rPr>
          <w:rFonts w:ascii="Calibri"/>
          <w:i/>
          <w:iCs/>
          <w:szCs w:val="24"/>
          <w:u w:val="dash"/>
        </w:rPr>
        <w:t>et al.</w:t>
      </w:r>
      <w:r w:rsidR="007C28BC" w:rsidRPr="007C28BC">
        <w:rPr>
          <w:rFonts w:ascii="Calibri"/>
          <w:szCs w:val="24"/>
          <w:u w:val="dash"/>
        </w:rPr>
        <w:t>, 2003)</w:t>
      </w:r>
      <w:r w:rsidR="007C28BC">
        <w:fldChar w:fldCharType="end"/>
      </w:r>
      <w:r w:rsidR="00610E5A" w:rsidRPr="00922016">
        <w:t xml:space="preserve"> to</w:t>
      </w:r>
      <w:r w:rsidR="00727721" w:rsidRPr="00922016">
        <w:t xml:space="preserve"> search for homologous proteins in those 11 </w:t>
      </w:r>
      <w:r w:rsidR="0057765D" w:rsidRPr="00922016">
        <w:t>microsporidia</w:t>
      </w:r>
      <w:r w:rsidR="00727721" w:rsidRPr="00922016">
        <w:t xml:space="preserve"> species. </w:t>
      </w:r>
      <w:r w:rsidR="00B71B3B" w:rsidRPr="00922016">
        <w:t>OrthoMCL performed all-against-all BLASTP comparisons for all input data set and clustered homologous groups using Markov Cluster algorithm MCL</w:t>
      </w:r>
      <w:r w:rsidR="007C28BC">
        <w:t xml:space="preserve"> </w:t>
      </w:r>
      <w:r w:rsidR="007C28BC">
        <w:fldChar w:fldCharType="begin"/>
      </w:r>
      <w:r w:rsidR="007C28BC">
        <w:instrText xml:space="preserve"> ADDIN ZOTERO_ITEM CSL_CITATION {"citationID":"kRC9gPVp","properties":{"formattedCitation":"\\uldash{(van Dongen, 2000)}","plainCitation":"(van Dongen, 2000)","noteIndex":0},"citationItems":[{"id":22,"uris":["http://zotero.org/users/4800858/items/ZVHUAVG3"],"uri":["http://zotero.org/users/4800858/items/ZVHUAVG3"],"itemData":{"id":22,"type":"article-journal","title":"Graph clustering by flow simulation","container-title":"Graph stimulation by flow clustering","page":"University of Utrecht-University of Utrecht","volume":"PhD thesis","abstract":"UU Home page. Title: Graph clustering by flow simulation. Author: Dongen, Stijn Marinus van. Year: 2000. Document type: Dissertation. Abstract: show / hideDit proefschrift heeft als onderwerp het clusteren","DOI":"10.1016/j.cosrev.2007.05.001","ISSN":"90-393-2408-5","author":[{"family":"Dongen","given":"Stjin","non-dropping-particle":"van"}],"issued":{"date-parts":[["2000"]]}}}],"schema":"https://github.com/citation-style-language/schema/raw/master/csl-citation.json"} </w:instrText>
      </w:r>
      <w:r w:rsidR="007C28BC">
        <w:fldChar w:fldCharType="separate"/>
      </w:r>
      <w:r w:rsidR="007C28BC" w:rsidRPr="007C28BC">
        <w:rPr>
          <w:rFonts w:ascii="Calibri"/>
          <w:szCs w:val="24"/>
          <w:u w:val="dash"/>
        </w:rPr>
        <w:t>(van Dongen, 2000)</w:t>
      </w:r>
      <w:r w:rsidR="007C28BC">
        <w:fldChar w:fldCharType="end"/>
      </w:r>
      <w:r w:rsidR="00B71B3B" w:rsidRPr="00922016">
        <w:t xml:space="preserve">. </w:t>
      </w:r>
    </w:p>
    <w:p w14:paraId="100C49A7" w14:textId="53982FF4" w:rsidR="00B71B3B" w:rsidRPr="00922016" w:rsidRDefault="00727721" w:rsidP="00515665">
      <w:r w:rsidRPr="00922016">
        <w:t xml:space="preserve">The initial homologous groups </w:t>
      </w:r>
      <w:r w:rsidR="00276C93" w:rsidRPr="00922016">
        <w:t>were then</w:t>
      </w:r>
      <w:r w:rsidRPr="00922016">
        <w:t xml:space="preserve"> extended by using HaMStR</w:t>
      </w:r>
      <w:r w:rsidR="007C28BC">
        <w:t xml:space="preserve"> </w:t>
      </w:r>
      <w:r w:rsidR="007C28BC">
        <w:fldChar w:fldCharType="begin"/>
      </w:r>
      <w:r w:rsidR="007C28BC">
        <w:instrText xml:space="preserve"> ADDIN ZOTERO_ITEM CSL_CITATION {"citationID":"poPZrICC","properties":{"formattedCitation":"\\uldash{(Ebersberger {\\i{}et al.}, 2009)}","plainCitation":"(Ebersberger et al., 2009)","noteIndex":0},"citationItems":[{"id":97,"uris":["http://zotero.org/users/4800858/items/P4RSUPPG"],"uri":["http://zotero.org/users/4800858/items/P4RSUPPG"],"itemData":{"id":97,"type":"article-journal","title":"HaMStR: profile hidden markov model based search for orthologs in ESTs.","container-title":"BMC evolutionary biology","page":"157-157","volume":"9","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DOI":"10.1186/1471-2148-9-157","ISSN":"1471-2148","author":[{"family":"Ebersberger","given":"Ingo"},{"family":"Strauss","given":"Sascha"},{"family":"Haeseler","given":"Arndt","non-dropping-particle":"von"}],"issued":{"date-parts":[["2009"]]}}}],"schema":"https://github.com/citation-style-language/schema/raw/master/csl-citation.json"} </w:instrText>
      </w:r>
      <w:r w:rsidR="007C28BC">
        <w:fldChar w:fldCharType="separate"/>
      </w:r>
      <w:r w:rsidR="007C28BC" w:rsidRPr="007C28BC">
        <w:rPr>
          <w:rFonts w:ascii="Calibri"/>
          <w:szCs w:val="24"/>
          <w:u w:val="dash"/>
        </w:rPr>
        <w:t xml:space="preserve">(Ebersberger </w:t>
      </w:r>
      <w:r w:rsidR="007C28BC" w:rsidRPr="007C28BC">
        <w:rPr>
          <w:rFonts w:ascii="Calibri"/>
          <w:i/>
          <w:iCs/>
          <w:szCs w:val="24"/>
          <w:u w:val="dash"/>
        </w:rPr>
        <w:t>et al.</w:t>
      </w:r>
      <w:r w:rsidR="007C28BC" w:rsidRPr="007C28BC">
        <w:rPr>
          <w:rFonts w:ascii="Calibri"/>
          <w:szCs w:val="24"/>
          <w:u w:val="dash"/>
        </w:rPr>
        <w:t>, 2009)</w:t>
      </w:r>
      <w:r w:rsidR="007C28BC">
        <w:fldChar w:fldCharType="end"/>
      </w:r>
      <w:r w:rsidRPr="00922016">
        <w:t xml:space="preserve"> to search for orthologs in other 24</w:t>
      </w:r>
      <w:r w:rsidR="00276C93" w:rsidRPr="00922016">
        <w:t xml:space="preserve"> search</w:t>
      </w:r>
      <w:r w:rsidRPr="00922016">
        <w:t xml:space="preserve"> taxa (</w:t>
      </w:r>
      <w:r w:rsidRPr="00922016">
        <w:fldChar w:fldCharType="begin"/>
      </w:r>
      <w:r w:rsidRPr="00922016">
        <w:instrText xml:space="preserve"> REF _Ref381276164 \h </w:instrText>
      </w:r>
      <w:r w:rsidRPr="00922016">
        <w:fldChar w:fldCharType="separate"/>
      </w:r>
      <w:r w:rsidR="003F708E" w:rsidRPr="00922016">
        <w:t xml:space="preserve">Table </w:t>
      </w:r>
      <w:r w:rsidR="003F708E">
        <w:rPr>
          <w:noProof/>
        </w:rPr>
        <w:t>A</w:t>
      </w:r>
      <w:r w:rsidR="003F708E">
        <w:noBreakHyphen/>
      </w:r>
      <w:r w:rsidR="003F708E">
        <w:rPr>
          <w:noProof/>
        </w:rPr>
        <w:t>2</w:t>
      </w:r>
      <w:r w:rsidRPr="00922016">
        <w:fldChar w:fldCharType="end"/>
      </w:r>
      <w:r w:rsidRPr="00922016">
        <w:t xml:space="preserve">). </w:t>
      </w:r>
      <w:r w:rsidR="000969F3" w:rsidRPr="00922016">
        <w:t xml:space="preserve">The </w:t>
      </w:r>
      <w:r w:rsidR="00276C93" w:rsidRPr="00922016">
        <w:t>Hidden Markov Model (HMM) profiles for the initial homologous groups</w:t>
      </w:r>
      <w:r w:rsidR="000969F3" w:rsidRPr="00922016">
        <w:t xml:space="preserve"> (seed sequences) crated by HaMStR were used to search in the search taxa. The obtained hits were confirmed by re-BLAST search against the protein sets of seed sequences. </w:t>
      </w:r>
      <w:r w:rsidR="00F17E84" w:rsidRPr="00922016">
        <w:t xml:space="preserve">We took into account here also the </w:t>
      </w:r>
      <w:r w:rsidR="0055018E" w:rsidRPr="00922016">
        <w:t>co-orthologs for re-BLAST and we limited the HMM hits up to only the best 10 hits.</w:t>
      </w:r>
    </w:p>
    <w:p w14:paraId="7323F30C" w14:textId="7E6BBD41" w:rsidR="00CB5F9E" w:rsidRPr="00922016" w:rsidRDefault="00727721" w:rsidP="00515665">
      <w:r w:rsidRPr="00922016">
        <w:t xml:space="preserve">We identified a core gene set, where we found orthologs in all taxa and each taxon has exactly one orthologous protein. </w:t>
      </w:r>
      <w:r w:rsidR="002C735F" w:rsidRPr="00922016">
        <w:t xml:space="preserve">Using the core gene set, we reconstructed a maximum likelihood species tree for those 35 taxa. Firstly, we </w:t>
      </w:r>
      <w:r w:rsidR="00426644" w:rsidRPr="00922016">
        <w:t xml:space="preserve">used ClustalW to align all orthologous groups of the core gene set. Then we </w:t>
      </w:r>
      <w:r w:rsidR="002C735F" w:rsidRPr="00922016">
        <w:t>created a super-alignment by concatenating the alignments of all core genes. To exclude the alignment columns that are uninformative, we removed columns that have at least 50% gaps</w:t>
      </w:r>
      <w:r w:rsidR="00F54339">
        <w:t xml:space="preserve"> </w:t>
      </w:r>
      <w:r w:rsidR="00F54339" w:rsidRPr="00F54339">
        <w:rPr>
          <w:highlight w:val="yellow"/>
        </w:rPr>
        <w:t>The phyloge- netic placement of microsporidia has long been contentious and is confounded by an accelerated rate of evolution causing long branch attraction (LBA) [14</w:t>
      </w:r>
      <w:r w:rsidR="00F54339">
        <w:rPr>
          <w:highlight w:val="yellow"/>
        </w:rPr>
        <w:t xml:space="preserve"> </w:t>
      </w:r>
      <w:r w:rsidR="00F54339">
        <w:rPr>
          <w:highlight w:val="yellow"/>
        </w:rPr>
        <w:fldChar w:fldCharType="begin"/>
      </w:r>
      <w:r w:rsidR="00F54339">
        <w:rPr>
          <w:highlight w:val="yellow"/>
        </w:rPr>
        <w:instrText xml:space="preserve"> ADDIN ZOTERO_ITEM CSL_CITATION {"citationID":"G4KvCrra","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F54339">
        <w:rPr>
          <w:highlight w:val="yellow"/>
        </w:rPr>
        <w:fldChar w:fldCharType="separate"/>
      </w:r>
      <w:r w:rsidR="00F54339" w:rsidRPr="00F54339">
        <w:rPr>
          <w:rFonts w:ascii="Calibri"/>
          <w:szCs w:val="24"/>
          <w:u w:val="dash"/>
        </w:rPr>
        <w:t>(Keeling and Fast, 2002)</w:t>
      </w:r>
      <w:r w:rsidR="00F54339">
        <w:rPr>
          <w:highlight w:val="yellow"/>
        </w:rPr>
        <w:fldChar w:fldCharType="end"/>
      </w:r>
      <w:r w:rsidR="00F54339" w:rsidRPr="00F54339">
        <w:rPr>
          <w:highlight w:val="yellow"/>
        </w:rPr>
        <w:t>], but a consensus has recently emerged that microsporidia are related to or derived from within basal fungi. To test for LBA, we sequentially removed the most rapidly evolving sites</w:t>
      </w:r>
      <w:r w:rsidR="00F54339">
        <w:t xml:space="preserve"> </w:t>
      </w:r>
      <w:r w:rsidR="00F54339">
        <w:rPr>
          <w:highlight w:val="yellow"/>
        </w:rPr>
        <w:fldChar w:fldCharType="begin"/>
      </w:r>
      <w:r w:rsidR="00F54339">
        <w:rPr>
          <w:highlight w:val="yellow"/>
        </w:rPr>
        <w:instrText xml:space="preserve"> ADDIN ZOTERO_ITEM CSL_CITATION {"citationID":"z7A3jPaM","properties":{"formattedCitation":"\\uldash{(James {\\i{}et al.}, 2013)}","plainCitation":"(James et al., 2013)","noteIndex":0},"citationItems":[{"id":112,"uris":["http://zotero.org/users/4800858/items/7YICB2TA"],"uri":["http://zotero.org/users/4800858/items/7YICB2TA"],"itemData":{"id":112,"type":"article-journal","title":"Shared signatures of parasitism and phylogenomics unite Cryptomycota and microsporidia.","container-title":"Current biology : CB","page":"1548-53","volume":"23","issue":"16","abstract":"Fungi grow within their food, externally digesting it and absorbing nutrients across a semirigid chitinous cell wall. Members of the new phylum Cryptomycota were proposed to represent intermediate fungal forms, lacking a chitinous cell wall during feeding and known almost exclusively from ubiquitous environmental ribosomal RNA sequences that cluster at the base of the fungal tree [1, 2]. Here, we sequence the first Cryptomycotan genome (the water mold endoparasite Rozella allomycis) and unite the Cryptomycota with another group of endoparasites, the microsporidia, based on phylogenomics and shared genomic traits. We propose that Cryptomycota and microsporidia share a common endoparasitic ancestor, with the clade unified by a chitinous cell wall used to develop turgor pressure in the infection process [3, 4]. Shared genomic elements include a nucleotide transporter that is used by microsporidia for stealing energy in the form of ATP from their hosts [5]. Rozella harbors a mitochondrion that contains a very rapidly evolving genome and lacks complex I of the respiratory chain. These degenerate features are offset by the presence of nuclear genes for alternative respiratory pathways. The Rozella proteome has not undergone major contraction like microsporidia; instead, several classes have undergone expansion, such as host-effector, signal-transduction, and folding proteins.","DOI":"10.1016/j.cub.2013.06.057","author":[{"family":"James","given":"Timothy Y"},{"family":"Pelin","given":"Adrian"},{"family":"Bonen","given":"Linda"},{"family":"Ahrendt","given":"Steven"},{"family":"Sain","given":"Divya"},{"family":"Corradi","given":"Nicolas"},{"family":"Stajich","given":"Jason E"}],"issued":{"date-parts":[["2013",8]]}}}],"schema":"https://github.com/citation-style-language/schema/raw/master/csl-citation.json"} </w:instrText>
      </w:r>
      <w:r w:rsidR="00F54339">
        <w:rPr>
          <w:highlight w:val="yellow"/>
        </w:rPr>
        <w:fldChar w:fldCharType="separate"/>
      </w:r>
      <w:r w:rsidR="00F54339" w:rsidRPr="00F54339">
        <w:rPr>
          <w:rFonts w:ascii="Calibri"/>
          <w:szCs w:val="24"/>
          <w:u w:val="dash"/>
        </w:rPr>
        <w:t xml:space="preserve">(James </w:t>
      </w:r>
      <w:r w:rsidR="00F54339" w:rsidRPr="00F54339">
        <w:rPr>
          <w:rFonts w:ascii="Calibri"/>
          <w:i/>
          <w:iCs/>
          <w:szCs w:val="24"/>
          <w:u w:val="dash"/>
        </w:rPr>
        <w:t>et al.</w:t>
      </w:r>
      <w:r w:rsidR="00F54339" w:rsidRPr="00F54339">
        <w:rPr>
          <w:rFonts w:ascii="Calibri"/>
          <w:szCs w:val="24"/>
          <w:u w:val="dash"/>
        </w:rPr>
        <w:t>, 2013)</w:t>
      </w:r>
      <w:r w:rsidR="00F54339">
        <w:rPr>
          <w:highlight w:val="yellow"/>
        </w:rPr>
        <w:fldChar w:fldCharType="end"/>
      </w:r>
      <w:r w:rsidR="002C735F" w:rsidRPr="00922016">
        <w:t xml:space="preserve">. We used </w:t>
      </w:r>
      <w:r w:rsidR="00CB5F9E" w:rsidRPr="00922016">
        <w:t>ProtTest</w:t>
      </w:r>
      <w:r w:rsidR="007C28BC">
        <w:t xml:space="preserve"> </w:t>
      </w:r>
      <w:r w:rsidR="007C28BC">
        <w:fldChar w:fldCharType="begin"/>
      </w:r>
      <w:r w:rsidR="007C28BC">
        <w:instrText xml:space="preserve"> ADDIN ZOTERO_ITEM CSL_CITATION {"citationID":"bDw3QpgP","properties":{"formattedCitation":"\\uldash{(Abascal {\\i{}et al.}, 2005)}","plainCitation":"(Abascal et al., 2005)","noteIndex":0},"citationItems":[{"id":94,"uris":["http://zotero.org/users/4800858/items/WVKMQKN3"],"uri":["http://zotero.org/users/4800858/items/WVKMQKN3"],"itemData":{"id":94,"type":"article-journal","title":"ProtTest: Selection of best-fit models of protein evolution","container-title":"Bioinformatics","page":"2104-2105","volume":"21","abstract":"SUMMARY: Using an appropriate model of amino acid replacement is very important for the study of protein evolution and phylogenetic inference. We have built a tool for the selection of the best-fit model of evolution, among a set of candidate models, for a given protein sequence alignment. AVAILABILITY: ProtTest is available under the GNU license from http://darwin.uvigo.es","DOI":"10.1093/bioinformatics/bti263","ISSN":"1367-4803 (Print)\\n1367-4803 (Linking)","author":[{"family":"Abascal","given":"Federico"},{"family":"Zardoya","given":"Rafael"},{"family":"Posada","given":"David"}],"issued":{"date-parts":[["2005"]]}}}],"schema":"https://github.com/citation-style-language/schema/raw/master/csl-citation.json"} </w:instrText>
      </w:r>
      <w:r w:rsidR="007C28BC">
        <w:fldChar w:fldCharType="separate"/>
      </w:r>
      <w:r w:rsidR="007C28BC" w:rsidRPr="007C28BC">
        <w:rPr>
          <w:rFonts w:ascii="Calibri"/>
          <w:szCs w:val="24"/>
          <w:u w:val="dash"/>
        </w:rPr>
        <w:t xml:space="preserve">(Abascal </w:t>
      </w:r>
      <w:r w:rsidR="007C28BC" w:rsidRPr="007C28BC">
        <w:rPr>
          <w:rFonts w:ascii="Calibri"/>
          <w:i/>
          <w:iCs/>
          <w:szCs w:val="24"/>
          <w:u w:val="dash"/>
        </w:rPr>
        <w:t>et al.</w:t>
      </w:r>
      <w:r w:rsidR="007C28BC" w:rsidRPr="007C28BC">
        <w:rPr>
          <w:rFonts w:ascii="Calibri"/>
          <w:szCs w:val="24"/>
          <w:u w:val="dash"/>
        </w:rPr>
        <w:t>, 2005)</w:t>
      </w:r>
      <w:r w:rsidR="007C28BC">
        <w:fldChar w:fldCharType="end"/>
      </w:r>
      <w:r w:rsidR="007C28BC">
        <w:rPr>
          <w:rStyle w:val="FootnoteReference"/>
        </w:rPr>
        <w:t xml:space="preserve"> </w:t>
      </w:r>
      <w:r w:rsidR="00CB5F9E" w:rsidRPr="00922016">
        <w:t>to find the best fitting model for the tree reconstruction procedure. With the best model parameters obtained from ProtTest, we used RAxML</w:t>
      </w:r>
      <w:r w:rsidR="007C28BC">
        <w:t xml:space="preserve"> </w:t>
      </w:r>
      <w:r w:rsidR="007C28BC">
        <w:fldChar w:fldCharType="begin"/>
      </w:r>
      <w:r w:rsidR="007C28BC">
        <w:instrText xml:space="preserve"> ADDIN ZOTERO_ITEM CSL_CITATION {"citationID":"6SwdzAQC","properties":{"formattedCitation":"\\uldash{(Stamatakis, 2014)}","plainCitation":"(Stamatakis, 2014)","noteIndex":0},"citationItems":[{"id":99,"uris":["http://zotero.org/users/4800858/items/D6548TMC"],"uri":["http://zotero.org/users/4800858/items/D6548TMC"],"itemData":{"id":99,"type":"article-journal","title":"RAxML version 8: A tool for phylogenetic analysis and post-analysis of large phylogenies","container-title":"Bioinformatics","page":"1312-1313","volume":"30","abstract":"MOTIVATION: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DOI":"10.1093/bioinformatics/btu033","ISSN":"1367-4811","author":[{"family":"Stamatakis","given":"Alexandros"}],"issued":{"date-parts":[["2014"]]}}}],"schema":"https://github.com/citation-style-language/schema/raw/master/csl-citation.json"} </w:instrText>
      </w:r>
      <w:r w:rsidR="007C28BC">
        <w:fldChar w:fldCharType="separate"/>
      </w:r>
      <w:r w:rsidR="007C28BC" w:rsidRPr="007C28BC">
        <w:rPr>
          <w:rFonts w:ascii="Calibri"/>
          <w:szCs w:val="24"/>
          <w:u w:val="dash"/>
        </w:rPr>
        <w:t>(Stamatakis, 2014)</w:t>
      </w:r>
      <w:r w:rsidR="007C28BC">
        <w:fldChar w:fldCharType="end"/>
      </w:r>
      <w:r w:rsidR="00CB5F9E" w:rsidRPr="00922016">
        <w:t xml:space="preserve"> to build the maximum likelihood species tree</w:t>
      </w:r>
      <w:r w:rsidR="00251B43" w:rsidRPr="00922016">
        <w:t xml:space="preserve"> with 100 bootstrap replicates</w:t>
      </w:r>
      <w:r w:rsidR="00CB5F9E" w:rsidRPr="00922016">
        <w:t>.</w:t>
      </w:r>
    </w:p>
    <w:p w14:paraId="0F5361A7" w14:textId="5387279B" w:rsidR="00505152" w:rsidRPr="00922016" w:rsidRDefault="00727721" w:rsidP="00515665">
      <w:r w:rsidRPr="00922016">
        <w:t>Using the</w:t>
      </w:r>
      <w:r w:rsidR="00181B00" w:rsidRPr="00922016">
        <w:t xml:space="preserve"> p</w:t>
      </w:r>
      <w:r w:rsidR="00500D94" w:rsidRPr="00922016">
        <w:t>rinciple of minimum evolution</w:t>
      </w:r>
      <w:r w:rsidR="007C28BC">
        <w:t xml:space="preserve"> </w:t>
      </w:r>
      <w:r w:rsidR="007C28BC">
        <w:fldChar w:fldCharType="begin"/>
      </w:r>
      <w:r w:rsidR="007C28BC">
        <w:instrText xml:space="preserve"> ADDIN ZOTERO_ITEM CSL_CITATION {"citationID":"Aiea8NpA","properties":{"formattedCitation":"\\uldash{(Edwards, 1996)}","plainCitation":"(Edwards, 1996)","noteIndex":0},"citationItems":[{"id":20,"uris":["http://zotero.org/users/4800858/items/TDP3Y6V6"],"uri":["http://zotero.org/users/4800858/items/TDP3Y6V6"],"itemData":{"id":20,"type":"article-journal","title":"The Origin and Early Development of the Method of Minimum Evolution for the Reconstruction of …","container-title":"Systematic Biology","abstract":"The Origin and Early Development of the Method of Minimum Evolution for the Reconstruction of Phylogenetic Trees. AWF Edwards. Systematic Biology, Vol. 45, No. 1, 79-91. Mar., 1996. Syst. Biol.","URL":"http://links.jstor.org/sici?sici=1063-5157(199603)45:1%3C79:TOAEDO%3E2.0.CO;2-1","author":[{"family":"Edwards","given":"A W F"}],"issued":{"date-parts":[["1996"]]}}}],"schema":"https://github.com/citation-style-language/schema/raw/master/csl-citation.json"} </w:instrText>
      </w:r>
      <w:r w:rsidR="007C28BC">
        <w:fldChar w:fldCharType="separate"/>
      </w:r>
      <w:r w:rsidR="007C28BC" w:rsidRPr="007C28BC">
        <w:rPr>
          <w:rFonts w:ascii="Calibri"/>
          <w:szCs w:val="24"/>
          <w:u w:val="dash"/>
        </w:rPr>
        <w:t>(Edwards, 1996)</w:t>
      </w:r>
      <w:r w:rsidR="007C28BC">
        <w:fldChar w:fldCharType="end"/>
      </w:r>
      <w:r w:rsidRPr="00922016">
        <w:t xml:space="preserve">, we filtered the orthologous group to obtain the final protein set representing the </w:t>
      </w:r>
      <w:r w:rsidR="000975BB">
        <w:t>microsporidian LCA</w:t>
      </w:r>
      <w:r w:rsidRPr="00922016">
        <w:t>.</w:t>
      </w:r>
      <w:r w:rsidR="00500D94" w:rsidRPr="00922016">
        <w:t xml:space="preserve"> Those final orthologous groups have to have either (1) at least one ortholog from N.parisii (the earliest branch of the </w:t>
      </w:r>
      <w:r w:rsidR="0057765D" w:rsidRPr="00922016">
        <w:t>microsporidia</w:t>
      </w:r>
      <w:r w:rsidR="00500D94" w:rsidRPr="00922016">
        <w:t xml:space="preserve"> clade), or (2) at least two orthologs from </w:t>
      </w:r>
      <w:r w:rsidR="0057765D" w:rsidRPr="00922016">
        <w:t>microsporidia</w:t>
      </w:r>
      <w:r w:rsidR="00500D94" w:rsidRPr="00922016">
        <w:t xml:space="preserve"> species different than N.parisii and one or more orthologs from non-</w:t>
      </w:r>
      <w:r w:rsidR="0057765D" w:rsidRPr="00922016">
        <w:t>microsporidia</w:t>
      </w:r>
      <w:r w:rsidR="00500D94" w:rsidRPr="00922016">
        <w:t xml:space="preserve"> taxa.</w:t>
      </w:r>
    </w:p>
    <w:p w14:paraId="5D0479B6" w14:textId="2A6A88A1" w:rsidR="00AD08DF" w:rsidRPr="00922016" w:rsidRDefault="00AD08DF" w:rsidP="00515665">
      <w:r w:rsidRPr="00922016">
        <w:t>Results</w:t>
      </w:r>
    </w:p>
    <w:p w14:paraId="04697877" w14:textId="23D6F365" w:rsidR="005B603B" w:rsidRPr="00922016" w:rsidRDefault="005B603B" w:rsidP="00515665">
      <w:r w:rsidRPr="00922016">
        <w:t xml:space="preserve">OrthoMCL gave </w:t>
      </w:r>
      <w:r w:rsidR="00846548" w:rsidRPr="00922016">
        <w:t xml:space="preserve">2904 initial homologous groups for 11 </w:t>
      </w:r>
      <w:r w:rsidR="0057765D" w:rsidRPr="00922016">
        <w:t>microsporidia</w:t>
      </w:r>
      <w:r w:rsidR="00846548" w:rsidRPr="00922016">
        <w:t xml:space="preserve"> protein sets.</w:t>
      </w:r>
      <w:r w:rsidR="00326A75" w:rsidRPr="00922016">
        <w:t xml:space="preserve"> Out of 2904 extended groups, we found 80 groups, where all 11 </w:t>
      </w:r>
      <w:r w:rsidR="0057765D" w:rsidRPr="00922016">
        <w:t>microsporidia</w:t>
      </w:r>
      <w:r w:rsidR="00326A75" w:rsidRPr="00922016">
        <w:t xml:space="preserve"> and 24 non-</w:t>
      </w:r>
      <w:r w:rsidR="0057765D" w:rsidRPr="00922016">
        <w:t>microsporidia</w:t>
      </w:r>
      <w:r w:rsidR="00326A75" w:rsidRPr="00922016">
        <w:t xml:space="preserve"> taxa are present and each taxon has one representative ortholog. Those 80 groups serve as out core get set for the species tree reconstruction.</w:t>
      </w:r>
      <w:r w:rsidR="003657BD" w:rsidRPr="00922016">
        <w:t xml:space="preserve"> The super-alignment after de-gapping has a length from 36.616 amino acids. The best model obtained from ProtTest was LG substitution model</w:t>
      </w:r>
      <w:r w:rsidR="007C28BC">
        <w:t xml:space="preserve"> </w:t>
      </w:r>
      <w:r w:rsidR="007C28BC">
        <w:fldChar w:fldCharType="begin"/>
      </w:r>
      <w:r w:rsidR="007C28BC">
        <w:instrText xml:space="preserve"> ADDIN ZOTERO_ITEM CSL_CITATION {"citationID":"yagWr9D3","properties":{"formattedCitation":"\\uldash{(Le and Gascuel, 2008)}","plainCitation":"(Le and Gascuel, 2008)","noteIndex":0},"citationItems":[{"id":21,"uris":["http://zotero.org/users/4800858/items/A39D367P"],"uri":["http://zotero.org/users/4800858/items/A39D367P"],"itemData":{"id":21,"type":"article-journal","title":"An improved general amino acid replacement matrix","container-title":"Molecular Biology and Evolution","page":"1307-1320","volume":"25","issue":"7","abstract":"Amino acid replacement matrices are an essential basis of protein phylogenetics. They are used to compute substitution probabilities along phylogeny branches and thus the likelihood of the data. They are also essential in protein alignment. A number of replacement matrices and methods to estimate these matrices from protein alignments have been proposed since the seminal work of Dayhoff et al. (1972). An important advance was achieved by Whelan and Goldman (2001) and their WAG matrix, thanks to an efficient maximum likelihood estimation approach that accounts for the phylogenies of sequences within each training alignment. We further refine this method by incorporating the variability of evolutionary rates across sites in the matrix estimation and using a much larger and diverse database than BRKALN, which was used to estimate WAG. To estimate our new matrix (called LG after the authors), we use an adaptation of the XRATE software and 3,912 alignments from Pfam, comprising approximately 50,000 sequences and approximately 6.5 million residues overall. To evaluate the LG performance, we use an independent sample consisting of 59 alignments from TreeBase and randomly divide Pfam alignments into 3,412 training and 500 test alignments. The comparison with WAG and JTT shows a clear likelihood improvement. With TreeBase, we find that 1) the average Akaike information criterion gain per site is 0.25 and 0.42, when compared with WAG and JTT, respectively; 2) LG is significantly better than WAG for 38 alignments (among 59), and significantly worse with 2 alignments only; and 3) tree topologies inferred with LG, WAG, and JTT frequently differ, indicating that using LG impacts not only the likelihood value but also the output tree. Results with the test alignments from Pfam are analogous. LG and a PHYML implementation can be downloaded from http://atgc.lirmm.fr/LG.","DOI":"10.1093/molbev/msn067","ISSN":"1537-1719 (Electronic)\\n0737-4038 (Linking)","author":[{"family":"Le","given":"Si Quang"},{"family":"Gascuel","given":"Olivier"}],"issued":{"date-parts":[["2008"]]}}}],"schema":"https://github.com/citation-style-language/schema/raw/master/csl-citation.json"} </w:instrText>
      </w:r>
      <w:r w:rsidR="007C28BC">
        <w:fldChar w:fldCharType="separate"/>
      </w:r>
      <w:r w:rsidR="007C28BC" w:rsidRPr="007C28BC">
        <w:rPr>
          <w:rFonts w:ascii="Calibri"/>
          <w:szCs w:val="24"/>
          <w:u w:val="dash"/>
        </w:rPr>
        <w:t>(Le and Gascuel, 2008)</w:t>
      </w:r>
      <w:r w:rsidR="007C28BC">
        <w:fldChar w:fldCharType="end"/>
      </w:r>
      <w:r w:rsidR="003657BD" w:rsidRPr="00922016">
        <w:t xml:space="preserve">, GAMMA distribution G , including proportion of invariable sites estimation I &amp; empirical base frequencies F. </w:t>
      </w:r>
      <w:r w:rsidR="004D52AC" w:rsidRPr="00922016">
        <w:t xml:space="preserve">The input model parameter for RAxML was PROTGAMMAILGF. The reconstructed species tree with bootstrap support values is shown </w:t>
      </w:r>
      <w:r w:rsidR="00A2632C" w:rsidRPr="00922016">
        <w:t>in the</w:t>
      </w:r>
      <w:r w:rsidR="00426644" w:rsidRPr="00922016">
        <w:t xml:space="preserve"> </w:t>
      </w:r>
      <w:r w:rsidR="00426644" w:rsidRPr="00922016">
        <w:fldChar w:fldCharType="begin"/>
      </w:r>
      <w:r w:rsidR="00426644" w:rsidRPr="00922016">
        <w:instrText xml:space="preserve"> REF _Ref381357941 \h </w:instrText>
      </w:r>
      <w:r w:rsidR="00426644" w:rsidRPr="00922016">
        <w:fldChar w:fldCharType="separate"/>
      </w:r>
      <w:r w:rsidR="003F708E" w:rsidRPr="00922016">
        <w:t xml:space="preserve">Figure </w:t>
      </w:r>
      <w:r w:rsidR="003F708E">
        <w:rPr>
          <w:noProof/>
        </w:rPr>
        <w:t>A</w:t>
      </w:r>
      <w:r w:rsidR="003F708E">
        <w:noBreakHyphen/>
      </w:r>
      <w:r w:rsidR="003F708E">
        <w:rPr>
          <w:noProof/>
        </w:rPr>
        <w:t>2</w:t>
      </w:r>
      <w:r w:rsidR="00426644" w:rsidRPr="00922016">
        <w:fldChar w:fldCharType="end"/>
      </w:r>
      <w:r w:rsidR="00426644" w:rsidRPr="00922016">
        <w:t xml:space="preserve"> </w:t>
      </w:r>
      <w:r w:rsidR="004D52AC" w:rsidRPr="00922016">
        <w:t>below.</w:t>
      </w:r>
    </w:p>
    <w:p w14:paraId="23ADCD2E" w14:textId="77777777" w:rsidR="00900C79" w:rsidRPr="00922016" w:rsidRDefault="007938E3" w:rsidP="00515665">
      <w:pPr>
        <w:keepNext/>
      </w:pPr>
      <w:r w:rsidRPr="00922016">
        <w:rPr>
          <w:noProof/>
        </w:rPr>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2">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283524BD" w:rsidR="004D52AC" w:rsidRPr="00922016" w:rsidRDefault="00900C79" w:rsidP="00515665">
      <w:pPr>
        <w:pStyle w:val="Caption"/>
      </w:pPr>
      <w:bookmarkStart w:id="1" w:name="_Ref381357941"/>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2</w:t>
      </w:r>
      <w:r w:rsidR="001D4199">
        <w:fldChar w:fldCharType="end"/>
      </w:r>
      <w:bookmarkEnd w:id="1"/>
      <w:r w:rsidRPr="00922016">
        <w:t xml:space="preserve">: Maximum likelihood tree over 35 species. The 11 </w:t>
      </w:r>
      <w:r w:rsidR="0057765D" w:rsidRPr="00922016">
        <w:t>microsporidia</w:t>
      </w:r>
      <w:r w:rsidRPr="00922016">
        <w:t xml:space="preserve"> taxa are highlighted in red. Other non-</w:t>
      </w:r>
      <w:r w:rsidR="0057765D" w:rsidRPr="00922016">
        <w:t>microsporidia</w:t>
      </w:r>
      <w:r w:rsidRPr="00922016">
        <w:t xml:space="preserve"> taxa include 13 Fungi (green), 2 Metazoa and M.brevicollis, C.owczarzaki (yellow) and 7 out-group species (purple). Node labels denote the bootstrap support and only values &lt;100 are shown. </w:t>
      </w:r>
    </w:p>
    <w:p w14:paraId="27592FDE" w14:textId="4C0DB870" w:rsidR="004D52AC" w:rsidRPr="00922016" w:rsidRDefault="004D52AC" w:rsidP="00515665">
      <w:r w:rsidRPr="00922016">
        <w:t xml:space="preserve">Filtered the HaMStR result that did not match the parsimony criteria, we got at the end 1605 final orthologous groups. They present the set of </w:t>
      </w:r>
      <w:r w:rsidR="000975BB">
        <w:t>microsporidian LCA</w:t>
      </w:r>
      <w:r w:rsidRPr="00922016">
        <w:t xml:space="preserve"> proteins.</w:t>
      </w:r>
    </w:p>
    <w:p w14:paraId="0A95A869" w14:textId="60CDC0E4" w:rsidR="00AD08DF" w:rsidRPr="00922016" w:rsidRDefault="00AD08DF" w:rsidP="00515665">
      <w:r w:rsidRPr="00922016">
        <w:t>Discussion</w:t>
      </w:r>
    </w:p>
    <w:p w14:paraId="7EA14CE6" w14:textId="6B07DF3B" w:rsidR="00D2114E" w:rsidRPr="00922016" w:rsidRDefault="00424D1B" w:rsidP="00515665">
      <w:r w:rsidRPr="00922016">
        <w:fldChar w:fldCharType="begin"/>
      </w:r>
      <w:r w:rsidRPr="00922016">
        <w:instrText xml:space="preserve"> REF _Ref381357960 \h </w:instrText>
      </w:r>
      <w:r w:rsidRPr="00922016">
        <w:fldChar w:fldCharType="separate"/>
      </w:r>
      <w:r w:rsidR="003F708E" w:rsidRPr="00922016">
        <w:t xml:space="preserve">Figure </w:t>
      </w:r>
      <w:r w:rsidR="003F708E">
        <w:rPr>
          <w:noProof/>
        </w:rPr>
        <w:t>A</w:t>
      </w:r>
      <w:r w:rsidR="003F708E">
        <w:noBreakHyphen/>
      </w:r>
      <w:r w:rsidR="003F708E">
        <w:rPr>
          <w:noProof/>
        </w:rPr>
        <w:t>3</w:t>
      </w:r>
      <w:r w:rsidRPr="00922016">
        <w:fldChar w:fldCharType="end"/>
      </w:r>
      <w:r w:rsidRPr="00922016">
        <w:t xml:space="preserve"> </w:t>
      </w:r>
      <w:r w:rsidR="00DC20CA" w:rsidRPr="00922016">
        <w:t>shows the fraction</w:t>
      </w:r>
      <w:r w:rsidR="001058BE" w:rsidRPr="00922016">
        <w:t>s</w:t>
      </w:r>
      <w:r w:rsidR="00DC20CA" w:rsidRPr="00922016">
        <w:t xml:space="preserve"> of non-orthologous and orthologous proteins in 11 </w:t>
      </w:r>
      <w:r w:rsidR="0057765D" w:rsidRPr="00922016">
        <w:t>microsporidia</w:t>
      </w:r>
      <w:r w:rsidR="00DC20CA" w:rsidRPr="00922016">
        <w:t xml:space="preserve"> species. The Encephalitozoon group is the best example for the compact genome of </w:t>
      </w:r>
      <w:r w:rsidR="0057765D" w:rsidRPr="00922016">
        <w:t>microsporidia</w:t>
      </w:r>
      <w:r w:rsidR="00DC20CA" w:rsidRPr="00922016">
        <w:t xml:space="preserve">. Where almost 98% of their proteome are orthologous proteins that are shared in other </w:t>
      </w:r>
      <w:r w:rsidR="0057765D" w:rsidRPr="00922016">
        <w:t>microsporidia</w:t>
      </w:r>
      <w:r w:rsidR="00DC20CA" w:rsidRPr="00922016">
        <w:t xml:space="preserve"> species. Only 2% of genes are lineage specific proteins.</w:t>
      </w:r>
    </w:p>
    <w:p w14:paraId="1DCF0112" w14:textId="77777777" w:rsidR="00900C79" w:rsidRPr="00922016" w:rsidRDefault="00DC20CA" w:rsidP="00515665">
      <w:pPr>
        <w:keepNext/>
      </w:pPr>
      <w:r w:rsidRPr="00922016">
        <w:rPr>
          <w:noProof/>
        </w:rPr>
        <w:drawing>
          <wp:inline distT="0" distB="0" distL="0" distR="0" wp14:anchorId="593BC50F" wp14:editId="69E8C1A0">
            <wp:extent cx="5400040" cy="3243399"/>
            <wp:effectExtent l="0" t="0" r="1016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77065FE3" w14:textId="37D454A1" w:rsidR="00A2632C" w:rsidRPr="00922016" w:rsidRDefault="00900C79" w:rsidP="00515665">
      <w:pPr>
        <w:pStyle w:val="Caption"/>
      </w:pPr>
      <w:bookmarkStart w:id="2" w:name="_Ref381357960"/>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3</w:t>
      </w:r>
      <w:r w:rsidR="001D4199">
        <w:fldChar w:fldCharType="end"/>
      </w:r>
      <w:bookmarkEnd w:id="2"/>
      <w:r w:rsidRPr="00922016">
        <w:t>: Fraction</w:t>
      </w:r>
      <w:r w:rsidR="00A81605" w:rsidRPr="00922016">
        <w:t>s</w:t>
      </w:r>
      <w:r w:rsidRPr="00922016">
        <w:t xml:space="preserve"> of non-orthologous (orange) and orthologous (green) proteins in different </w:t>
      </w:r>
      <w:r w:rsidR="0057765D" w:rsidRPr="00922016">
        <w:t>microsporidia</w:t>
      </w:r>
      <w:r w:rsidRPr="00922016">
        <w:t xml:space="preserve"> species.</w:t>
      </w:r>
      <w:r w:rsidR="00D2114E" w:rsidRPr="00922016">
        <w:t xml:space="preserve"> </w:t>
      </w:r>
    </w:p>
    <w:p w14:paraId="6B48A414" w14:textId="657C67FD" w:rsidR="0013584D" w:rsidRPr="00922016" w:rsidRDefault="004A058B" w:rsidP="00515665">
      <w:r w:rsidRPr="00922016">
        <w:t xml:space="preserve">Other taxa </w:t>
      </w:r>
      <w:r w:rsidR="0061430D" w:rsidRPr="00922016">
        <w:t xml:space="preserve">still have orphan proteins (21% in N.ceranae up to 49% in E.aedis). We have some hypotheses for those orphan proteins. </w:t>
      </w:r>
    </w:p>
    <w:p w14:paraId="70AE3CE8" w14:textId="3E112157" w:rsidR="0061430D" w:rsidRPr="00922016" w:rsidRDefault="0061430D" w:rsidP="00515665">
      <w:r w:rsidRPr="00922016">
        <w:t>(1) Wrong gene assignment: length of orphan proteins would be shorter than orthologous proteins.</w:t>
      </w:r>
    </w:p>
    <w:p w14:paraId="4C1AADFB" w14:textId="77777777" w:rsidR="00900C79" w:rsidRPr="00922016" w:rsidRDefault="00F600B6" w:rsidP="00515665">
      <w:pPr>
        <w:keepNext/>
      </w:pPr>
      <w:r w:rsidRPr="00922016">
        <w:rPr>
          <w:noProof/>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4D84FF65" w:rsidR="0061430D" w:rsidRPr="00922016" w:rsidRDefault="00900C79" w:rsidP="00515665">
      <w:pPr>
        <w:pStyle w:val="Caption"/>
      </w:pPr>
      <w:bookmarkStart w:id="3" w:name="_Ref381357979"/>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4</w:t>
      </w:r>
      <w:r w:rsidR="001D4199">
        <w:fldChar w:fldCharType="end"/>
      </w:r>
      <w:bookmarkEnd w:id="3"/>
      <w:r w:rsidRPr="00922016">
        <w:t xml:space="preserve">: Length distribution of orthologous proteins (orange) and orphan proteins (green) in different </w:t>
      </w:r>
      <w:r w:rsidR="0057765D" w:rsidRPr="00922016">
        <w:t>microsporidia</w:t>
      </w:r>
      <w:r w:rsidRPr="00922016">
        <w:t xml:space="preserve"> taxa.</w:t>
      </w:r>
    </w:p>
    <w:p w14:paraId="4CCB312D" w14:textId="77777777" w:rsidR="00F600B6" w:rsidRPr="00922016" w:rsidRDefault="00F600B6" w:rsidP="00515665"/>
    <w:p w14:paraId="2574DE17" w14:textId="33394B5D" w:rsidR="00900C79" w:rsidRPr="00922016" w:rsidRDefault="00F84AF4" w:rsidP="00515665">
      <w:r w:rsidRPr="00922016">
        <w:fldChar w:fldCharType="begin"/>
      </w:r>
      <w:r w:rsidRPr="00922016">
        <w:instrText xml:space="preserve"> REF _Ref381357979 \h </w:instrText>
      </w:r>
      <w:r w:rsidRPr="00922016">
        <w:fldChar w:fldCharType="separate"/>
      </w:r>
      <w:r w:rsidR="003F708E" w:rsidRPr="00922016">
        <w:t xml:space="preserve">Figure </w:t>
      </w:r>
      <w:r w:rsidR="003F708E">
        <w:rPr>
          <w:noProof/>
        </w:rPr>
        <w:t>A</w:t>
      </w:r>
      <w:r w:rsidR="003F708E">
        <w:noBreakHyphen/>
      </w:r>
      <w:r w:rsidR="003F708E">
        <w:rPr>
          <w:noProof/>
        </w:rPr>
        <w:t>4</w:t>
      </w:r>
      <w:r w:rsidRPr="00922016">
        <w:fldChar w:fldCharType="end"/>
      </w:r>
      <w:r w:rsidRPr="00922016">
        <w:t xml:space="preserve"> shows the length distribution of orthologous and orphan proteins in 11 </w:t>
      </w:r>
      <w:r w:rsidR="0057765D" w:rsidRPr="00922016">
        <w:t>microsporidia</w:t>
      </w:r>
      <w:r w:rsidRPr="00922016">
        <w:t xml:space="preserve"> taxa. We use Wilcoxon-Mann-Whitney U-Test </w:t>
      </w:r>
      <w:r w:rsidR="009D3B22" w:rsidRPr="00922016">
        <w:t>(</w:t>
      </w:r>
      <w:r w:rsidR="009D3B22" w:rsidRPr="00922016">
        <w:rPr>
          <w:highlight w:val="yellow"/>
        </w:rPr>
        <w:t>is it the same as paired Mann-Whitney?</w:t>
      </w:r>
      <w:r w:rsidR="009D3B22" w:rsidRPr="00922016">
        <w:t xml:space="preserve">) </w:t>
      </w:r>
      <w:r w:rsidRPr="00922016">
        <w:t xml:space="preserve">to compare the two length categories. We found that the lengths of orphan proteins are significantly different </w:t>
      </w:r>
      <w:r w:rsidR="00065BF3" w:rsidRPr="00922016">
        <w:t xml:space="preserve">(smaller) </w:t>
      </w:r>
      <w:r w:rsidRPr="00922016">
        <w:t xml:space="preserve">to the one of orthologous proteins with the significant level of 5%. </w:t>
      </w:r>
      <w:r w:rsidR="00BB6FC2" w:rsidRPr="00922016">
        <w:t xml:space="preserve">Only for E.hellem the p-value is 0,20&gt;0,05. But this p-value makes no sense since the number of orphan proteins in E.hellem is too small to </w:t>
      </w:r>
      <w:r w:rsidR="004D5DEC" w:rsidRPr="00922016">
        <w:t xml:space="preserve">make the comparison meaningful. </w:t>
      </w:r>
    </w:p>
    <w:p w14:paraId="2BE16F76" w14:textId="7FB28AF3" w:rsidR="00401934" w:rsidRPr="00922016" w:rsidRDefault="00401934" w:rsidP="00515665">
      <w:r w:rsidRPr="00922016">
        <w:t xml:space="preserve">(2) New invented genes (which have no PFAM annotations), or genes from horizontal gene transfer events (which have new PFAM annotation, which are not found in orthologous proteins), or they </w:t>
      </w:r>
      <w:r w:rsidR="004436DA" w:rsidRPr="00922016">
        <w:t>cannot</w:t>
      </w:r>
      <w:r w:rsidRPr="00922016">
        <w:t xml:space="preserve"> be detectable as orthologs (which have the same PFAM annotations as orthologous proteins).</w:t>
      </w:r>
    </w:p>
    <w:p w14:paraId="116D1081" w14:textId="77777777" w:rsidR="00F56624" w:rsidRPr="00922016" w:rsidRDefault="00F56624" w:rsidP="00515665">
      <w:pPr>
        <w:keepNext/>
      </w:pPr>
      <w:r w:rsidRPr="00922016">
        <w:rPr>
          <w:noProof/>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75C47A3A" w:rsidR="00401934" w:rsidRPr="00922016" w:rsidRDefault="00F56624" w:rsidP="00515665">
      <w:pPr>
        <w:pStyle w:val="Caption"/>
      </w:pPr>
      <w:bookmarkStart w:id="4" w:name="_Ref381359837"/>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5</w:t>
      </w:r>
      <w:r w:rsidR="001D4199">
        <w:fldChar w:fldCharType="end"/>
      </w:r>
      <w:bookmarkEnd w:id="4"/>
      <w:r w:rsidR="009708BB" w:rsidRPr="00922016">
        <w:t>:</w:t>
      </w:r>
      <w:r w:rsidRPr="00922016">
        <w:t xml:space="preserve"> Fraction</w:t>
      </w:r>
      <w:r w:rsidR="006E266D" w:rsidRPr="00922016">
        <w:t>s</w:t>
      </w:r>
      <w:r w:rsidRPr="00922016">
        <w:t xml:space="preserve"> of orthologous and orphan proteins that have and do not have PFAM annotations. The left columns show the number of orthologous proteins that have PFAM annotations (</w:t>
      </w:r>
      <w:r w:rsidR="00832D79" w:rsidRPr="00922016">
        <w:t xml:space="preserve">light </w:t>
      </w:r>
      <w:r w:rsidRPr="00922016">
        <w:t>green) and do not have PFAM annotations (pink). The right columns show th</w:t>
      </w:r>
      <w:r w:rsidR="006E266D" w:rsidRPr="00922016">
        <w:t xml:space="preserve">e proportion </w:t>
      </w:r>
      <w:r w:rsidR="00832D79" w:rsidRPr="00922016">
        <w:t>of orphan proteins that have new PFAM annotations that are not found in orthologous proteins (dark green), do not have any PFAM annotation (orange) and orphans that have the same PFAM annotations as orthologous proteins (purple).</w:t>
      </w:r>
    </w:p>
    <w:p w14:paraId="00B920DB" w14:textId="24C322C4" w:rsidR="00F81402" w:rsidRPr="00922016" w:rsidRDefault="008C101F" w:rsidP="00515665">
      <w:r w:rsidRPr="00922016">
        <w:t xml:space="preserve">A large fraction of orphan </w:t>
      </w:r>
      <w:r w:rsidR="0057765D" w:rsidRPr="00922016">
        <w:t>microsporidia</w:t>
      </w:r>
      <w:r w:rsidRPr="00922016">
        <w:t xml:space="preserve"> proteins do not have any PFAM annotation as been shown in </w:t>
      </w:r>
      <w:r w:rsidRPr="00922016">
        <w:fldChar w:fldCharType="begin"/>
      </w:r>
      <w:r w:rsidRPr="00922016">
        <w:instrText xml:space="preserve"> REF _Ref381359837 \h </w:instrText>
      </w:r>
      <w:r w:rsidRPr="00922016">
        <w:fldChar w:fldCharType="separate"/>
      </w:r>
      <w:r w:rsidR="003F708E" w:rsidRPr="00922016">
        <w:t xml:space="preserve">Figure </w:t>
      </w:r>
      <w:r w:rsidR="003F708E">
        <w:rPr>
          <w:noProof/>
        </w:rPr>
        <w:t>A</w:t>
      </w:r>
      <w:r w:rsidR="003F708E">
        <w:noBreakHyphen/>
      </w:r>
      <w:r w:rsidR="003F708E">
        <w:rPr>
          <w:noProof/>
        </w:rPr>
        <w:t>5</w:t>
      </w:r>
      <w:r w:rsidRPr="00922016">
        <w:fldChar w:fldCharType="end"/>
      </w:r>
      <w:r w:rsidR="009652DE" w:rsidRPr="00922016">
        <w:t xml:space="preserve"> suggests that most of the orphan proteins are new invented genes after</w:t>
      </w:r>
      <w:r w:rsidR="005D5536" w:rsidRPr="00922016">
        <w:t xml:space="preserve"> the speciation event that split</w:t>
      </w:r>
      <w:r w:rsidR="009652DE" w:rsidRPr="00922016">
        <w:t xml:space="preserve"> fungi out of the </w:t>
      </w:r>
      <w:r w:rsidR="0057765D" w:rsidRPr="00922016">
        <w:t>microsporidia</w:t>
      </w:r>
      <w:r w:rsidR="009652DE" w:rsidRPr="00922016">
        <w:t xml:space="preserve"> clade. </w:t>
      </w:r>
    </w:p>
    <w:p w14:paraId="7C737AC5" w14:textId="77777777" w:rsidR="001451FC" w:rsidRPr="00922016" w:rsidRDefault="00CE7636" w:rsidP="00515665">
      <w:pPr>
        <w:keepNext/>
      </w:pPr>
      <w:r w:rsidRPr="00922016">
        <w:rPr>
          <w:noProof/>
        </w:rPr>
        <w:drawing>
          <wp:inline distT="0" distB="0" distL="0" distR="0" wp14:anchorId="3E3CA2EC" wp14:editId="6EAE3E68">
            <wp:extent cx="5400040" cy="2815668"/>
            <wp:effectExtent l="0" t="0" r="10160" b="381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40" cy="2815668"/>
                    </a:xfrm>
                    <a:prstGeom prst="rect">
                      <a:avLst/>
                    </a:prstGeom>
                    <a:noFill/>
                    <a:ln>
                      <a:noFill/>
                    </a:ln>
                  </pic:spPr>
                </pic:pic>
              </a:graphicData>
            </a:graphic>
          </wp:inline>
        </w:drawing>
      </w:r>
    </w:p>
    <w:p w14:paraId="1161BC10" w14:textId="638AABCB" w:rsidR="00FF0E09" w:rsidRPr="00922016" w:rsidRDefault="001451FC" w:rsidP="00515665">
      <w:pPr>
        <w:pStyle w:val="Caption"/>
      </w:pPr>
      <w:bookmarkStart w:id="5" w:name="_Ref381363393"/>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6</w:t>
      </w:r>
      <w:r w:rsidR="001D4199">
        <w:fldChar w:fldCharType="end"/>
      </w:r>
      <w:bookmarkEnd w:id="5"/>
      <w:r w:rsidR="009708BB" w:rsidRPr="00922016">
        <w:t>:</w:t>
      </w:r>
      <w:r w:rsidRPr="00922016">
        <w:t xml:space="preserve"> The distribution of number of homologous proteins (orange) and number of homologous groups (green) in each </w:t>
      </w:r>
      <w:r w:rsidR="0057765D" w:rsidRPr="00922016">
        <w:t>microsporidia</w:t>
      </w:r>
      <w:r w:rsidRPr="00922016">
        <w:t xml:space="preserve"> taxon.</w:t>
      </w:r>
    </w:p>
    <w:p w14:paraId="2D9D0C66" w14:textId="531F92DF" w:rsidR="00CE7636" w:rsidRPr="00922016" w:rsidRDefault="00F66867" w:rsidP="00515665">
      <w:r w:rsidRPr="00922016">
        <w:fldChar w:fldCharType="begin"/>
      </w:r>
      <w:r w:rsidRPr="00922016">
        <w:instrText xml:space="preserve"> REF _Ref381363393 \h </w:instrText>
      </w:r>
      <w:r w:rsidRPr="00922016">
        <w:fldChar w:fldCharType="separate"/>
      </w:r>
      <w:r w:rsidR="003F708E" w:rsidRPr="00922016">
        <w:t xml:space="preserve">Figure </w:t>
      </w:r>
      <w:r w:rsidR="003F708E">
        <w:rPr>
          <w:noProof/>
        </w:rPr>
        <w:t>A</w:t>
      </w:r>
      <w:r w:rsidR="003F708E">
        <w:noBreakHyphen/>
      </w:r>
      <w:r w:rsidR="003F708E">
        <w:rPr>
          <w:noProof/>
        </w:rPr>
        <w:t>6</w:t>
      </w:r>
      <w:r w:rsidRPr="00922016">
        <w:fldChar w:fldCharType="end"/>
      </w:r>
      <w:r w:rsidRPr="00922016">
        <w:t xml:space="preserve"> shows the relative number of homologous proteins and number of homologous groups in each </w:t>
      </w:r>
      <w:r w:rsidR="0057765D" w:rsidRPr="00922016">
        <w:t>microsporidia</w:t>
      </w:r>
      <w:r w:rsidRPr="00922016">
        <w:t xml:space="preserve"> species. In some species, such as E.bieneusi or A.algerae, the </w:t>
      </w:r>
      <w:r w:rsidR="00FF416C" w:rsidRPr="00922016">
        <w:t>number of homologous genes is</w:t>
      </w:r>
      <w:r w:rsidRPr="00922016">
        <w:t xml:space="preserve"> substantially higher than the number of corresponding homologous groups. We check the </w:t>
      </w:r>
      <w:r w:rsidR="008B6EA6" w:rsidRPr="00922016">
        <w:t xml:space="preserve">number of in-paralogs for each </w:t>
      </w:r>
      <w:r w:rsidR="0057765D" w:rsidRPr="00922016">
        <w:t>microsporidia</w:t>
      </w:r>
      <w:r w:rsidR="008B6EA6" w:rsidRPr="00922016">
        <w:t xml:space="preserve"> taxon in the homologous group. The result in </w:t>
      </w:r>
      <w:r w:rsidR="008B6EA6" w:rsidRPr="00922016">
        <w:fldChar w:fldCharType="begin"/>
      </w:r>
      <w:r w:rsidR="008B6EA6" w:rsidRPr="00922016">
        <w:instrText xml:space="preserve"> REF _Ref381363935 \h </w:instrText>
      </w:r>
      <w:r w:rsidR="008B6EA6" w:rsidRPr="00922016">
        <w:fldChar w:fldCharType="separate"/>
      </w:r>
      <w:r w:rsidR="003F708E" w:rsidRPr="00922016">
        <w:t xml:space="preserve">Figure </w:t>
      </w:r>
      <w:r w:rsidR="003F708E">
        <w:rPr>
          <w:noProof/>
        </w:rPr>
        <w:t>A</w:t>
      </w:r>
      <w:r w:rsidR="003F708E">
        <w:noBreakHyphen/>
      </w:r>
      <w:r w:rsidR="003F708E">
        <w:rPr>
          <w:noProof/>
        </w:rPr>
        <w:t>7</w:t>
      </w:r>
      <w:r w:rsidR="008B6EA6" w:rsidRPr="00922016">
        <w:fldChar w:fldCharType="end"/>
      </w:r>
      <w:r w:rsidR="008B6EA6" w:rsidRPr="00922016">
        <w:t xml:space="preserve"> shows that there is no evidence for </w:t>
      </w:r>
      <w:r w:rsidR="00A04591" w:rsidRPr="00922016">
        <w:t>whole</w:t>
      </w:r>
      <w:r w:rsidR="008B6EA6" w:rsidRPr="00922016">
        <w:t xml:space="preserve"> genome duplication in any species. But there are some instances where the homologous groups contain more than 10 co-orthologs for one </w:t>
      </w:r>
      <w:r w:rsidR="0057765D" w:rsidRPr="00922016">
        <w:t>microsporidia</w:t>
      </w:r>
      <w:r w:rsidR="008B6EA6" w:rsidRPr="00922016">
        <w:t xml:space="preserve"> species showing the effect of gene dosage</w:t>
      </w:r>
      <w:r w:rsidR="00D95464">
        <w:t xml:space="preserve"> </w:t>
      </w:r>
      <w:r w:rsidR="00D95464">
        <w:fldChar w:fldCharType="begin"/>
      </w:r>
      <w:r w:rsidR="00D95464">
        <w:instrText xml:space="preserve"> ADDIN ZOTERO_ITEM CSL_CITATION {"citationID":"aHocbKcn","properties":{"formattedCitation":"\\uldash{(Kondrashov and Koonin, 2004)}","plainCitation":"(Kondrashov and Koonin, 2004)","noteIndex":0},"citationItems":[{"id":18,"uris":["http://zotero.org/users/4800858/items/5R5RVVZZ"],"uri":["http://zotero.org/users/4800858/items/5R5RVVZZ"],"itemData":{"id":18,"type":"article-journal","title":"A common framework for understanding the origin of genetic dominance and evolutionary fates of gene duplications","container-title":"Trends in Genetics","page":"287-291","volume":"20","issue":"7","abstract":"The dominance of wild-type alleles and the concomitant recessivity of deleterious mutant alleles might have evolved by natural selection or could be a by-product of the molecular and physiological mechanisms of gene action. We compared the properties of human haplosufficient genes, whose wild-type alleles are dominant over loss-of-function alleles, with haploinsufficient (recessive wild-type) genes, which produce an abnormal phenotype when heterozygous for a loss-of-function allele. The fraction of haplosufficient genes is the highest among the genes that encode enzymes, which is best compatible with the physiological theory. Haploinsufficient genes, on average, have more paralogs than haplosufficient genes, supporting the idea that gene dosage could be important for the initial fixation of duplications. Thus, haplo(in)sufficiency of a gene and its propensity for duplication might have a common evolutionary basis.","DOI":"10.1016/j.tig.2004.05.001","ISSN":"0168-9525","author":[{"family":"Kondrashov","given":"F A"},{"family":"Koonin","given":"E V"}],"issued":{"date-parts":[["2004"]]}}}],"schema":"https://github.com/citation-style-language/schema/raw/master/csl-citation.json"} </w:instrText>
      </w:r>
      <w:r w:rsidR="00D95464">
        <w:fldChar w:fldCharType="separate"/>
      </w:r>
      <w:r w:rsidR="00D95464" w:rsidRPr="00D95464">
        <w:rPr>
          <w:rFonts w:ascii="Calibri"/>
          <w:szCs w:val="24"/>
          <w:u w:val="dash"/>
        </w:rPr>
        <w:t>(Kondrashov and Koonin, 2004)</w:t>
      </w:r>
      <w:r w:rsidR="00D95464">
        <w:fldChar w:fldCharType="end"/>
      </w:r>
      <w:r w:rsidR="008B6EA6" w:rsidRPr="00922016">
        <w:t>.</w:t>
      </w:r>
    </w:p>
    <w:p w14:paraId="48C11CD5" w14:textId="77777777" w:rsidR="00F66867" w:rsidRPr="00922016" w:rsidRDefault="00F66867" w:rsidP="00515665">
      <w:pPr>
        <w:keepNext/>
      </w:pPr>
      <w:r w:rsidRPr="00922016">
        <w:rPr>
          <w:noProof/>
        </w:rPr>
        <w:drawing>
          <wp:inline distT="0" distB="0" distL="0" distR="0" wp14:anchorId="0E5836F8" wp14:editId="36CE281C">
            <wp:extent cx="5400040" cy="1978763"/>
            <wp:effectExtent l="0" t="0" r="10160" b="254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40" cy="1978763"/>
                    </a:xfrm>
                    <a:prstGeom prst="rect">
                      <a:avLst/>
                    </a:prstGeom>
                    <a:noFill/>
                    <a:ln>
                      <a:noFill/>
                    </a:ln>
                  </pic:spPr>
                </pic:pic>
              </a:graphicData>
            </a:graphic>
          </wp:inline>
        </w:drawing>
      </w:r>
    </w:p>
    <w:p w14:paraId="6D1EB074" w14:textId="67595DCA" w:rsidR="00F66867" w:rsidRPr="00922016" w:rsidRDefault="00F66867" w:rsidP="00515665">
      <w:pPr>
        <w:pStyle w:val="Caption"/>
      </w:pPr>
      <w:bookmarkStart w:id="6" w:name="_Ref381363935"/>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7</w:t>
      </w:r>
      <w:r w:rsidR="001D4199">
        <w:fldChar w:fldCharType="end"/>
      </w:r>
      <w:bookmarkEnd w:id="6"/>
      <w:r w:rsidR="009708BB" w:rsidRPr="00922016">
        <w:t>:</w:t>
      </w:r>
      <w:r w:rsidRPr="00922016">
        <w:t xml:space="preserve"> The distribution of number of homologous groups as a function of number of in-paralogs. Colors </w:t>
      </w:r>
      <w:r w:rsidR="002546E9" w:rsidRPr="00922016">
        <w:t>denote</w:t>
      </w:r>
      <w:r w:rsidRPr="00922016">
        <w:t xml:space="preserve"> different </w:t>
      </w:r>
      <w:r w:rsidR="0057765D" w:rsidRPr="00922016">
        <w:t>microsporidia</w:t>
      </w:r>
      <w:r w:rsidRPr="00922016">
        <w:t xml:space="preserve"> taxa.</w:t>
      </w:r>
    </w:p>
    <w:p w14:paraId="03D44EDB" w14:textId="572EBE58" w:rsidR="00426644" w:rsidRPr="00922016" w:rsidRDefault="00426644" w:rsidP="00515665">
      <w:r w:rsidRPr="00922016">
        <w:t>80 core genes and the origin of microsporidia</w:t>
      </w:r>
    </w:p>
    <w:p w14:paraId="37492BC2" w14:textId="64DF39E5" w:rsidR="00426644" w:rsidRPr="00922016" w:rsidRDefault="00426644" w:rsidP="00515665">
      <w:r w:rsidRPr="00922016">
        <w:t>The 80 core genes</w:t>
      </w:r>
      <w:r w:rsidR="004D6546" w:rsidRPr="00922016">
        <w:t>,</w:t>
      </w:r>
      <w:r w:rsidRPr="00922016">
        <w:t xml:space="preserve"> which are used for reconstructing the species tree in </w:t>
      </w:r>
      <w:r w:rsidRPr="00922016">
        <w:fldChar w:fldCharType="begin"/>
      </w:r>
      <w:r w:rsidRPr="00922016">
        <w:instrText xml:space="preserve"> REF _Ref381357941 \h </w:instrText>
      </w:r>
      <w:r w:rsidRPr="00922016">
        <w:fldChar w:fldCharType="separate"/>
      </w:r>
      <w:r w:rsidR="003F708E" w:rsidRPr="00922016">
        <w:t xml:space="preserve">Figure </w:t>
      </w:r>
      <w:r w:rsidR="003F708E">
        <w:rPr>
          <w:noProof/>
        </w:rPr>
        <w:t>A</w:t>
      </w:r>
      <w:r w:rsidR="003F708E">
        <w:noBreakHyphen/>
      </w:r>
      <w:r w:rsidR="003F708E">
        <w:rPr>
          <w:noProof/>
        </w:rPr>
        <w:t>2</w:t>
      </w:r>
      <w:r w:rsidRPr="00922016">
        <w:fldChar w:fldCharType="end"/>
      </w:r>
      <w:r w:rsidR="004D6546" w:rsidRPr="00922016">
        <w:t xml:space="preserve">, shows to be a very good seed set for studying the evolutionary of fungal or even eukaryotic species. It can be used to create very good resolved species trees for a large set of fungal species (ref.) or to investigate the </w:t>
      </w:r>
      <w:r w:rsidR="00CF3D7F" w:rsidRPr="00922016">
        <w:t>co-</w:t>
      </w:r>
      <w:r w:rsidR="004D6546" w:rsidRPr="00922016">
        <w:t xml:space="preserve">evolution of </w:t>
      </w:r>
      <w:r w:rsidR="00CF3D7F" w:rsidRPr="00922016">
        <w:t>PDI/RhoGID gene cluster</w:t>
      </w:r>
      <w:r w:rsidR="00A3521D" w:rsidRPr="00922016">
        <w:t>s</w:t>
      </w:r>
      <w:r w:rsidR="00CF3D7F" w:rsidRPr="00922016">
        <w:t xml:space="preserve"> (protein disulfide isomerases and Rho guanine-dissociation inhibitors) across the animal phylogeny</w:t>
      </w:r>
      <w:r w:rsidR="00D95464">
        <w:t xml:space="preserve"> </w:t>
      </w:r>
      <w:r w:rsidR="00D95464">
        <w:fldChar w:fldCharType="begin"/>
      </w:r>
      <w:r w:rsidR="00F12F79">
        <w:instrText xml:space="preserve"> ADDIN ZOTERO_ITEM CSL_CITATION {"citationID":"3WGppWbJ","properties":{"formattedCitation":"\\uldash{(Moretti {\\i{}et al.}, 2017)}","plainCitation":"(Moretti et al., 2017)","noteIndex":0},"citationItems":[{"id":9,"uris":["http://zotero.org/users/4800858/items/P6P72RSZ"],"uri":["http://zotero.org/users/4800858/items/P6P72RSZ"],"itemData":{"id":9,"type":"article-journal","title":"Conserved Gene Microsynteny Unveils Functional Interaction between Protein Disulfide Isomerase and Rho Guanine-Dissociation Inhibitor Families","container-title":"Scientific Reports","volume":"7","issue":"1","abstract":"© 2017 The Author(s). Protein disulfide isomerases (PDIs) support endoplasmic reticulum redox protein folding and cell-surface thiol-redox control of thrombosis and vascular remodeling. The family prototype PDIA1 regulates NADPH oxidase signaling and cytoskeleton organization, however the related underlying mechanisms are unclear. Here we show that genes encoding human PDIA1 and its two paralogs PDIA8 and PDIA2 are each flanked by genes encoding Rho guanine-dissociation inhibitors (GDI), known regulators of RhoGTPases/cytoskeleton. Evolutionary histories of these three microsyntenic regions reveal their emergence by two successive duplication events of a primordial gene pair in the last common vertebrate ancestor. The arrangement, however, is substantially older, detectable in echinoderms, nematodes, and cnidarians. Thus, PDI/RhoGDI pairing in the same transcription orientation emerged early in animal evolution and has been largely maintained. PDI/RhoGDI pairs are embedded into conserved genomic regions displaying common cis-regulatory elements. Analysis of gene expression datasets supports evidence for PDI/RhoGDI coexpression in developmental/inflammatory contexts. PDIA1/RhoGDIα were co-induced in endothelial cells upon CRISP-R-promoted transcription activation of each pair component, and also in mouse arterial intima during flow-induced remodeling. We provide evidence for physical interaction between both proteins. These data support strong functional links between PDI and RhoGDI families, which likely maintained PDI/RhoGDI microsynteny along  &gt;  800-million years of evolution.","DOI":"10.1038/s41598-017-16947-5","author":[{"family":"Moretti","given":"Ana I.S."},{"family":"Pavanelli","given":"Jessyca C."},{"family":"Nolasco","given":"Patrícia"},{"family":"Leisegang","given":"Matthias S."},{"family":"Tanaka","given":"Leonardo Y."},{"family":"Fernandes","given":"Carolina G."},{"family":"Wosniak","given":"João"},{"family":"Kajihara","given":"Daniela"},{"family":"DIas","given":"Matheus H."},{"family":"Fernandes","given":"Denise C."},{"family":"Jo","given":"Hanjoong"},{"family":"Tran","given":"Ngoc Vinh"},{"family":"Ebersberger","given":"Ingo"},{"family":"Brandes","given":"Ralf P."},{"family":"Bonatto","given":"Diego"},{"family":"Laurindo","given":"Francisco R.M."}],"issued":{"date-parts":[["2017"]]}}}],"schema":"https://github.com/citation-style-language/schema/raw/master/csl-citation.json"} </w:instrText>
      </w:r>
      <w:r w:rsidR="00D95464">
        <w:fldChar w:fldCharType="separate"/>
      </w:r>
      <w:r w:rsidR="00F12F79" w:rsidRPr="00F12F79">
        <w:rPr>
          <w:rFonts w:ascii="Calibri"/>
          <w:szCs w:val="24"/>
          <w:u w:val="dash"/>
        </w:rPr>
        <w:t xml:space="preserve">(Moretti </w:t>
      </w:r>
      <w:r w:rsidR="00F12F79" w:rsidRPr="00F12F79">
        <w:rPr>
          <w:rFonts w:ascii="Calibri"/>
          <w:i/>
          <w:iCs/>
          <w:szCs w:val="24"/>
          <w:u w:val="dash"/>
        </w:rPr>
        <w:t>et al.</w:t>
      </w:r>
      <w:r w:rsidR="00F12F79" w:rsidRPr="00F12F79">
        <w:rPr>
          <w:rFonts w:ascii="Calibri"/>
          <w:szCs w:val="24"/>
          <w:u w:val="dash"/>
        </w:rPr>
        <w:t>, 2017)</w:t>
      </w:r>
      <w:r w:rsidR="00D95464">
        <w:fldChar w:fldCharType="end"/>
      </w:r>
      <w:r w:rsidR="00CF3D7F" w:rsidRPr="00922016">
        <w:t xml:space="preserve">. </w:t>
      </w:r>
    </w:p>
    <w:p w14:paraId="7F014E2F" w14:textId="49CAEE27" w:rsidR="00B57E56" w:rsidRPr="00922016" w:rsidRDefault="00B57E56" w:rsidP="00515665">
      <w:r w:rsidRPr="00922016">
        <w:t>More about microsporidia origin</w:t>
      </w:r>
      <w:r w:rsidR="00F12F79">
        <w:t xml:space="preserve"> </w:t>
      </w:r>
      <w:r w:rsidR="00F12F79">
        <w:fldChar w:fldCharType="begin"/>
      </w:r>
      <w:r w:rsidR="00F12F79">
        <w:instrText xml:space="preserve"> ADDIN ZOTERO_ITEM CSL_CITATION {"citationID":"v3UL9fRk","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F12F79">
        <w:fldChar w:fldCharType="separate"/>
      </w:r>
      <w:r w:rsidR="00F12F79" w:rsidRPr="00F12F79">
        <w:rPr>
          <w:rFonts w:ascii="Calibri"/>
          <w:szCs w:val="24"/>
          <w:u w:val="dash"/>
        </w:rPr>
        <w:t>(Keeling and Fast, 2002)</w:t>
      </w:r>
      <w:r w:rsidR="00F12F79">
        <w:fldChar w:fldCharType="end"/>
      </w:r>
      <w:r w:rsidR="007429E6" w:rsidRPr="00922016">
        <w:t xml:space="preserve"> </w:t>
      </w:r>
      <w:r w:rsidR="007429E6" w:rsidRPr="00F12F79">
        <w:rPr>
          <w:highlight w:val="yellow"/>
        </w:rPr>
        <w:t>=&gt; put in introduction section</w:t>
      </w:r>
    </w:p>
    <w:p w14:paraId="5FDEFC50" w14:textId="79DD4772" w:rsidR="00336C4C" w:rsidRPr="00922016" w:rsidRDefault="0039282D" w:rsidP="00515665">
      <w:r w:rsidRPr="00922016">
        <w:t xml:space="preserve">The reconstructed species tree shows a stable signal for placing the </w:t>
      </w:r>
      <w:r w:rsidR="0057765D" w:rsidRPr="00922016">
        <w:t>microsporidia</w:t>
      </w:r>
      <w:r w:rsidRPr="00922016">
        <w:t xml:space="preserve"> group as the earliest clade of the fungi, which are supported by the recent phylogenetic study of the taxonomy of </w:t>
      </w:r>
      <w:r w:rsidR="0057765D" w:rsidRPr="00922016">
        <w:t>microsporidia</w:t>
      </w:r>
      <w:r w:rsidRPr="00922016">
        <w:t xml:space="preserve"> that hypothesis that </w:t>
      </w:r>
      <w:r w:rsidR="0057765D" w:rsidRPr="00922016">
        <w:t>microsporidia</w:t>
      </w:r>
      <w:r w:rsidRPr="00922016">
        <w:t xml:space="preserve"> is the sister clade of </w:t>
      </w:r>
      <w:r w:rsidR="007110BB" w:rsidRPr="00922016">
        <w:t>fungi</w:t>
      </w:r>
      <w:r w:rsidR="00F12F79">
        <w:t xml:space="preserve"> </w:t>
      </w:r>
      <w:r w:rsidR="00F12F79">
        <w:fldChar w:fldCharType="begin"/>
      </w:r>
      <w:r w:rsidR="00F12F79">
        <w:instrText xml:space="preserve"> ADDIN ZOTERO_ITEM CSL_CITATION {"citationID":"BObH1Adv","properties":{"formattedCitation":"\\uldash{(Hirt {\\i{}et al.}, 1999)}","plainCitation":"(Hirt et al., 1999)","noteIndex":0},"citationItems":[{"id":14,"uris":["http://zotero.org/users/4800858/items/BBIMES7P"],"uri":["http://zotero.org/users/4800858/items/BBIMES7P"],"itemData":{"id":14,"type":"article-journal","title":"Microsporidia are related to Fungi: Evidence from the largest subunit of RNA polymerase II and other proteins","container-title":"Proceedings of the National Academy of Sciences","page":"580-585","volume":"96","issue":"2","abstract":"We have determined complete gene sequences encoding the largest subunit of the RNA polymerase II (RBP1) from two Microsporidia, Vairimorpha necatrix and Nosema locustae. Phylogenetic analyses of these and other RPB1 sequences strongly support the notion that Microsporidia are not early-diverging eukaryotes but instead are specifically related to Fungi. Our reexamination of elongation factors EF-1alpha and EF-2 sequence data that had previously been taken as support for an early (Archezoan) divergence of these amitochondriate protists show such support to be weak and likely caused by artifacts in phylogenetic analyses. These EF data sets are, in fact, not inconsistent with a Microsporidia + Fungi relationship. In addition, we show that none of these proteins strongly support a deep divergence of Parabasalia and Metamonada, the other amitochondriate protist groups currently thought to compose early branches. Thus, the phylogenetic placement among eukaryotes for these protist taxa is in need of further critical examination.","DOI":"10.1073/pnas.96.2.580","ISSN":"0027-8424","author":[{"family":"Hirt","given":"R. P."},{"family":"Logsdon","given":"J. M."},{"family":"Healy","given":"B."},{"family":"Dorey","given":"M. W."},{"family":"Doolittle","given":"W. F."},{"family":"Embley","given":"T. M."}],"issued":{"date-parts":[["1999"]]}}}],"schema":"https://github.com/citation-style-language/schema/raw/master/csl-citation.json"} </w:instrText>
      </w:r>
      <w:r w:rsidR="00F12F79">
        <w:fldChar w:fldCharType="separate"/>
      </w:r>
      <w:r w:rsidR="00F12F79" w:rsidRPr="00F12F79">
        <w:rPr>
          <w:rFonts w:ascii="Calibri"/>
          <w:szCs w:val="24"/>
          <w:u w:val="dash"/>
        </w:rPr>
        <w:t xml:space="preserve">(Hirt </w:t>
      </w:r>
      <w:r w:rsidR="00F12F79" w:rsidRPr="00F12F79">
        <w:rPr>
          <w:rFonts w:ascii="Calibri"/>
          <w:i/>
          <w:iCs/>
          <w:szCs w:val="24"/>
          <w:u w:val="dash"/>
        </w:rPr>
        <w:t>et al.</w:t>
      </w:r>
      <w:r w:rsidR="00F12F79" w:rsidRPr="00F12F79">
        <w:rPr>
          <w:rFonts w:ascii="Calibri"/>
          <w:szCs w:val="24"/>
          <w:u w:val="dash"/>
        </w:rPr>
        <w:t>, 1999)</w:t>
      </w:r>
      <w:r w:rsidR="00F12F79">
        <w:fldChar w:fldCharType="end"/>
      </w:r>
      <w:r w:rsidR="007110BB" w:rsidRPr="00922016">
        <w:t>.</w:t>
      </w:r>
    </w:p>
    <w:p w14:paraId="4D515DD1" w14:textId="4589083F" w:rsidR="00787DAE" w:rsidRPr="00922016" w:rsidRDefault="00787DAE" w:rsidP="00515665">
      <w:r w:rsidRPr="00922016">
        <w:rPr>
          <w:highlight w:val="yellow"/>
        </w:rPr>
        <w:t>Tree of fungal analysis</w:t>
      </w:r>
      <w:r w:rsidRPr="00922016">
        <w:t xml:space="preserve">? </w:t>
      </w:r>
    </w:p>
    <w:p w14:paraId="54086313" w14:textId="235FE945" w:rsidR="00AD08DF" w:rsidRPr="00922016" w:rsidRDefault="00AD08DF" w:rsidP="00515665">
      <w:r w:rsidRPr="00922016">
        <w:t>Conclusion</w:t>
      </w:r>
    </w:p>
    <w:p w14:paraId="38EAB11E" w14:textId="19B09311" w:rsidR="007110BB" w:rsidRPr="00922016" w:rsidRDefault="00B84427" w:rsidP="00515665">
      <w:r w:rsidRPr="00922016">
        <w:t xml:space="preserve">The estimation of </w:t>
      </w:r>
      <w:r w:rsidR="000975BB">
        <w:t>microsporidian LCA</w:t>
      </w:r>
      <w:r w:rsidRPr="00922016">
        <w:t xml:space="preserve"> proteins is the basic step for the whole downstream study. </w:t>
      </w:r>
      <w:r w:rsidR="007110BB" w:rsidRPr="00922016">
        <w:t xml:space="preserve">The orthology assignment result agreed with other studies about the fraction of </w:t>
      </w:r>
      <w:r w:rsidR="0057765D" w:rsidRPr="00922016">
        <w:t>microsporidia</w:t>
      </w:r>
      <w:r w:rsidR="007110BB" w:rsidRPr="00922016">
        <w:t xml:space="preserve"> only proteins. </w:t>
      </w:r>
      <w:r w:rsidR="00FF416C" w:rsidRPr="00922016">
        <w:t xml:space="preserve">The length distribution and PFAM annotation analysis indicate that most of the orphan </w:t>
      </w:r>
      <w:r w:rsidR="0057765D" w:rsidRPr="00922016">
        <w:t>microsporidia</w:t>
      </w:r>
      <w:r w:rsidR="00FF416C" w:rsidRPr="00922016">
        <w:t xml:space="preserve"> proteins are either resulting by wrong gene assignment or they are new invented genes in the </w:t>
      </w:r>
      <w:r w:rsidR="0057765D" w:rsidRPr="00922016">
        <w:t>microsporidia</w:t>
      </w:r>
      <w:r w:rsidR="00FF416C" w:rsidRPr="00922016">
        <w:t xml:space="preserve"> clade. </w:t>
      </w:r>
      <w:r w:rsidR="007110BB" w:rsidRPr="00922016">
        <w:t xml:space="preserve">The good resolved species tree can serve as a fundamental phylogenetic background for filtering the orthology assignment and estimating the set of 1605 proteins for the </w:t>
      </w:r>
      <w:r w:rsidR="000975BB">
        <w:t>LCA</w:t>
      </w:r>
      <w:r w:rsidR="007110BB" w:rsidRPr="00922016">
        <w:t xml:space="preserve"> of </w:t>
      </w:r>
      <w:r w:rsidR="0057765D" w:rsidRPr="00922016">
        <w:t>microsporidia</w:t>
      </w:r>
      <w:r w:rsidR="007110BB" w:rsidRPr="00922016">
        <w:t>.</w:t>
      </w:r>
      <w:r w:rsidR="002C721A" w:rsidRPr="00922016">
        <w:t xml:space="preserve"> This tree supports the hypothesis that microsporidia is a sister group of fungi.</w:t>
      </w:r>
    </w:p>
    <w:p w14:paraId="09DE7451" w14:textId="4A380357" w:rsidR="00F81402" w:rsidRDefault="00F81402" w:rsidP="00515665">
      <w:pPr>
        <w:rPr>
          <w:rFonts w:ascii="Times" w:hAnsi="Times" w:cs="Times"/>
          <w:color w:val="000000"/>
          <w:sz w:val="24"/>
          <w:szCs w:val="24"/>
        </w:rPr>
      </w:pPr>
    </w:p>
    <w:p w14:paraId="1CFF5BA4" w14:textId="4F0AECC2" w:rsidR="00957F24" w:rsidRDefault="00957F24" w:rsidP="00957F24">
      <w:pPr>
        <w:keepNext/>
        <w:rPr>
          <w:rFonts w:ascii="Times" w:hAnsi="Times" w:cs="Times"/>
          <w:color w:val="000000"/>
          <w:sz w:val="24"/>
          <w:szCs w:val="24"/>
        </w:rPr>
      </w:pPr>
      <w:r>
        <w:rPr>
          <w:rFonts w:ascii="Times" w:hAnsi="Times" w:cs="Times"/>
          <w:noProof/>
          <w:color w:val="000000"/>
          <w:sz w:val="24"/>
          <w:szCs w:val="24"/>
        </w:rPr>
        <w:drawing>
          <wp:inline distT="0" distB="0" distL="0" distR="0" wp14:anchorId="317A959E" wp14:editId="3391A7EA">
            <wp:extent cx="3774673" cy="2938621"/>
            <wp:effectExtent l="0" t="0" r="10160" b="8255"/>
            <wp:docPr id="81" name="Picture 81" descr="Macintosh HD:Users:trvinh:Desktop:Screen Shot 2018-03-22 at 16.14.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Screen Shot 2018-03-22 at 16.14.50.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75060" cy="2938922"/>
                    </a:xfrm>
                    <a:prstGeom prst="rect">
                      <a:avLst/>
                    </a:prstGeom>
                    <a:noFill/>
                    <a:ln>
                      <a:noFill/>
                    </a:ln>
                  </pic:spPr>
                </pic:pic>
              </a:graphicData>
            </a:graphic>
          </wp:inline>
        </w:drawing>
      </w:r>
    </w:p>
    <w:p w14:paraId="75E37A0C" w14:textId="2501F3E5" w:rsidR="00957F24" w:rsidRDefault="00957F24" w:rsidP="00957F24">
      <w:pPr>
        <w:keepNext/>
        <w:rPr>
          <w:rFonts w:ascii="Times" w:hAnsi="Times" w:cs="Times"/>
          <w:color w:val="000000"/>
          <w:sz w:val="24"/>
          <w:szCs w:val="24"/>
        </w:rPr>
      </w:pPr>
      <w:r>
        <w:rPr>
          <w:rFonts w:ascii="Times" w:hAnsi="Times" w:cs="Times"/>
          <w:color w:val="000000"/>
          <w:sz w:val="24"/>
          <w:szCs w:val="24"/>
        </w:rPr>
        <w:t>(Peyretaillade 2012)</w:t>
      </w:r>
    </w:p>
    <w:p w14:paraId="76365247" w14:textId="77777777" w:rsidR="00957F24" w:rsidRDefault="00957F24" w:rsidP="00515665"/>
    <w:p w14:paraId="2C05F401" w14:textId="77777777" w:rsidR="00957F24" w:rsidRPr="00922016" w:rsidRDefault="00957F24" w:rsidP="00515665"/>
    <w:p w14:paraId="4A99851F" w14:textId="77777777" w:rsidR="00A2632C" w:rsidRPr="00922016" w:rsidRDefault="00A2632C" w:rsidP="00515665"/>
    <w:p w14:paraId="2BC720BA" w14:textId="77777777" w:rsidR="00A2632C" w:rsidRPr="00922016" w:rsidRDefault="00A2632C" w:rsidP="00515665">
      <w:pPr>
        <w:sectPr w:rsidR="00A2632C" w:rsidRPr="00922016" w:rsidSect="00F013CE">
          <w:footnotePr>
            <w:pos w:val="beneathText"/>
          </w:footnotePr>
          <w:endnotePr>
            <w:numFmt w:val="decimal"/>
          </w:endnotePr>
          <w:pgSz w:w="11906" w:h="16838"/>
          <w:pgMar w:top="1418" w:right="1701" w:bottom="851" w:left="1701" w:header="709" w:footer="709" w:gutter="0"/>
          <w:cols w:space="708"/>
          <w:docGrid w:linePitch="360"/>
        </w:sectPr>
      </w:pPr>
    </w:p>
    <w:p w14:paraId="19FD33D2" w14:textId="7BEB5A75" w:rsidR="000418DC" w:rsidRPr="00922016" w:rsidRDefault="00AD08DF" w:rsidP="00515665">
      <w:r w:rsidRPr="00922016">
        <w:t xml:space="preserve">Distribution analysis of the </w:t>
      </w:r>
      <w:r w:rsidR="000975BB">
        <w:t>microsporidian LCA</w:t>
      </w:r>
      <w:r w:rsidRPr="00922016">
        <w:t xml:space="preserve"> proteins</w:t>
      </w:r>
    </w:p>
    <w:p w14:paraId="13991F1A" w14:textId="744AECDA" w:rsidR="007605EC" w:rsidRDefault="00AD08DF" w:rsidP="00515665">
      <w:r w:rsidRPr="00922016">
        <w:t>Introduction</w:t>
      </w:r>
    </w:p>
    <w:p w14:paraId="42B3401C" w14:textId="3EEC8AE4" w:rsidR="00F80F54" w:rsidRPr="00922016" w:rsidRDefault="007605EC" w:rsidP="00515665">
      <w:r>
        <w:t>Why: t</w:t>
      </w:r>
      <w:r w:rsidR="00F80F54" w:rsidRPr="00922016">
        <w:t xml:space="preserve">o answer the question "How old are the </w:t>
      </w:r>
      <w:r w:rsidR="000975BB">
        <w:t>microsporidian LCA</w:t>
      </w:r>
      <w:r w:rsidR="00F80F54" w:rsidRPr="00922016">
        <w:t xml:space="preserve"> proteins"</w:t>
      </w:r>
    </w:p>
    <w:p w14:paraId="291C753C" w14:textId="34E7B2AA" w:rsidR="00AD08DF" w:rsidRPr="00922016" w:rsidRDefault="00AD08DF" w:rsidP="00515665">
      <w:r w:rsidRPr="00922016">
        <w:t>Methods</w:t>
      </w:r>
    </w:p>
    <w:p w14:paraId="4267C655" w14:textId="60A2056A" w:rsidR="00F80F54" w:rsidRPr="00922016" w:rsidRDefault="00F80F54" w:rsidP="00515665">
      <w:r w:rsidRPr="00922016">
        <w:t>We</w:t>
      </w:r>
      <w:r w:rsidR="00FE532B" w:rsidRPr="00922016">
        <w:t xml:space="preserve"> used HaMStR to</w:t>
      </w:r>
      <w:r w:rsidRPr="00922016">
        <w:t xml:space="preserve"> </w:t>
      </w:r>
      <w:r w:rsidR="00E959B2" w:rsidRPr="00922016">
        <w:t xml:space="preserve">search orthologs for 1605 </w:t>
      </w:r>
      <w:r w:rsidR="000975BB">
        <w:t>microsporidian LCA</w:t>
      </w:r>
      <w:r w:rsidR="00E959B2" w:rsidRPr="00922016">
        <w:t xml:space="preserve"> proteins in 480 taxa across the tree of life</w:t>
      </w:r>
      <w:r w:rsidR="00894686" w:rsidRPr="00922016">
        <w:t xml:space="preserve"> including bacteria, archaea and eukaryote, which are grouped into 44 super taxa as you can see in this schematic species tree in</w:t>
      </w:r>
      <w:r w:rsidR="006138D4" w:rsidRPr="00922016">
        <w:t xml:space="preserve"> </w:t>
      </w:r>
      <w:r w:rsidR="00894686" w:rsidRPr="00922016">
        <w:t>t</w:t>
      </w:r>
      <w:r w:rsidR="006138D4" w:rsidRPr="00922016">
        <w:t xml:space="preserve">he </w:t>
      </w:r>
      <w:r w:rsidR="006138D4" w:rsidRPr="00922016">
        <w:fldChar w:fldCharType="begin"/>
      </w:r>
      <w:r w:rsidR="006138D4" w:rsidRPr="00922016">
        <w:instrText xml:space="preserve"> REF _Ref381452921 \h </w:instrText>
      </w:r>
      <w:r w:rsidR="006138D4" w:rsidRPr="00922016">
        <w:fldChar w:fldCharType="separate"/>
      </w:r>
      <w:r w:rsidR="003F708E" w:rsidRPr="00922016">
        <w:t xml:space="preserve">Figure </w:t>
      </w:r>
      <w:r w:rsidR="003F708E">
        <w:rPr>
          <w:noProof/>
        </w:rPr>
        <w:t>A</w:t>
      </w:r>
      <w:r w:rsidR="003F708E">
        <w:noBreakHyphen/>
      </w:r>
      <w:r w:rsidR="003F708E">
        <w:rPr>
          <w:noProof/>
        </w:rPr>
        <w:t>8</w:t>
      </w:r>
      <w:r w:rsidR="006138D4" w:rsidRPr="00922016">
        <w:fldChar w:fldCharType="end"/>
      </w:r>
      <w:r w:rsidR="00894686" w:rsidRPr="00922016">
        <w:t>. The list of</w:t>
      </w:r>
      <w:r w:rsidR="006138D4" w:rsidRPr="00922016">
        <w:t xml:space="preserve"> all the taxa under this analysis is written </w:t>
      </w:r>
      <w:r w:rsidR="005C5E3D" w:rsidRPr="00922016">
        <w:t xml:space="preserve">in the </w:t>
      </w:r>
      <w:r w:rsidR="006138D4" w:rsidRPr="00922016">
        <w:fldChar w:fldCharType="begin"/>
      </w:r>
      <w:r w:rsidR="006138D4" w:rsidRPr="00922016">
        <w:instrText xml:space="preserve"> REF _Ref381452965 \h </w:instrText>
      </w:r>
      <w:r w:rsidR="006138D4" w:rsidRPr="00922016">
        <w:fldChar w:fldCharType="separate"/>
      </w:r>
      <w:r w:rsidR="003F708E" w:rsidRPr="00922016">
        <w:t xml:space="preserve">Table </w:t>
      </w:r>
      <w:r w:rsidR="003F708E">
        <w:rPr>
          <w:noProof/>
        </w:rPr>
        <w:t>A</w:t>
      </w:r>
      <w:r w:rsidR="003F708E">
        <w:noBreakHyphen/>
      </w:r>
      <w:r w:rsidR="003F708E">
        <w:rPr>
          <w:noProof/>
        </w:rPr>
        <w:t>4</w:t>
      </w:r>
      <w:r w:rsidR="006138D4" w:rsidRPr="00922016">
        <w:fldChar w:fldCharType="end"/>
      </w:r>
      <w:r w:rsidR="006138D4" w:rsidRPr="00922016">
        <w:t xml:space="preserve">. </w:t>
      </w:r>
      <w:r w:rsidR="00FE532B" w:rsidRPr="00922016">
        <w:t>The options we used for HaMStR search are -strict, -checkCoorthologsRef, -hit_limit=10 and -representative.</w:t>
      </w:r>
    </w:p>
    <w:p w14:paraId="5616CA30" w14:textId="77777777" w:rsidR="00E959B2" w:rsidRPr="00922016" w:rsidRDefault="00E959B2" w:rsidP="00515665">
      <w:pPr>
        <w:keepNext/>
      </w:pPr>
      <w:r w:rsidRPr="00922016">
        <w:rPr>
          <w:noProof/>
        </w:rPr>
        <w:drawing>
          <wp:inline distT="0" distB="0" distL="0" distR="0" wp14:anchorId="12915180" wp14:editId="428FAA5F">
            <wp:extent cx="2450068" cy="3678799"/>
            <wp:effectExtent l="0" t="0" r="0" b="4445"/>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50068" cy="3678799"/>
                    </a:xfrm>
                    <a:prstGeom prst="rect">
                      <a:avLst/>
                    </a:prstGeom>
                    <a:noFill/>
                    <a:ln>
                      <a:noFill/>
                    </a:ln>
                  </pic:spPr>
                </pic:pic>
              </a:graphicData>
            </a:graphic>
          </wp:inline>
        </w:drawing>
      </w:r>
    </w:p>
    <w:p w14:paraId="3D1C9926" w14:textId="0B652F30" w:rsidR="00E959B2" w:rsidRPr="00922016" w:rsidRDefault="00E959B2" w:rsidP="00515665">
      <w:pPr>
        <w:pStyle w:val="Caption"/>
      </w:pPr>
      <w:bookmarkStart w:id="7" w:name="_Ref381452921"/>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8</w:t>
      </w:r>
      <w:r w:rsidR="001D4199">
        <w:fldChar w:fldCharType="end"/>
      </w:r>
      <w:bookmarkEnd w:id="7"/>
      <w:r w:rsidR="009708BB" w:rsidRPr="00922016">
        <w:t>:</w:t>
      </w:r>
      <w:r w:rsidRPr="00922016">
        <w:t xml:space="preserve"> A cladogram depicts a species tree for </w:t>
      </w:r>
      <w:r w:rsidR="008F5883" w:rsidRPr="00922016">
        <w:t xml:space="preserve">all taxa used in the distribution analysis of </w:t>
      </w:r>
      <w:r w:rsidR="000975BB">
        <w:t>microsporidian LCA</w:t>
      </w:r>
      <w:r w:rsidR="008F5883" w:rsidRPr="00922016">
        <w:t xml:space="preserve"> proteins. The number in parenthesis next to the taxon names denotes the number of species in each supertaxon. </w:t>
      </w:r>
    </w:p>
    <w:p w14:paraId="0354EC77" w14:textId="1F488024" w:rsidR="00921139" w:rsidRPr="00922016" w:rsidRDefault="00FE532B" w:rsidP="00515665">
      <w:r w:rsidRPr="00922016">
        <w:t>For a comprehensive analysis and to complement the orthology assignment, we calculated the feature architecture similarity</w:t>
      </w:r>
      <w:r w:rsidR="00F12F79">
        <w:t xml:space="preserve"> </w:t>
      </w:r>
      <w:r w:rsidR="00F12F79">
        <w:fldChar w:fldCharType="begin"/>
      </w:r>
      <w:r w:rsidR="00F12F79">
        <w:instrText xml:space="preserve"> ADDIN ZOTERO_ITEM CSL_CITATION {"citationID":"8AwTkund","properties":{"formattedCitation":"\\uldash{(Koestler {\\i{}et al.}, 2010)}","plainCitation":"(Koestler et al., 2010)","noteIndex":0},"citationItems":[{"id":95,"uris":["http://zotero.org/users/4800858/items/KFVZXFT9"],"uri":["http://zotero.org/users/4800858/items/KFVZXFT9"],"itemData":{"id":95,"type":"article-journal","title":"FACT: functional annotation transfer between proteins with similar feature architectures.","container-title":"BMC bioinformatics","page":"417-417","volume":"11","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quence similarity are jointly taken into account.","DOI":"10.1186/1471-2105-11-417","author":[{"family":"Koestler","given":"Tina"},{"family":"Haeseler","given":"Arndt","non-dropping-particle":"von"},{"family":"Ebersberger","given":"Ingo"}],"issued":{"date-parts":[["2010"]]}}}],"schema":"https://github.com/citation-style-language/schema/raw/master/csl-citation.json"} </w:instrText>
      </w:r>
      <w:r w:rsidR="00F12F79">
        <w:fldChar w:fldCharType="separate"/>
      </w:r>
      <w:r w:rsidR="00F12F79" w:rsidRPr="00F12F79">
        <w:rPr>
          <w:rFonts w:ascii="Calibri"/>
          <w:szCs w:val="24"/>
          <w:u w:val="dash"/>
        </w:rPr>
        <w:t xml:space="preserve">(Koestler </w:t>
      </w:r>
      <w:r w:rsidR="00F12F79" w:rsidRPr="00F12F79">
        <w:rPr>
          <w:rFonts w:ascii="Calibri"/>
          <w:i/>
          <w:iCs/>
          <w:szCs w:val="24"/>
          <w:u w:val="dash"/>
        </w:rPr>
        <w:t>et al.</w:t>
      </w:r>
      <w:r w:rsidR="00F12F79" w:rsidRPr="00F12F79">
        <w:rPr>
          <w:rFonts w:ascii="Calibri"/>
          <w:szCs w:val="24"/>
          <w:u w:val="dash"/>
        </w:rPr>
        <w:t>, 2010)</w:t>
      </w:r>
      <w:r w:rsidR="00F12F79">
        <w:fldChar w:fldCharType="end"/>
      </w:r>
      <w:r w:rsidRPr="00922016">
        <w:t xml:space="preserve"> scores</w:t>
      </w:r>
      <w:r w:rsidR="00F6485D" w:rsidRPr="00922016">
        <w:t xml:space="preserve"> (FAS scores)</w:t>
      </w:r>
      <w:r w:rsidRPr="00922016">
        <w:t xml:space="preserve"> for all pair </w:t>
      </w:r>
      <w:r w:rsidR="0057765D" w:rsidRPr="00922016">
        <w:t>microsporidia</w:t>
      </w:r>
      <w:r w:rsidRPr="00922016">
        <w:t xml:space="preserve"> seed proteins and non-</w:t>
      </w:r>
      <w:r w:rsidR="0057765D" w:rsidRPr="00922016">
        <w:t>microsporidia</w:t>
      </w:r>
      <w:r w:rsidRPr="00922016">
        <w:t xml:space="preserve"> orthologs. </w:t>
      </w:r>
      <w:r w:rsidR="00764A6B" w:rsidRPr="00922016">
        <w:t>Feature architecture of a protein is the arrangement of different types of protein domains such as PFAM</w:t>
      </w:r>
      <w:r w:rsidR="00222066">
        <w:t xml:space="preserve"> </w:t>
      </w:r>
      <w:r w:rsidR="00222066">
        <w:fldChar w:fldCharType="begin"/>
      </w:r>
      <w:r w:rsidR="00222066">
        <w:instrText xml:space="preserve"> ADDIN ZOTERO_ITEM CSL_CITATION {"citationID":"pFYmKOtA","properties":{"formattedCitation":"\\uldash{(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222066">
        <w:fldChar w:fldCharType="separate"/>
      </w:r>
      <w:r w:rsidR="00222066" w:rsidRPr="00222066">
        <w:rPr>
          <w:rFonts w:ascii="Calibri"/>
          <w:szCs w:val="24"/>
          <w:u w:val="dash"/>
        </w:rPr>
        <w:t xml:space="preserve">(Finn </w:t>
      </w:r>
      <w:r w:rsidR="00222066" w:rsidRPr="00222066">
        <w:rPr>
          <w:rFonts w:ascii="Calibri"/>
          <w:i/>
          <w:iCs/>
          <w:szCs w:val="24"/>
          <w:u w:val="dash"/>
        </w:rPr>
        <w:t>et al.</w:t>
      </w:r>
      <w:r w:rsidR="00222066" w:rsidRPr="00222066">
        <w:rPr>
          <w:rFonts w:ascii="Calibri"/>
          <w:szCs w:val="24"/>
          <w:u w:val="dash"/>
        </w:rPr>
        <w:t>, 2014)</w:t>
      </w:r>
      <w:r w:rsidR="00222066">
        <w:fldChar w:fldCharType="end"/>
      </w:r>
      <w:r w:rsidR="00222066">
        <w:rPr>
          <w:rStyle w:val="FootnoteReference"/>
        </w:rPr>
        <w:t xml:space="preserve"> </w:t>
      </w:r>
      <w:r w:rsidR="00764A6B" w:rsidRPr="00922016">
        <w:t>or SMART</w:t>
      </w:r>
      <w:r w:rsidR="00222066">
        <w:t xml:space="preserve"> </w:t>
      </w:r>
      <w:r w:rsidR="00222066">
        <w:fldChar w:fldCharType="begin"/>
      </w:r>
      <w:r w:rsidR="00222066">
        <w:instrText xml:space="preserve"> ADDIN ZOTERO_ITEM CSL_CITATION {"citationID":"0oSKgCMo","properties":{"formattedCitation":"\\uldash{(Letunic {\\i{}et al.}, 2012)}","plainCitation":"(Letunic et al., 2012)","noteIndex":0},"citationItems":[{"id":25,"uris":["http://zotero.org/users/4800858/items/F5ZPR958"],"uri":["http://zotero.org/users/4800858/items/F5ZPR958"],"itemData":{"id":25,"type":"article-journal","title":"SMART 7: Recent updates to the protein domain annotation resource","container-title":"Nucleic Acids Research","volume":"40","issue":"D1","abstract":"SMART (Simple Modular Architecture Research Tool) is an online resource (http://smart.embl.de/) for the identification and annotation of protein domains and the analysis of protein domain architectures. SMART version 7 contains manually curated models for 1009 protein domains, 200 more than in the previous version. The current release introduces several novel features and a streamlined user interface resulting in a faster and more comfortable workflow. The underlying protein databases were greatly expanded, resulting in a 2-fold increase in number of annotated domains and features. The database of completely sequenced genomes now includes 1133 species, compared to 630 in the previous release. Domain architecture analysis results can now be exported and visualized through the iTOL phylogenetic tree viewer. 'metaSMART' was introduced as a novel subresource dedicated to the exploration and analysis of domain architectures in various metagenomics data sets. An advanced full text search engine was implemented, covering the complete annotations for SMART and Pfam domains, as well as the complete set of protein descriptions, allowing users to quickly find relevant information.","DOI":"10.1093/nar/gkr931","ISSN":"0305104813624962","author":[{"family":"Letunic","given":"Ivica"},{"family":"Doerks","given":"Tobias"},{"family":"Bork","given":"Peer"}],"issued":{"date-parts":[["2012"]]}}}],"schema":"https://github.com/citation-style-language/schema/raw/master/csl-citation.json"} </w:instrText>
      </w:r>
      <w:r w:rsidR="00222066">
        <w:fldChar w:fldCharType="separate"/>
      </w:r>
      <w:r w:rsidR="00222066" w:rsidRPr="00222066">
        <w:rPr>
          <w:rFonts w:ascii="Calibri"/>
          <w:szCs w:val="24"/>
          <w:u w:val="dash"/>
        </w:rPr>
        <w:t xml:space="preserve">(Letunic </w:t>
      </w:r>
      <w:r w:rsidR="00222066" w:rsidRPr="00222066">
        <w:rPr>
          <w:rFonts w:ascii="Calibri"/>
          <w:i/>
          <w:iCs/>
          <w:szCs w:val="24"/>
          <w:u w:val="dash"/>
        </w:rPr>
        <w:t>et al.</w:t>
      </w:r>
      <w:r w:rsidR="00222066" w:rsidRPr="00222066">
        <w:rPr>
          <w:rFonts w:ascii="Calibri"/>
          <w:szCs w:val="24"/>
          <w:u w:val="dash"/>
        </w:rPr>
        <w:t>, 2012)</w:t>
      </w:r>
      <w:r w:rsidR="00222066">
        <w:fldChar w:fldCharType="end"/>
      </w:r>
      <w:r w:rsidR="00764A6B" w:rsidRPr="00922016">
        <w:t xml:space="preserve"> domains, </w:t>
      </w:r>
      <w:r w:rsidR="00F01BEE" w:rsidRPr="00922016">
        <w:t xml:space="preserve">transmembrane domains, low complexity regions, </w:t>
      </w:r>
      <w:r w:rsidR="00764A6B" w:rsidRPr="00922016">
        <w:t xml:space="preserve">secondary structures, </w:t>
      </w:r>
      <w:r w:rsidR="00F01BEE" w:rsidRPr="00922016">
        <w:t>etc.</w:t>
      </w:r>
      <w:r w:rsidR="00F6485D" w:rsidRPr="00922016">
        <w:t xml:space="preserve"> Comparison of feature architecture between two proteins gives a FAS score between 0 and 1. The higher the FAS score, the more similar those 2 proteins are in term of functional equivalence</w:t>
      </w:r>
      <w:r w:rsidR="002D4809" w:rsidRPr="00922016">
        <w:t>.</w:t>
      </w:r>
    </w:p>
    <w:p w14:paraId="7951A88D" w14:textId="40FA5B8F" w:rsidR="002D4809" w:rsidRPr="00922016" w:rsidRDefault="002D4809" w:rsidP="00515665">
      <w:r w:rsidRPr="00922016">
        <w:t xml:space="preserve">To visualize the phylogenetic profiles of 1605 </w:t>
      </w:r>
      <w:r w:rsidR="000975BB">
        <w:t>microsporidian LCA</w:t>
      </w:r>
      <w:r w:rsidRPr="00922016">
        <w:t xml:space="preserve"> proteins, we developed a tool named PhyloProfile. This tool is written in R</w:t>
      </w:r>
      <w:r w:rsidR="009F2B97">
        <w:t xml:space="preserve"> </w:t>
      </w:r>
      <w:r w:rsidR="009F2B97">
        <w:fldChar w:fldCharType="begin"/>
      </w:r>
      <w:r w:rsidR="009F2B97">
        <w:instrText xml:space="preserve"> ADDIN ZOTERO_ITEM CSL_CITATION {"citationID":"Sun8zl3J","properties":{"formattedCitation":"\\uldash{(R Development Core Team, 2011)}","plainCitation":"(R Development Core Team, 2011)","noteIndex":0},"citationItems":[{"id":42,"uris":["http://zotero.org/users/4800858/items/A7THDQ3T"],"uri":["http://zotero.org/users/4800858/items/A7THDQ3T"],"itemData":{"id":42,"type":"book","title":"R: A Language and Environment for Statistical Computing","volume":"1","number-of-pages":"409","abstract":"R Foundation for Statistical Computing, Vienna, Austria. ISBN 3-900051-07-0, URL http://www.R-project.org/.","URL":"http://www.r-project.org","ISBN":"3-900051-07-0","note":"DOI: 10.1007/978-3-540-74686-7","author":[{"family":"R Development Core Team","given":"R"}],"issued":{"date-parts":[["2011"]]}}}],"schema":"https://github.com/citation-style-language/schema/raw/master/csl-citation.json"} </w:instrText>
      </w:r>
      <w:r w:rsidR="009F2B97">
        <w:fldChar w:fldCharType="separate"/>
      </w:r>
      <w:r w:rsidR="009F2B97" w:rsidRPr="009F2B97">
        <w:rPr>
          <w:rFonts w:ascii="Calibri"/>
          <w:szCs w:val="24"/>
          <w:u w:val="dash"/>
        </w:rPr>
        <w:t>(R Development Core Team, 2011)</w:t>
      </w:r>
      <w:r w:rsidR="009F2B97">
        <w:fldChar w:fldCharType="end"/>
      </w:r>
      <w:r w:rsidRPr="00922016">
        <w:t xml:space="preserve"> using the Shiny library</w:t>
      </w:r>
      <w:r w:rsidR="00F646C0" w:rsidRPr="00922016">
        <w:t xml:space="preserve"> (https://CRAN.R-project.org/package=shiny)</w:t>
      </w:r>
      <w:r w:rsidRPr="00922016">
        <w:t xml:space="preserve">. </w:t>
      </w:r>
      <w:r w:rsidR="00F646C0" w:rsidRPr="00922016">
        <w:t xml:space="preserve">Beside the presence / absence pattern of genes across species, PhyloProfile is able to display two additional layers of information. In particularly, PhyloProfile enables the visualization and exploration of phylogenetic profiles together with the protein feature architectures in an </w:t>
      </w:r>
      <w:r w:rsidR="00062FD8" w:rsidRPr="00922016">
        <w:t>informative and interactive way</w:t>
      </w:r>
      <w:r w:rsidR="00CA7A56" w:rsidRPr="00922016">
        <w:t xml:space="preserve">. </w:t>
      </w:r>
      <w:r w:rsidR="00BE2666" w:rsidRPr="00922016">
        <w:t>Implemented</w:t>
      </w:r>
      <w:r w:rsidR="00CA7A56" w:rsidRPr="00922016">
        <w:t xml:space="preserve"> with the </w:t>
      </w:r>
      <w:r w:rsidR="00993D39" w:rsidRPr="00922016">
        <w:t xml:space="preserve">dynamic </w:t>
      </w:r>
      <w:r w:rsidR="00CA7A56" w:rsidRPr="00922016">
        <w:t xml:space="preserve">filtering </w:t>
      </w:r>
      <w:r w:rsidR="00993D39" w:rsidRPr="00922016">
        <w:t xml:space="preserve">option, </w:t>
      </w:r>
      <w:r w:rsidR="00BE2666" w:rsidRPr="00922016">
        <w:t>PhyloProfile can offer a reliable an</w:t>
      </w:r>
      <w:r w:rsidR="00062FD8" w:rsidRPr="00922016">
        <w:t>alysis of phylogenetic profiles with its analysis functions.</w:t>
      </w:r>
    </w:p>
    <w:p w14:paraId="3DFE775B" w14:textId="4A3468B6" w:rsidR="00EE1D50" w:rsidRPr="00922016" w:rsidRDefault="00EE1D50" w:rsidP="00515665">
      <w:r w:rsidRPr="00922016">
        <w:t xml:space="preserve">We used PhyloProfile to estimate the evolutionary age for </w:t>
      </w:r>
      <w:r w:rsidR="000975BB">
        <w:t>microsporidian LCA</w:t>
      </w:r>
      <w:r w:rsidRPr="00922016">
        <w:t xml:space="preserve"> proteins.</w:t>
      </w:r>
    </w:p>
    <w:p w14:paraId="3F4AD55A" w14:textId="0E99E98D" w:rsidR="00AD08DF" w:rsidRPr="00922016" w:rsidRDefault="00AD08DF" w:rsidP="00515665">
      <w:r w:rsidRPr="00922016">
        <w:t>Results</w:t>
      </w:r>
    </w:p>
    <w:p w14:paraId="65F7F2A6" w14:textId="1EF05A81" w:rsidR="00F646C0" w:rsidRPr="00922016" w:rsidRDefault="00CA7A56" w:rsidP="00515665">
      <w:r w:rsidRPr="00922016">
        <w:t xml:space="preserve">PhyloProfile appears to be vey handy for exploring the informative phylogenetic profile with complementary information. </w:t>
      </w:r>
    </w:p>
    <w:p w14:paraId="1BB2464C" w14:textId="267E0AED" w:rsidR="003F7481" w:rsidRPr="00922016" w:rsidRDefault="004A4204" w:rsidP="00515665">
      <w:r w:rsidRPr="00922016">
        <w:t xml:space="preserve">Almost orthologous proteins have similar feature architectures with </w:t>
      </w:r>
      <w:r w:rsidR="0057765D" w:rsidRPr="00922016">
        <w:t>microsporidia</w:t>
      </w:r>
      <w:r w:rsidRPr="00922016">
        <w:t xml:space="preserve"> proteins. It leads to a very high mean FAS score</w:t>
      </w:r>
      <w:r w:rsidR="00EE1D50" w:rsidRPr="00922016">
        <w:t xml:space="preserve"> </w:t>
      </w:r>
      <w:r w:rsidRPr="00922016">
        <w:t xml:space="preserve">of 0.958 (see the FAS score distribution in </w:t>
      </w:r>
      <w:r w:rsidRPr="00922016">
        <w:fldChar w:fldCharType="begin"/>
      </w:r>
      <w:r w:rsidRPr="00922016">
        <w:instrText xml:space="preserve"> REF _Ref381546097 \h </w:instrText>
      </w:r>
      <w:r w:rsidRPr="00922016">
        <w:fldChar w:fldCharType="separate"/>
      </w:r>
      <w:r w:rsidR="003F708E" w:rsidRPr="00922016">
        <w:t xml:space="preserve">Figure </w:t>
      </w:r>
      <w:r w:rsidR="003F708E">
        <w:rPr>
          <w:noProof/>
        </w:rPr>
        <w:t>A</w:t>
      </w:r>
      <w:r w:rsidR="003F708E">
        <w:noBreakHyphen/>
      </w:r>
      <w:r w:rsidR="003F708E">
        <w:rPr>
          <w:noProof/>
        </w:rPr>
        <w:t>9</w:t>
      </w:r>
      <w:r w:rsidRPr="00922016">
        <w:fldChar w:fldCharType="end"/>
      </w:r>
      <w:r w:rsidRPr="00922016">
        <w:t>).</w:t>
      </w:r>
    </w:p>
    <w:p w14:paraId="3BDF7469" w14:textId="77777777" w:rsidR="003F7481" w:rsidRPr="00922016" w:rsidRDefault="003F7481" w:rsidP="00515665">
      <w:pPr>
        <w:keepNext/>
      </w:pPr>
      <w:r w:rsidRPr="00922016">
        <w:rPr>
          <w:noProof/>
        </w:rPr>
        <w:drawing>
          <wp:inline distT="0" distB="0" distL="0" distR="0" wp14:anchorId="05030915" wp14:editId="09B8E1BE">
            <wp:extent cx="3245506" cy="3245506"/>
            <wp:effectExtent l="0" t="0" r="571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20">
                      <a:extLst>
                        <a:ext uri="{28A0092B-C50C-407E-A947-70E740481C1C}">
                          <a14:useLocalDpi xmlns:a14="http://schemas.microsoft.com/office/drawing/2010/main" val="0"/>
                        </a:ext>
                      </a:extLst>
                    </a:blip>
                    <a:stretch>
                      <a:fillRect/>
                    </a:stretch>
                  </pic:blipFill>
                  <pic:spPr>
                    <a:xfrm>
                      <a:off x="0" y="0"/>
                      <a:ext cx="3245506" cy="3245506"/>
                    </a:xfrm>
                    <a:prstGeom prst="rect">
                      <a:avLst/>
                    </a:prstGeom>
                  </pic:spPr>
                </pic:pic>
              </a:graphicData>
            </a:graphic>
          </wp:inline>
        </w:drawing>
      </w:r>
    </w:p>
    <w:p w14:paraId="515E3F0B" w14:textId="52E891A3" w:rsidR="00EB18BA" w:rsidRPr="00922016" w:rsidRDefault="003F7481" w:rsidP="00515665">
      <w:pPr>
        <w:pStyle w:val="Caption"/>
      </w:pPr>
      <w:bookmarkStart w:id="8" w:name="_Ref381546097"/>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9</w:t>
      </w:r>
      <w:r w:rsidR="001D4199">
        <w:fldChar w:fldCharType="end"/>
      </w:r>
      <w:bookmarkEnd w:id="8"/>
      <w:r w:rsidRPr="00922016">
        <w:t xml:space="preserve">: The distribution of FAS scores for all orthologs of 1605 </w:t>
      </w:r>
      <w:r w:rsidR="000975BB">
        <w:t>microsporidian LCA</w:t>
      </w:r>
      <w:r w:rsidRPr="00922016">
        <w:t xml:space="preserve"> proteins.</w:t>
      </w:r>
    </w:p>
    <w:p w14:paraId="6DFB3971" w14:textId="4AC7EC4F" w:rsidR="004A4204" w:rsidRPr="00922016" w:rsidRDefault="004A4204" w:rsidP="00515665">
      <w:r w:rsidRPr="00922016">
        <w:fldChar w:fldCharType="begin"/>
      </w:r>
      <w:r w:rsidRPr="00922016">
        <w:instrText xml:space="preserve"> REF _Ref381546185 \h </w:instrText>
      </w:r>
      <w:r w:rsidRPr="00922016">
        <w:fldChar w:fldCharType="separate"/>
      </w:r>
      <w:r w:rsidR="003F708E" w:rsidRPr="00922016">
        <w:t xml:space="preserve">Figure </w:t>
      </w:r>
      <w:r w:rsidR="003F708E">
        <w:rPr>
          <w:noProof/>
        </w:rPr>
        <w:t>A</w:t>
      </w:r>
      <w:r w:rsidR="003F708E">
        <w:noBreakHyphen/>
      </w:r>
      <w:r w:rsidR="003F708E">
        <w:rPr>
          <w:noProof/>
        </w:rPr>
        <w:t>10</w:t>
      </w:r>
      <w:r w:rsidRPr="00922016">
        <w:fldChar w:fldCharType="end"/>
      </w:r>
      <w:r w:rsidRPr="00922016">
        <w:t xml:space="preserve"> shows the full phylogenetic profile of 1607 </w:t>
      </w:r>
      <w:r w:rsidR="000975BB">
        <w:t>microsporidian LCA</w:t>
      </w:r>
      <w:r w:rsidRPr="00922016">
        <w:t xml:space="preserve"> proteins across 491 taxa that are grouped into phylum level. A large fraction of </w:t>
      </w:r>
      <w:r w:rsidR="0057765D" w:rsidRPr="00922016">
        <w:t>microsporidia</w:t>
      </w:r>
      <w:r w:rsidRPr="00922016">
        <w:t xml:space="preserve"> proteins spread through all studied taxa. </w:t>
      </w:r>
    </w:p>
    <w:p w14:paraId="3CD60327" w14:textId="77777777" w:rsidR="009708BB" w:rsidRPr="00922016" w:rsidRDefault="00EB18BA" w:rsidP="00515665">
      <w:pPr>
        <w:keepNext/>
      </w:pPr>
      <w:r w:rsidRPr="00922016">
        <w:rPr>
          <w:noProof/>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21">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05E71048" w:rsidR="00EB18BA" w:rsidRPr="00922016" w:rsidRDefault="009708BB" w:rsidP="00515665">
      <w:pPr>
        <w:pStyle w:val="Caption"/>
      </w:pPr>
      <w:bookmarkStart w:id="9" w:name="_Ref381546185"/>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10</w:t>
      </w:r>
      <w:r w:rsidR="001D4199">
        <w:fldChar w:fldCharType="end"/>
      </w:r>
      <w:bookmarkEnd w:id="9"/>
      <w:r w:rsidRPr="00922016">
        <w:t>:</w:t>
      </w:r>
      <w:r w:rsidR="00B47DAE" w:rsidRPr="00922016">
        <w:t xml:space="preserve"> The full phylogenetic profile of 1605 </w:t>
      </w:r>
      <w:r w:rsidR="000975BB">
        <w:t>microsporidian LCA</w:t>
      </w:r>
      <w:r w:rsidR="00B47DAE" w:rsidRPr="00922016">
        <w:t xml:space="preserve"> protein across 491 taxa grouped in phylum level. </w:t>
      </w:r>
      <w:r w:rsidR="0022251A" w:rsidRPr="00922016">
        <w:t xml:space="preserve">The color of the points denotes the </w:t>
      </w:r>
      <w:r w:rsidR="00C64EE6" w:rsidRPr="00922016">
        <w:t xml:space="preserve">FAS score between </w:t>
      </w:r>
      <w:r w:rsidR="0057765D" w:rsidRPr="00922016">
        <w:t>microsporidia</w:t>
      </w:r>
      <w:r w:rsidR="00C64EE6" w:rsidRPr="00922016">
        <w:t xml:space="preserve"> and non-</w:t>
      </w:r>
      <w:r w:rsidR="0057765D" w:rsidRPr="00922016">
        <w:t>microsporidia</w:t>
      </w:r>
      <w:r w:rsidR="00C64EE6" w:rsidRPr="00922016">
        <w:t xml:space="preserve"> protein. The size of the points depicts the percentage of species that have orthologs in each phylum.</w:t>
      </w:r>
    </w:p>
    <w:p w14:paraId="4AABF204" w14:textId="3EDBF44A" w:rsidR="00883209" w:rsidRPr="00922016" w:rsidRDefault="00336CB8" w:rsidP="00515665">
      <w:r w:rsidRPr="00922016">
        <w:t xml:space="preserve">Using PhyloProfile we estimated the evolutionary ages for </w:t>
      </w:r>
      <w:r w:rsidR="000975BB">
        <w:t>microsporidian LCA</w:t>
      </w:r>
      <w:r w:rsidRPr="00922016">
        <w:t xml:space="preserve"> proteins. The estimation result can be seen in </w:t>
      </w:r>
      <w:r w:rsidRPr="00922016">
        <w:fldChar w:fldCharType="begin"/>
      </w:r>
      <w:r w:rsidRPr="00922016">
        <w:instrText xml:space="preserve"> REF _Ref381546769 \h </w:instrText>
      </w:r>
      <w:r w:rsidRPr="00922016">
        <w:fldChar w:fldCharType="separate"/>
      </w:r>
      <w:r w:rsidR="003F708E" w:rsidRPr="00922016">
        <w:t xml:space="preserve">Figure </w:t>
      </w:r>
      <w:r w:rsidR="003F708E">
        <w:rPr>
          <w:noProof/>
        </w:rPr>
        <w:t>A</w:t>
      </w:r>
      <w:r w:rsidR="003F708E">
        <w:noBreakHyphen/>
      </w:r>
      <w:r w:rsidR="003F708E">
        <w:rPr>
          <w:noProof/>
        </w:rPr>
        <w:t>11</w:t>
      </w:r>
      <w:r w:rsidRPr="00922016">
        <w:fldChar w:fldCharType="end"/>
      </w:r>
      <w:r w:rsidRPr="00922016">
        <w:t xml:space="preserve">. As expected, 94% of the proteins are as old as the last eukaryotic common ancestor, while only 3% are specific to </w:t>
      </w:r>
      <w:r w:rsidR="0057765D" w:rsidRPr="00922016">
        <w:t>microsporidia</w:t>
      </w:r>
      <w:r w:rsidRPr="00922016">
        <w:t xml:space="preserve"> lineage.</w:t>
      </w:r>
    </w:p>
    <w:p w14:paraId="16C77CBE" w14:textId="77777777" w:rsidR="00883209" w:rsidRPr="00922016" w:rsidRDefault="00883209" w:rsidP="00515665">
      <w:pPr>
        <w:keepNext/>
      </w:pPr>
      <w:r w:rsidRPr="00922016">
        <w:rPr>
          <w:noProof/>
        </w:rPr>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22">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293C6B6F" w:rsidR="00883209" w:rsidRPr="00922016" w:rsidRDefault="00883209" w:rsidP="00515665">
      <w:pPr>
        <w:pStyle w:val="Caption"/>
      </w:pPr>
      <w:bookmarkStart w:id="10" w:name="_Ref381546769"/>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11</w:t>
      </w:r>
      <w:r w:rsidR="001D4199">
        <w:fldChar w:fldCharType="end"/>
      </w:r>
      <w:bookmarkEnd w:id="10"/>
      <w:r w:rsidR="00B57715" w:rsidRPr="00922016">
        <w:t>:</w:t>
      </w:r>
      <w:r w:rsidRPr="00922016">
        <w:t xml:space="preserve"> Gene age estimation of 1605 </w:t>
      </w:r>
      <w:r w:rsidR="000975BB">
        <w:t>microsporidian LCA</w:t>
      </w:r>
      <w:r w:rsidRPr="00922016">
        <w:t xml:space="preserve"> proteins. The fraction and corresponding absolute number of proteins for each estimated </w:t>
      </w:r>
      <w:r w:rsidR="00336CB8" w:rsidRPr="00922016">
        <w:t>evolutionary</w:t>
      </w:r>
      <w:r w:rsidRPr="00922016">
        <w:t xml:space="preserve"> age are written in </w:t>
      </w:r>
      <w:r w:rsidR="00D17CEF" w:rsidRPr="00922016">
        <w:t xml:space="preserve">each </w:t>
      </w:r>
      <w:r w:rsidRPr="00922016">
        <w:t xml:space="preserve">block. </w:t>
      </w:r>
      <w:r w:rsidR="00D17CEF" w:rsidRPr="00922016">
        <w:t>The colors denote the estimated ages for query proteins.</w:t>
      </w:r>
    </w:p>
    <w:p w14:paraId="417061A3" w14:textId="43CE1F44" w:rsidR="00883209" w:rsidRPr="00922016" w:rsidRDefault="003312E1" w:rsidP="00515665">
      <w:r w:rsidRPr="00922016">
        <w:t xml:space="preserve">Out of 42 </w:t>
      </w:r>
      <w:r w:rsidR="0057765D" w:rsidRPr="00922016">
        <w:t>microsporidia</w:t>
      </w:r>
      <w:r w:rsidRPr="00922016">
        <w:t xml:space="preserve"> specific proteins, only 6 have KO annotations</w:t>
      </w:r>
      <w:r w:rsidR="001A733E" w:rsidRPr="00922016">
        <w:t xml:space="preserve"> (see </w:t>
      </w:r>
      <w:r w:rsidR="001A733E" w:rsidRPr="00922016">
        <w:fldChar w:fldCharType="begin"/>
      </w:r>
      <w:r w:rsidR="001A733E" w:rsidRPr="00922016">
        <w:instrText xml:space="preserve"> REF _Ref381544331 \h </w:instrText>
      </w:r>
      <w:r w:rsidR="001A733E" w:rsidRPr="00922016">
        <w:fldChar w:fldCharType="separate"/>
      </w:r>
      <w:r w:rsidR="003F708E" w:rsidRPr="00922016">
        <w:t xml:space="preserve">Table </w:t>
      </w:r>
      <w:r w:rsidR="003F708E">
        <w:rPr>
          <w:noProof/>
        </w:rPr>
        <w:t>A</w:t>
      </w:r>
      <w:r w:rsidR="003F708E">
        <w:noBreakHyphen/>
      </w:r>
      <w:r w:rsidR="003F708E">
        <w:rPr>
          <w:noProof/>
        </w:rPr>
        <w:t>1</w:t>
      </w:r>
      <w:r w:rsidR="001A733E" w:rsidRPr="00922016">
        <w:fldChar w:fldCharType="end"/>
      </w:r>
      <w:r w:rsidR="0048194A" w:rsidRPr="00922016">
        <w:t>) or 8 if combine HamFAS and BlastKOALA</w:t>
      </w:r>
      <w:r w:rsidR="00BF24F5" w:rsidRPr="00922016">
        <w:t>.</w:t>
      </w:r>
    </w:p>
    <w:p w14:paraId="3F7A34F4" w14:textId="16EE409C" w:rsidR="005E611E" w:rsidRPr="00922016" w:rsidRDefault="005E611E" w:rsidP="00515665">
      <w:pPr>
        <w:pStyle w:val="Caption"/>
        <w:keepNext/>
      </w:pPr>
      <w:bookmarkStart w:id="11" w:name="_Ref381544331"/>
      <w:r w:rsidRPr="00922016">
        <w:t xml:space="preserve">Table </w:t>
      </w:r>
      <w:r w:rsidR="00417319">
        <w:fldChar w:fldCharType="begin"/>
      </w:r>
      <w:r w:rsidR="00417319">
        <w:instrText xml:space="preserve"> STYLEREF 1 \s </w:instrText>
      </w:r>
      <w:r w:rsidR="00417319">
        <w:fldChar w:fldCharType="separate"/>
      </w:r>
      <w:r w:rsidR="003F708E">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3F708E">
        <w:rPr>
          <w:noProof/>
        </w:rPr>
        <w:t>1</w:t>
      </w:r>
      <w:r w:rsidR="00417319">
        <w:fldChar w:fldCharType="end"/>
      </w:r>
      <w:bookmarkEnd w:id="11"/>
      <w:r w:rsidRPr="00922016">
        <w:t xml:space="preserve">: KO annotation for 42 </w:t>
      </w:r>
      <w:r w:rsidR="0057765D" w:rsidRPr="00922016">
        <w:t>microsporidia</w:t>
      </w:r>
      <w:r w:rsidRPr="00922016">
        <w:t xml:space="preserve"> specific proteins</w:t>
      </w:r>
      <w:r w:rsidR="0048194A" w:rsidRPr="00922016">
        <w:t xml:space="preserve"> using HamFAS approach</w:t>
      </w:r>
    </w:p>
    <w:tbl>
      <w:tblPr>
        <w:tblStyle w:val="TableGrid"/>
        <w:tblW w:w="0" w:type="auto"/>
        <w:tblLook w:val="04A0" w:firstRow="1" w:lastRow="0" w:firstColumn="1" w:lastColumn="0" w:noHBand="0" w:noVBand="1"/>
      </w:tblPr>
      <w:tblGrid>
        <w:gridCol w:w="1526"/>
        <w:gridCol w:w="1559"/>
        <w:gridCol w:w="5635"/>
      </w:tblGrid>
      <w:tr w:rsidR="003312E1" w:rsidRPr="00922016" w14:paraId="6D2BAD34" w14:textId="77777777" w:rsidTr="003312E1">
        <w:tc>
          <w:tcPr>
            <w:tcW w:w="1526" w:type="dxa"/>
          </w:tcPr>
          <w:p w14:paraId="265E9B8E" w14:textId="3C65FD5D" w:rsidR="003312E1" w:rsidRPr="00922016" w:rsidRDefault="003312E1" w:rsidP="00515665">
            <w:r w:rsidRPr="00922016">
              <w:t>LCA protein</w:t>
            </w:r>
          </w:p>
        </w:tc>
        <w:tc>
          <w:tcPr>
            <w:tcW w:w="1559" w:type="dxa"/>
          </w:tcPr>
          <w:p w14:paraId="16826F3B" w14:textId="7ACB3984" w:rsidR="003312E1" w:rsidRPr="00922016" w:rsidRDefault="003312E1" w:rsidP="00515665">
            <w:r w:rsidRPr="00922016">
              <w:t>KO annotation</w:t>
            </w:r>
          </w:p>
        </w:tc>
        <w:tc>
          <w:tcPr>
            <w:tcW w:w="5635" w:type="dxa"/>
          </w:tcPr>
          <w:p w14:paraId="24F1D957" w14:textId="67BADF7F" w:rsidR="003312E1" w:rsidRPr="00922016" w:rsidRDefault="003312E1" w:rsidP="00515665">
            <w:r w:rsidRPr="00922016">
              <w:t>Description</w:t>
            </w:r>
          </w:p>
        </w:tc>
      </w:tr>
      <w:tr w:rsidR="003312E1" w:rsidRPr="00922016" w14:paraId="6D3D906B" w14:textId="77777777" w:rsidTr="003312E1">
        <w:tc>
          <w:tcPr>
            <w:tcW w:w="1526" w:type="dxa"/>
          </w:tcPr>
          <w:p w14:paraId="3FA0927C" w14:textId="4A8A3925" w:rsidR="003312E1" w:rsidRPr="00922016" w:rsidRDefault="003312E1" w:rsidP="00515665">
            <w:r w:rsidRPr="00922016">
              <w:rPr>
                <w:highlight w:val="yellow"/>
              </w:rPr>
              <w:t>OG_1349</w:t>
            </w:r>
          </w:p>
        </w:tc>
        <w:tc>
          <w:tcPr>
            <w:tcW w:w="1559" w:type="dxa"/>
          </w:tcPr>
          <w:p w14:paraId="0E207CC9" w14:textId="64E38284" w:rsidR="003312E1" w:rsidRPr="00922016" w:rsidRDefault="003312E1" w:rsidP="00515665">
            <w:r w:rsidRPr="00922016">
              <w:t>K18592</w:t>
            </w:r>
          </w:p>
        </w:tc>
        <w:tc>
          <w:tcPr>
            <w:tcW w:w="5635" w:type="dxa"/>
          </w:tcPr>
          <w:p w14:paraId="0F5FE76A" w14:textId="7A6A1C8E" w:rsidR="003312E1" w:rsidRPr="00922016" w:rsidRDefault="003312E1" w:rsidP="00515665">
            <w:r w:rsidRPr="00922016">
              <w:t>gamma-glutamyltranspeptidase / glutathione hydrolase / leukotriene-C4 hydrolase</w:t>
            </w:r>
          </w:p>
        </w:tc>
      </w:tr>
      <w:tr w:rsidR="003312E1" w:rsidRPr="00922016" w14:paraId="21602E51" w14:textId="77777777" w:rsidTr="003312E1">
        <w:tc>
          <w:tcPr>
            <w:tcW w:w="1526" w:type="dxa"/>
          </w:tcPr>
          <w:p w14:paraId="6DDA3A93" w14:textId="33BF2E4A" w:rsidR="003312E1" w:rsidRPr="00922016" w:rsidRDefault="003312E1" w:rsidP="00515665">
            <w:r w:rsidRPr="00922016">
              <w:t>OG_1378</w:t>
            </w:r>
          </w:p>
        </w:tc>
        <w:tc>
          <w:tcPr>
            <w:tcW w:w="1559" w:type="dxa"/>
          </w:tcPr>
          <w:p w14:paraId="68061435" w14:textId="0712E7C9" w:rsidR="003312E1" w:rsidRPr="00922016" w:rsidRDefault="003312E1" w:rsidP="00515665">
            <w:r w:rsidRPr="00922016">
              <w:t>K09485</w:t>
            </w:r>
          </w:p>
        </w:tc>
        <w:tc>
          <w:tcPr>
            <w:tcW w:w="5635" w:type="dxa"/>
          </w:tcPr>
          <w:p w14:paraId="4C422A5E" w14:textId="18537DF9" w:rsidR="003312E1" w:rsidRPr="00922016" w:rsidRDefault="003312E1" w:rsidP="00515665">
            <w:r w:rsidRPr="00922016">
              <w:t>heat shock protein 110kDa</w:t>
            </w:r>
          </w:p>
        </w:tc>
      </w:tr>
      <w:tr w:rsidR="003312E1" w:rsidRPr="00922016" w14:paraId="4550C72C" w14:textId="77777777" w:rsidTr="003312E1">
        <w:tc>
          <w:tcPr>
            <w:tcW w:w="1526" w:type="dxa"/>
          </w:tcPr>
          <w:p w14:paraId="01DDAEEC" w14:textId="146FC837" w:rsidR="003312E1" w:rsidRPr="00922016" w:rsidRDefault="003312E1" w:rsidP="00515665">
            <w:r w:rsidRPr="00922016">
              <w:t>OG_1710</w:t>
            </w:r>
          </w:p>
        </w:tc>
        <w:tc>
          <w:tcPr>
            <w:tcW w:w="1559" w:type="dxa"/>
          </w:tcPr>
          <w:p w14:paraId="308C50E1" w14:textId="7B52B7B9" w:rsidR="003312E1" w:rsidRPr="00922016" w:rsidRDefault="003312E1" w:rsidP="00515665">
            <w:r w:rsidRPr="00922016">
              <w:t>K04802</w:t>
            </w:r>
          </w:p>
        </w:tc>
        <w:tc>
          <w:tcPr>
            <w:tcW w:w="5635" w:type="dxa"/>
          </w:tcPr>
          <w:p w14:paraId="1207839D" w14:textId="33C0AF40" w:rsidR="003312E1" w:rsidRPr="00922016" w:rsidRDefault="003312E1" w:rsidP="00515665">
            <w:r w:rsidRPr="00922016">
              <w:t>proliferating cell nuclear antigen</w:t>
            </w:r>
          </w:p>
        </w:tc>
      </w:tr>
      <w:tr w:rsidR="003312E1" w:rsidRPr="00922016" w14:paraId="62C6F6B9" w14:textId="77777777" w:rsidTr="003312E1">
        <w:tc>
          <w:tcPr>
            <w:tcW w:w="1526" w:type="dxa"/>
          </w:tcPr>
          <w:p w14:paraId="46F5B21C" w14:textId="1F60A526" w:rsidR="003312E1" w:rsidRPr="00922016" w:rsidRDefault="003312E1" w:rsidP="00515665">
            <w:r w:rsidRPr="00922016">
              <w:t>OG_2013</w:t>
            </w:r>
          </w:p>
        </w:tc>
        <w:tc>
          <w:tcPr>
            <w:tcW w:w="1559" w:type="dxa"/>
          </w:tcPr>
          <w:p w14:paraId="5ABEAED1" w14:textId="2F5F2CC5" w:rsidR="003312E1" w:rsidRPr="00922016" w:rsidRDefault="003312E1" w:rsidP="00515665">
            <w:r w:rsidRPr="00922016">
              <w:t>K02155</w:t>
            </w:r>
          </w:p>
        </w:tc>
        <w:tc>
          <w:tcPr>
            <w:tcW w:w="5635" w:type="dxa"/>
          </w:tcPr>
          <w:p w14:paraId="60456F2D" w14:textId="51FCDED7" w:rsidR="003312E1" w:rsidRPr="00922016" w:rsidRDefault="003312E1" w:rsidP="00515665">
            <w:r w:rsidRPr="00922016">
              <w:t>V-type H+-transporting ATPase 16kDa proteolipid subunit</w:t>
            </w:r>
          </w:p>
        </w:tc>
      </w:tr>
      <w:tr w:rsidR="003312E1" w:rsidRPr="00922016" w14:paraId="481C2FDC" w14:textId="77777777" w:rsidTr="003312E1">
        <w:tc>
          <w:tcPr>
            <w:tcW w:w="1526" w:type="dxa"/>
          </w:tcPr>
          <w:p w14:paraId="05F40E32" w14:textId="59AC5B00" w:rsidR="003312E1" w:rsidRPr="00922016" w:rsidRDefault="003312E1" w:rsidP="00515665">
            <w:r w:rsidRPr="00922016">
              <w:t>OG_2250</w:t>
            </w:r>
          </w:p>
        </w:tc>
        <w:tc>
          <w:tcPr>
            <w:tcW w:w="1559" w:type="dxa"/>
          </w:tcPr>
          <w:p w14:paraId="7ED158B8" w14:textId="71453F14" w:rsidR="003312E1" w:rsidRPr="00922016" w:rsidRDefault="003312E1" w:rsidP="00515665">
            <w:r w:rsidRPr="00922016">
              <w:t>K02896</w:t>
            </w:r>
          </w:p>
        </w:tc>
        <w:tc>
          <w:tcPr>
            <w:tcW w:w="5635" w:type="dxa"/>
          </w:tcPr>
          <w:p w14:paraId="404592C4" w14:textId="31D0A75B" w:rsidR="003312E1" w:rsidRPr="00922016" w:rsidRDefault="003312E1" w:rsidP="00515665">
            <w:r w:rsidRPr="00922016">
              <w:t>large subunit ribosomal protein L24e</w:t>
            </w:r>
          </w:p>
        </w:tc>
      </w:tr>
      <w:tr w:rsidR="003312E1" w:rsidRPr="00922016" w14:paraId="2C6BF916" w14:textId="77777777" w:rsidTr="003312E1">
        <w:tc>
          <w:tcPr>
            <w:tcW w:w="1526" w:type="dxa"/>
          </w:tcPr>
          <w:p w14:paraId="7C64EFC6" w14:textId="442BF1AE" w:rsidR="003312E1" w:rsidRPr="00922016" w:rsidRDefault="003312E1" w:rsidP="00515665">
            <w:r w:rsidRPr="00922016">
              <w:t>OG_2280</w:t>
            </w:r>
          </w:p>
        </w:tc>
        <w:tc>
          <w:tcPr>
            <w:tcW w:w="1559" w:type="dxa"/>
          </w:tcPr>
          <w:p w14:paraId="474F6B80" w14:textId="0891E758" w:rsidR="003312E1" w:rsidRPr="00922016" w:rsidRDefault="003312E1" w:rsidP="00515665">
            <w:r w:rsidRPr="00922016">
              <w:t>K02180</w:t>
            </w:r>
          </w:p>
        </w:tc>
        <w:tc>
          <w:tcPr>
            <w:tcW w:w="5635" w:type="dxa"/>
          </w:tcPr>
          <w:p w14:paraId="4CDBEEFB" w14:textId="65FB388A" w:rsidR="003312E1" w:rsidRPr="00922016" w:rsidRDefault="00B021CA" w:rsidP="00515665">
            <w:r w:rsidRPr="00922016">
              <w:t>cell cycle arrest protein BUB3</w:t>
            </w:r>
          </w:p>
        </w:tc>
      </w:tr>
    </w:tbl>
    <w:p w14:paraId="71A7C800" w14:textId="77777777" w:rsidR="003312E1" w:rsidRPr="00922016" w:rsidRDefault="003312E1" w:rsidP="00515665"/>
    <w:p w14:paraId="7C86F802" w14:textId="120AFC32" w:rsidR="0048194A" w:rsidRPr="00922016" w:rsidRDefault="0048194A" w:rsidP="00515665">
      <w:pPr>
        <w:pStyle w:val="Caption"/>
        <w:keepNext/>
      </w:pPr>
      <w:r w:rsidRPr="00922016">
        <w:t xml:space="preserve">Table </w:t>
      </w:r>
      <w:r w:rsidR="00417319">
        <w:fldChar w:fldCharType="begin"/>
      </w:r>
      <w:r w:rsidR="00417319">
        <w:instrText xml:space="preserve"> STYLEREF 1 \s </w:instrText>
      </w:r>
      <w:r w:rsidR="00417319">
        <w:fldChar w:fldCharType="separate"/>
      </w:r>
      <w:r w:rsidR="003F708E">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3F708E">
        <w:rPr>
          <w:noProof/>
        </w:rPr>
        <w:t>2</w:t>
      </w:r>
      <w:r w:rsidR="00417319">
        <w:fldChar w:fldCharType="end"/>
      </w:r>
      <w:r w:rsidRPr="00922016">
        <w:t xml:space="preserve">: KO annotation for 42 </w:t>
      </w:r>
      <w:r w:rsidR="0057765D" w:rsidRPr="00922016">
        <w:t>microsporidia</w:t>
      </w:r>
      <w:r w:rsidRPr="00922016">
        <w:t xml:space="preserve"> specific proteins using BlastKOALA</w:t>
      </w:r>
    </w:p>
    <w:tbl>
      <w:tblPr>
        <w:tblStyle w:val="TableGrid"/>
        <w:tblW w:w="0" w:type="auto"/>
        <w:tblLook w:val="04A0" w:firstRow="1" w:lastRow="0" w:firstColumn="1" w:lastColumn="0" w:noHBand="0" w:noVBand="1"/>
      </w:tblPr>
      <w:tblGrid>
        <w:gridCol w:w="1526"/>
        <w:gridCol w:w="1559"/>
        <w:gridCol w:w="5635"/>
      </w:tblGrid>
      <w:tr w:rsidR="002F205E" w:rsidRPr="00922016" w14:paraId="2F549190" w14:textId="77777777" w:rsidTr="002F205E">
        <w:tc>
          <w:tcPr>
            <w:tcW w:w="1526" w:type="dxa"/>
          </w:tcPr>
          <w:p w14:paraId="06FEA023" w14:textId="3F93F007" w:rsidR="002F205E" w:rsidRPr="00922016" w:rsidRDefault="002F205E" w:rsidP="00515665">
            <w:r w:rsidRPr="00922016">
              <w:t>LCA protein</w:t>
            </w:r>
          </w:p>
        </w:tc>
        <w:tc>
          <w:tcPr>
            <w:tcW w:w="1559" w:type="dxa"/>
          </w:tcPr>
          <w:p w14:paraId="71520EAB" w14:textId="296C0CB8" w:rsidR="002F205E" w:rsidRPr="00922016" w:rsidRDefault="002F205E" w:rsidP="00515665">
            <w:r w:rsidRPr="00922016">
              <w:t>KO annotation</w:t>
            </w:r>
          </w:p>
        </w:tc>
        <w:tc>
          <w:tcPr>
            <w:tcW w:w="5635" w:type="dxa"/>
          </w:tcPr>
          <w:p w14:paraId="7409998C" w14:textId="3130AFF5" w:rsidR="002F205E" w:rsidRPr="00922016" w:rsidRDefault="002F205E" w:rsidP="00515665">
            <w:r w:rsidRPr="00922016">
              <w:t>Description</w:t>
            </w:r>
          </w:p>
        </w:tc>
      </w:tr>
      <w:tr w:rsidR="002F205E" w:rsidRPr="00922016" w14:paraId="5C317F57" w14:textId="77777777" w:rsidTr="002F205E">
        <w:tc>
          <w:tcPr>
            <w:tcW w:w="1526" w:type="dxa"/>
          </w:tcPr>
          <w:p w14:paraId="5A6104F9" w14:textId="1711AD46" w:rsidR="002F205E" w:rsidRPr="00922016" w:rsidRDefault="002F205E" w:rsidP="00515665">
            <w:r w:rsidRPr="00922016">
              <w:rPr>
                <w:highlight w:val="yellow"/>
              </w:rPr>
              <w:t>OG_1087</w:t>
            </w:r>
          </w:p>
        </w:tc>
        <w:tc>
          <w:tcPr>
            <w:tcW w:w="1559" w:type="dxa"/>
          </w:tcPr>
          <w:p w14:paraId="57089F1F" w14:textId="7817D15B" w:rsidR="002F205E" w:rsidRPr="00922016" w:rsidRDefault="002F205E" w:rsidP="00515665">
            <w:r w:rsidRPr="00922016">
              <w:t>K17866</w:t>
            </w:r>
          </w:p>
        </w:tc>
        <w:tc>
          <w:tcPr>
            <w:tcW w:w="5635" w:type="dxa"/>
          </w:tcPr>
          <w:p w14:paraId="00CD39DD" w14:textId="791B472F" w:rsidR="002F205E" w:rsidRPr="00922016" w:rsidRDefault="0048194A" w:rsidP="00515665">
            <w:r w:rsidRPr="00922016">
              <w:t>diphthamide biosynthesis protein 2</w:t>
            </w:r>
          </w:p>
        </w:tc>
      </w:tr>
      <w:tr w:rsidR="002F205E" w:rsidRPr="00922016" w14:paraId="1DFB73AB" w14:textId="77777777" w:rsidTr="002F205E">
        <w:tc>
          <w:tcPr>
            <w:tcW w:w="1526" w:type="dxa"/>
          </w:tcPr>
          <w:p w14:paraId="0DD7BD12" w14:textId="52913485" w:rsidR="002F205E" w:rsidRPr="00922016" w:rsidRDefault="002F205E" w:rsidP="00515665">
            <w:r w:rsidRPr="00922016">
              <w:t>OG_1378</w:t>
            </w:r>
          </w:p>
        </w:tc>
        <w:tc>
          <w:tcPr>
            <w:tcW w:w="1559" w:type="dxa"/>
          </w:tcPr>
          <w:p w14:paraId="287D25DF" w14:textId="5D09AEBF" w:rsidR="002F205E" w:rsidRPr="00922016" w:rsidRDefault="002F205E" w:rsidP="00515665">
            <w:r w:rsidRPr="00922016">
              <w:t>K09485</w:t>
            </w:r>
          </w:p>
        </w:tc>
        <w:tc>
          <w:tcPr>
            <w:tcW w:w="5635" w:type="dxa"/>
          </w:tcPr>
          <w:p w14:paraId="642296AE" w14:textId="77777777" w:rsidR="002F205E" w:rsidRPr="00922016" w:rsidRDefault="002F205E" w:rsidP="00515665"/>
        </w:tc>
      </w:tr>
      <w:tr w:rsidR="002F205E" w:rsidRPr="00922016" w14:paraId="141C7D1B" w14:textId="77777777" w:rsidTr="002F205E">
        <w:tc>
          <w:tcPr>
            <w:tcW w:w="1526" w:type="dxa"/>
          </w:tcPr>
          <w:p w14:paraId="1B542B0E" w14:textId="23F8219E" w:rsidR="002F205E" w:rsidRPr="00922016" w:rsidRDefault="002F205E" w:rsidP="00515665">
            <w:r w:rsidRPr="00922016">
              <w:t>OG_1378</w:t>
            </w:r>
          </w:p>
        </w:tc>
        <w:tc>
          <w:tcPr>
            <w:tcW w:w="1559" w:type="dxa"/>
          </w:tcPr>
          <w:p w14:paraId="07047BE6" w14:textId="3923A6A1" w:rsidR="002F205E" w:rsidRPr="00922016" w:rsidRDefault="002F205E" w:rsidP="00515665">
            <w:r w:rsidRPr="00922016">
              <w:rPr>
                <w:highlight w:val="yellow"/>
              </w:rPr>
              <w:t>K09489</w:t>
            </w:r>
          </w:p>
        </w:tc>
        <w:tc>
          <w:tcPr>
            <w:tcW w:w="5635" w:type="dxa"/>
          </w:tcPr>
          <w:p w14:paraId="5211E8CA" w14:textId="77772281" w:rsidR="002F205E" w:rsidRPr="00922016" w:rsidRDefault="0048194A" w:rsidP="00515665">
            <w:r w:rsidRPr="00922016">
              <w:t>heat shock 70kDa protein 4</w:t>
            </w:r>
          </w:p>
        </w:tc>
      </w:tr>
      <w:tr w:rsidR="002F205E" w:rsidRPr="00922016" w14:paraId="131F9345" w14:textId="77777777" w:rsidTr="002F205E">
        <w:tc>
          <w:tcPr>
            <w:tcW w:w="1526" w:type="dxa"/>
          </w:tcPr>
          <w:p w14:paraId="1A9B8DDA" w14:textId="77777777" w:rsidR="002F205E" w:rsidRPr="00922016" w:rsidRDefault="002F205E" w:rsidP="00515665">
            <w:r w:rsidRPr="00922016">
              <w:rPr>
                <w:highlight w:val="yellow"/>
              </w:rPr>
              <w:t>OG_1515</w:t>
            </w:r>
          </w:p>
        </w:tc>
        <w:tc>
          <w:tcPr>
            <w:tcW w:w="1559" w:type="dxa"/>
          </w:tcPr>
          <w:p w14:paraId="5C9D9CEA" w14:textId="77777777" w:rsidR="002F205E" w:rsidRPr="00922016" w:rsidRDefault="002F205E" w:rsidP="00515665">
            <w:r w:rsidRPr="00922016">
              <w:t>K08803</w:t>
            </w:r>
          </w:p>
        </w:tc>
        <w:tc>
          <w:tcPr>
            <w:tcW w:w="5635" w:type="dxa"/>
          </w:tcPr>
          <w:p w14:paraId="2599AA1B" w14:textId="63155EC1" w:rsidR="002F205E" w:rsidRPr="00922016" w:rsidRDefault="0048194A" w:rsidP="00515665">
            <w:r w:rsidRPr="00922016">
              <w:t>death-associated protein kinase</w:t>
            </w:r>
          </w:p>
        </w:tc>
      </w:tr>
      <w:tr w:rsidR="002F205E" w:rsidRPr="00922016" w14:paraId="3F5B4538" w14:textId="77777777" w:rsidTr="002F205E">
        <w:tc>
          <w:tcPr>
            <w:tcW w:w="1526" w:type="dxa"/>
          </w:tcPr>
          <w:p w14:paraId="199BDE3E" w14:textId="5CB6D136" w:rsidR="002F205E" w:rsidRPr="00922016" w:rsidRDefault="002F205E" w:rsidP="00515665">
            <w:r w:rsidRPr="00922016">
              <w:t>OG_1710</w:t>
            </w:r>
          </w:p>
        </w:tc>
        <w:tc>
          <w:tcPr>
            <w:tcW w:w="1559" w:type="dxa"/>
          </w:tcPr>
          <w:p w14:paraId="0BA9A93F" w14:textId="4547C746" w:rsidR="002F205E" w:rsidRPr="00922016" w:rsidRDefault="002F205E" w:rsidP="00515665">
            <w:r w:rsidRPr="00922016">
              <w:rPr>
                <w:highlight w:val="yellow"/>
              </w:rPr>
              <w:t>K14848</w:t>
            </w:r>
          </w:p>
        </w:tc>
        <w:tc>
          <w:tcPr>
            <w:tcW w:w="5635" w:type="dxa"/>
          </w:tcPr>
          <w:p w14:paraId="06CE9C9F" w14:textId="5F585008" w:rsidR="002F205E" w:rsidRPr="00922016" w:rsidRDefault="0048194A" w:rsidP="00515665">
            <w:r w:rsidRPr="00922016">
              <w:t>ribosome assembly protein RRB1</w:t>
            </w:r>
          </w:p>
        </w:tc>
      </w:tr>
      <w:tr w:rsidR="002F205E" w:rsidRPr="00922016" w14:paraId="1DF33FB8" w14:textId="77777777" w:rsidTr="002F205E">
        <w:tc>
          <w:tcPr>
            <w:tcW w:w="1526" w:type="dxa"/>
          </w:tcPr>
          <w:p w14:paraId="41C9A5EC" w14:textId="493856E7" w:rsidR="002F205E" w:rsidRPr="00922016" w:rsidRDefault="002F205E" w:rsidP="00515665">
            <w:r w:rsidRPr="00922016">
              <w:t>OG_2013</w:t>
            </w:r>
          </w:p>
        </w:tc>
        <w:tc>
          <w:tcPr>
            <w:tcW w:w="1559" w:type="dxa"/>
          </w:tcPr>
          <w:p w14:paraId="6FEF1683" w14:textId="268C9373" w:rsidR="002F205E" w:rsidRPr="00922016" w:rsidRDefault="002F205E" w:rsidP="00515665">
            <w:r w:rsidRPr="00922016">
              <w:t>K02155</w:t>
            </w:r>
          </w:p>
        </w:tc>
        <w:tc>
          <w:tcPr>
            <w:tcW w:w="5635" w:type="dxa"/>
          </w:tcPr>
          <w:p w14:paraId="423FA03E" w14:textId="77777777" w:rsidR="002F205E" w:rsidRPr="00922016" w:rsidRDefault="002F205E" w:rsidP="00515665"/>
        </w:tc>
      </w:tr>
      <w:tr w:rsidR="002F205E" w:rsidRPr="00922016" w14:paraId="4B9C60BF" w14:textId="77777777" w:rsidTr="002F205E">
        <w:tc>
          <w:tcPr>
            <w:tcW w:w="1526" w:type="dxa"/>
          </w:tcPr>
          <w:p w14:paraId="17E03D7A" w14:textId="23170D9A" w:rsidR="002F205E" w:rsidRPr="00922016" w:rsidRDefault="002F205E" w:rsidP="00515665">
            <w:r w:rsidRPr="00922016">
              <w:t>OG_2250</w:t>
            </w:r>
          </w:p>
        </w:tc>
        <w:tc>
          <w:tcPr>
            <w:tcW w:w="1559" w:type="dxa"/>
          </w:tcPr>
          <w:p w14:paraId="10A33DAD" w14:textId="0F35546C" w:rsidR="002F205E" w:rsidRPr="00922016" w:rsidRDefault="002F205E" w:rsidP="00515665">
            <w:r w:rsidRPr="00922016">
              <w:t>K02896</w:t>
            </w:r>
          </w:p>
        </w:tc>
        <w:tc>
          <w:tcPr>
            <w:tcW w:w="5635" w:type="dxa"/>
          </w:tcPr>
          <w:p w14:paraId="6181CCD8" w14:textId="77777777" w:rsidR="002F205E" w:rsidRPr="00922016" w:rsidRDefault="002F205E" w:rsidP="00515665"/>
        </w:tc>
      </w:tr>
      <w:tr w:rsidR="002F205E" w:rsidRPr="00922016" w14:paraId="0A9D5E08" w14:textId="77777777" w:rsidTr="002F205E">
        <w:tc>
          <w:tcPr>
            <w:tcW w:w="1526" w:type="dxa"/>
          </w:tcPr>
          <w:p w14:paraId="46A3324D" w14:textId="762B52BE" w:rsidR="002F205E" w:rsidRPr="00922016" w:rsidRDefault="0048194A" w:rsidP="00515665">
            <w:r w:rsidRPr="00922016">
              <w:t>OG_2280</w:t>
            </w:r>
          </w:p>
        </w:tc>
        <w:tc>
          <w:tcPr>
            <w:tcW w:w="1559" w:type="dxa"/>
          </w:tcPr>
          <w:p w14:paraId="7DCD984C" w14:textId="713E87EC" w:rsidR="002F205E" w:rsidRPr="00922016" w:rsidRDefault="0048194A" w:rsidP="00515665">
            <w:r w:rsidRPr="00922016">
              <w:t>K02180</w:t>
            </w:r>
          </w:p>
        </w:tc>
        <w:tc>
          <w:tcPr>
            <w:tcW w:w="5635" w:type="dxa"/>
          </w:tcPr>
          <w:p w14:paraId="5358A421" w14:textId="77777777" w:rsidR="002F205E" w:rsidRPr="00922016" w:rsidRDefault="002F205E" w:rsidP="00515665"/>
        </w:tc>
      </w:tr>
    </w:tbl>
    <w:p w14:paraId="6AF09A20" w14:textId="77777777" w:rsidR="002F205E" w:rsidRPr="00922016" w:rsidRDefault="002F205E" w:rsidP="00515665"/>
    <w:p w14:paraId="485C4771" w14:textId="1EC50773" w:rsidR="00B021CA" w:rsidRPr="00922016" w:rsidRDefault="00B021CA" w:rsidP="00515665">
      <w:r w:rsidRPr="00922016">
        <w:t>G</w:t>
      </w:r>
      <w:r w:rsidR="00EE1D50" w:rsidRPr="00922016">
        <w:t xml:space="preserve">ene </w:t>
      </w:r>
      <w:r w:rsidRPr="00922016">
        <w:t>O</w:t>
      </w:r>
      <w:r w:rsidR="00EE1D50" w:rsidRPr="00922016">
        <w:t>ntology terms</w:t>
      </w:r>
      <w:r w:rsidR="009C2ADA">
        <w:t xml:space="preserve"> </w:t>
      </w:r>
      <w:r w:rsidR="009C2ADA">
        <w:fldChar w:fldCharType="begin"/>
      </w:r>
      <w:r w:rsidR="009C2ADA">
        <w:instrText xml:space="preserve"> ADDIN ZOTERO_ITEM CSL_CITATION {"citationID":"JOW8osGI","properties":{"formattedCitation":"\\uldash{(Ashburner {\\i{}et al.}, 2000)}","plainCitation":"(Ashburner et al., 2000)","noteIndex":0},"citationItems":[{"id":24,"uris":["http://zotero.org/users/4800858/items/JBQKZT4D"],"uri":["http://zotero.org/users/4800858/items/JBQKZT4D"],"itemData":{"id":24,"type":"article-journal","title":"Gene ontology: Tool for the unification of biology","container-title":"Nature Genetics","page":"25-29","volume":"25","issue":"1","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 (Print)\\r1061-4036 (Linking)","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schema":"https://github.com/citation-style-language/schema/raw/master/csl-citation.json"} </w:instrText>
      </w:r>
      <w:r w:rsidR="009C2ADA">
        <w:fldChar w:fldCharType="separate"/>
      </w:r>
      <w:r w:rsidR="009C2ADA" w:rsidRPr="009C2ADA">
        <w:rPr>
          <w:rFonts w:ascii="Calibri"/>
          <w:szCs w:val="24"/>
          <w:u w:val="dash"/>
        </w:rPr>
        <w:t xml:space="preserve">(Ashburner </w:t>
      </w:r>
      <w:r w:rsidR="009C2ADA" w:rsidRPr="009C2ADA">
        <w:rPr>
          <w:rFonts w:ascii="Calibri"/>
          <w:i/>
          <w:iCs/>
          <w:szCs w:val="24"/>
          <w:u w:val="dash"/>
        </w:rPr>
        <w:t>et al.</w:t>
      </w:r>
      <w:r w:rsidR="009C2ADA" w:rsidRPr="009C2ADA">
        <w:rPr>
          <w:rFonts w:ascii="Calibri"/>
          <w:szCs w:val="24"/>
          <w:u w:val="dash"/>
        </w:rPr>
        <w:t>, 2000)</w:t>
      </w:r>
      <w:r w:rsidR="009C2ADA">
        <w:fldChar w:fldCharType="end"/>
      </w:r>
      <w:r w:rsidRPr="00922016">
        <w:t xml:space="preserve"> </w:t>
      </w:r>
      <w:r w:rsidR="00EE1D50" w:rsidRPr="00922016">
        <w:t>were assigned by Blast2GO v5.0.13</w:t>
      </w:r>
      <w:r w:rsidR="009C2ADA">
        <w:t xml:space="preserve"> </w:t>
      </w:r>
      <w:r w:rsidR="009C2ADA">
        <w:fldChar w:fldCharType="begin"/>
      </w:r>
      <w:r w:rsidR="009C2ADA">
        <w:instrText xml:space="preserve"> ADDIN ZOTERO_ITEM CSL_CITATION {"citationID":"ABGMewvV","properties":{"formattedCitation":"\\uldash{(G\\uc0\\u246{}tz {\\i{}et al.}, 2008)}","plainCitation":"(Götz et al., 2008)","noteIndex":0},"citationItems":[{"id":23,"uris":["http://zotero.org/users/4800858/items/5JEDR9WJ"],"uri":["http://zotero.org/users/4800858/items/5JEDR9WJ"],"itemData":{"id":23,"type":"article-journal","title":"High-throughput functional annotation and data mining with the Blast2GO suite","container-title":"Nucleic Acids Research","page":"3420-3435","volume":"36","issue":"10","abstract":"Functional genomics technologies have been widely adopted in the biological research of both model and non-model species. An efficient functional annotation of DNA or protein sequences is a major requirement for the successful application of these approaches as functional information on gene products is often the key to the interpretation of experimental results. Therefore, there is an increasing need for bioinformatics resources which are able to cope with large amount of sequence data, produce valuable annotation results and are easily accessible to laboratories where functional genomics projects are being undertaken. We present the Blast2GO suite as an integrated and biologist-oriented solution for the high-throughput and automatic functional annotation of DNA or protein sequences based on the Gene Ontology vocabulary. The most outstanding Blast2GO features are: (i) the combination of various annotation strategies and tools controlling type and intensity of annotation, (ii) the numerous graphical features such as the interactive GO-graph visualization for gene-set function profiling or descriptive charts, (iii) the general sequence management features and (iv) high-throughput capabilities. We used the Blast2GO framework to carry out a detailed analysis of annotation behaviour through homology transfer and its impact in functional genomics research. Our aim is to offer biologists useful information to take into account when addressing the task of functionally characterizing their sequence data.","DOI":"10.1093/nar/gkn176","ISSN":"1362-4962 (Electronic)\\n0305-1048 (Linking)","author":[{"family":"Götz","given":"Stefan"},{"family":"García-Gómez","given":"Juan Miguel"},{"family":"Terol","given":"Javier"},{"family":"Williams","given":"Tim D."},{"family":"Nagaraj","given":"Shivashankar H."},{"family":"Nueda","given":"María José"},{"family":"Robles","given":"Montserrat"},{"family":"Talón","given":"Manuel"},{"family":"Dopazo","given":"Joaquín"},{"family":"Conesa","given":"Ana"}],"issued":{"date-parts":[["2008"]]}}}],"schema":"https://github.com/citation-style-language/schema/raw/master/csl-citation.json"} </w:instrText>
      </w:r>
      <w:r w:rsidR="009C2ADA">
        <w:fldChar w:fldCharType="separate"/>
      </w:r>
      <w:r w:rsidR="009C2ADA" w:rsidRPr="009C2ADA">
        <w:rPr>
          <w:rFonts w:ascii="Calibri"/>
          <w:szCs w:val="24"/>
          <w:u w:val="dash"/>
        </w:rPr>
        <w:t xml:space="preserve">(Götz </w:t>
      </w:r>
      <w:r w:rsidR="009C2ADA" w:rsidRPr="009C2ADA">
        <w:rPr>
          <w:rFonts w:ascii="Calibri"/>
          <w:i/>
          <w:iCs/>
          <w:szCs w:val="24"/>
          <w:u w:val="dash"/>
        </w:rPr>
        <w:t>et al.</w:t>
      </w:r>
      <w:r w:rsidR="009C2ADA" w:rsidRPr="009C2ADA">
        <w:rPr>
          <w:rFonts w:ascii="Calibri"/>
          <w:szCs w:val="24"/>
          <w:u w:val="dash"/>
        </w:rPr>
        <w:t>, 2008)</w:t>
      </w:r>
      <w:r w:rsidR="009C2ADA">
        <w:fldChar w:fldCharType="end"/>
      </w:r>
      <w:r w:rsidR="00EE1D50" w:rsidRPr="00922016">
        <w:t xml:space="preserve">. </w:t>
      </w:r>
    </w:p>
    <w:p w14:paraId="71B503B6" w14:textId="50656875" w:rsidR="00B021CA" w:rsidRPr="00922016" w:rsidRDefault="00336CB8" w:rsidP="00515665">
      <w:r w:rsidRPr="00922016">
        <w:t>...</w:t>
      </w:r>
    </w:p>
    <w:p w14:paraId="37BDFCD9" w14:textId="6B22958F" w:rsidR="00AD08DF" w:rsidRPr="00922016" w:rsidRDefault="00AD08DF" w:rsidP="00515665">
      <w:r w:rsidRPr="00922016">
        <w:t>Discussion</w:t>
      </w:r>
    </w:p>
    <w:p w14:paraId="615E3DA3" w14:textId="6A508E06" w:rsidR="00AA4B99" w:rsidRPr="00922016" w:rsidRDefault="00833F63" w:rsidP="00515665">
      <w:r w:rsidRPr="00922016">
        <w:t xml:space="preserve">Not out of our expectation, due to the compact genomes of extant </w:t>
      </w:r>
      <w:r w:rsidR="0057765D" w:rsidRPr="00922016">
        <w:t>microsporidia</w:t>
      </w:r>
      <w:r w:rsidRPr="00922016">
        <w:t xml:space="preserve"> taxa, most of the proteins in the </w:t>
      </w:r>
      <w:r w:rsidR="000975BB">
        <w:t>microsporidian LCA</w:t>
      </w:r>
      <w:r w:rsidRPr="00922016">
        <w:t xml:space="preserve"> should be evolutionary old. As 50% of the proteins are as old as the last universal common ancestor, another 44% proteins can be traced to the </w:t>
      </w:r>
      <w:r w:rsidR="000975BB">
        <w:t>LCA</w:t>
      </w:r>
      <w:r w:rsidRPr="00922016">
        <w:t xml:space="preserve"> of all eukaryotes and 3% share the age with fungal clade, only 3% (or 42 proteins) are specific to </w:t>
      </w:r>
      <w:r w:rsidR="0057765D" w:rsidRPr="00922016">
        <w:t>microsporidia</w:t>
      </w:r>
      <w:r w:rsidRPr="00922016">
        <w:t xml:space="preserve"> lineage. </w:t>
      </w:r>
      <w:r w:rsidR="00542536" w:rsidRPr="00922016">
        <w:t xml:space="preserve">Those </w:t>
      </w:r>
      <w:r w:rsidR="0057765D" w:rsidRPr="00922016">
        <w:t>microsporidia</w:t>
      </w:r>
      <w:r w:rsidR="00542536" w:rsidRPr="00922016">
        <w:t xml:space="preserve"> specific proteins are still a mystery because of the poor functional annotation. </w:t>
      </w:r>
      <w:r w:rsidR="00A67048" w:rsidRPr="00922016">
        <w:t>There is no particular function or pat</w:t>
      </w:r>
      <w:r w:rsidR="00C30B1F" w:rsidRPr="00922016">
        <w:t xml:space="preserve">hway </w:t>
      </w:r>
      <w:r w:rsidR="00AE1A7E" w:rsidRPr="00922016">
        <w:t xml:space="preserve">that have been </w:t>
      </w:r>
      <w:r w:rsidR="00C30B1F" w:rsidRPr="00922016">
        <w:t xml:space="preserve">enriched by those proteins as has been seen from our KO and GO </w:t>
      </w:r>
      <w:r w:rsidR="00AE1A7E" w:rsidRPr="00922016">
        <w:t>assignment</w:t>
      </w:r>
      <w:r w:rsidR="00C30B1F" w:rsidRPr="00922016">
        <w:t xml:space="preserve"> analysis.</w:t>
      </w:r>
    </w:p>
    <w:p w14:paraId="645C60D0" w14:textId="46FB0A91" w:rsidR="0033311C" w:rsidRPr="00922016" w:rsidRDefault="00AD08DF" w:rsidP="00515665">
      <w:r w:rsidRPr="00922016">
        <w:t>Conclusion</w:t>
      </w:r>
    </w:p>
    <w:p w14:paraId="27D131F2" w14:textId="77777777" w:rsidR="0033311C" w:rsidRPr="00922016" w:rsidRDefault="0033311C" w:rsidP="00515665"/>
    <w:p w14:paraId="1F75DF84" w14:textId="77777777" w:rsidR="0033311C" w:rsidRPr="00922016" w:rsidRDefault="0033311C" w:rsidP="00515665"/>
    <w:p w14:paraId="080C9330" w14:textId="2D3D9AF5" w:rsidR="0033311C" w:rsidRPr="00922016" w:rsidRDefault="0033311C" w:rsidP="00515665">
      <w:pPr>
        <w:sectPr w:rsidR="0033311C" w:rsidRPr="00922016" w:rsidSect="00F013CE">
          <w:footnotePr>
            <w:pos w:val="beneathText"/>
          </w:footnotePr>
          <w:endnotePr>
            <w:numFmt w:val="decimal"/>
          </w:endnotePr>
          <w:pgSz w:w="11906" w:h="16838"/>
          <w:pgMar w:top="1418" w:right="1701" w:bottom="851" w:left="1701" w:header="709" w:footer="709" w:gutter="0"/>
          <w:cols w:space="708"/>
          <w:docGrid w:linePitch="360"/>
        </w:sectPr>
      </w:pPr>
    </w:p>
    <w:p w14:paraId="28D07DEB" w14:textId="421193F6" w:rsidR="00AD08DF" w:rsidRPr="00922016" w:rsidRDefault="00AD08DF" w:rsidP="00515665">
      <w:r w:rsidRPr="00922016">
        <w:t>Functional annotation</w:t>
      </w:r>
    </w:p>
    <w:p w14:paraId="7B4BF174" w14:textId="77777777" w:rsidR="00AD08DF" w:rsidRPr="00922016" w:rsidRDefault="00AD08DF" w:rsidP="00515665">
      <w:r w:rsidRPr="00922016">
        <w:t>Introduction</w:t>
      </w:r>
    </w:p>
    <w:p w14:paraId="33260D89" w14:textId="0F399982" w:rsidR="007556BC" w:rsidRPr="00922016" w:rsidRDefault="00B01FCE" w:rsidP="00515665">
      <w:r w:rsidRPr="00922016">
        <w:t xml:space="preserve">Proteins that are orthologous to each other are likely to have similar functions. The quality of orthology-based annotation transfer methods depends strongly on the accuracy of the ortholog prediction. Here we are introducing HamFAS, a robust annotation transfer pipeline based on feature-aware orthology inference. HamFAS has been shown to have higher sensitivity and comparable specificity in comparison to two state-of-the-art annotation tools KAAS and BlastKOALA from KEGG. A feature that makes HamFAS different than BlastKOALA and KAAS is the controllable ability of the annotation process. Users can choose different methods and threshold for increase or reduce the stringency of the annotation pipeline. Besides, HamFAS can be run locally through command lines. It provides a better solution for large-scale analysis than using online tools like KAAS and BlastKOALA. </w:t>
      </w:r>
      <w:r w:rsidR="000E0EEC" w:rsidRPr="00922016">
        <w:t xml:space="preserve"> </w:t>
      </w:r>
    </w:p>
    <w:p w14:paraId="2B7AF9FC" w14:textId="77777777" w:rsidR="00AD08DF" w:rsidRPr="00922016" w:rsidRDefault="00AD08DF" w:rsidP="00515665">
      <w:r w:rsidRPr="00922016">
        <w:t>Methods</w:t>
      </w:r>
    </w:p>
    <w:p w14:paraId="2FAC3F1D" w14:textId="7DFE1825" w:rsidR="00F31F1F" w:rsidRPr="00922016" w:rsidRDefault="00F31F1F" w:rsidP="00515665">
      <w:r w:rsidRPr="00922016">
        <w:t>HamFAS approach</w:t>
      </w:r>
    </w:p>
    <w:p w14:paraId="14278F0C" w14:textId="65011DD9" w:rsidR="000E0EEC" w:rsidRPr="00922016" w:rsidRDefault="000E0EEC" w:rsidP="00515665">
      <w:r w:rsidRPr="00922016">
        <w:t xml:space="preserve">We developed a novel approach </w:t>
      </w:r>
      <w:r w:rsidR="00F31F1F" w:rsidRPr="00922016">
        <w:t xml:space="preserve">named HamFAS </w:t>
      </w:r>
      <w:r w:rsidRPr="00922016">
        <w:t xml:space="preserve">to transfer KO annotations based on feature-aware orthology inference. </w:t>
      </w:r>
      <w:r w:rsidR="00B01FCE" w:rsidRPr="00922016">
        <w:fldChar w:fldCharType="begin"/>
      </w:r>
      <w:r w:rsidR="00B01FCE" w:rsidRPr="00922016">
        <w:instrText xml:space="preserve"> REF _Ref381605755 \h </w:instrText>
      </w:r>
      <w:r w:rsidR="00B01FCE" w:rsidRPr="00922016">
        <w:fldChar w:fldCharType="separate"/>
      </w:r>
      <w:r w:rsidR="003F708E" w:rsidRPr="00922016">
        <w:t xml:space="preserve">Figure </w:t>
      </w:r>
      <w:r w:rsidR="003F708E">
        <w:rPr>
          <w:noProof/>
        </w:rPr>
        <w:t>A</w:t>
      </w:r>
      <w:r w:rsidR="003F708E">
        <w:noBreakHyphen/>
      </w:r>
      <w:r w:rsidR="003F708E">
        <w:rPr>
          <w:noProof/>
        </w:rPr>
        <w:t>12</w:t>
      </w:r>
      <w:r w:rsidR="00B01FCE" w:rsidRPr="00922016">
        <w:fldChar w:fldCharType="end"/>
      </w:r>
      <w:r w:rsidR="00B01FCE" w:rsidRPr="00922016">
        <w:t xml:space="preserve"> demonstrates the pipeline of </w:t>
      </w:r>
      <w:r w:rsidR="00F31F1F" w:rsidRPr="00922016">
        <w:t>HamFAS</w:t>
      </w:r>
      <w:r w:rsidR="00B01FCE" w:rsidRPr="00922016">
        <w:t>.</w:t>
      </w:r>
    </w:p>
    <w:p w14:paraId="6A0D6CE7" w14:textId="77777777" w:rsidR="00B01FCE" w:rsidRPr="00922016" w:rsidRDefault="00B01FCE" w:rsidP="00515665">
      <w:pPr>
        <w:keepNext/>
      </w:pPr>
      <w:r w:rsidRPr="00922016">
        <w:rPr>
          <w:noProof/>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1DBBF66E" w:rsidR="000E0EEC" w:rsidRPr="00922016" w:rsidRDefault="00B01FCE" w:rsidP="00515665">
      <w:pPr>
        <w:pStyle w:val="Caption"/>
      </w:pPr>
      <w:bookmarkStart w:id="12" w:name="_Ref381605755"/>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12</w:t>
      </w:r>
      <w:r w:rsidR="001D4199">
        <w:fldChar w:fldCharType="end"/>
      </w:r>
      <w:bookmarkEnd w:id="12"/>
      <w:r w:rsidRPr="00922016">
        <w:t>: KO annotation transfer using HamFAS approach.</w:t>
      </w:r>
    </w:p>
    <w:p w14:paraId="52C6C072" w14:textId="77777777" w:rsidR="00B01FCE" w:rsidRPr="00922016" w:rsidRDefault="00B01FCE" w:rsidP="00515665">
      <w:r w:rsidRPr="00922016">
        <w:t>Protein sets of 30 manually KO-annotated reference species (</w:t>
      </w:r>
      <w:r w:rsidRPr="00922016">
        <w:fldChar w:fldCharType="begin"/>
      </w:r>
      <w:r w:rsidRPr="00922016">
        <w:instrText xml:space="preserve"> REF _Ref371837253 \h </w:instrText>
      </w:r>
      <w:r w:rsidRPr="00922016">
        <w:fldChar w:fldCharType="separate"/>
      </w:r>
      <w:r w:rsidR="003F708E" w:rsidRPr="00922016">
        <w:t xml:space="preserve">Table </w:t>
      </w:r>
      <w:r w:rsidR="003F708E">
        <w:rPr>
          <w:noProof/>
        </w:rPr>
        <w:t>A</w:t>
      </w:r>
      <w:r w:rsidR="003F708E">
        <w:noBreakHyphen/>
      </w:r>
      <w:r w:rsidR="003F708E">
        <w:rPr>
          <w:noProof/>
        </w:rPr>
        <w:t>5</w:t>
      </w:r>
      <w:r w:rsidRPr="00922016">
        <w:fldChar w:fldCharType="end"/>
      </w:r>
      <w:r w:rsidRPr="00922016">
        <w:t>) have been downloaded from KEGG database. Pairwise FAS scores of all reference proteins within a KO group have been calculated. A group's mean FAS score serves then as a cutoff (T</w:t>
      </w:r>
      <w:r w:rsidRPr="00922016">
        <w:rPr>
          <w:vertAlign w:val="subscript"/>
        </w:rPr>
        <w:t>FAS_KO</w:t>
      </w:r>
      <w:r w:rsidRPr="00922016">
        <w:t>) that must be exceeded to warrant transfer of its KO identifier to the seed proteins.</w:t>
      </w:r>
    </w:p>
    <w:p w14:paraId="6A37A051" w14:textId="77777777" w:rsidR="00B01FCE" w:rsidRPr="00922016" w:rsidRDefault="00B01FCE" w:rsidP="00515665">
      <w:r w:rsidRPr="00922016">
        <w:t xml:space="preserve">Given a list of uncharacterized proteins (seed), we search for their orthologs in the reference species using HaMStR (with </w:t>
      </w:r>
      <w:r w:rsidRPr="00922016">
        <w:rPr>
          <w:i/>
        </w:rPr>
        <w:t>-checkCorothologsRef</w:t>
      </w:r>
      <w:r w:rsidRPr="00922016">
        <w:t xml:space="preserve">, </w:t>
      </w:r>
      <w:r w:rsidRPr="00922016">
        <w:rPr>
          <w:i/>
        </w:rPr>
        <w:t>-rbh</w:t>
      </w:r>
      <w:r w:rsidRPr="00922016">
        <w:t xml:space="preserve"> options and </w:t>
      </w:r>
      <w:r w:rsidRPr="00922016">
        <w:rPr>
          <w:i/>
        </w:rPr>
        <w:t>-hit_limit=5</w:t>
      </w:r>
      <w:r w:rsidRPr="00922016">
        <w:t>). FAS scores between seed proteins and their orthologs will be identified. If the calculated FAS scores is not smaller then the corresponding T</w:t>
      </w:r>
      <w:r w:rsidRPr="00922016">
        <w:rPr>
          <w:vertAlign w:val="subscript"/>
        </w:rPr>
        <w:t>FAS_KO</w:t>
      </w:r>
      <w:r w:rsidRPr="00922016">
        <w:t>, the available KEGG identifiers of those paired orthologs will be transferred to the seed proteins.</w:t>
      </w:r>
    </w:p>
    <w:p w14:paraId="196AC24A" w14:textId="5AC244FE" w:rsidR="00F31F1F" w:rsidRPr="00922016" w:rsidRDefault="006D12A5" w:rsidP="00515665">
      <w:r w:rsidRPr="00922016">
        <w:t>Benchmarking HamFAS</w:t>
      </w:r>
    </w:p>
    <w:p w14:paraId="4C7D5CF2" w14:textId="77777777" w:rsidR="006D12A5" w:rsidRPr="00922016" w:rsidRDefault="006D12A5" w:rsidP="00515665">
      <w:r w:rsidRPr="00922016">
        <w:t xml:space="preserve">We used </w:t>
      </w:r>
      <w:r w:rsidRPr="00922016">
        <w:rPr>
          <w:i/>
        </w:rPr>
        <w:t>S.cerevisiae</w:t>
      </w:r>
      <w:r w:rsidRPr="00922016">
        <w:t xml:space="preserve"> as a test species to benchmark our approach HamFAS. The protein set of yeast has been obtained from KEGG containing 3457 KO-annotated and 3158 un-annotated sequences. The annotated proteins have been used for evaluating the accuracy of the approach, while the un-annotated set has been used for estimating its sensitivity. The output of HamFAS is also compared with KAAS and BlastKOALA.</w:t>
      </w:r>
    </w:p>
    <w:p w14:paraId="006397EB" w14:textId="77777777" w:rsidR="006D12A5" w:rsidRPr="00922016" w:rsidRDefault="006D12A5" w:rsidP="00515665">
      <w:r w:rsidRPr="00922016">
        <w:t xml:space="preserve">We removed </w:t>
      </w:r>
      <w:r w:rsidRPr="00922016">
        <w:rPr>
          <w:i/>
        </w:rPr>
        <w:t>S.cerevisiae</w:t>
      </w:r>
      <w:r w:rsidRPr="00922016">
        <w:t xml:space="preserve"> out of the reference species list for avoiding redundant information while doing orthology search. The same reference species have been used for KAAS approach. With BlastKOALA, however, we couldn't remove yeast annotations out of the reference data.</w:t>
      </w:r>
    </w:p>
    <w:p w14:paraId="46984600" w14:textId="07C7CA59" w:rsidR="006D12A5" w:rsidRPr="00922016" w:rsidRDefault="006D12A5" w:rsidP="00515665">
      <w:r w:rsidRPr="00922016">
        <w:t>The ortholog search has been also performed with different parameters to find the best settings for HaMStR (</w:t>
      </w:r>
      <w:r w:rsidRPr="00922016">
        <w:rPr>
          <w:i/>
        </w:rPr>
        <w:t>-rbh</w:t>
      </w:r>
      <w:r w:rsidRPr="00922016">
        <w:t xml:space="preserve">, </w:t>
      </w:r>
      <w:r w:rsidRPr="00922016">
        <w:rPr>
          <w:i/>
        </w:rPr>
        <w:t>-checkCoorthologRef</w:t>
      </w:r>
      <w:r w:rsidRPr="00922016">
        <w:t>).</w:t>
      </w:r>
    </w:p>
    <w:p w14:paraId="17F8AE95" w14:textId="77777777" w:rsidR="00B01FCE" w:rsidRPr="00922016" w:rsidRDefault="00B01FCE" w:rsidP="00515665"/>
    <w:p w14:paraId="27D5025A" w14:textId="77777777" w:rsidR="00AD08DF" w:rsidRPr="00922016" w:rsidRDefault="00AD08DF" w:rsidP="00515665">
      <w:r w:rsidRPr="00922016">
        <w:t>Results</w:t>
      </w:r>
    </w:p>
    <w:p w14:paraId="3F1C5B2E" w14:textId="2A6385CD" w:rsidR="00814A0A" w:rsidRPr="00922016" w:rsidRDefault="00814A0A" w:rsidP="00515665">
      <w:r w:rsidRPr="00922016">
        <w:t>Distribution of TFAS_KO</w:t>
      </w:r>
    </w:p>
    <w:p w14:paraId="3DE2C83B" w14:textId="77777777" w:rsidR="00814A0A" w:rsidRPr="00922016" w:rsidRDefault="00814A0A" w:rsidP="00515665">
      <w:pPr>
        <w:keepNext/>
      </w:pPr>
      <w:r w:rsidRPr="00922016">
        <w:rPr>
          <w:noProof/>
        </w:rPr>
        <w:drawing>
          <wp:inline distT="0" distB="0" distL="0" distR="0" wp14:anchorId="4E2D8E16" wp14:editId="44B0B516">
            <wp:extent cx="2580118" cy="2069919"/>
            <wp:effectExtent l="0" t="0" r="1079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81979" cy="2071412"/>
                    </a:xfrm>
                    <a:prstGeom prst="rect">
                      <a:avLst/>
                    </a:prstGeom>
                    <a:noFill/>
                    <a:ln>
                      <a:noFill/>
                    </a:ln>
                  </pic:spPr>
                </pic:pic>
              </a:graphicData>
            </a:graphic>
          </wp:inline>
        </w:drawing>
      </w:r>
    </w:p>
    <w:p w14:paraId="40286377" w14:textId="525FD637" w:rsidR="00814A0A" w:rsidRPr="00922016" w:rsidRDefault="00814A0A" w:rsidP="00515665">
      <w:pPr>
        <w:pStyle w:val="Caption"/>
      </w:pPr>
      <w:bookmarkStart w:id="13" w:name="_Ref371838184"/>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13</w:t>
      </w:r>
      <w:r w:rsidR="001D4199">
        <w:fldChar w:fldCharType="end"/>
      </w:r>
      <w:bookmarkEnd w:id="13"/>
      <w:r w:rsidRPr="00922016">
        <w:t>: Distribution of T</w:t>
      </w:r>
      <w:r w:rsidRPr="00922016">
        <w:rPr>
          <w:vertAlign w:val="subscript"/>
        </w:rPr>
        <w:t>FAS_KO</w:t>
      </w:r>
      <w:r w:rsidRPr="00922016">
        <w:t xml:space="preserve"> for 12,748 KO groups</w:t>
      </w:r>
    </w:p>
    <w:p w14:paraId="687C9283" w14:textId="77777777" w:rsidR="00814A0A" w:rsidRPr="00922016" w:rsidRDefault="00814A0A" w:rsidP="00515665">
      <w:r w:rsidRPr="00922016">
        <w:fldChar w:fldCharType="begin"/>
      </w:r>
      <w:r w:rsidRPr="00922016">
        <w:instrText xml:space="preserve"> REF _Ref371838184 \h </w:instrText>
      </w:r>
      <w:r w:rsidRPr="00922016">
        <w:fldChar w:fldCharType="separate"/>
      </w:r>
      <w:r w:rsidR="003F708E" w:rsidRPr="00922016">
        <w:t xml:space="preserve">Figure </w:t>
      </w:r>
      <w:r w:rsidR="003F708E">
        <w:rPr>
          <w:noProof/>
        </w:rPr>
        <w:t>A</w:t>
      </w:r>
      <w:r w:rsidR="003F708E">
        <w:noBreakHyphen/>
      </w:r>
      <w:r w:rsidR="003F708E">
        <w:rPr>
          <w:noProof/>
        </w:rPr>
        <w:t>13</w:t>
      </w:r>
      <w:r w:rsidRPr="00922016">
        <w:fldChar w:fldCharType="end"/>
      </w:r>
      <w:r w:rsidRPr="00922016">
        <w:t xml:space="preserve"> represents the distribution of all 12,748 T</w:t>
      </w:r>
      <w:r w:rsidRPr="00922016">
        <w:rPr>
          <w:vertAlign w:val="subscript"/>
        </w:rPr>
        <w:t>FAS_KO</w:t>
      </w:r>
      <w:r w:rsidRPr="00922016">
        <w:t xml:space="preserve"> values. Only about 3% of KOs have T</w:t>
      </w:r>
      <w:r w:rsidRPr="00922016">
        <w:rPr>
          <w:vertAlign w:val="subscript"/>
        </w:rPr>
        <w:t>FAS_KO</w:t>
      </w:r>
      <w:r w:rsidRPr="00922016">
        <w:t xml:space="preserve"> smaller than 0.5, 27% lie between 0.5 and 0.9, while 70% has T</w:t>
      </w:r>
      <w:r w:rsidRPr="00922016">
        <w:rPr>
          <w:vertAlign w:val="subscript"/>
        </w:rPr>
        <w:t>FAS_KO</w:t>
      </w:r>
      <w:r w:rsidRPr="00922016">
        <w:t xml:space="preserve"> greater than 0.9. The low T</w:t>
      </w:r>
      <w:r w:rsidRPr="00922016">
        <w:rPr>
          <w:vertAlign w:val="subscript"/>
        </w:rPr>
        <w:t>FAS_KO</w:t>
      </w:r>
      <w:r w:rsidRPr="00922016">
        <w:t xml:space="preserve"> values are caused mostly by the uninformative protein members. </w:t>
      </w:r>
      <w:r w:rsidRPr="00922016">
        <w:fldChar w:fldCharType="begin"/>
      </w:r>
      <w:r w:rsidRPr="00922016">
        <w:instrText xml:space="preserve"> REF _Ref339564538 \h </w:instrText>
      </w:r>
      <w:r w:rsidRPr="00922016">
        <w:fldChar w:fldCharType="separate"/>
      </w:r>
      <w:r w:rsidR="003F708E" w:rsidRPr="00922016">
        <w:t xml:space="preserve">Figure </w:t>
      </w:r>
      <w:r w:rsidR="003F708E">
        <w:rPr>
          <w:noProof/>
        </w:rPr>
        <w:t>A</w:t>
      </w:r>
      <w:r w:rsidR="003F708E">
        <w:noBreakHyphen/>
      </w:r>
      <w:r w:rsidR="003F708E">
        <w:rPr>
          <w:noProof/>
        </w:rPr>
        <w:t>14</w:t>
      </w:r>
      <w:r w:rsidRPr="00922016">
        <w:fldChar w:fldCharType="end"/>
      </w:r>
      <w:r w:rsidRPr="00922016">
        <w:t xml:space="preserve"> shows 2 examples, the FAS scores distribution of K00542, which represents low T</w:t>
      </w:r>
      <w:r w:rsidRPr="00922016">
        <w:rPr>
          <w:vertAlign w:val="subscript"/>
        </w:rPr>
        <w:t>FAS_KO</w:t>
      </w:r>
      <w:r w:rsidRPr="00922016">
        <w:t xml:space="preserve"> group, and K07888, which represents high T</w:t>
      </w:r>
      <w:r w:rsidRPr="00922016">
        <w:rPr>
          <w:vertAlign w:val="subscript"/>
        </w:rPr>
        <w:t>FAS_KO</w:t>
      </w:r>
      <w:r w:rsidRPr="00922016">
        <w:t xml:space="preserve"> group.</w:t>
      </w:r>
    </w:p>
    <w:p w14:paraId="0E0D93F8" w14:textId="77777777" w:rsidR="00814A0A" w:rsidRPr="00922016" w:rsidRDefault="00814A0A" w:rsidP="00515665">
      <w:r w:rsidRPr="00922016">
        <w:rPr>
          <w:noProof/>
        </w:rPr>
        <w:drawing>
          <wp:inline distT="0" distB="0" distL="0" distR="0" wp14:anchorId="4A1FF7B1" wp14:editId="476E0DF4">
            <wp:extent cx="3779792" cy="1855736"/>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780756" cy="1856209"/>
                    </a:xfrm>
                    <a:prstGeom prst="rect">
                      <a:avLst/>
                    </a:prstGeom>
                    <a:noFill/>
                    <a:ln>
                      <a:noFill/>
                    </a:ln>
                  </pic:spPr>
                </pic:pic>
              </a:graphicData>
            </a:graphic>
          </wp:inline>
        </w:drawing>
      </w:r>
    </w:p>
    <w:p w14:paraId="39F2458B" w14:textId="339B8C54" w:rsidR="00814A0A" w:rsidRPr="00922016" w:rsidRDefault="00814A0A" w:rsidP="00515665">
      <w:pPr>
        <w:pStyle w:val="Caption"/>
      </w:pPr>
      <w:bookmarkStart w:id="14" w:name="_Ref339564538"/>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14</w:t>
      </w:r>
      <w:r w:rsidR="001D4199">
        <w:fldChar w:fldCharType="end"/>
      </w:r>
      <w:bookmarkEnd w:id="14"/>
      <w:r w:rsidRPr="00922016">
        <w:t>: FAS score density of KO group K00542 (left) and K07888 (right)</w:t>
      </w:r>
    </w:p>
    <w:p w14:paraId="1E62C508" w14:textId="77777777" w:rsidR="00814A0A" w:rsidRPr="00922016" w:rsidRDefault="00814A0A" w:rsidP="00515665">
      <w:pPr>
        <w:spacing w:before="240"/>
      </w:pPr>
      <w:r w:rsidRPr="00922016">
        <w:t xml:space="preserve">In ortholog group K00542 (guanidinoacetate N-methyltransferase), only one protein member (rat rno:25257) has one Pfam domain (Orn_DAP_Arg_deC). The lack of Pfam domain annotation of other proteins (human hsa:2593, mouse mmu:14431, zebrafish dre:796865 and </w:t>
      </w:r>
      <w:r w:rsidRPr="00922016">
        <w:rPr>
          <w:i/>
        </w:rPr>
        <w:t xml:space="preserve">N.vectensis </w:t>
      </w:r>
      <w:r w:rsidRPr="00922016">
        <w:t>nemve:1432) caused FAS scores of 0 for 14/20 pairwise comparisons and led to the low T</w:t>
      </w:r>
      <w:r w:rsidRPr="00922016">
        <w:rPr>
          <w:vertAlign w:val="subscript"/>
        </w:rPr>
        <w:t>FAS_KO</w:t>
      </w:r>
      <w:r w:rsidRPr="00922016">
        <w:t xml:space="preserve"> (0.224) for the whole group. On the contrary, the rich annotation of protein members of group K07888 (Ras-related protein Rab-5B) is the reason for its high T</w:t>
      </w:r>
      <w:r w:rsidRPr="00922016">
        <w:rPr>
          <w:vertAlign w:val="subscript"/>
        </w:rPr>
        <w:t>FAS_KO</w:t>
      </w:r>
      <w:r w:rsidRPr="00922016">
        <w:t xml:space="preserve">. </w:t>
      </w:r>
    </w:p>
    <w:p w14:paraId="002FA6BD" w14:textId="17CF95E6" w:rsidR="00814A0A" w:rsidRPr="00922016" w:rsidRDefault="006D12A5" w:rsidP="00515665">
      <w:r w:rsidRPr="00922016">
        <w:t>Benchmarking result</w:t>
      </w:r>
    </w:p>
    <w:p w14:paraId="01C258A6" w14:textId="48F7FA2D" w:rsidR="006D12A5" w:rsidRPr="00922016" w:rsidRDefault="006D12A5" w:rsidP="00515665">
      <w:r w:rsidRPr="00922016">
        <w:t>3457 KO-annotated yeast proteins</w:t>
      </w:r>
    </w:p>
    <w:p w14:paraId="6C45743A" w14:textId="77777777" w:rsidR="006D12A5" w:rsidRPr="00922016" w:rsidRDefault="006D12A5" w:rsidP="00515665">
      <w:r w:rsidRPr="00922016">
        <w:t xml:space="preserve">With this data set, we tried to evaluate the accuracy of HamFAS in comparison to KAAS and BlastKOALA by calculating the recall, precision and F1 score. </w:t>
      </w:r>
    </w:p>
    <w:p w14:paraId="3F88B3C8" w14:textId="77777777" w:rsidR="006D12A5" w:rsidRPr="00922016" w:rsidRDefault="006D12A5" w:rsidP="00515665">
      <w:r w:rsidRPr="00922016">
        <w:t>recall = TP / (TP + FN)</w:t>
      </w:r>
    </w:p>
    <w:p w14:paraId="7A65C9E8" w14:textId="77777777" w:rsidR="006D12A5" w:rsidRPr="00922016" w:rsidRDefault="006D12A5" w:rsidP="00515665">
      <w:r w:rsidRPr="00922016">
        <w:t>precision = TP / (TP + FP)</w:t>
      </w:r>
    </w:p>
    <w:p w14:paraId="1B55E326" w14:textId="2DFFC9B6" w:rsidR="006D12A5" w:rsidRPr="00922016" w:rsidRDefault="006D12A5" w:rsidP="00515665">
      <w:r w:rsidRPr="00922016">
        <w:t>F1 = (2*precision*recall)/(precision+recall)</w:t>
      </w:r>
    </w:p>
    <w:p w14:paraId="56EBA168" w14:textId="77777777" w:rsidR="006D12A5" w:rsidRPr="00922016" w:rsidRDefault="006D12A5" w:rsidP="00515665">
      <w:r w:rsidRPr="00922016">
        <w:fldChar w:fldCharType="begin"/>
      </w:r>
      <w:r w:rsidRPr="00922016">
        <w:instrText xml:space="preserve"> REF _Ref371839426 \h </w:instrText>
      </w:r>
      <w:r w:rsidRPr="00922016">
        <w:fldChar w:fldCharType="separate"/>
      </w:r>
      <w:r w:rsidR="003F708E" w:rsidRPr="00922016">
        <w:t xml:space="preserve">Table </w:t>
      </w:r>
      <w:r w:rsidR="003F708E">
        <w:rPr>
          <w:noProof/>
        </w:rPr>
        <w:t>A</w:t>
      </w:r>
      <w:r w:rsidR="003F708E">
        <w:noBreakHyphen/>
      </w:r>
      <w:r w:rsidR="003F708E">
        <w:rPr>
          <w:noProof/>
        </w:rPr>
        <w:t>3</w:t>
      </w:r>
      <w:r w:rsidRPr="00922016">
        <w:fldChar w:fldCharType="end"/>
      </w:r>
      <w:r w:rsidRPr="00922016">
        <w:t xml:space="preserve"> shows the evaluations of HamFAS, BlastKOALA and KAAS. HamFAS performed best in term of precision, while F1-score is lower then KAAS due to its lower recall. Interestingly, the latest annotation tool from KEGG, BlastKOALA, has the lowest scores in both recall and precision.</w:t>
      </w:r>
    </w:p>
    <w:p w14:paraId="289BF191" w14:textId="63378F34" w:rsidR="006D12A5" w:rsidRPr="00922016" w:rsidRDefault="006D12A5" w:rsidP="00515665">
      <w:pPr>
        <w:pStyle w:val="Caption"/>
        <w:keepNext/>
      </w:pPr>
      <w:bookmarkStart w:id="15" w:name="_Ref371839426"/>
      <w:r w:rsidRPr="00922016">
        <w:t xml:space="preserve">Table </w:t>
      </w:r>
      <w:r w:rsidR="00417319">
        <w:fldChar w:fldCharType="begin"/>
      </w:r>
      <w:r w:rsidR="00417319">
        <w:instrText xml:space="preserve"> STYLEREF 1 \s </w:instrText>
      </w:r>
      <w:r w:rsidR="00417319">
        <w:fldChar w:fldCharType="separate"/>
      </w:r>
      <w:r w:rsidR="003F708E">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3F708E">
        <w:rPr>
          <w:noProof/>
        </w:rPr>
        <w:t>3</w:t>
      </w:r>
      <w:r w:rsidR="00417319">
        <w:fldChar w:fldCharType="end"/>
      </w:r>
      <w:bookmarkEnd w:id="15"/>
      <w:r w:rsidR="001054B0" w:rsidRPr="00922016">
        <w:t>:</w:t>
      </w:r>
      <w:r w:rsidRPr="00922016">
        <w:t xml:space="preserve"> Recall, precision and F1-score of HamFAS in comparison to BlastKOALA and KAAS. Second column shows values of HamFAS after filtering the orthology assignment with InParanoid's orthologs.</w:t>
      </w:r>
    </w:p>
    <w:tbl>
      <w:tblPr>
        <w:tblW w:w="5000" w:type="pct"/>
        <w:tblCellMar>
          <w:left w:w="0" w:type="dxa"/>
          <w:right w:w="0" w:type="dxa"/>
        </w:tblCellMar>
        <w:tblLook w:val="04A0" w:firstRow="1" w:lastRow="0" w:firstColumn="1" w:lastColumn="0" w:noHBand="0" w:noVBand="1"/>
      </w:tblPr>
      <w:tblGrid>
        <w:gridCol w:w="1122"/>
        <w:gridCol w:w="1857"/>
        <w:gridCol w:w="1964"/>
        <w:gridCol w:w="1762"/>
        <w:gridCol w:w="1949"/>
      </w:tblGrid>
      <w:tr w:rsidR="006D12A5" w:rsidRPr="00922016" w14:paraId="1958273E" w14:textId="77777777" w:rsidTr="006D12A5">
        <w:trPr>
          <w:trHeight w:val="165"/>
        </w:trPr>
        <w:tc>
          <w:tcPr>
            <w:tcW w:w="64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18F18E7"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b/>
                <w:bCs/>
                <w:color w:val="000000"/>
                <w:sz w:val="18"/>
                <w:szCs w:val="18"/>
              </w:rPr>
              <w:t>Approach</w:t>
            </w:r>
          </w:p>
        </w:tc>
        <w:tc>
          <w:tcPr>
            <w:tcW w:w="1073"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9BB057F"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b/>
                <w:bCs/>
                <w:color w:val="000000"/>
                <w:sz w:val="20"/>
                <w:szCs w:val="20"/>
              </w:rPr>
              <w:t>HamFAS</w:t>
            </w:r>
          </w:p>
        </w:tc>
        <w:tc>
          <w:tcPr>
            <w:tcW w:w="113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6CEC017"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b/>
                <w:bCs/>
                <w:color w:val="A2A2A2"/>
                <w:sz w:val="17"/>
                <w:szCs w:val="17"/>
              </w:rPr>
              <w:t>supported_HamFAS</w:t>
            </w:r>
          </w:p>
        </w:tc>
        <w:tc>
          <w:tcPr>
            <w:tcW w:w="101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4AC0754"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b/>
                <w:bCs/>
                <w:color w:val="000000"/>
                <w:sz w:val="18"/>
                <w:szCs w:val="18"/>
              </w:rPr>
              <w:t>BlastKOALA</w:t>
            </w:r>
          </w:p>
        </w:tc>
        <w:tc>
          <w:tcPr>
            <w:tcW w:w="1127"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6A1D43E"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b/>
                <w:bCs/>
                <w:color w:val="000000"/>
                <w:sz w:val="20"/>
                <w:szCs w:val="20"/>
              </w:rPr>
              <w:t>KAAS</w:t>
            </w:r>
          </w:p>
        </w:tc>
      </w:tr>
      <w:tr w:rsidR="006D12A5" w:rsidRPr="00922016" w14:paraId="24544703" w14:textId="77777777" w:rsidTr="006D12A5">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5E62B65"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Recall</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A1BB288"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0.915</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39CFA61"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A2A2A2"/>
                <w:sz w:val="20"/>
                <w:szCs w:val="20"/>
              </w:rPr>
              <w:t>0.861</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83E0F16"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0.905</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FD5B381"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u w:val="single"/>
              </w:rPr>
              <w:t>0.931</w:t>
            </w:r>
          </w:p>
        </w:tc>
      </w:tr>
      <w:tr w:rsidR="006D12A5" w:rsidRPr="00922016" w14:paraId="09EC0183" w14:textId="77777777" w:rsidTr="006D12A5">
        <w:trPr>
          <w:trHeight w:val="165"/>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0350E30"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color w:val="000000"/>
                <w:sz w:val="20"/>
                <w:szCs w:val="20"/>
              </w:rPr>
              <w:t>Precision</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E6E27F3"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color w:val="000000"/>
                <w:sz w:val="20"/>
                <w:szCs w:val="20"/>
                <w:u w:val="single"/>
              </w:rPr>
              <w:t>0.985</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2FF46F5"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color w:val="A2A2A2"/>
                <w:sz w:val="20"/>
                <w:szCs w:val="20"/>
              </w:rPr>
              <w:t>0.985</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651E8E4"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color w:val="000000"/>
                <w:sz w:val="20"/>
                <w:szCs w:val="20"/>
              </w:rPr>
              <w:t>0.979</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F603C09"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color w:val="000000"/>
                <w:sz w:val="20"/>
                <w:szCs w:val="20"/>
              </w:rPr>
              <w:t>0.984</w:t>
            </w:r>
          </w:p>
        </w:tc>
      </w:tr>
      <w:tr w:rsidR="006D12A5" w:rsidRPr="00922016" w14:paraId="1F49B6ED" w14:textId="77777777" w:rsidTr="006D12A5">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E02A2B5"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F1-score</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628C25D"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0.949</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4B51DA2"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A2A2A2"/>
                <w:sz w:val="20"/>
                <w:szCs w:val="20"/>
              </w:rPr>
              <w:t>0.919</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33EC45E"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0.940</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A000EEE"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u w:val="single"/>
              </w:rPr>
              <w:t>0.957</w:t>
            </w:r>
          </w:p>
        </w:tc>
      </w:tr>
    </w:tbl>
    <w:p w14:paraId="69FB5C3D" w14:textId="77777777" w:rsidR="006D12A5" w:rsidRPr="00922016" w:rsidRDefault="006D12A5" w:rsidP="00515665"/>
    <w:p w14:paraId="6B0E8E90" w14:textId="77777777" w:rsidR="006D12A5" w:rsidRPr="00922016" w:rsidRDefault="006D12A5" w:rsidP="00515665">
      <w:r w:rsidRPr="00922016">
        <w:t xml:space="preserve">For checking the ortholog prediction result obtained by HaMStR, we evaluated the annotation transfer again using only orthologs that are supported by both HaMStR and InParanoid. Predicted KOs from HamFAS of 188 yeast proteins has been removed after filtering based on InParanoid's orthologs. It leads to the decrease of recall and F1-score. However, the precision is not affected (see </w:t>
      </w:r>
      <w:r w:rsidRPr="00922016">
        <w:fldChar w:fldCharType="begin"/>
      </w:r>
      <w:r w:rsidRPr="00922016">
        <w:instrText xml:space="preserve"> REF _Ref371839426 \h </w:instrText>
      </w:r>
      <w:r w:rsidRPr="00922016">
        <w:fldChar w:fldCharType="separate"/>
      </w:r>
      <w:r w:rsidR="003F708E" w:rsidRPr="00922016">
        <w:t xml:space="preserve">Table </w:t>
      </w:r>
      <w:r w:rsidR="003F708E">
        <w:rPr>
          <w:noProof/>
        </w:rPr>
        <w:t>A</w:t>
      </w:r>
      <w:r w:rsidR="003F708E">
        <w:noBreakHyphen/>
      </w:r>
      <w:r w:rsidR="003F708E">
        <w:rPr>
          <w:noProof/>
        </w:rPr>
        <w:t>3</w:t>
      </w:r>
      <w:r w:rsidRPr="00922016">
        <w:fldChar w:fldCharType="end"/>
      </w:r>
      <w:r w:rsidRPr="00922016">
        <w:t xml:space="preserve">). FAS scores of unsupported orthologs are slightly smaller than the ones of supported orthologs, with mean score of 0,918 and 0,988 respectively (see </w:t>
      </w:r>
      <w:r w:rsidRPr="00922016">
        <w:fldChar w:fldCharType="begin"/>
      </w:r>
      <w:r w:rsidRPr="00922016">
        <w:instrText xml:space="preserve"> REF _Ref371840327 \h </w:instrText>
      </w:r>
      <w:r w:rsidRPr="00922016">
        <w:fldChar w:fldCharType="separate"/>
      </w:r>
      <w:r w:rsidR="003F708E" w:rsidRPr="00922016">
        <w:t xml:space="preserve">Figure </w:t>
      </w:r>
      <w:r w:rsidR="003F708E">
        <w:rPr>
          <w:noProof/>
        </w:rPr>
        <w:t>A</w:t>
      </w:r>
      <w:r w:rsidR="003F708E">
        <w:noBreakHyphen/>
      </w:r>
      <w:r w:rsidR="003F708E">
        <w:rPr>
          <w:noProof/>
        </w:rPr>
        <w:t>15</w:t>
      </w:r>
      <w:r w:rsidRPr="00922016">
        <w:fldChar w:fldCharType="end"/>
      </w:r>
      <w:r w:rsidRPr="00922016">
        <w:t>).</w:t>
      </w:r>
    </w:p>
    <w:p w14:paraId="28801490" w14:textId="77777777" w:rsidR="006D12A5" w:rsidRPr="00922016" w:rsidRDefault="006D12A5" w:rsidP="00515665">
      <w:pPr>
        <w:keepNext/>
      </w:pPr>
      <w:r w:rsidRPr="00922016">
        <w:rPr>
          <w:noProof/>
        </w:rPr>
        <w:drawing>
          <wp:inline distT="0" distB="0" distL="0" distR="0" wp14:anchorId="72F54675" wp14:editId="469CDDE8">
            <wp:extent cx="3888649" cy="3042181"/>
            <wp:effectExtent l="0" t="0" r="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89163" cy="3042583"/>
                    </a:xfrm>
                    <a:prstGeom prst="rect">
                      <a:avLst/>
                    </a:prstGeom>
                    <a:noFill/>
                    <a:ln>
                      <a:noFill/>
                    </a:ln>
                  </pic:spPr>
                </pic:pic>
              </a:graphicData>
            </a:graphic>
          </wp:inline>
        </w:drawing>
      </w:r>
    </w:p>
    <w:p w14:paraId="54A1A1AB" w14:textId="6FAC2B0A" w:rsidR="006D12A5" w:rsidRPr="00922016" w:rsidRDefault="006D12A5" w:rsidP="00515665">
      <w:pPr>
        <w:pStyle w:val="Caption"/>
      </w:pPr>
      <w:bookmarkStart w:id="16" w:name="_Ref371840327"/>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15</w:t>
      </w:r>
      <w:r w:rsidR="001D4199">
        <w:fldChar w:fldCharType="end"/>
      </w:r>
      <w:bookmarkEnd w:id="16"/>
      <w:r w:rsidR="001054B0" w:rsidRPr="00922016">
        <w:t>:</w:t>
      </w:r>
      <w:r w:rsidRPr="00922016">
        <w:t xml:space="preserve"> FAS score distribution of all HamFAS orthologs, only supported orthologs and unsupported orthologs</w:t>
      </w:r>
    </w:p>
    <w:p w14:paraId="57C3F04A" w14:textId="77777777" w:rsidR="006D12A5" w:rsidRPr="00922016" w:rsidRDefault="006D12A5" w:rsidP="00515665">
      <w:r w:rsidRPr="00922016">
        <w:t>For a more detailed comparison between 3 approaches, we compare the fractions of proteins annotated by HamFAS, BlastKOALA and KAAS. 85,6% of the seed proteins has been annotated by all 3 approaches (</w:t>
      </w:r>
      <w:r w:rsidRPr="00922016">
        <w:fldChar w:fldCharType="begin"/>
      </w:r>
      <w:r w:rsidRPr="00922016">
        <w:instrText xml:space="preserve"> REF _Ref371840694 \h </w:instrText>
      </w:r>
      <w:r w:rsidRPr="00922016">
        <w:fldChar w:fldCharType="separate"/>
      </w:r>
      <w:r w:rsidR="003F708E" w:rsidRPr="00922016">
        <w:t xml:space="preserve">Figure </w:t>
      </w:r>
      <w:r w:rsidR="003F708E">
        <w:rPr>
          <w:noProof/>
        </w:rPr>
        <w:t>A</w:t>
      </w:r>
      <w:r w:rsidR="003F708E">
        <w:noBreakHyphen/>
      </w:r>
      <w:r w:rsidR="003F708E">
        <w:rPr>
          <w:noProof/>
        </w:rPr>
        <w:t>16</w:t>
      </w:r>
      <w:r w:rsidRPr="00922016">
        <w:fldChar w:fldCharType="end"/>
      </w:r>
      <w:r w:rsidRPr="00922016">
        <w:t>).</w:t>
      </w:r>
    </w:p>
    <w:p w14:paraId="12E6388D" w14:textId="77777777" w:rsidR="006D12A5" w:rsidRPr="00922016" w:rsidRDefault="006D12A5" w:rsidP="00515665">
      <w:pPr>
        <w:keepNext/>
      </w:pPr>
      <w:r w:rsidRPr="00922016">
        <w:rPr>
          <w:noProof/>
        </w:rPr>
        <w:drawing>
          <wp:inline distT="0" distB="0" distL="0" distR="0" wp14:anchorId="0AF9DA3C" wp14:editId="2E35F82E">
            <wp:extent cx="1531892" cy="1063815"/>
            <wp:effectExtent l="0" t="0" r="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33588" cy="1064993"/>
                    </a:xfrm>
                    <a:prstGeom prst="rect">
                      <a:avLst/>
                    </a:prstGeom>
                    <a:noFill/>
                    <a:ln>
                      <a:noFill/>
                    </a:ln>
                  </pic:spPr>
                </pic:pic>
              </a:graphicData>
            </a:graphic>
          </wp:inline>
        </w:drawing>
      </w:r>
    </w:p>
    <w:p w14:paraId="251441C1" w14:textId="03605372" w:rsidR="006D12A5" w:rsidRPr="00922016" w:rsidRDefault="006D12A5" w:rsidP="00515665">
      <w:pPr>
        <w:pStyle w:val="Caption"/>
      </w:pPr>
      <w:bookmarkStart w:id="17" w:name="_Ref371840694"/>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16</w:t>
      </w:r>
      <w:r w:rsidR="001D4199">
        <w:fldChar w:fldCharType="end"/>
      </w:r>
      <w:bookmarkEnd w:id="17"/>
      <w:r w:rsidR="001054B0" w:rsidRPr="00922016">
        <w:t>:</w:t>
      </w:r>
      <w:r w:rsidRPr="00922016">
        <w:t xml:space="preserve"> Fraction of proteins annotated by HamFAS, BlastKOALA and KAAS</w:t>
      </w:r>
    </w:p>
    <w:p w14:paraId="152B5C5D" w14:textId="77777777" w:rsidR="006D12A5" w:rsidRPr="00922016" w:rsidRDefault="006D12A5" w:rsidP="00515665">
      <w:r w:rsidRPr="00922016">
        <w:t xml:space="preserve">There is a small difference between the KEGG identifiers annotated by each approach, which is shown in </w:t>
      </w:r>
      <w:r w:rsidRPr="00922016">
        <w:fldChar w:fldCharType="begin"/>
      </w:r>
      <w:r w:rsidRPr="00922016">
        <w:instrText xml:space="preserve"> REF _Ref371840839 \h </w:instrText>
      </w:r>
      <w:r w:rsidRPr="00922016">
        <w:fldChar w:fldCharType="separate"/>
      </w:r>
      <w:r w:rsidR="003F708E" w:rsidRPr="00922016">
        <w:t xml:space="preserve">Table </w:t>
      </w:r>
      <w:r w:rsidR="003F708E">
        <w:rPr>
          <w:noProof/>
        </w:rPr>
        <w:t>A</w:t>
      </w:r>
      <w:r w:rsidR="003F708E">
        <w:noBreakHyphen/>
      </w:r>
      <w:r w:rsidR="003F708E">
        <w:rPr>
          <w:noProof/>
        </w:rPr>
        <w:t>4</w:t>
      </w:r>
      <w:r w:rsidRPr="00922016">
        <w:fldChar w:fldCharType="end"/>
      </w:r>
      <w:r w:rsidRPr="00922016">
        <w:t xml:space="preserve"> below.</w:t>
      </w:r>
    </w:p>
    <w:p w14:paraId="3B8307B2" w14:textId="77DE9C51" w:rsidR="006D12A5" w:rsidRPr="00922016" w:rsidRDefault="006D12A5" w:rsidP="00515665">
      <w:pPr>
        <w:pStyle w:val="Caption"/>
        <w:keepNext/>
      </w:pPr>
      <w:bookmarkStart w:id="18" w:name="_Ref371840839"/>
      <w:r w:rsidRPr="00922016">
        <w:t xml:space="preserve">Table </w:t>
      </w:r>
      <w:r w:rsidR="00417319">
        <w:fldChar w:fldCharType="begin"/>
      </w:r>
      <w:r w:rsidR="00417319">
        <w:instrText xml:space="preserve"> STYLEREF 1 \s </w:instrText>
      </w:r>
      <w:r w:rsidR="00417319">
        <w:fldChar w:fldCharType="separate"/>
      </w:r>
      <w:r w:rsidR="003F708E">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3F708E">
        <w:rPr>
          <w:noProof/>
        </w:rPr>
        <w:t>4</w:t>
      </w:r>
      <w:r w:rsidR="00417319">
        <w:fldChar w:fldCharType="end"/>
      </w:r>
      <w:bookmarkEnd w:id="18"/>
      <w:r w:rsidR="0034446C" w:rsidRPr="00922016">
        <w:t>:</w:t>
      </w:r>
      <w:r w:rsidRPr="00922016">
        <w:t xml:space="preserve"> Compare KEGG identifiers annotated by HamFAS, BlastKOALA and KAAS. Number in parentheses are the different KOs after filtered by synonymous KOs.</w:t>
      </w:r>
    </w:p>
    <w:tbl>
      <w:tblPr>
        <w:tblW w:w="5000" w:type="pct"/>
        <w:tblCellMar>
          <w:left w:w="0" w:type="dxa"/>
          <w:right w:w="0" w:type="dxa"/>
        </w:tblCellMar>
        <w:tblLook w:val="04A0" w:firstRow="1" w:lastRow="0" w:firstColumn="1" w:lastColumn="0" w:noHBand="0" w:noVBand="1"/>
      </w:tblPr>
      <w:tblGrid>
        <w:gridCol w:w="1174"/>
        <w:gridCol w:w="1829"/>
        <w:gridCol w:w="1871"/>
        <w:gridCol w:w="2051"/>
        <w:gridCol w:w="1729"/>
      </w:tblGrid>
      <w:tr w:rsidR="006D12A5" w:rsidRPr="00922016" w14:paraId="33806A3B" w14:textId="77777777" w:rsidTr="006D12A5">
        <w:trPr>
          <w:trHeight w:val="495"/>
        </w:trPr>
        <w:tc>
          <w:tcPr>
            <w:tcW w:w="67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2CCAFC13" w14:textId="77777777" w:rsidR="006D12A5" w:rsidRPr="00922016" w:rsidRDefault="006D12A5" w:rsidP="00515665">
            <w:pPr>
              <w:spacing w:after="0" w:line="240" w:lineRule="auto"/>
              <w:ind w:left="338" w:hanging="338"/>
              <w:rPr>
                <w:rFonts w:cs="Times New Roman"/>
                <w:sz w:val="20"/>
                <w:szCs w:val="20"/>
              </w:rPr>
            </w:pPr>
            <w:r w:rsidRPr="00922016">
              <w:rPr>
                <w:rFonts w:cs="Times New Roman"/>
                <w:b/>
                <w:bCs/>
                <w:color w:val="000000"/>
                <w:sz w:val="18"/>
                <w:szCs w:val="18"/>
              </w:rPr>
              <w:t>Approach</w:t>
            </w:r>
          </w:p>
        </w:tc>
        <w:tc>
          <w:tcPr>
            <w:tcW w:w="1057"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02353887" w14:textId="77777777" w:rsidR="006D12A5" w:rsidRPr="00922016" w:rsidRDefault="006D12A5" w:rsidP="00515665">
            <w:pPr>
              <w:spacing w:after="0" w:line="240" w:lineRule="auto"/>
              <w:ind w:left="338" w:hanging="338"/>
              <w:rPr>
                <w:rFonts w:cs="Times New Roman"/>
                <w:sz w:val="20"/>
                <w:szCs w:val="20"/>
              </w:rPr>
            </w:pPr>
            <w:r w:rsidRPr="00922016">
              <w:rPr>
                <w:rFonts w:cs="Times New Roman"/>
                <w:b/>
                <w:bCs/>
                <w:color w:val="000000"/>
                <w:sz w:val="20"/>
                <w:szCs w:val="20"/>
              </w:rPr>
              <w:t>All 3 approaches</w:t>
            </w:r>
          </w:p>
        </w:tc>
        <w:tc>
          <w:tcPr>
            <w:tcW w:w="1081"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EC63B6E" w14:textId="77777777" w:rsidR="006D12A5" w:rsidRPr="00922016" w:rsidRDefault="006D12A5" w:rsidP="00515665">
            <w:pPr>
              <w:spacing w:after="36" w:line="240" w:lineRule="auto"/>
              <w:ind w:left="338" w:hanging="338"/>
              <w:rPr>
                <w:rFonts w:cs="Times New Roman"/>
                <w:sz w:val="20"/>
                <w:szCs w:val="20"/>
              </w:rPr>
            </w:pPr>
            <w:r w:rsidRPr="00922016">
              <w:rPr>
                <w:rFonts w:cs="Times New Roman"/>
                <w:b/>
                <w:bCs/>
                <w:color w:val="000000"/>
                <w:sz w:val="18"/>
                <w:szCs w:val="18"/>
              </w:rPr>
              <w:t>HamFAS +</w:t>
            </w:r>
          </w:p>
          <w:p w14:paraId="25E2C122" w14:textId="77777777" w:rsidR="006D12A5" w:rsidRPr="00922016" w:rsidRDefault="006D12A5" w:rsidP="00515665">
            <w:pPr>
              <w:spacing w:after="0" w:line="240" w:lineRule="auto"/>
              <w:ind w:left="338" w:hanging="338"/>
              <w:rPr>
                <w:rFonts w:cs="Times New Roman"/>
                <w:sz w:val="20"/>
                <w:szCs w:val="20"/>
              </w:rPr>
            </w:pPr>
            <w:r w:rsidRPr="00922016">
              <w:rPr>
                <w:rFonts w:cs="Times New Roman"/>
                <w:b/>
                <w:bCs/>
                <w:color w:val="000000"/>
                <w:sz w:val="18"/>
                <w:szCs w:val="18"/>
              </w:rPr>
              <w:t>BlastKOALA</w:t>
            </w:r>
          </w:p>
        </w:tc>
        <w:tc>
          <w:tcPr>
            <w:tcW w:w="118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0717FB7D" w14:textId="77777777" w:rsidR="006D12A5" w:rsidRPr="00922016" w:rsidRDefault="006D12A5" w:rsidP="00515665">
            <w:pPr>
              <w:spacing w:after="0" w:line="240" w:lineRule="auto"/>
              <w:ind w:left="338" w:hanging="338"/>
              <w:rPr>
                <w:rFonts w:cs="Times New Roman"/>
                <w:sz w:val="20"/>
                <w:szCs w:val="20"/>
              </w:rPr>
            </w:pPr>
            <w:r w:rsidRPr="00922016">
              <w:rPr>
                <w:rFonts w:cs="Times New Roman"/>
                <w:b/>
                <w:bCs/>
                <w:color w:val="000000"/>
                <w:sz w:val="20"/>
                <w:szCs w:val="20"/>
              </w:rPr>
              <w:t>HamFAS + KAAS</w:t>
            </w:r>
          </w:p>
        </w:tc>
        <w:tc>
          <w:tcPr>
            <w:tcW w:w="999"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3E179E7C" w14:textId="77777777" w:rsidR="006D12A5" w:rsidRPr="00922016" w:rsidRDefault="006D12A5" w:rsidP="00515665">
            <w:pPr>
              <w:spacing w:after="36" w:line="240" w:lineRule="auto"/>
              <w:ind w:left="338" w:hanging="338"/>
              <w:rPr>
                <w:rFonts w:cs="Times New Roman"/>
                <w:sz w:val="20"/>
                <w:szCs w:val="20"/>
              </w:rPr>
            </w:pPr>
            <w:r w:rsidRPr="00922016">
              <w:rPr>
                <w:rFonts w:cs="Times New Roman"/>
                <w:b/>
                <w:bCs/>
                <w:color w:val="000000"/>
                <w:sz w:val="20"/>
                <w:szCs w:val="20"/>
              </w:rPr>
              <w:t>KAAS +</w:t>
            </w:r>
          </w:p>
          <w:p w14:paraId="2B27DE1B" w14:textId="77777777" w:rsidR="006D12A5" w:rsidRPr="00922016" w:rsidRDefault="006D12A5" w:rsidP="00515665">
            <w:pPr>
              <w:spacing w:after="0" w:line="240" w:lineRule="auto"/>
              <w:ind w:left="338" w:hanging="338"/>
              <w:rPr>
                <w:rFonts w:cs="Times New Roman"/>
                <w:sz w:val="20"/>
                <w:szCs w:val="20"/>
              </w:rPr>
            </w:pPr>
            <w:r w:rsidRPr="00922016">
              <w:rPr>
                <w:rFonts w:cs="Times New Roman"/>
                <w:b/>
                <w:bCs/>
                <w:color w:val="000000"/>
                <w:sz w:val="20"/>
                <w:szCs w:val="20"/>
              </w:rPr>
              <w:t>BlastKOALA</w:t>
            </w:r>
          </w:p>
        </w:tc>
      </w:tr>
      <w:tr w:rsidR="006D12A5" w:rsidRPr="00922016" w14:paraId="687B9A59" w14:textId="77777777" w:rsidTr="006D12A5">
        <w:trPr>
          <w:trHeight w:val="180"/>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0782AA7"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Same KOs</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D0944F8"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sz w:val="20"/>
                <w:szCs w:val="20"/>
              </w:rPr>
              <w:t>2951</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7A7EB68"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54</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FFEE4CD"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sz w:val="20"/>
                <w:szCs w:val="20"/>
              </w:rPr>
              <w:t>168</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09C5527"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108</w:t>
            </w:r>
          </w:p>
        </w:tc>
      </w:tr>
      <w:tr w:rsidR="006D12A5" w:rsidRPr="00922016" w14:paraId="5D547272" w14:textId="77777777" w:rsidTr="006D12A5">
        <w:trPr>
          <w:trHeight w:val="195"/>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8DD38B9"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Diff. KOs</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9D5FCBC" w14:textId="77777777" w:rsidR="006D12A5" w:rsidRPr="00922016" w:rsidRDefault="006D12A5" w:rsidP="00515665">
            <w:pPr>
              <w:spacing w:after="0" w:line="240" w:lineRule="auto"/>
              <w:ind w:left="338" w:hanging="338"/>
              <w:rPr>
                <w:rFonts w:cs="Times New Roman"/>
                <w:sz w:val="20"/>
                <w:szCs w:val="20"/>
              </w:rPr>
            </w:pPr>
            <w:r w:rsidRPr="00922016">
              <w:rPr>
                <w:rFonts w:cs="Times New Roman"/>
                <w:sz w:val="20"/>
                <w:szCs w:val="20"/>
              </w:rPr>
              <w:t>5 (1)</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14D5E82"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3 (1)</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02F937E"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10 (5)</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C3A22C2"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9 (6)</w:t>
            </w:r>
          </w:p>
        </w:tc>
      </w:tr>
      <w:tr w:rsidR="006D12A5" w:rsidRPr="00922016" w14:paraId="0502D123" w14:textId="77777777" w:rsidTr="006D12A5">
        <w:trPr>
          <w:trHeight w:val="225"/>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BB776EE"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Total</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85A3113" w14:textId="77777777" w:rsidR="006D12A5" w:rsidRPr="00922016" w:rsidRDefault="006D12A5" w:rsidP="00515665">
            <w:pPr>
              <w:spacing w:after="0" w:line="240" w:lineRule="auto"/>
              <w:ind w:left="338" w:hanging="338"/>
              <w:rPr>
                <w:rFonts w:cs="Times New Roman"/>
                <w:sz w:val="20"/>
                <w:szCs w:val="20"/>
              </w:rPr>
            </w:pPr>
            <w:r w:rsidRPr="00922016">
              <w:rPr>
                <w:rFonts w:cs="Times New Roman"/>
                <w:sz w:val="20"/>
                <w:szCs w:val="20"/>
              </w:rPr>
              <w:t>2956</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7196A9C"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57</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51BD22B"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178</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75A79E4"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117</w:t>
            </w:r>
          </w:p>
        </w:tc>
      </w:tr>
    </w:tbl>
    <w:p w14:paraId="581DCCC2" w14:textId="77777777" w:rsidR="006D12A5" w:rsidRPr="00922016" w:rsidRDefault="006D12A5" w:rsidP="00515665">
      <w:r w:rsidRPr="00922016">
        <w:t xml:space="preserve">Although those KEGG identifiers are different, most of them are "synonymous" KOs. They either have the same EC numbers, same EC classes, same GO numbers, or are the same components in KEGG pathways, responsible for the same reactions, etc. </w:t>
      </w:r>
    </w:p>
    <w:p w14:paraId="0A450C4A" w14:textId="77777777" w:rsidR="006D12A5" w:rsidRPr="00922016" w:rsidRDefault="006D12A5" w:rsidP="00515665">
      <w:r w:rsidRPr="00922016">
        <w:t xml:space="preserve">Some examples of synonymous KOs: </w:t>
      </w:r>
    </w:p>
    <w:p w14:paraId="15F5363F" w14:textId="77777777" w:rsidR="006D12A5" w:rsidRPr="00922016" w:rsidRDefault="006D12A5" w:rsidP="00515665">
      <w:pPr>
        <w:numPr>
          <w:ilvl w:val="0"/>
          <w:numId w:val="24"/>
        </w:numPr>
      </w:pPr>
      <w:r w:rsidRPr="00922016">
        <w:t>1 KO is very general described (putative ABC transport system ATP-binding protein) while the other is specific (phospholipid/cholesterol/gamma-HCH transport system ATP-binding protein).</w:t>
      </w:r>
    </w:p>
    <w:p w14:paraId="7B2ECDAC" w14:textId="77777777" w:rsidR="006D12A5" w:rsidRPr="00922016" w:rsidRDefault="006D12A5" w:rsidP="00515665">
      <w:pPr>
        <w:numPr>
          <w:ilvl w:val="0"/>
          <w:numId w:val="24"/>
        </w:numPr>
      </w:pPr>
      <w:r w:rsidRPr="00922016">
        <w:t>Synonym/Alternative name: "septin" and "sporulation-regulated protein 3" (also septin); or "tristetraprolin" (ZFP36) and "butyrate response factor 1" (ZFP36L1).</w:t>
      </w:r>
    </w:p>
    <w:p w14:paraId="4D9547EE" w14:textId="77777777" w:rsidR="006D12A5" w:rsidRPr="00922016" w:rsidRDefault="006D12A5" w:rsidP="00515665">
      <w:pPr>
        <w:numPr>
          <w:ilvl w:val="0"/>
          <w:numId w:val="24"/>
        </w:numPr>
      </w:pPr>
      <w:r w:rsidRPr="00922016">
        <w:t>Involved in the same process: "cleavage stimulation factor subunit 2" and "polyadenylate-binding protein 2" are involved in 3-end formation of pre-mRNAs</w:t>
      </w:r>
    </w:p>
    <w:p w14:paraId="48EA0B7B" w14:textId="09A6C48B" w:rsidR="006D12A5" w:rsidRPr="00922016" w:rsidRDefault="006D12A5" w:rsidP="00515665">
      <w:r w:rsidRPr="00922016">
        <w:t>3158 un-annotated yeast proteins</w:t>
      </w:r>
    </w:p>
    <w:p w14:paraId="7A90A6F0" w14:textId="77777777" w:rsidR="006D12A5" w:rsidRPr="00922016" w:rsidRDefault="006D12A5" w:rsidP="00515665">
      <w:r w:rsidRPr="00922016">
        <w:t xml:space="preserve">HamFAS could annotate 257 proteins, in which 164 proteins are HamFAS specific (HamFAS-only annotated proteins) (see </w:t>
      </w:r>
      <w:r w:rsidRPr="00922016">
        <w:fldChar w:fldCharType="begin"/>
      </w:r>
      <w:r w:rsidRPr="00922016">
        <w:instrText xml:space="preserve"> REF _Ref371841357 \h </w:instrText>
      </w:r>
      <w:r w:rsidRPr="00922016">
        <w:fldChar w:fldCharType="separate"/>
      </w:r>
      <w:r w:rsidR="003F708E" w:rsidRPr="00922016">
        <w:t xml:space="preserve">Figure </w:t>
      </w:r>
      <w:r w:rsidR="003F708E">
        <w:rPr>
          <w:noProof/>
        </w:rPr>
        <w:t>A</w:t>
      </w:r>
      <w:r w:rsidR="003F708E">
        <w:noBreakHyphen/>
      </w:r>
      <w:r w:rsidR="003F708E">
        <w:rPr>
          <w:noProof/>
        </w:rPr>
        <w:t>17</w:t>
      </w:r>
      <w:r w:rsidRPr="00922016">
        <w:fldChar w:fldCharType="end"/>
      </w:r>
      <w:r w:rsidRPr="00922016">
        <w:t>). In comparison to 150 and 116 annotated proteins from KAAS and BlastKOALA, HamFAS has annotated more proteins than BlastKOALA and KAAS (257 proteins versus 116 and 150 proteins, respectively)</w:t>
      </w:r>
      <w:r w:rsidRPr="00922016">
        <w:rPr>
          <w:strike/>
        </w:rPr>
        <w:t>.</w:t>
      </w:r>
      <w:r w:rsidRPr="00922016">
        <w:t xml:space="preserve"> </w:t>
      </w:r>
    </w:p>
    <w:p w14:paraId="1A61489D" w14:textId="77777777" w:rsidR="006D12A5" w:rsidRPr="00922016" w:rsidRDefault="006D12A5" w:rsidP="00515665">
      <w:pPr>
        <w:keepNext/>
      </w:pPr>
      <w:r w:rsidRPr="00922016">
        <w:rPr>
          <w:noProof/>
        </w:rPr>
        <w:drawing>
          <wp:inline distT="0" distB="0" distL="0" distR="0" wp14:anchorId="2414030E" wp14:editId="2EC5FE9D">
            <wp:extent cx="1635306" cy="1135629"/>
            <wp:effectExtent l="0" t="0" r="0" b="762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637152" cy="1136911"/>
                    </a:xfrm>
                    <a:prstGeom prst="rect">
                      <a:avLst/>
                    </a:prstGeom>
                    <a:noFill/>
                    <a:ln>
                      <a:noFill/>
                    </a:ln>
                  </pic:spPr>
                </pic:pic>
              </a:graphicData>
            </a:graphic>
          </wp:inline>
        </w:drawing>
      </w:r>
    </w:p>
    <w:p w14:paraId="212B7997" w14:textId="7FEB7D8B" w:rsidR="006D12A5" w:rsidRPr="00922016" w:rsidRDefault="006D12A5" w:rsidP="00515665">
      <w:pPr>
        <w:pStyle w:val="Caption"/>
      </w:pPr>
      <w:bookmarkStart w:id="19" w:name="_Ref371841357"/>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17</w:t>
      </w:r>
      <w:r w:rsidR="001D4199">
        <w:fldChar w:fldCharType="end"/>
      </w:r>
      <w:bookmarkEnd w:id="19"/>
      <w:r w:rsidRPr="00922016">
        <w:t>: Fraction of proteins annotated by HamFAS, BlastKOALA and KAAS</w:t>
      </w:r>
    </w:p>
    <w:p w14:paraId="04E61455" w14:textId="1BE4656F" w:rsidR="006D12A5" w:rsidRPr="00922016" w:rsidRDefault="006D12A5" w:rsidP="00515665">
      <w:r w:rsidRPr="00922016">
        <w:t>Here the interesting part is the HamFAS-only proteins. So what are the differences of those proteins in comparison to others?</w:t>
      </w:r>
    </w:p>
    <w:p w14:paraId="31C80D50" w14:textId="77777777" w:rsidR="00AD08DF" w:rsidRPr="00922016" w:rsidRDefault="00AD08DF" w:rsidP="00515665">
      <w:r w:rsidRPr="00922016">
        <w:t>Discussion</w:t>
      </w:r>
    </w:p>
    <w:p w14:paraId="502046C3" w14:textId="7FC1DBB2" w:rsidR="006D12A5" w:rsidRPr="00922016" w:rsidRDefault="006D12A5" w:rsidP="00515665">
      <w:r w:rsidRPr="00922016">
        <w:t>The specificity of HamFAS</w:t>
      </w:r>
    </w:p>
    <w:p w14:paraId="081AB507" w14:textId="35C1A3C1" w:rsidR="006D12A5" w:rsidRPr="00922016" w:rsidRDefault="006D12A5" w:rsidP="00515665">
      <w:r w:rsidRPr="00922016">
        <w:t xml:space="preserve">As we have seen from the analysis of </w:t>
      </w:r>
      <w:r w:rsidR="00FD43E0" w:rsidRPr="00922016">
        <w:t>the KO-annotation yeast protein set, HamFAS yielded the best precision regardless the supported or non-supported orthology assignment by InParanoid. It indicates the reliability of the annotation transfer result of HamFAS.</w:t>
      </w:r>
    </w:p>
    <w:p w14:paraId="2E4E8E53" w14:textId="2D61482D" w:rsidR="006D12A5" w:rsidRPr="00922016" w:rsidRDefault="006D12A5" w:rsidP="00515665">
      <w:r w:rsidRPr="00922016">
        <w:t>The sensitivity of HamFAS</w:t>
      </w:r>
    </w:p>
    <w:p w14:paraId="4B1630F7" w14:textId="40D27A0C" w:rsidR="006D12A5" w:rsidRPr="00922016" w:rsidRDefault="00FD43E0" w:rsidP="00515665">
      <w:r w:rsidRPr="00922016">
        <w:t>Beside the best specificity, HamFAS also shows the highest sensitivity in comparison to BlastKOALA and KAAS with the highest number of proteins that could be annotated.</w:t>
      </w:r>
    </w:p>
    <w:p w14:paraId="47847D94" w14:textId="0022F18D" w:rsidR="00FD43E0" w:rsidRPr="00922016" w:rsidRDefault="00FD43E0" w:rsidP="00515665">
      <w:r w:rsidRPr="00922016">
        <w:t>Was HaMStR so inclusive to include many false positive orthologs?</w:t>
      </w:r>
    </w:p>
    <w:p w14:paraId="57995A0E" w14:textId="778C5FC9" w:rsidR="00FD43E0" w:rsidRPr="00922016" w:rsidRDefault="00FD43E0" w:rsidP="00515665">
      <w:r w:rsidRPr="00922016">
        <w:t>We also compared the orthology search of HamFAS with InParanoid. After removing ortholog pairs that are not predicted by InParanoid, 150 out of 257 proteins still can be annotated, 55 of them belong to HamFAS-only annotated proteins. It proved the reliability of the orthology assignment of HamFAS-only proteins.</w:t>
      </w:r>
    </w:p>
    <w:p w14:paraId="5F43964F" w14:textId="180D9CB8" w:rsidR="00FD43E0" w:rsidRPr="00922016" w:rsidRDefault="00FD43E0" w:rsidP="00515665">
      <w:r w:rsidRPr="00922016">
        <w:t>Are HamFAS-only proteins short and uninformative?</w:t>
      </w:r>
    </w:p>
    <w:p w14:paraId="7C540746" w14:textId="77777777" w:rsidR="00FD43E0" w:rsidRPr="00922016" w:rsidRDefault="00FD43E0" w:rsidP="00515665">
      <w:r w:rsidRPr="00922016">
        <w:t>We compared the sequence length and the informative content of protein domains between HamFAS-only proteins and proteins annotated by at least 2 approaches including HamFAS and KAAS and/or BlastKOALA.</w:t>
      </w:r>
    </w:p>
    <w:p w14:paraId="3EA80C74" w14:textId="77777777" w:rsidR="00FD43E0" w:rsidRPr="00922016" w:rsidRDefault="00FD43E0" w:rsidP="00515665">
      <w:pPr>
        <w:keepNext/>
      </w:pPr>
      <w:r w:rsidRPr="00922016">
        <w:rPr>
          <w:noProof/>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5293341C" w:rsidR="00FD43E0" w:rsidRPr="00922016" w:rsidRDefault="00FD43E0" w:rsidP="00515665">
      <w:pPr>
        <w:pStyle w:val="Caption"/>
      </w:pPr>
      <w:bookmarkStart w:id="20" w:name="_Ref371842424"/>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18</w:t>
      </w:r>
      <w:r w:rsidR="001D4199">
        <w:fldChar w:fldCharType="end"/>
      </w:r>
      <w:bookmarkEnd w:id="20"/>
      <w:r w:rsidRPr="00922016">
        <w:t>: Length distribution of HamFAS-only proteins and others</w:t>
      </w:r>
    </w:p>
    <w:p w14:paraId="290DC63C" w14:textId="77777777" w:rsidR="00FD43E0" w:rsidRPr="00922016" w:rsidRDefault="00FD43E0" w:rsidP="00515665">
      <w:r w:rsidRPr="00922016">
        <w:fldChar w:fldCharType="begin"/>
      </w:r>
      <w:r w:rsidRPr="00922016">
        <w:instrText xml:space="preserve"> REF _Ref371842424 \h </w:instrText>
      </w:r>
      <w:r w:rsidRPr="00922016">
        <w:fldChar w:fldCharType="separate"/>
      </w:r>
      <w:r w:rsidR="003F708E" w:rsidRPr="00922016">
        <w:t xml:space="preserve">Figure </w:t>
      </w:r>
      <w:r w:rsidR="003F708E">
        <w:rPr>
          <w:noProof/>
        </w:rPr>
        <w:t>A</w:t>
      </w:r>
      <w:r w:rsidR="003F708E">
        <w:noBreakHyphen/>
      </w:r>
      <w:r w:rsidR="003F708E">
        <w:rPr>
          <w:noProof/>
        </w:rPr>
        <w:t>18</w:t>
      </w:r>
      <w:r w:rsidRPr="00922016">
        <w:fldChar w:fldCharType="end"/>
      </w:r>
      <w:r w:rsidRPr="00922016">
        <w:t xml:space="preserve"> and </w:t>
      </w:r>
      <w:r w:rsidRPr="00922016">
        <w:fldChar w:fldCharType="begin"/>
      </w:r>
      <w:r w:rsidRPr="00922016">
        <w:instrText xml:space="preserve"> REF _Ref371842426 \h </w:instrText>
      </w:r>
      <w:r w:rsidRPr="00922016">
        <w:fldChar w:fldCharType="separate"/>
      </w:r>
      <w:r w:rsidR="003F708E" w:rsidRPr="00922016">
        <w:t xml:space="preserve">Figure </w:t>
      </w:r>
      <w:r w:rsidR="003F708E">
        <w:rPr>
          <w:noProof/>
        </w:rPr>
        <w:t>A</w:t>
      </w:r>
      <w:r w:rsidR="003F708E">
        <w:noBreakHyphen/>
      </w:r>
      <w:r w:rsidR="003F708E">
        <w:rPr>
          <w:noProof/>
        </w:rPr>
        <w:t>19</w:t>
      </w:r>
      <w:r w:rsidRPr="00922016">
        <w:fldChar w:fldCharType="end"/>
      </w:r>
      <w:r w:rsidRPr="00922016">
        <w:t xml:space="preserve"> show no clear difference between those 2 protein sets. HamFAS-only proteins are not either extremely shorter or longer than other proteins. And the annotation transfer result was not driven by the uninformative domain annotation of those proteins (one Pfam domain that leads to the high FAS score).</w:t>
      </w:r>
    </w:p>
    <w:p w14:paraId="107AC4E4" w14:textId="77777777" w:rsidR="00FD43E0" w:rsidRPr="00922016" w:rsidRDefault="00FD43E0" w:rsidP="00515665">
      <w:pPr>
        <w:keepNext/>
      </w:pPr>
      <w:r w:rsidRPr="00922016">
        <w:rPr>
          <w:noProof/>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1720F4D4" w:rsidR="00FD43E0" w:rsidRPr="00922016" w:rsidRDefault="00FD43E0" w:rsidP="00515665">
      <w:pPr>
        <w:pStyle w:val="Caption"/>
      </w:pPr>
      <w:bookmarkStart w:id="21" w:name="_Ref371842426"/>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19</w:t>
      </w:r>
      <w:r w:rsidR="001D4199">
        <w:fldChar w:fldCharType="end"/>
      </w:r>
      <w:bookmarkEnd w:id="21"/>
      <w:r w:rsidRPr="00922016">
        <w:t>: Number of Pfam domains distribution of HamFAS-only proteins and others</w:t>
      </w:r>
    </w:p>
    <w:p w14:paraId="3EFFEDF3" w14:textId="45EF6EE7" w:rsidR="00FD43E0" w:rsidRPr="00922016" w:rsidRDefault="00FD43E0" w:rsidP="00515665">
      <w:r w:rsidRPr="00922016">
        <w:t xml:space="preserve">The distribution of FAS scores of all HamFAS orthologs in comparison to HamFAS-only orthologs shown in </w:t>
      </w:r>
      <w:r w:rsidR="0034446C" w:rsidRPr="00922016">
        <w:fldChar w:fldCharType="begin"/>
      </w:r>
      <w:r w:rsidR="0034446C" w:rsidRPr="00922016">
        <w:instrText xml:space="preserve"> REF _Ref381607635 \h </w:instrText>
      </w:r>
      <w:r w:rsidR="0034446C" w:rsidRPr="00922016">
        <w:fldChar w:fldCharType="separate"/>
      </w:r>
      <w:r w:rsidR="003F708E" w:rsidRPr="00922016">
        <w:t xml:space="preserve">Figure </w:t>
      </w:r>
      <w:r w:rsidR="003F708E">
        <w:rPr>
          <w:noProof/>
        </w:rPr>
        <w:t>A</w:t>
      </w:r>
      <w:r w:rsidR="003F708E">
        <w:noBreakHyphen/>
      </w:r>
      <w:r w:rsidR="003F708E">
        <w:rPr>
          <w:noProof/>
        </w:rPr>
        <w:t>20</w:t>
      </w:r>
      <w:r w:rsidR="0034446C" w:rsidRPr="00922016">
        <w:fldChar w:fldCharType="end"/>
      </w:r>
      <w:r w:rsidR="0034446C" w:rsidRPr="00922016">
        <w:t xml:space="preserve"> </w:t>
      </w:r>
      <w:r w:rsidRPr="00922016">
        <w:t>also confirms the rich domain annotations of HamFAS-only proteins.</w:t>
      </w:r>
    </w:p>
    <w:p w14:paraId="09CC806D" w14:textId="77777777" w:rsidR="0034446C" w:rsidRPr="00922016" w:rsidRDefault="00FD43E0" w:rsidP="00515665">
      <w:pPr>
        <w:keepNext/>
      </w:pPr>
      <w:r w:rsidRPr="00922016">
        <w:rPr>
          <w:noProof/>
        </w:rPr>
        <w:drawing>
          <wp:inline distT="0" distB="0" distL="0" distR="0" wp14:anchorId="42B577E2" wp14:editId="46C4F38A">
            <wp:extent cx="3093992" cy="2435275"/>
            <wp:effectExtent l="0" t="0" r="5080"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95818" cy="2436712"/>
                    </a:xfrm>
                    <a:prstGeom prst="rect">
                      <a:avLst/>
                    </a:prstGeom>
                    <a:noFill/>
                    <a:ln>
                      <a:noFill/>
                    </a:ln>
                  </pic:spPr>
                </pic:pic>
              </a:graphicData>
            </a:graphic>
          </wp:inline>
        </w:drawing>
      </w:r>
    </w:p>
    <w:p w14:paraId="5D4200A1" w14:textId="744E156A" w:rsidR="00FD43E0" w:rsidRPr="00922016" w:rsidRDefault="0034446C" w:rsidP="00515665">
      <w:pPr>
        <w:pStyle w:val="Caption"/>
      </w:pPr>
      <w:bookmarkStart w:id="22" w:name="_Ref381607635"/>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20</w:t>
      </w:r>
      <w:r w:rsidR="001D4199">
        <w:fldChar w:fldCharType="end"/>
      </w:r>
      <w:bookmarkEnd w:id="22"/>
      <w:r w:rsidRPr="00922016">
        <w:t>: FAS score distribution of all HamFAS orthologs and HamFAS-only orthologs</w:t>
      </w:r>
    </w:p>
    <w:p w14:paraId="590DE18F" w14:textId="009F4B9C" w:rsidR="00FD43E0" w:rsidRPr="00922016" w:rsidRDefault="00FD43E0" w:rsidP="00515665">
      <w:r w:rsidRPr="00922016">
        <w:t>How different are the phylogenetic profile of KO-annotated proteins and un-annotated protein?</w:t>
      </w:r>
    </w:p>
    <w:p w14:paraId="033928CE" w14:textId="77777777" w:rsidR="00FD43E0" w:rsidRPr="00922016" w:rsidRDefault="00FD43E0" w:rsidP="00515665">
      <w:pPr>
        <w:rPr>
          <w:b/>
          <w:bCs/>
          <w:i/>
          <w:iCs/>
          <w:color w:val="4F81BD" w:themeColor="accent1"/>
        </w:rPr>
      </w:pPr>
      <w:r w:rsidRPr="00922016">
        <w:rPr>
          <w:rFonts w:ascii="Helvetica" w:hAnsi="Helvetica" w:cs="Helvetica"/>
          <w:noProof/>
          <w:sz w:val="24"/>
          <w:szCs w:val="24"/>
        </w:rPr>
        <w:drawing>
          <wp:inline distT="0" distB="0" distL="0" distR="0" wp14:anchorId="4D30C815" wp14:editId="6378A884">
            <wp:extent cx="5252085" cy="5252085"/>
            <wp:effectExtent l="0" t="0" r="5715"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52085" cy="5252085"/>
                    </a:xfrm>
                    <a:prstGeom prst="rect">
                      <a:avLst/>
                    </a:prstGeom>
                    <a:noFill/>
                    <a:ln>
                      <a:noFill/>
                    </a:ln>
                  </pic:spPr>
                </pic:pic>
              </a:graphicData>
            </a:graphic>
          </wp:inline>
        </w:drawing>
      </w:r>
    </w:p>
    <w:p w14:paraId="42DF148B" w14:textId="501895D5" w:rsidR="00FD43E0" w:rsidRPr="00922016" w:rsidRDefault="00FD43E0" w:rsidP="00515665">
      <w:pPr>
        <w:pStyle w:val="Caption"/>
      </w:pPr>
      <w:bookmarkStart w:id="23" w:name="_Ref374246928"/>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21</w:t>
      </w:r>
      <w:r w:rsidR="001D4199">
        <w:fldChar w:fldCharType="end"/>
      </w:r>
      <w:bookmarkEnd w:id="23"/>
      <w:r w:rsidRPr="00922016">
        <w:t>: Phylogenetic profile of KO-annotated proteins</w:t>
      </w:r>
    </w:p>
    <w:p w14:paraId="0323F85A" w14:textId="77777777" w:rsidR="00FD43E0" w:rsidRPr="00922016" w:rsidRDefault="00FD43E0" w:rsidP="00515665">
      <w:pPr>
        <w:keepNext/>
      </w:pPr>
      <w:r w:rsidRPr="00922016">
        <w:rPr>
          <w:rFonts w:ascii="Helvetica" w:hAnsi="Helvetica" w:cs="Helvetica"/>
          <w:noProof/>
          <w:sz w:val="24"/>
          <w:szCs w:val="24"/>
        </w:rPr>
        <w:drawing>
          <wp:inline distT="0" distB="0" distL="0" distR="0" wp14:anchorId="26E5B675" wp14:editId="55956C90">
            <wp:extent cx="5400040" cy="5400040"/>
            <wp:effectExtent l="0" t="0" r="10160" b="1016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040" cy="5400040"/>
                    </a:xfrm>
                    <a:prstGeom prst="rect">
                      <a:avLst/>
                    </a:prstGeom>
                    <a:noFill/>
                    <a:ln>
                      <a:noFill/>
                    </a:ln>
                  </pic:spPr>
                </pic:pic>
              </a:graphicData>
            </a:graphic>
          </wp:inline>
        </w:drawing>
      </w:r>
    </w:p>
    <w:p w14:paraId="15FB4C85" w14:textId="320485B9" w:rsidR="00FD43E0" w:rsidRPr="00922016" w:rsidRDefault="00FD43E0" w:rsidP="00515665">
      <w:pPr>
        <w:pStyle w:val="Caption"/>
      </w:pPr>
      <w:bookmarkStart w:id="24" w:name="_Ref374246931"/>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22</w:t>
      </w:r>
      <w:r w:rsidR="001D4199">
        <w:fldChar w:fldCharType="end"/>
      </w:r>
      <w:bookmarkEnd w:id="24"/>
      <w:r w:rsidRPr="00922016">
        <w:t>: Phylogenetic profile of un-annotated proteins</w:t>
      </w:r>
    </w:p>
    <w:p w14:paraId="7A24443C" w14:textId="2EE2B1EE" w:rsidR="00FD43E0" w:rsidRPr="00922016" w:rsidRDefault="00FD43E0" w:rsidP="00515665">
      <w:r w:rsidRPr="00922016">
        <w:fldChar w:fldCharType="begin"/>
      </w:r>
      <w:r w:rsidRPr="00922016">
        <w:instrText xml:space="preserve"> REF _Ref374246928 \h </w:instrText>
      </w:r>
      <w:r w:rsidRPr="00922016">
        <w:fldChar w:fldCharType="separate"/>
      </w:r>
      <w:r w:rsidR="003F708E" w:rsidRPr="00922016">
        <w:t xml:space="preserve">Figure </w:t>
      </w:r>
      <w:r w:rsidR="003F708E">
        <w:rPr>
          <w:noProof/>
        </w:rPr>
        <w:t>A</w:t>
      </w:r>
      <w:r w:rsidR="003F708E">
        <w:noBreakHyphen/>
      </w:r>
      <w:r w:rsidR="003F708E">
        <w:rPr>
          <w:noProof/>
        </w:rPr>
        <w:t>21</w:t>
      </w:r>
      <w:r w:rsidRPr="00922016">
        <w:fldChar w:fldCharType="end"/>
      </w:r>
      <w:r w:rsidRPr="00922016">
        <w:t xml:space="preserve"> and </w:t>
      </w:r>
      <w:r w:rsidRPr="00922016">
        <w:fldChar w:fldCharType="begin"/>
      </w:r>
      <w:r w:rsidRPr="00922016">
        <w:instrText xml:space="preserve"> REF _Ref374246931 \h </w:instrText>
      </w:r>
      <w:r w:rsidRPr="00922016">
        <w:fldChar w:fldCharType="separate"/>
      </w:r>
      <w:r w:rsidR="003F708E" w:rsidRPr="00922016">
        <w:t xml:space="preserve">Figure </w:t>
      </w:r>
      <w:r w:rsidR="003F708E">
        <w:rPr>
          <w:noProof/>
        </w:rPr>
        <w:t>A</w:t>
      </w:r>
      <w:r w:rsidR="003F708E">
        <w:noBreakHyphen/>
      </w:r>
      <w:r w:rsidR="003F708E">
        <w:rPr>
          <w:noProof/>
        </w:rPr>
        <w:t>22</w:t>
      </w:r>
      <w:r w:rsidRPr="00922016">
        <w:fldChar w:fldCharType="end"/>
      </w:r>
      <w:r w:rsidRPr="00922016">
        <w:t xml:space="preserve"> show that orthologs of un-annotated proteins are not broadly distributed like the one of annotated proteins. However, most of the proteins in both annotated and un-annotated set have only one ortholog (79% KO-annotated proteins, 80% un-annotated and 80% HamFAS-only proteins. See </w:t>
      </w:r>
      <w:r w:rsidRPr="00922016">
        <w:fldChar w:fldCharType="begin"/>
      </w:r>
      <w:r w:rsidRPr="00922016">
        <w:instrText xml:space="preserve"> REF _Ref374261250 \h </w:instrText>
      </w:r>
      <w:r w:rsidRPr="00922016">
        <w:fldChar w:fldCharType="separate"/>
      </w:r>
      <w:r w:rsidR="003F708E" w:rsidRPr="00922016">
        <w:t xml:space="preserve">Figure </w:t>
      </w:r>
      <w:r w:rsidR="003F708E">
        <w:rPr>
          <w:noProof/>
        </w:rPr>
        <w:t>A</w:t>
      </w:r>
      <w:r w:rsidR="003F708E">
        <w:noBreakHyphen/>
      </w:r>
      <w:r w:rsidR="003F708E">
        <w:rPr>
          <w:noProof/>
        </w:rPr>
        <w:t>23</w:t>
      </w:r>
      <w:r w:rsidRPr="00922016">
        <w:fldChar w:fldCharType="end"/>
      </w:r>
      <w:r w:rsidRPr="00922016">
        <w:t xml:space="preserve">). And more than 22% of un-annotated proteins have only orthologs in distantly related reference taxa (more detail in point </w:t>
      </w:r>
      <w:r w:rsidRPr="00922016">
        <w:fldChar w:fldCharType="begin"/>
      </w:r>
      <w:r w:rsidRPr="00922016">
        <w:instrText xml:space="preserve"> REF _Ref374261382 \r \h </w:instrText>
      </w:r>
      <w:r w:rsidRPr="00922016">
        <w:fldChar w:fldCharType="separate"/>
      </w:r>
      <w:r w:rsidR="003F708E">
        <w:rPr>
          <w:b/>
        </w:rPr>
        <w:t>Error! Reference source not found.</w:t>
      </w:r>
      <w:r w:rsidRPr="00922016">
        <w:fldChar w:fldCharType="end"/>
      </w:r>
      <w:r w:rsidRPr="00922016">
        <w:t>).</w:t>
      </w:r>
    </w:p>
    <w:p w14:paraId="78735C6F" w14:textId="77777777" w:rsidR="00FD43E0" w:rsidRPr="00922016" w:rsidRDefault="00FD43E0" w:rsidP="00515665">
      <w:pPr>
        <w:keepNext/>
      </w:pPr>
      <w:r w:rsidRPr="00922016">
        <w:rPr>
          <w:noProof/>
        </w:rPr>
        <w:drawing>
          <wp:inline distT="0" distB="0" distL="0" distR="0" wp14:anchorId="7FE5DA97" wp14:editId="2FFFD96E">
            <wp:extent cx="4001848" cy="2072863"/>
            <wp:effectExtent l="0" t="0" r="11430" b="1016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02639" cy="2073273"/>
                    </a:xfrm>
                    <a:prstGeom prst="rect">
                      <a:avLst/>
                    </a:prstGeom>
                    <a:noFill/>
                    <a:ln>
                      <a:noFill/>
                    </a:ln>
                  </pic:spPr>
                </pic:pic>
              </a:graphicData>
            </a:graphic>
          </wp:inline>
        </w:drawing>
      </w:r>
    </w:p>
    <w:p w14:paraId="7CAE09E1" w14:textId="4CDA8F40" w:rsidR="00FD43E0" w:rsidRPr="00922016" w:rsidRDefault="00FD43E0" w:rsidP="00515665">
      <w:pPr>
        <w:pStyle w:val="Caption"/>
      </w:pPr>
      <w:bookmarkStart w:id="25" w:name="_Ref374261250"/>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23</w:t>
      </w:r>
      <w:r w:rsidR="001D4199">
        <w:fldChar w:fldCharType="end"/>
      </w:r>
      <w:bookmarkEnd w:id="25"/>
      <w:r w:rsidRPr="00922016">
        <w:t>: Distribution of number of orthologs for KO-annotated, un-annotated and HamFAS-only protein set</w:t>
      </w:r>
    </w:p>
    <w:p w14:paraId="4D5F672C" w14:textId="2EBE1497" w:rsidR="00FD43E0" w:rsidRPr="00922016" w:rsidRDefault="008F5818" w:rsidP="00515665">
      <w:r w:rsidRPr="00922016">
        <w:t>Do the annotations of HamFAS-only proteins come from distantly related species?</w:t>
      </w:r>
    </w:p>
    <w:p w14:paraId="5353F862" w14:textId="77777777" w:rsidR="008F5818" w:rsidRPr="00922016" w:rsidRDefault="008F5818" w:rsidP="00515665">
      <w:r w:rsidRPr="00922016">
        <w:t>We checked for the origin of the annotations (i.e. the origin of reference orthologs) for all un-annotated proteins and compared with annotated set (</w:t>
      </w:r>
      <w:r w:rsidRPr="00922016">
        <w:fldChar w:fldCharType="begin"/>
      </w:r>
      <w:r w:rsidRPr="00922016">
        <w:instrText xml:space="preserve"> REF _Ref374250297 \h </w:instrText>
      </w:r>
      <w:r w:rsidRPr="00922016">
        <w:fldChar w:fldCharType="separate"/>
      </w:r>
      <w:r w:rsidR="003F708E" w:rsidRPr="00922016">
        <w:t xml:space="preserve">Figure </w:t>
      </w:r>
      <w:r w:rsidR="003F708E">
        <w:rPr>
          <w:noProof/>
        </w:rPr>
        <w:t>A</w:t>
      </w:r>
      <w:r w:rsidR="003F708E">
        <w:noBreakHyphen/>
      </w:r>
      <w:r w:rsidR="003F708E">
        <w:rPr>
          <w:noProof/>
        </w:rPr>
        <w:t>24</w:t>
      </w:r>
      <w:r w:rsidRPr="00922016">
        <w:fldChar w:fldCharType="end"/>
      </w:r>
      <w:r w:rsidRPr="00922016">
        <w:t>).</w:t>
      </w:r>
    </w:p>
    <w:p w14:paraId="576C97D9" w14:textId="77777777" w:rsidR="008F5818" w:rsidRPr="00922016" w:rsidRDefault="008F5818" w:rsidP="00515665">
      <w:pPr>
        <w:keepNext/>
      </w:pPr>
      <w:r w:rsidRPr="00922016">
        <w:rPr>
          <w:noProof/>
        </w:rPr>
        <w:drawing>
          <wp:inline distT="0" distB="0" distL="0" distR="0" wp14:anchorId="7AD00146" wp14:editId="234D9A37">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7C0A4E46" w14:textId="3D3A6FE9" w:rsidR="008F5818" w:rsidRPr="00922016" w:rsidRDefault="008F5818" w:rsidP="00515665">
      <w:pPr>
        <w:pStyle w:val="Caption"/>
      </w:pPr>
      <w:bookmarkStart w:id="26" w:name="_Ref374250297"/>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24</w:t>
      </w:r>
      <w:r w:rsidR="001D4199">
        <w:fldChar w:fldCharType="end"/>
      </w:r>
      <w:bookmarkEnd w:id="26"/>
      <w:r w:rsidRPr="00922016">
        <w:t>: Origin of KO-annotations for annotated, un-annotated proteins and HamFAS-only proteins of un-annotated set</w:t>
      </w:r>
    </w:p>
    <w:p w14:paraId="3269C998" w14:textId="77777777" w:rsidR="008F5818" w:rsidRPr="00922016" w:rsidRDefault="008F5818" w:rsidP="00515665">
      <w:r w:rsidRPr="00922016">
        <w:t>As expected, most annotations of annotated proteins come from their fungal orthologs (75%) while only few of them have obtained annotations from archaea or bacterial taxa (2,4%). In contrary, although large amount of annotations for un-annotated proteins originate from eukaryotes taxa (78%), there are still 22% (or 27% in case of HamFAS-only proteins) annotations are from distantly related taxa.</w:t>
      </w:r>
    </w:p>
    <w:p w14:paraId="1F6790EE" w14:textId="77777777" w:rsidR="008F5818" w:rsidRPr="00922016" w:rsidRDefault="008F5818" w:rsidP="00515665">
      <w:r w:rsidRPr="00922016">
        <w:t xml:space="preserve">Analyzing the phylogenetic profile of proteins annotated by archaea and bacterial orthologs in </w:t>
      </w:r>
      <w:r w:rsidRPr="00922016">
        <w:fldChar w:fldCharType="begin"/>
      </w:r>
      <w:r w:rsidRPr="00922016">
        <w:instrText xml:space="preserve"> REF _Ref374250743 \h </w:instrText>
      </w:r>
      <w:r w:rsidRPr="00922016">
        <w:fldChar w:fldCharType="separate"/>
      </w:r>
      <w:r w:rsidR="003F708E" w:rsidRPr="00922016">
        <w:t xml:space="preserve">Figure </w:t>
      </w:r>
      <w:r w:rsidR="003F708E">
        <w:rPr>
          <w:noProof/>
        </w:rPr>
        <w:t>A</w:t>
      </w:r>
      <w:r w:rsidR="003F708E">
        <w:noBreakHyphen/>
      </w:r>
      <w:r w:rsidR="003F708E">
        <w:rPr>
          <w:noProof/>
        </w:rPr>
        <w:t>25</w:t>
      </w:r>
      <w:r w:rsidRPr="00922016">
        <w:fldChar w:fldCharType="end"/>
      </w:r>
      <w:r w:rsidRPr="00922016">
        <w:t xml:space="preserve"> and </w:t>
      </w:r>
      <w:r w:rsidRPr="00922016">
        <w:fldChar w:fldCharType="begin"/>
      </w:r>
      <w:r w:rsidRPr="00922016">
        <w:instrText xml:space="preserve"> REF _Ref374250746 \h </w:instrText>
      </w:r>
      <w:r w:rsidRPr="00922016">
        <w:fldChar w:fldCharType="separate"/>
      </w:r>
      <w:r w:rsidR="003F708E" w:rsidRPr="00922016">
        <w:t xml:space="preserve">Figure </w:t>
      </w:r>
      <w:r w:rsidR="003F708E">
        <w:rPr>
          <w:noProof/>
        </w:rPr>
        <w:t>A</w:t>
      </w:r>
      <w:r w:rsidR="003F708E">
        <w:noBreakHyphen/>
      </w:r>
      <w:r w:rsidR="003F708E">
        <w:rPr>
          <w:noProof/>
        </w:rPr>
        <w:t>26</w:t>
      </w:r>
      <w:r w:rsidRPr="00922016">
        <w:fldChar w:fldCharType="end"/>
      </w:r>
      <w:r w:rsidRPr="00922016">
        <w:t>, we can see that there is no difference between the HamFAS-only proteins and proteins that are annotated by both HamFAS and at least one other approach (HamFAS + BlastKOALA, HamFAS + KAAS or HamFAS + BlastKOALA + KAAS).</w:t>
      </w:r>
    </w:p>
    <w:p w14:paraId="632FC397" w14:textId="77777777" w:rsidR="008F5818" w:rsidRPr="00922016" w:rsidRDefault="008F5818" w:rsidP="00515665">
      <w:pPr>
        <w:rPr>
          <w:u w:val="single"/>
        </w:rPr>
      </w:pPr>
      <w:r w:rsidRPr="00922016">
        <w:rPr>
          <w:rFonts w:ascii="Helvetica" w:hAnsi="Helvetica" w:cs="Helvetica"/>
          <w:noProof/>
          <w:sz w:val="24"/>
          <w:szCs w:val="24"/>
        </w:rPr>
        <w:drawing>
          <wp:inline distT="0" distB="0" distL="0" distR="0" wp14:anchorId="28EAF166" wp14:editId="583B98BD">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3A6F5C7C" w14:textId="7F63AB03" w:rsidR="008F5818" w:rsidRPr="00922016" w:rsidRDefault="008F5818" w:rsidP="00515665">
      <w:pPr>
        <w:pStyle w:val="Caption"/>
        <w:rPr>
          <w:u w:val="single"/>
        </w:rPr>
      </w:pPr>
      <w:bookmarkStart w:id="27" w:name="_Ref374250743"/>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25</w:t>
      </w:r>
      <w:r w:rsidR="001D4199">
        <w:fldChar w:fldCharType="end"/>
      </w:r>
      <w:bookmarkEnd w:id="27"/>
      <w:r w:rsidRPr="00922016">
        <w:t>: Phylogenetic profile of 44 HamFAS-only proteins that annotated based on archaea and bacterial orthologs.</w:t>
      </w:r>
    </w:p>
    <w:p w14:paraId="5D3BD8B6" w14:textId="77777777" w:rsidR="008F5818" w:rsidRPr="00922016" w:rsidRDefault="008F5818" w:rsidP="00515665">
      <w:pPr>
        <w:keepNext/>
      </w:pPr>
      <w:r w:rsidRPr="00922016">
        <w:rPr>
          <w:rFonts w:ascii="Helvetica" w:hAnsi="Helvetica" w:cs="Helvetica"/>
          <w:noProof/>
          <w:sz w:val="24"/>
          <w:szCs w:val="24"/>
        </w:rPr>
        <w:drawing>
          <wp:inline distT="0" distB="0" distL="0" distR="0" wp14:anchorId="015F7DD4" wp14:editId="476AE876">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5BF5ABE3" w14:textId="21BE6ED3" w:rsidR="008F5818" w:rsidRPr="00922016" w:rsidRDefault="008F5818" w:rsidP="00515665">
      <w:pPr>
        <w:pStyle w:val="Caption"/>
        <w:rPr>
          <w:u w:val="single"/>
        </w:rPr>
      </w:pPr>
      <w:bookmarkStart w:id="28" w:name="_Ref374250746"/>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26</w:t>
      </w:r>
      <w:r w:rsidR="001D4199">
        <w:fldChar w:fldCharType="end"/>
      </w:r>
      <w:bookmarkEnd w:id="28"/>
      <w:r w:rsidRPr="00922016">
        <w:t>: Phylogenetic profile of 12 un-annotated proteins that annotated by HamFAS and at least one other approach (BlastKOALA and/or KAAS), where their annotations originate from archaea or bacteria reference taxa.</w:t>
      </w:r>
    </w:p>
    <w:p w14:paraId="413CEC6B" w14:textId="12DED273" w:rsidR="008F5818" w:rsidRPr="00922016" w:rsidRDefault="001054B0" w:rsidP="00515665">
      <w:r w:rsidRPr="00922016">
        <w:t>How does the annotation result change by removing annotations from archaea and bacterial orthologs?</w:t>
      </w:r>
    </w:p>
    <w:p w14:paraId="1A323318" w14:textId="75531FA9" w:rsidR="001054B0" w:rsidRPr="00922016" w:rsidRDefault="001054B0" w:rsidP="00515665">
      <w:r w:rsidRPr="00922016">
        <w:t>We filtered the annotations that originate from archaea and bacterial orthologs from both KO-annotated and un-annotated protein sets.</w:t>
      </w:r>
    </w:p>
    <w:p w14:paraId="5E04BF09" w14:textId="36224E47" w:rsidR="001054B0" w:rsidRPr="00922016" w:rsidRDefault="001054B0" w:rsidP="00515665">
      <w:pPr>
        <w:pStyle w:val="Caption"/>
        <w:keepNext/>
      </w:pPr>
      <w:bookmarkStart w:id="29" w:name="_Ref374252152"/>
      <w:r w:rsidRPr="00922016">
        <w:t xml:space="preserve">Table </w:t>
      </w:r>
      <w:r w:rsidR="00417319">
        <w:fldChar w:fldCharType="begin"/>
      </w:r>
      <w:r w:rsidR="00417319">
        <w:instrText xml:space="preserve"> STYLEREF 1 \s </w:instrText>
      </w:r>
      <w:r w:rsidR="00417319">
        <w:fldChar w:fldCharType="separate"/>
      </w:r>
      <w:r w:rsidR="003F708E">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3F708E">
        <w:rPr>
          <w:noProof/>
        </w:rPr>
        <w:t>5</w:t>
      </w:r>
      <w:r w:rsidR="00417319">
        <w:fldChar w:fldCharType="end"/>
      </w:r>
      <w:bookmarkEnd w:id="29"/>
      <w:r w:rsidRPr="00922016">
        <w:t>: Recall, precision and F1-score of filtered HamFAS in comparison to HamFAS, BlastKOALA and KAAS by applying on KO-annotated yeast proteins.</w:t>
      </w:r>
    </w:p>
    <w:tbl>
      <w:tblPr>
        <w:tblW w:w="5000" w:type="pct"/>
        <w:tblCellMar>
          <w:left w:w="0" w:type="dxa"/>
          <w:right w:w="0" w:type="dxa"/>
        </w:tblCellMar>
        <w:tblLook w:val="04A0" w:firstRow="1" w:lastRow="0" w:firstColumn="1" w:lastColumn="0" w:noHBand="0" w:noVBand="1"/>
      </w:tblPr>
      <w:tblGrid>
        <w:gridCol w:w="1122"/>
        <w:gridCol w:w="2073"/>
        <w:gridCol w:w="1750"/>
        <w:gridCol w:w="1762"/>
        <w:gridCol w:w="1947"/>
      </w:tblGrid>
      <w:tr w:rsidR="001054B0" w:rsidRPr="00922016" w14:paraId="6CFBF79E" w14:textId="77777777" w:rsidTr="00F0305B">
        <w:trPr>
          <w:trHeight w:val="165"/>
        </w:trPr>
        <w:tc>
          <w:tcPr>
            <w:tcW w:w="64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721B68D"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b/>
                <w:bCs/>
                <w:color w:val="000000"/>
                <w:sz w:val="18"/>
                <w:szCs w:val="18"/>
              </w:rPr>
              <w:t>Approach</w:t>
            </w:r>
          </w:p>
        </w:tc>
        <w:tc>
          <w:tcPr>
            <w:tcW w:w="119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36529D8"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b/>
                <w:bCs/>
                <w:color w:val="000000"/>
                <w:sz w:val="20"/>
                <w:szCs w:val="20"/>
              </w:rPr>
              <w:t>HamFAS after filtered</w:t>
            </w:r>
          </w:p>
        </w:tc>
        <w:tc>
          <w:tcPr>
            <w:tcW w:w="1011"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B032F97"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b/>
                <w:bCs/>
                <w:color w:val="A2A2A2"/>
                <w:sz w:val="17"/>
                <w:szCs w:val="17"/>
              </w:rPr>
              <w:t>HamFAS</w:t>
            </w:r>
          </w:p>
        </w:tc>
        <w:tc>
          <w:tcPr>
            <w:tcW w:w="101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44591D2"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b/>
                <w:bCs/>
                <w:color w:val="000000"/>
                <w:sz w:val="18"/>
                <w:szCs w:val="18"/>
              </w:rPr>
              <w:t>BlastKOALA</w:t>
            </w:r>
          </w:p>
        </w:tc>
        <w:tc>
          <w:tcPr>
            <w:tcW w:w="112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BF7D038"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b/>
                <w:bCs/>
                <w:color w:val="000000"/>
                <w:sz w:val="20"/>
                <w:szCs w:val="20"/>
              </w:rPr>
              <w:t>KAAS</w:t>
            </w:r>
          </w:p>
        </w:tc>
      </w:tr>
      <w:tr w:rsidR="001054B0" w:rsidRPr="00922016" w14:paraId="60D22790" w14:textId="77777777" w:rsidTr="00F0305B">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9574B3B"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rPr>
              <w:t>Recall</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4EDE063"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rPr>
              <w:t>0.9149</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4C61A84"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A2A2A2"/>
                <w:sz w:val="20"/>
                <w:szCs w:val="20"/>
              </w:rPr>
              <w:t>0.9152</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EF43103"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rPr>
              <w:t>0.905</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909320F"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u w:val="single"/>
              </w:rPr>
              <w:t>0.931</w:t>
            </w:r>
          </w:p>
        </w:tc>
      </w:tr>
      <w:tr w:rsidR="001054B0" w:rsidRPr="00922016" w14:paraId="03C85188" w14:textId="77777777" w:rsidTr="00F0305B">
        <w:trPr>
          <w:trHeight w:val="165"/>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944AF67"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color w:val="000000"/>
                <w:sz w:val="20"/>
                <w:szCs w:val="20"/>
              </w:rPr>
              <w:t>Precision</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B09F86E"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color w:val="000000"/>
                <w:sz w:val="20"/>
                <w:szCs w:val="20"/>
                <w:u w:val="single"/>
              </w:rPr>
              <w:t>0.9867</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88C7119"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color w:val="A2A2A2"/>
                <w:sz w:val="20"/>
                <w:szCs w:val="20"/>
              </w:rPr>
              <w:t>0.9854</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EDB9D75"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color w:val="000000"/>
                <w:sz w:val="20"/>
                <w:szCs w:val="20"/>
              </w:rPr>
              <w:t>0.979</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A344F05"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color w:val="000000"/>
                <w:sz w:val="20"/>
                <w:szCs w:val="20"/>
              </w:rPr>
              <w:t>0.984</w:t>
            </w:r>
          </w:p>
        </w:tc>
      </w:tr>
      <w:tr w:rsidR="001054B0" w:rsidRPr="00922016" w14:paraId="3C37CEB1" w14:textId="77777777" w:rsidTr="00F0305B">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6EC724C"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rPr>
              <w:t>F1-score</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7E9A7AD"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rPr>
              <w:t>0.9496</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9D25810"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A2A2A2"/>
                <w:sz w:val="20"/>
                <w:szCs w:val="20"/>
              </w:rPr>
              <w:t>0.9490</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5892AD7"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rPr>
              <w:t>0.940</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A3D4975"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u w:val="single"/>
              </w:rPr>
              <w:t>0.957</w:t>
            </w:r>
          </w:p>
        </w:tc>
      </w:tr>
    </w:tbl>
    <w:p w14:paraId="40766D9C" w14:textId="43A6B13B" w:rsidR="001054B0" w:rsidRPr="00922016" w:rsidRDefault="001054B0" w:rsidP="00515665">
      <w:pPr>
        <w:keepNext/>
      </w:pPr>
      <w:r w:rsidRPr="00922016">
        <w:fldChar w:fldCharType="begin"/>
      </w:r>
      <w:r w:rsidRPr="00922016">
        <w:instrText xml:space="preserve"> REF _Ref374252152 \h </w:instrText>
      </w:r>
      <w:r w:rsidRPr="00922016">
        <w:fldChar w:fldCharType="separate"/>
      </w:r>
      <w:r w:rsidR="003F708E" w:rsidRPr="00922016">
        <w:t xml:space="preserve">Table </w:t>
      </w:r>
      <w:r w:rsidR="003F708E">
        <w:rPr>
          <w:noProof/>
        </w:rPr>
        <w:t>A</w:t>
      </w:r>
      <w:r w:rsidR="003F708E">
        <w:noBreakHyphen/>
      </w:r>
      <w:r w:rsidR="003F708E">
        <w:rPr>
          <w:noProof/>
        </w:rPr>
        <w:t>5</w:t>
      </w:r>
      <w:r w:rsidRPr="00922016">
        <w:fldChar w:fldCharType="end"/>
      </w:r>
      <w:r w:rsidRPr="00922016">
        <w:t xml:space="preserve"> shows a slightly increase in precision and F1-score of filtered HamFAS in comparison to original HamFAS due to a small number of annotations obtained from distantly related taxa.</w:t>
      </w:r>
      <w:r w:rsidRPr="00922016">
        <w:rPr>
          <w:bCs/>
          <w:iCs/>
          <w:noProof/>
        </w:rPr>
        <w:drawing>
          <wp:inline distT="0" distB="0" distL="0" distR="0" wp14:anchorId="0A9396EB" wp14:editId="5B116420">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38">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1A57CD38" w14:textId="16EBDD3E" w:rsidR="001054B0" w:rsidRPr="00922016" w:rsidRDefault="001054B0" w:rsidP="00515665">
      <w:pPr>
        <w:pStyle w:val="Caption"/>
      </w:pPr>
      <w:bookmarkStart w:id="30" w:name="_Ref374253196"/>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27</w:t>
      </w:r>
      <w:r w:rsidR="001D4199">
        <w:fldChar w:fldCharType="end"/>
      </w:r>
      <w:bookmarkEnd w:id="30"/>
      <w:r w:rsidRPr="00922016">
        <w:t>: Fraction of proteins annotated by BlastKOALA, KAAS and filtered HamFAS (A) or original HamFAS (B)</w:t>
      </w:r>
    </w:p>
    <w:p w14:paraId="3568A520" w14:textId="77777777" w:rsidR="001054B0" w:rsidRPr="00922016" w:rsidRDefault="001054B0" w:rsidP="00515665">
      <w:r w:rsidRPr="00922016">
        <w:t xml:space="preserve">In </w:t>
      </w:r>
      <w:r w:rsidRPr="00922016">
        <w:fldChar w:fldCharType="begin"/>
      </w:r>
      <w:r w:rsidRPr="00922016">
        <w:instrText xml:space="preserve"> REF _Ref374253196 \h </w:instrText>
      </w:r>
      <w:r w:rsidRPr="00922016">
        <w:fldChar w:fldCharType="separate"/>
      </w:r>
      <w:r w:rsidR="003F708E" w:rsidRPr="00922016">
        <w:t xml:space="preserve">Figure </w:t>
      </w:r>
      <w:r w:rsidR="003F708E">
        <w:rPr>
          <w:noProof/>
        </w:rPr>
        <w:t>A</w:t>
      </w:r>
      <w:r w:rsidR="003F708E">
        <w:noBreakHyphen/>
      </w:r>
      <w:r w:rsidR="003F708E">
        <w:rPr>
          <w:noProof/>
        </w:rPr>
        <w:t>27</w:t>
      </w:r>
      <w:r w:rsidRPr="00922016">
        <w:fldChar w:fldCharType="end"/>
      </w:r>
      <w:r w:rsidRPr="00922016">
        <w:t xml:space="preserve"> we observe a decrease of the number of proteins annotated by HamFAS. However there are still a large amount of proteins that are annotated only by HamFAS (120 proteins) in comparison to BlastKOALA (23 proteins) and KAAS (50 proteins).</w:t>
      </w:r>
    </w:p>
    <w:p w14:paraId="16BB1092" w14:textId="4024D32A" w:rsidR="000E23ED" w:rsidRPr="00922016" w:rsidRDefault="000E23ED" w:rsidP="00515665">
      <w:r w:rsidRPr="00922016">
        <w:t>Are annotated proteins involved in PPI networks or KEGG pathways?</w:t>
      </w:r>
    </w:p>
    <w:p w14:paraId="5FC5BC49" w14:textId="752341B7" w:rsidR="009D3302" w:rsidRPr="00922016" w:rsidRDefault="00515665" w:rsidP="00515665">
      <w:r w:rsidRPr="00922016">
        <w:t>We analyzed the connectivity of annotated proteins and the obtained KOs by calculating the node degree of those proteins in yeast protein-protein-interaction (PPI) networks and the occurrence of the annotated KOs in KEGG pathways. PPI data are retrieved from Yeast Interactome Project (http://interactome.dfci.harvard.edu/S_cerevisiae/) and STRING database (https://string-db.org).</w:t>
      </w:r>
    </w:p>
    <w:p w14:paraId="7568F40B" w14:textId="77777777" w:rsidR="00515665" w:rsidRPr="00922016" w:rsidRDefault="00515665" w:rsidP="00515665">
      <w:pPr>
        <w:keepNext/>
      </w:pPr>
      <w:r w:rsidRPr="00922016">
        <w:rPr>
          <w:bCs/>
          <w:iCs/>
          <w:noProof/>
          <w:color w:val="4F81BD" w:themeColor="accent1"/>
        </w:rPr>
        <w:drawing>
          <wp:inline distT="0" distB="0" distL="0" distR="0" wp14:anchorId="3DDF88FA" wp14:editId="4396B969">
            <wp:extent cx="4116148" cy="2132067"/>
            <wp:effectExtent l="0" t="0" r="0" b="1905"/>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116962" cy="2132489"/>
                    </a:xfrm>
                    <a:prstGeom prst="rect">
                      <a:avLst/>
                    </a:prstGeom>
                    <a:noFill/>
                    <a:ln>
                      <a:noFill/>
                    </a:ln>
                  </pic:spPr>
                </pic:pic>
              </a:graphicData>
            </a:graphic>
          </wp:inline>
        </w:drawing>
      </w:r>
    </w:p>
    <w:p w14:paraId="56674D7F" w14:textId="48660B1C" w:rsidR="00515665" w:rsidRPr="00922016" w:rsidRDefault="00515665" w:rsidP="00515665">
      <w:pPr>
        <w:pStyle w:val="Caption"/>
      </w:pPr>
      <w:bookmarkStart w:id="31" w:name="_Ref374253766"/>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28</w:t>
      </w:r>
      <w:r w:rsidR="001D4199">
        <w:fldChar w:fldCharType="end"/>
      </w:r>
      <w:bookmarkEnd w:id="31"/>
      <w:r w:rsidRPr="00922016">
        <w:t>: The PPI degree distribution of 3 protein sets</w:t>
      </w:r>
    </w:p>
    <w:p w14:paraId="5414D295" w14:textId="77777777" w:rsidR="00515665" w:rsidRPr="00922016" w:rsidRDefault="00515665" w:rsidP="00515665">
      <w:pPr>
        <w:rPr>
          <w:rStyle w:val="IntenseEmphasis"/>
          <w:b w:val="0"/>
          <w:i w:val="0"/>
        </w:rPr>
      </w:pPr>
      <w:r w:rsidRPr="00922016">
        <w:fldChar w:fldCharType="begin"/>
      </w:r>
      <w:r w:rsidRPr="00922016">
        <w:rPr>
          <w:rStyle w:val="IntenseEmphasis"/>
          <w:b w:val="0"/>
          <w:i w:val="0"/>
        </w:rPr>
        <w:instrText xml:space="preserve"> REF _Ref374253766 \h </w:instrText>
      </w:r>
      <w:r w:rsidRPr="00922016">
        <w:fldChar w:fldCharType="separate"/>
      </w:r>
      <w:r w:rsidR="003F708E" w:rsidRPr="00922016">
        <w:t xml:space="preserve">Figure </w:t>
      </w:r>
      <w:r w:rsidR="003F708E">
        <w:rPr>
          <w:noProof/>
        </w:rPr>
        <w:t>A</w:t>
      </w:r>
      <w:r w:rsidR="003F708E">
        <w:noBreakHyphen/>
      </w:r>
      <w:r w:rsidR="003F708E">
        <w:rPr>
          <w:noProof/>
        </w:rPr>
        <w:t>28</w:t>
      </w:r>
      <w:r w:rsidRPr="00922016">
        <w:fldChar w:fldCharType="end"/>
      </w:r>
      <w:r w:rsidRPr="00922016">
        <w:t xml:space="preserve"> shows the distribution of PPI degree of KO-annotated, un-annotated and HamFAS-only proteins inside un-annotated set. KO-annotated proteins have in general more interacting partners (mean PPI degree 444) than un-annotated and HamFAS-only proteins (mean PPI degree 294 and 275 respectively). However, 99% of the proteins of un-annotated set have the PPI degree more than 10, while only 2 proteins don't have any interacting partner.</w:t>
      </w:r>
    </w:p>
    <w:p w14:paraId="02760BF9" w14:textId="77777777" w:rsidR="00515665" w:rsidRPr="00922016" w:rsidRDefault="00515665" w:rsidP="00515665">
      <w:pPr>
        <w:keepNext/>
        <w:jc w:val="center"/>
      </w:pPr>
      <w:r w:rsidRPr="00922016">
        <w:rPr>
          <w:bCs/>
          <w:iCs/>
          <w:noProof/>
          <w:color w:val="4F81BD" w:themeColor="accent1"/>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5492EE72" w:rsidR="00515665" w:rsidRPr="00922016" w:rsidRDefault="00515665" w:rsidP="00515665">
      <w:pPr>
        <w:pStyle w:val="Caption"/>
        <w:jc w:val="center"/>
        <w:rPr>
          <w:rStyle w:val="IntenseEmphasis"/>
          <w:b/>
          <w:i w:val="0"/>
        </w:rPr>
      </w:pPr>
      <w:bookmarkStart w:id="32" w:name="_Ref374264459"/>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29</w:t>
      </w:r>
      <w:r w:rsidR="001D4199">
        <w:fldChar w:fldCharType="end"/>
      </w:r>
      <w:bookmarkEnd w:id="32"/>
      <w:r w:rsidRPr="00922016">
        <w:t>: Distribution of the number of pathways in which annotated KOs are involved</w:t>
      </w:r>
    </w:p>
    <w:p w14:paraId="649CF23A" w14:textId="09DC2438" w:rsidR="00515665" w:rsidRPr="00922016" w:rsidRDefault="00515665" w:rsidP="00515665">
      <w:r w:rsidRPr="00922016">
        <w:t xml:space="preserve">For the annotated KOs, we calculate the number of pathways in which those KOs are involved. All 3 data sets show the same trend in </w:t>
      </w:r>
      <w:r w:rsidRPr="00922016">
        <w:fldChar w:fldCharType="begin"/>
      </w:r>
      <w:r w:rsidRPr="00922016">
        <w:instrText xml:space="preserve"> REF _Ref374264459 \h </w:instrText>
      </w:r>
      <w:r w:rsidRPr="00922016">
        <w:fldChar w:fldCharType="separate"/>
      </w:r>
      <w:r w:rsidR="003F708E" w:rsidRPr="00922016">
        <w:t xml:space="preserve">Figure </w:t>
      </w:r>
      <w:r w:rsidR="003F708E">
        <w:rPr>
          <w:noProof/>
        </w:rPr>
        <w:t>A</w:t>
      </w:r>
      <w:r w:rsidR="003F708E">
        <w:noBreakHyphen/>
      </w:r>
      <w:r w:rsidR="003F708E">
        <w:rPr>
          <w:noProof/>
        </w:rPr>
        <w:t>29</w:t>
      </w:r>
      <w:r w:rsidRPr="00922016">
        <w:fldChar w:fldCharType="end"/>
      </w:r>
      <w:r w:rsidRPr="00922016">
        <w:t>, that not less then 50% the KOs belong to at least one KEGG pathway (KO-annotated set 61%, un-annotated set 53% and HamFAS-only protein set 50%).</w:t>
      </w:r>
    </w:p>
    <w:p w14:paraId="6524585B" w14:textId="4E0BA55D" w:rsidR="002C1694" w:rsidRPr="00922016" w:rsidRDefault="002C1694" w:rsidP="00515665">
      <w:r w:rsidRPr="00922016">
        <w:t>Are new annotations from HamFAS meaningless?</w:t>
      </w:r>
    </w:p>
    <w:p w14:paraId="642360BA" w14:textId="77777777" w:rsidR="0007725F" w:rsidRPr="00922016" w:rsidRDefault="0007725F" w:rsidP="0007725F">
      <w:pPr>
        <w:jc w:val="both"/>
      </w:pPr>
      <w:r w:rsidRPr="00922016">
        <w:t xml:space="preserve">About 50% of KOs annotated only by HamFAS belongs to KEGG's pathways. </w:t>
      </w:r>
      <w:r w:rsidRPr="00922016">
        <w:fldChar w:fldCharType="begin"/>
      </w:r>
      <w:r w:rsidRPr="00922016">
        <w:instrText xml:space="preserve"> REF _Ref371843960 \h </w:instrText>
      </w:r>
      <w:r w:rsidRPr="00922016">
        <w:fldChar w:fldCharType="separate"/>
      </w:r>
      <w:r w:rsidR="003F708E" w:rsidRPr="00922016">
        <w:t xml:space="preserve">Figure </w:t>
      </w:r>
      <w:r w:rsidR="003F708E">
        <w:rPr>
          <w:noProof/>
        </w:rPr>
        <w:t>A</w:t>
      </w:r>
      <w:r w:rsidR="003F708E">
        <w:noBreakHyphen/>
      </w:r>
      <w:r w:rsidR="003F708E">
        <w:rPr>
          <w:noProof/>
        </w:rPr>
        <w:t>30</w:t>
      </w:r>
      <w:r w:rsidRPr="00922016">
        <w:fldChar w:fldCharType="end"/>
      </w:r>
      <w:r w:rsidRPr="00922016">
        <w:t xml:space="preserve"> shows the distribution of those KOs in different pathway categories.</w:t>
      </w:r>
    </w:p>
    <w:p w14:paraId="3C42B8CE" w14:textId="77777777" w:rsidR="0007725F" w:rsidRPr="00922016" w:rsidRDefault="0007725F" w:rsidP="0007725F">
      <w:pPr>
        <w:keepNext/>
      </w:pPr>
      <w:r w:rsidRPr="00922016">
        <w:rPr>
          <w:noProof/>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1">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06C3F12E" w:rsidR="0007725F" w:rsidRPr="00922016" w:rsidRDefault="0007725F" w:rsidP="0007725F">
      <w:pPr>
        <w:pStyle w:val="Caption"/>
      </w:pPr>
      <w:bookmarkStart w:id="33" w:name="_Ref371843960"/>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30</w:t>
      </w:r>
      <w:r w:rsidR="001D4199">
        <w:fldChar w:fldCharType="end"/>
      </w:r>
      <w:bookmarkEnd w:id="33"/>
      <w:r w:rsidRPr="00922016">
        <w:t>: The numbers of HamFAS-only KOs distributed into different pathway categories</w:t>
      </w:r>
    </w:p>
    <w:p w14:paraId="7186738C" w14:textId="472605C4" w:rsidR="002C1694" w:rsidRPr="00922016" w:rsidRDefault="00DF5494" w:rsidP="00515665">
      <w:r w:rsidRPr="00922016">
        <w:t>29 yeast pathways are further complemented by new KOs from HamFAS. (See appendix)</w:t>
      </w:r>
    </w:p>
    <w:p w14:paraId="45584E7A" w14:textId="5C1B2F96" w:rsidR="00AE0890" w:rsidRPr="00922016" w:rsidRDefault="00AE0890" w:rsidP="00515665">
      <w:r w:rsidRPr="00922016">
        <w:t>Why did BlastKOALA and KAAS fail to annotate HamFAS-only protein?</w:t>
      </w:r>
    </w:p>
    <w:p w14:paraId="711DF6A6" w14:textId="77777777" w:rsidR="00AE0890" w:rsidRPr="00922016" w:rsidRDefault="00AE0890" w:rsidP="00AE0890">
      <w:pPr>
        <w:spacing w:before="120"/>
        <w:jc w:val="both"/>
      </w:pPr>
      <w:r w:rsidRPr="00922016">
        <w:t xml:space="preserve">One reason could be, that the orthology prediction approaches used by KAAS and BlastKOALA are not as sensitive as HaMStR. The second reason is due the their "secret" filter criteria to select candidate for doing annotation transfer. </w:t>
      </w:r>
    </w:p>
    <w:p w14:paraId="258C2E8D" w14:textId="77777777" w:rsidR="00AE0890" w:rsidRPr="00922016" w:rsidRDefault="00AE0890" w:rsidP="00AE0890">
      <w:pPr>
        <w:spacing w:before="120"/>
        <w:jc w:val="both"/>
      </w:pPr>
      <w:r w:rsidRPr="00922016">
        <w:t>We have observed, that there are in total 86 predicted KOs that are common between annotated and unannotated data sets. In which 44 cases are also supported by InParanoid. Examples:</w:t>
      </w:r>
    </w:p>
    <w:p w14:paraId="0DE28E99" w14:textId="77777777" w:rsidR="00AE0890" w:rsidRPr="00922016" w:rsidRDefault="00AE0890" w:rsidP="00AE0890">
      <w:pPr>
        <w:spacing w:after="0" w:line="240" w:lineRule="auto"/>
        <w:jc w:val="both"/>
      </w:pPr>
      <w:r w:rsidRPr="00922016">
        <w:rPr>
          <w:b/>
        </w:rPr>
        <w:t>K00077:</w:t>
      </w:r>
      <w:r w:rsidRPr="00922016">
        <w:t xml:space="preserve"> </w:t>
      </w:r>
      <w:r w:rsidRPr="00922016">
        <w:rPr>
          <w:color w:val="FF0000"/>
        </w:rPr>
        <w:t>sce:4314, B.subtilis:BSU15110</w:t>
      </w:r>
      <w:r w:rsidRPr="00922016">
        <w:t xml:space="preserve">, </w:t>
      </w:r>
      <w:r w:rsidRPr="00922016">
        <w:rPr>
          <w:color w:val="008000"/>
        </w:rPr>
        <w:t>B.subtilis:BSU14440</w:t>
      </w:r>
      <w:r w:rsidRPr="00922016">
        <w:t xml:space="preserve"> (KEGG's representative sequences)</w:t>
      </w:r>
    </w:p>
    <w:p w14:paraId="47853FF9" w14:textId="77777777" w:rsidR="00AE0890" w:rsidRPr="00922016" w:rsidRDefault="00AE0890" w:rsidP="00AE0890">
      <w:pPr>
        <w:spacing w:after="0" w:line="240" w:lineRule="auto"/>
        <w:jc w:val="both"/>
      </w:pPr>
      <w:r w:rsidRPr="00922016">
        <w:t xml:space="preserve">HamFAS: </w:t>
      </w:r>
      <w:r w:rsidRPr="00922016">
        <w:rPr>
          <w:color w:val="008000"/>
        </w:rPr>
        <w:t>sce:6474</w:t>
      </w:r>
      <w:r w:rsidRPr="00922016">
        <w:t xml:space="preserve"> (unannotated protein) is orthologous with </w:t>
      </w:r>
      <w:r w:rsidRPr="00922016">
        <w:rPr>
          <w:color w:val="008000"/>
        </w:rPr>
        <w:t>B.subtilis:BSU14440</w:t>
      </w:r>
    </w:p>
    <w:p w14:paraId="5DF41CBB" w14:textId="77777777" w:rsidR="00AE0890" w:rsidRPr="00922016" w:rsidRDefault="00AE0890" w:rsidP="00AE0890">
      <w:pPr>
        <w:spacing w:after="0" w:line="240" w:lineRule="auto"/>
        <w:jc w:val="both"/>
      </w:pPr>
      <w:r w:rsidRPr="00922016">
        <w:t>Inparanoid: 2 separate OGs: (</w:t>
      </w:r>
      <w:r w:rsidRPr="00922016">
        <w:rPr>
          <w:color w:val="FF0000"/>
        </w:rPr>
        <w:t>sce:4314, B.subtilis:BSU15110</w:t>
      </w:r>
      <w:r w:rsidRPr="00922016">
        <w:t>) and (</w:t>
      </w:r>
      <w:r w:rsidRPr="00922016">
        <w:rPr>
          <w:color w:val="008000"/>
        </w:rPr>
        <w:t>sce:6474, B.subtilis:BSU14440</w:t>
      </w:r>
      <w:r w:rsidRPr="00922016">
        <w:t>)</w:t>
      </w:r>
    </w:p>
    <w:p w14:paraId="78FF13A3" w14:textId="77777777" w:rsidR="00AE0890" w:rsidRPr="00922016" w:rsidRDefault="00AE0890" w:rsidP="00AE0890">
      <w:pPr>
        <w:spacing w:before="240" w:after="0" w:line="240" w:lineRule="auto"/>
        <w:jc w:val="both"/>
      </w:pPr>
      <w:r w:rsidRPr="00922016">
        <w:rPr>
          <w:b/>
        </w:rPr>
        <w:t>K00799:</w:t>
      </w:r>
      <w:r w:rsidRPr="00922016">
        <w:t xml:space="preserve"> </w:t>
      </w:r>
      <w:r w:rsidRPr="00922016">
        <w:rPr>
          <w:color w:val="008000"/>
        </w:rPr>
        <w:t>ath:AT1G02930,...</w:t>
      </w:r>
      <w:r w:rsidRPr="00922016">
        <w:t xml:space="preserve">, </w:t>
      </w:r>
      <w:r w:rsidRPr="00922016">
        <w:rPr>
          <w:color w:val="FF0000"/>
        </w:rPr>
        <w:t>ath:AT2G30870,..., sce:5364</w:t>
      </w:r>
      <w:r w:rsidRPr="00922016">
        <w:t>, sce:1884</w:t>
      </w:r>
    </w:p>
    <w:p w14:paraId="6CA14F05" w14:textId="77777777" w:rsidR="00AE0890" w:rsidRPr="00922016" w:rsidRDefault="00AE0890" w:rsidP="00AE0890">
      <w:pPr>
        <w:spacing w:after="0" w:line="240" w:lineRule="auto"/>
        <w:jc w:val="both"/>
      </w:pPr>
      <w:r w:rsidRPr="00922016">
        <w:t xml:space="preserve">HamFAS: </w:t>
      </w:r>
      <w:r w:rsidRPr="00922016">
        <w:rPr>
          <w:color w:val="008000"/>
        </w:rPr>
        <w:t>sce:2310 - ath:AT1G02930,...</w:t>
      </w:r>
    </w:p>
    <w:p w14:paraId="036167EF" w14:textId="77777777" w:rsidR="00AE0890" w:rsidRPr="00922016" w:rsidRDefault="00AE0890" w:rsidP="00AE0890">
      <w:pPr>
        <w:spacing w:after="0" w:line="240" w:lineRule="auto"/>
        <w:jc w:val="both"/>
      </w:pPr>
      <w:r w:rsidRPr="00922016">
        <w:t xml:space="preserve">(sce:1884 has no ortholog with </w:t>
      </w:r>
      <w:r w:rsidRPr="00922016">
        <w:rPr>
          <w:i/>
        </w:rPr>
        <w:t>A.thaliana</w:t>
      </w:r>
      <w:r w:rsidRPr="00922016">
        <w:t xml:space="preserve"> according to InParanoid)</w:t>
      </w:r>
    </w:p>
    <w:p w14:paraId="4ADCEBB4" w14:textId="77777777" w:rsidR="00AE0890" w:rsidRPr="00922016" w:rsidRDefault="00AE0890" w:rsidP="00AE0890">
      <w:pPr>
        <w:spacing w:before="240" w:after="0" w:line="240" w:lineRule="auto"/>
        <w:jc w:val="both"/>
        <w:rPr>
          <w:color w:val="FF0000"/>
        </w:rPr>
      </w:pPr>
      <w:r w:rsidRPr="00922016">
        <w:rPr>
          <w:b/>
        </w:rPr>
        <w:t>K00877:</w:t>
      </w:r>
      <w:r w:rsidRPr="00922016">
        <w:t xml:space="preserve"> S.pombe:4570, S.pombe:875, </w:t>
      </w:r>
      <w:r w:rsidRPr="00922016">
        <w:rPr>
          <w:color w:val="008000"/>
        </w:rPr>
        <w:t>S.pombe:1336, sce:1877, sce:997</w:t>
      </w:r>
    </w:p>
    <w:p w14:paraId="18376E95" w14:textId="18F1EF5B" w:rsidR="00AE0890" w:rsidRPr="00922016" w:rsidRDefault="00AE0890" w:rsidP="00AE0890">
      <w:pPr>
        <w:spacing w:after="0" w:line="240" w:lineRule="auto"/>
        <w:jc w:val="both"/>
        <w:rPr>
          <w:color w:val="FF0000"/>
        </w:rPr>
      </w:pPr>
      <w:r w:rsidRPr="00922016">
        <w:t xml:space="preserve">HamFAS: </w:t>
      </w:r>
      <w:r w:rsidRPr="00922016">
        <w:rPr>
          <w:color w:val="008000"/>
        </w:rPr>
        <w:t>sce:487 - S.pombe:1336</w:t>
      </w:r>
    </w:p>
    <w:p w14:paraId="1478256B" w14:textId="77777777" w:rsidR="00AE0890" w:rsidRPr="00922016" w:rsidRDefault="00AE0890" w:rsidP="00AE0890">
      <w:pPr>
        <w:spacing w:after="0" w:line="240" w:lineRule="auto"/>
        <w:jc w:val="both"/>
        <w:rPr>
          <w:color w:val="FF0000"/>
        </w:rPr>
      </w:pPr>
    </w:p>
    <w:p w14:paraId="2CF345DA" w14:textId="0BCB7FC9" w:rsidR="00AE0890" w:rsidRPr="00922016" w:rsidRDefault="00AE0890" w:rsidP="00AE0890">
      <w:r w:rsidRPr="00922016">
        <w:t>Those proteins have been probably either not predicted as orthologs or discarded after filtering through KEGG annotation pipeline.</w:t>
      </w:r>
    </w:p>
    <w:p w14:paraId="7725EB5F" w14:textId="1B1A1D8F" w:rsidR="00AD08DF" w:rsidRPr="00922016" w:rsidRDefault="00AD08DF" w:rsidP="00515665">
      <w:r w:rsidRPr="00922016">
        <w:t>Conclusion</w:t>
      </w:r>
    </w:p>
    <w:p w14:paraId="6040258D" w14:textId="39629985" w:rsidR="00AE0890" w:rsidRPr="00922016" w:rsidRDefault="00AE0890" w:rsidP="00515665">
      <w:r w:rsidRPr="00922016">
        <w:t>The ability of identifying distantly related orthologs of HaMStR leads to the result that more proteins have been annotated by HamFAS than BlastKOALA or KAAS. There is no strong evidence to distinct the difference between HamFAS-only proteins and proteins that are annotated by both HamFAS and other approaches. We can increase the stringency of HamFAS by allowing the annotations from only close related species. However, if doing so we will lose the benefit of HaMStR and therefore we have no reason to use HaMStR instead of other more stringent orthology search approaches like OMA or InParanoid. The principle factor that affects the annotation result is the accuracy of orthology assignment method. This HamFAS approach could be supported more by the analysis of QfO from Holger.</w:t>
      </w:r>
    </w:p>
    <w:p w14:paraId="6287F599" w14:textId="77777777" w:rsidR="00A2632C" w:rsidRPr="00922016" w:rsidRDefault="00A2632C" w:rsidP="00515665"/>
    <w:p w14:paraId="513D86C3" w14:textId="77777777" w:rsidR="00A2632C" w:rsidRPr="00922016" w:rsidRDefault="00A2632C" w:rsidP="00515665">
      <w:pPr>
        <w:sectPr w:rsidR="00A2632C" w:rsidRPr="00922016" w:rsidSect="00F013CE">
          <w:footnotePr>
            <w:pos w:val="beneathText"/>
          </w:footnotePr>
          <w:endnotePr>
            <w:numFmt w:val="decimal"/>
          </w:endnotePr>
          <w:pgSz w:w="11906" w:h="16838"/>
          <w:pgMar w:top="1418" w:right="1701" w:bottom="851" w:left="1701" w:header="709" w:footer="709" w:gutter="0"/>
          <w:cols w:space="708"/>
          <w:docGrid w:linePitch="360"/>
        </w:sectPr>
      </w:pPr>
    </w:p>
    <w:p w14:paraId="7DD3DAFF" w14:textId="231E06CA" w:rsidR="00AD08DF" w:rsidRPr="00922016" w:rsidRDefault="00AD08DF" w:rsidP="00515665">
      <w:r w:rsidRPr="00922016">
        <w:t>Metabolic pathway analysis</w:t>
      </w:r>
      <w:r w:rsidR="002F7AE1" w:rsidRPr="00922016">
        <w:t xml:space="preserve"> of </w:t>
      </w:r>
      <w:r w:rsidR="000975BB">
        <w:t>microsporidian LCA</w:t>
      </w:r>
      <w:r w:rsidR="002F7AE1" w:rsidRPr="00922016">
        <w:t xml:space="preserve"> proteins</w:t>
      </w:r>
    </w:p>
    <w:p w14:paraId="3CA8A2DC" w14:textId="77777777" w:rsidR="00AD08DF" w:rsidRPr="00922016" w:rsidRDefault="00AD08DF" w:rsidP="00515665">
      <w:r w:rsidRPr="00922016">
        <w:t>Introduction</w:t>
      </w:r>
    </w:p>
    <w:p w14:paraId="56AB44A8" w14:textId="6BD26247" w:rsidR="00F0305B" w:rsidRPr="00922016" w:rsidRDefault="00EB0097" w:rsidP="00515665">
      <w:r w:rsidRPr="00922016">
        <w:t xml:space="preserve">Metabolic analysis of microsporidia is still a challenge due to their obligate intracellular growth and short </w:t>
      </w:r>
      <w:r w:rsidR="00416F2C" w:rsidRPr="00922016">
        <w:t>lifetime</w:t>
      </w:r>
      <w:r w:rsidRPr="00922016">
        <w:t xml:space="preserve"> of its </w:t>
      </w:r>
      <w:r w:rsidR="00416F2C" w:rsidRPr="00922016">
        <w:t>purif</w:t>
      </w:r>
      <w:r w:rsidR="00BB1196" w:rsidRPr="00922016">
        <w:t>ied spores</w:t>
      </w:r>
      <w:r w:rsidR="00747810">
        <w:t xml:space="preserve"> </w:t>
      </w:r>
      <w:r w:rsidR="00747810">
        <w:fldChar w:fldCharType="begin"/>
      </w:r>
      <w:r w:rsidR="00747810">
        <w:instrText xml:space="preserve"> ADDIN ZOTERO_ITEM CSL_CITATION {"citationID":"JG1FMcBb","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747810">
        <w:fldChar w:fldCharType="separate"/>
      </w:r>
      <w:r w:rsidR="00747810" w:rsidRPr="00747810">
        <w:rPr>
          <w:rFonts w:ascii="Calibri"/>
          <w:szCs w:val="24"/>
          <w:u w:val="dash"/>
        </w:rPr>
        <w:t>(Keeling and Fast, 2002)</w:t>
      </w:r>
      <w:r w:rsidR="00747810">
        <w:fldChar w:fldCharType="end"/>
      </w:r>
      <w:r w:rsidR="00BB1196" w:rsidRPr="00922016">
        <w:t>.</w:t>
      </w:r>
      <w:r w:rsidR="005E438E">
        <w:t xml:space="preserve"> </w:t>
      </w:r>
      <w:r w:rsidR="005E438E" w:rsidRPr="005E438E">
        <w:t>Here we compare the metabolic pathways of the microsporidian LCA with the contemporary species to verify the current hypotheses</w:t>
      </w:r>
      <w:r w:rsidR="005E438E">
        <w:t xml:space="preserve"> about microsporidia metabolism and investigate the differences between the metabolism of the microsporidian LCA and the extant species.</w:t>
      </w:r>
    </w:p>
    <w:p w14:paraId="2C7CAEFC" w14:textId="77777777" w:rsidR="00AD08DF" w:rsidRPr="00922016" w:rsidRDefault="00AD08DF" w:rsidP="00515665">
      <w:r w:rsidRPr="00922016">
        <w:t>Methods</w:t>
      </w:r>
    </w:p>
    <w:p w14:paraId="08DA4636" w14:textId="13D97DBB" w:rsidR="00E85181" w:rsidRPr="00922016" w:rsidRDefault="00E85181" w:rsidP="00515665">
      <w:r w:rsidRPr="00922016">
        <w:t xml:space="preserve">We used HamFAS approach to do KO annotation for 1605 </w:t>
      </w:r>
      <w:r w:rsidR="000975BB">
        <w:t>microsporidian LCA</w:t>
      </w:r>
      <w:r w:rsidRPr="00922016">
        <w:t xml:space="preserve"> proteins. </w:t>
      </w:r>
      <w:r w:rsidR="0063307E" w:rsidRPr="00922016">
        <w:t xml:space="preserve">HaMStR was used for ortholog search between </w:t>
      </w:r>
      <w:r w:rsidR="000975BB">
        <w:t>microsporidian LCA</w:t>
      </w:r>
      <w:r w:rsidR="0063307E" w:rsidRPr="00922016">
        <w:t xml:space="preserve"> (seed) and KEGG reference species (reference). </w:t>
      </w:r>
      <w:r w:rsidRPr="00922016">
        <w:t xml:space="preserve">Since one </w:t>
      </w:r>
      <w:r w:rsidR="000975BB">
        <w:t>microsporidian LCA</w:t>
      </w:r>
      <w:r w:rsidRPr="00922016">
        <w:t xml:space="preserve"> protein is represented by an orthologous group of several </w:t>
      </w:r>
      <w:r w:rsidR="0057765D" w:rsidRPr="00922016">
        <w:t>microsporidia</w:t>
      </w:r>
      <w:r w:rsidRPr="00922016">
        <w:t xml:space="preserve"> proteins, we assigned the representative FAS score for each </w:t>
      </w:r>
      <w:r w:rsidR="0063307E" w:rsidRPr="00922016">
        <w:t>reference</w:t>
      </w:r>
      <w:r w:rsidRPr="00922016">
        <w:t xml:space="preserve"> protein as the max score that protein can archive when compare with all </w:t>
      </w:r>
      <w:r w:rsidR="0057765D" w:rsidRPr="00922016">
        <w:t>microsporidia</w:t>
      </w:r>
      <w:r w:rsidRPr="00922016">
        <w:t xml:space="preserve"> proteins in the corresponding orthologous group.</w:t>
      </w:r>
      <w:r w:rsidR="009C6DDE" w:rsidRPr="00922016">
        <w:t xml:space="preserve"> This representative max FAS score will be then compared with the T</w:t>
      </w:r>
      <w:r w:rsidR="009C6DDE" w:rsidRPr="00922016">
        <w:rPr>
          <w:vertAlign w:val="subscript"/>
        </w:rPr>
        <w:t>FAS_KO</w:t>
      </w:r>
      <w:r w:rsidR="009C6DDE" w:rsidRPr="00922016">
        <w:t xml:space="preserve"> in order to decide if the annotated KO of the reference protein can be transferred to the </w:t>
      </w:r>
      <w:r w:rsidR="000975BB">
        <w:t>microsporidian LCA</w:t>
      </w:r>
      <w:r w:rsidR="009C6DDE" w:rsidRPr="00922016">
        <w:t xml:space="preserve"> protein.</w:t>
      </w:r>
    </w:p>
    <w:p w14:paraId="0CAA49C1" w14:textId="4C7DE172" w:rsidR="0063307E" w:rsidRPr="00922016" w:rsidRDefault="0063307E" w:rsidP="00515665">
      <w:r w:rsidRPr="00922016">
        <w:t xml:space="preserve">Beside the complementary FAS scores to the orthology assignment, we also calculated the patristic distance between the reference protein and </w:t>
      </w:r>
      <w:r w:rsidR="0057765D" w:rsidRPr="00922016">
        <w:t>microsporidia</w:t>
      </w:r>
      <w:r w:rsidRPr="00922016">
        <w:t xml:space="preserve"> protein to use it as a confident value for the annotation transfer. The distance between </w:t>
      </w:r>
      <w:r w:rsidR="00B041B0" w:rsidRPr="00922016">
        <w:t>a</w:t>
      </w:r>
      <w:r w:rsidRPr="00922016">
        <w:t xml:space="preserve"> reference protein to </w:t>
      </w:r>
      <w:r w:rsidR="007456F8" w:rsidRPr="00922016">
        <w:t xml:space="preserve">the </w:t>
      </w:r>
      <w:r w:rsidR="000975BB">
        <w:t>microsporidian LCA</w:t>
      </w:r>
      <w:r w:rsidR="007456F8" w:rsidRPr="00922016">
        <w:t xml:space="preserve"> protein is the minimum distance between that reference protein to all </w:t>
      </w:r>
      <w:r w:rsidR="0057765D" w:rsidRPr="00922016">
        <w:t>microsporidia</w:t>
      </w:r>
      <w:r w:rsidR="007456F8" w:rsidRPr="00922016">
        <w:t xml:space="preserve"> proteins in the corresponding orthologous group. </w:t>
      </w:r>
      <w:r w:rsidR="005762A9" w:rsidRPr="00922016">
        <w:t>The distances in one orthologous group are normalized to a range of [0,1] by the formula (currentDist - minDist)/(maxDist - minDist).</w:t>
      </w:r>
    </w:p>
    <w:p w14:paraId="4DE523E9" w14:textId="45B61084" w:rsidR="005762A9" w:rsidRDefault="00956FAF" w:rsidP="00515665">
      <w:r w:rsidRPr="00922016">
        <w:t xml:space="preserve">The KO-annotated </w:t>
      </w:r>
      <w:r w:rsidR="000975BB">
        <w:t>microsporidian LCA</w:t>
      </w:r>
      <w:r w:rsidRPr="00922016">
        <w:t xml:space="preserve"> proteins were then mapped to KEGG pathways</w:t>
      </w:r>
      <w:r w:rsidR="0016239F" w:rsidRPr="00922016">
        <w:t>.</w:t>
      </w:r>
      <w:r w:rsidRPr="00922016">
        <w:t xml:space="preserve"> </w:t>
      </w:r>
      <w:r w:rsidR="0016239F" w:rsidRPr="00922016">
        <w:t xml:space="preserve">The result was </w:t>
      </w:r>
      <w:r w:rsidRPr="00922016">
        <w:t xml:space="preserve">compared with </w:t>
      </w:r>
      <w:r w:rsidR="00AF44F4" w:rsidRPr="00922016">
        <w:t xml:space="preserve">E.cuniculi, E.hellem, E.intestinalis, </w:t>
      </w:r>
      <w:r w:rsidR="0016239F" w:rsidRPr="00922016">
        <w:t xml:space="preserve">N.ceranae, </w:t>
      </w:r>
      <w:r w:rsidR="00B34166" w:rsidRPr="00922016">
        <w:t>4</w:t>
      </w:r>
      <w:r w:rsidR="00B34166">
        <w:t>/11</w:t>
      </w:r>
      <w:r w:rsidR="00B34166" w:rsidRPr="00922016">
        <w:t xml:space="preserve"> extant microsporidia species</w:t>
      </w:r>
      <w:r w:rsidR="00B34166">
        <w:t xml:space="preserve"> under this </w:t>
      </w:r>
      <w:r w:rsidR="000F3DD6">
        <w:t>study</w:t>
      </w:r>
      <w:r w:rsidR="000F3DD6" w:rsidRPr="00B34166">
        <w:t xml:space="preserve"> </w:t>
      </w:r>
      <w:r w:rsidR="000F3DD6" w:rsidRPr="00922016">
        <w:t>that are available in KEGG database, and</w:t>
      </w:r>
      <w:r w:rsidRPr="00922016">
        <w:t xml:space="preserve"> with </w:t>
      </w:r>
      <w:r w:rsidR="00AF44F4" w:rsidRPr="00922016">
        <w:t>S.cerevisiae</w:t>
      </w:r>
      <w:r w:rsidRPr="00922016">
        <w:t xml:space="preserve">, as an example for free-living organism. </w:t>
      </w:r>
      <w:r w:rsidR="00AF44F4" w:rsidRPr="00922016">
        <w:t>The annotations for E.cuniculi, E.hellem, E.intestinalis, N.ceranae and S.cerevisiae were obtained directly from KEGG.</w:t>
      </w:r>
    </w:p>
    <w:p w14:paraId="50D56F55" w14:textId="62413AD7" w:rsidR="00B77CBE" w:rsidRPr="00922016" w:rsidRDefault="00B77CBE" w:rsidP="00515665">
      <w:r>
        <w:t xml:space="preserve">We also compare the connectivity network between </w:t>
      </w:r>
      <w:r w:rsidR="000975BB">
        <w:t>microsporidian LCA</w:t>
      </w:r>
      <w:r>
        <w:t xml:space="preserve"> and those contemporary species. </w:t>
      </w:r>
      <w:r w:rsidR="00DA75A0">
        <w:t>For</w:t>
      </w:r>
      <w:r>
        <w:t xml:space="preserve"> each reference KEGG pathway</w:t>
      </w:r>
      <w:r w:rsidR="00DA75A0">
        <w:t>, the connectivity network nodes are</w:t>
      </w:r>
      <w:r>
        <w:t xml:space="preserve"> </w:t>
      </w:r>
      <w:r w:rsidR="00DA75A0">
        <w:t>enzymes (represented by their KO identifiers) in the pathway</w:t>
      </w:r>
      <w:r>
        <w:t xml:space="preserve"> </w:t>
      </w:r>
      <w:r w:rsidR="00DA75A0">
        <w:t>and edges are links between those nodes.</w:t>
      </w:r>
      <w:r w:rsidR="009A6CFD">
        <w:t xml:space="preserve"> KO-annotated proteins of each taxon will be then mapped to those reference networks for a connectivity analysis. This connectivity network analysis is implemented into a tool named KEGGcxn.</w:t>
      </w:r>
    </w:p>
    <w:p w14:paraId="4651C3F3" w14:textId="77777777" w:rsidR="00AD08DF" w:rsidRPr="00922016" w:rsidRDefault="00AD08DF" w:rsidP="00515665">
      <w:r w:rsidRPr="00922016">
        <w:t>Results</w:t>
      </w:r>
    </w:p>
    <w:p w14:paraId="2D5B53F1" w14:textId="6230DAFB" w:rsidR="009A63CE" w:rsidRDefault="00B30847" w:rsidP="00515665">
      <w:r>
        <w:t xml:space="preserve">Using HamFAS approach </w:t>
      </w:r>
      <w:r w:rsidR="00B16BDA">
        <w:t>we have annotated 1048</w:t>
      </w:r>
      <w:r w:rsidR="009A63CE">
        <w:t xml:space="preserve"> out of 1605 microsporidian </w:t>
      </w:r>
      <w:r w:rsidR="000975BB">
        <w:t>LCA</w:t>
      </w:r>
      <w:r w:rsidR="009A63CE">
        <w:t xml:space="preserve"> proteins with </w:t>
      </w:r>
      <w:r w:rsidR="00B16BDA">
        <w:t xml:space="preserve">1344 different KO identifiers. </w:t>
      </w:r>
    </w:p>
    <w:p w14:paraId="5037319C" w14:textId="3F6BD620" w:rsidR="009A63CE" w:rsidRDefault="00313765" w:rsidP="009A63CE">
      <w:pPr>
        <w:keepNext/>
      </w:pPr>
      <w:r>
        <w:rPr>
          <w:noProof/>
        </w:rPr>
        <w:drawing>
          <wp:inline distT="0" distB="0" distL="0" distR="0" wp14:anchorId="44E8091C" wp14:editId="1746B96F">
            <wp:extent cx="2631673" cy="2517775"/>
            <wp:effectExtent l="0" t="0" r="1016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_vs_fas.pdf"/>
                    <pic:cNvPicPr/>
                  </pic:nvPicPr>
                  <pic:blipFill>
                    <a:blip r:embed="rId42">
                      <a:extLst>
                        <a:ext uri="{28A0092B-C50C-407E-A947-70E740481C1C}">
                          <a14:useLocalDpi xmlns:a14="http://schemas.microsoft.com/office/drawing/2010/main" val="0"/>
                        </a:ext>
                      </a:extLst>
                    </a:blip>
                    <a:stretch>
                      <a:fillRect/>
                    </a:stretch>
                  </pic:blipFill>
                  <pic:spPr>
                    <a:xfrm>
                      <a:off x="0" y="0"/>
                      <a:ext cx="2631919" cy="2518010"/>
                    </a:xfrm>
                    <a:prstGeom prst="rect">
                      <a:avLst/>
                    </a:prstGeom>
                  </pic:spPr>
                </pic:pic>
              </a:graphicData>
            </a:graphic>
          </wp:inline>
        </w:drawing>
      </w:r>
      <w:r w:rsidR="00153738">
        <w:rPr>
          <w:noProof/>
        </w:rPr>
        <w:drawing>
          <wp:inline distT="0" distB="0" distL="0" distR="0" wp14:anchorId="27027167" wp14:editId="23C545DA">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2D044058" w14:textId="1E25844D" w:rsidR="00313765" w:rsidRPr="00922016" w:rsidRDefault="009A63CE" w:rsidP="00420BCC">
      <w:pPr>
        <w:pStyle w:val="Caption"/>
      </w:pPr>
      <w:bookmarkStart w:id="34" w:name="_Ref383262809"/>
      <w:r>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31</w:t>
      </w:r>
      <w:r w:rsidR="001D4199">
        <w:fldChar w:fldCharType="end"/>
      </w:r>
      <w:bookmarkEnd w:id="34"/>
      <w:r>
        <w:t xml:space="preserve">: Distribution of FAS scores and patristic distances of KO-annotated microsporidian </w:t>
      </w:r>
      <w:r w:rsidR="000975BB">
        <w:t>LCA</w:t>
      </w:r>
      <w:r>
        <w:t xml:space="preserve"> proteins.</w:t>
      </w:r>
      <w:r w:rsidR="00895327">
        <w:t xml:space="preserve"> Blue line</w:t>
      </w:r>
      <w:r w:rsidR="00AC3499">
        <w:t xml:space="preserve"> represents</w:t>
      </w:r>
      <w:r w:rsidR="00895327">
        <w:t xml:space="preserve"> the conditional mean of FAS </w:t>
      </w:r>
      <w:r w:rsidR="00AC3499">
        <w:t xml:space="preserve">score </w:t>
      </w:r>
      <w:r w:rsidR="00895327">
        <w:t>given a patristic distance value.</w:t>
      </w:r>
    </w:p>
    <w:p w14:paraId="62156FF8" w14:textId="7D3B4B83" w:rsidR="00153738" w:rsidRDefault="00153738" w:rsidP="00515665">
      <w:r>
        <w:fldChar w:fldCharType="begin"/>
      </w:r>
      <w:r>
        <w:instrText xml:space="preserve"> REF _Ref383262809 \h </w:instrText>
      </w:r>
      <w:r>
        <w:fldChar w:fldCharType="separate"/>
      </w:r>
      <w:r w:rsidR="003F708E">
        <w:t xml:space="preserve">Figure </w:t>
      </w:r>
      <w:r w:rsidR="003F708E">
        <w:rPr>
          <w:noProof/>
        </w:rPr>
        <w:t>A</w:t>
      </w:r>
      <w:r w:rsidR="003F708E">
        <w:noBreakHyphen/>
      </w:r>
      <w:r w:rsidR="003F708E">
        <w:rPr>
          <w:noProof/>
        </w:rPr>
        <w:t>31</w:t>
      </w:r>
      <w:r>
        <w:fldChar w:fldCharType="end"/>
      </w:r>
      <w:r>
        <w:t xml:space="preserve"> </w:t>
      </w:r>
      <w:r w:rsidRPr="00153738">
        <w:t xml:space="preserve">shows the distribution of FAS scores and patristic distances of all transferred KOs. Most of the annotated KOs have vey high FAS scores (mean FAS score is 0.97). Mean and median of scaled patristic distances are 0.22 and 0.00 respectively. </w:t>
      </w:r>
      <w:r>
        <w:t>The high mean FAS score and low scaled patristic distances shows that most seed and reference proteins are highly similar in term of domain architectures and a large fraction of the annotations come from the closely related species (correct for patristic distance? or it just tells us about the sequence similarity?)</w:t>
      </w:r>
      <w:r w:rsidRPr="00153738">
        <w:t>.</w:t>
      </w:r>
    </w:p>
    <w:p w14:paraId="17B637E8" w14:textId="77777777" w:rsidR="004028D8" w:rsidRPr="00922016" w:rsidRDefault="004028D8" w:rsidP="004028D8">
      <w:pPr>
        <w:keepNext/>
      </w:pPr>
      <w:r w:rsidRPr="00922016">
        <w:rPr>
          <w:noProof/>
        </w:rPr>
        <w:drawing>
          <wp:inline distT="0" distB="0" distL="0" distR="0" wp14:anchorId="736B660F" wp14:editId="5E6C1DE3">
            <wp:extent cx="5400040" cy="3595791"/>
            <wp:effectExtent l="0" t="0" r="10160" b="1143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44">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37EF2D" w14:textId="3B1596AF" w:rsidR="004028D8" w:rsidRPr="00922016" w:rsidRDefault="004028D8" w:rsidP="004028D8">
      <w:pPr>
        <w:pStyle w:val="Caption"/>
      </w:pPr>
      <w:bookmarkStart w:id="35" w:name="_Ref381618468"/>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32</w:t>
      </w:r>
      <w:r w:rsidR="001D4199">
        <w:fldChar w:fldCharType="end"/>
      </w:r>
      <w:bookmarkEnd w:id="35"/>
      <w:r w:rsidRPr="00922016">
        <w:t xml:space="preserve">: Pathway enrichment of </w:t>
      </w:r>
      <w:r w:rsidR="000975BB">
        <w:t>microsporidian LCA</w:t>
      </w:r>
      <w:r w:rsidR="00B72512" w:rsidRPr="00922016">
        <w:t>.</w:t>
      </w:r>
      <w:r w:rsidRPr="00922016">
        <w:t xml:space="preserve"> Colors denote different pathway categories: green for cellular processes, orange for environmental information processing, purple for genetic information processing and pink for metabolism. </w:t>
      </w:r>
    </w:p>
    <w:p w14:paraId="099160B6" w14:textId="66B0D55F" w:rsidR="004028D8" w:rsidRPr="00922016" w:rsidRDefault="00153738" w:rsidP="00515665">
      <w:r w:rsidRPr="00922016">
        <w:t xml:space="preserve">Pathway enrichment result of </w:t>
      </w:r>
      <w:r>
        <w:t>microsporidian LCA</w:t>
      </w:r>
      <w:r w:rsidRPr="00922016">
        <w:t xml:space="preserve"> is shown in </w:t>
      </w:r>
      <w:r w:rsidRPr="00922016">
        <w:fldChar w:fldCharType="begin"/>
      </w:r>
      <w:r w:rsidRPr="00922016">
        <w:instrText xml:space="preserve"> REF _Ref381618468 \h </w:instrText>
      </w:r>
      <w:r w:rsidRPr="00922016">
        <w:fldChar w:fldCharType="separate"/>
      </w:r>
      <w:r w:rsidR="003F708E" w:rsidRPr="00922016">
        <w:t xml:space="preserve">Figure </w:t>
      </w:r>
      <w:r w:rsidR="003F708E">
        <w:rPr>
          <w:noProof/>
        </w:rPr>
        <w:t>A</w:t>
      </w:r>
      <w:r w:rsidR="003F708E">
        <w:noBreakHyphen/>
      </w:r>
      <w:r w:rsidR="003F708E">
        <w:rPr>
          <w:noProof/>
        </w:rPr>
        <w:t>32</w:t>
      </w:r>
      <w:r w:rsidRPr="00922016">
        <w:fldChar w:fldCharType="end"/>
      </w:r>
      <w:r w:rsidRPr="00922016">
        <w:t xml:space="preserve">. </w:t>
      </w:r>
      <w:r>
        <w:t xml:space="preserve">While </w:t>
      </w:r>
      <w:r w:rsidR="00CD0335" w:rsidRPr="00922016">
        <w:fldChar w:fldCharType="begin"/>
      </w:r>
      <w:r w:rsidR="00CD0335" w:rsidRPr="00922016">
        <w:instrText xml:space="preserve"> REF _Ref381627102 \h </w:instrText>
      </w:r>
      <w:r w:rsidR="00CD0335" w:rsidRPr="00922016">
        <w:fldChar w:fldCharType="separate"/>
      </w:r>
      <w:r w:rsidR="003F708E" w:rsidRPr="00922016">
        <w:t xml:space="preserve">Figure </w:t>
      </w:r>
      <w:r w:rsidR="003F708E">
        <w:rPr>
          <w:noProof/>
        </w:rPr>
        <w:t>A</w:t>
      </w:r>
      <w:r w:rsidR="003F708E">
        <w:noBreakHyphen/>
      </w:r>
      <w:r w:rsidR="003F708E">
        <w:rPr>
          <w:noProof/>
        </w:rPr>
        <w:t>33</w:t>
      </w:r>
      <w:r w:rsidR="00CD0335" w:rsidRPr="00922016">
        <w:fldChar w:fldCharType="end"/>
      </w:r>
      <w:r w:rsidR="00CD0335" w:rsidRPr="00922016">
        <w:t xml:space="preserve"> shows the fractions of proteins take part in different pathway categories of </w:t>
      </w:r>
      <w:r w:rsidR="000975BB">
        <w:t>microsporidian LCA</w:t>
      </w:r>
      <w:r w:rsidR="00CD0335" w:rsidRPr="00922016">
        <w:t xml:space="preserve"> in comparison to other extant species. </w:t>
      </w:r>
      <w:r w:rsidR="000975BB">
        <w:t>Microsporidian LCA</w:t>
      </w:r>
      <w:r w:rsidR="00CD0335" w:rsidRPr="00922016">
        <w:t xml:space="preserve"> has more proteins in metabolism than the 4 extant </w:t>
      </w:r>
      <w:r w:rsidR="0057765D" w:rsidRPr="00922016">
        <w:t>microsporidia</w:t>
      </w:r>
      <w:r w:rsidR="00CD0335" w:rsidRPr="00922016">
        <w:t xml:space="preserve"> species (30% in comparison to 25%, respectively) but still less than the free-living S.cerevisiae (38%). </w:t>
      </w:r>
    </w:p>
    <w:p w14:paraId="2D1D0598" w14:textId="77777777" w:rsidR="0049212F" w:rsidRPr="00922016" w:rsidRDefault="0049212F" w:rsidP="00515665"/>
    <w:p w14:paraId="60191C5E" w14:textId="77777777" w:rsidR="00CD0335" w:rsidRPr="00922016" w:rsidRDefault="00B72512" w:rsidP="00CD0335">
      <w:pPr>
        <w:keepNext/>
      </w:pPr>
      <w:r w:rsidRPr="00922016">
        <w:rPr>
          <w:noProof/>
        </w:rPr>
        <w:drawing>
          <wp:inline distT="0" distB="0" distL="0" distR="0" wp14:anchorId="120CC6F4" wp14:editId="56493BDD">
            <wp:extent cx="5400040" cy="3595791"/>
            <wp:effectExtent l="0" t="0" r="10160" b="1143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tegories_comparison_ko.pdf"/>
                    <pic:cNvPicPr/>
                  </pic:nvPicPr>
                  <pic:blipFill>
                    <a:blip r:embed="rId45">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D559C0" w14:textId="2CC48D4B" w:rsidR="00B72512" w:rsidRPr="00922016" w:rsidRDefault="00CD0335" w:rsidP="00CD0335">
      <w:pPr>
        <w:pStyle w:val="Caption"/>
      </w:pPr>
      <w:bookmarkStart w:id="36" w:name="_Ref381627102"/>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33</w:t>
      </w:r>
      <w:r w:rsidR="001D4199">
        <w:fldChar w:fldCharType="end"/>
      </w:r>
      <w:bookmarkEnd w:id="36"/>
      <w:r w:rsidRPr="00922016">
        <w:t>: Fractions of proteins distributed in different pathway categories.</w:t>
      </w:r>
      <w:r w:rsidR="001A0755">
        <w:t xml:space="preserve"> (</w:t>
      </w:r>
      <w:r w:rsidR="001A0755" w:rsidRPr="001A0755">
        <w:rPr>
          <w:highlight w:val="yellow"/>
        </w:rPr>
        <w:t>NOT NECESSARY</w:t>
      </w:r>
      <w:r w:rsidR="001A0755">
        <w:t>)</w:t>
      </w:r>
    </w:p>
    <w:p w14:paraId="19EF8070" w14:textId="30220D81" w:rsidR="00C93C68" w:rsidRPr="00922016" w:rsidRDefault="000405C7" w:rsidP="00C93C68">
      <w:r w:rsidRPr="00922016">
        <w:t xml:space="preserve">A more detail of the mapped pathways and number of proteins for each pathway is shown in </w:t>
      </w:r>
      <w:r w:rsidRPr="00922016">
        <w:fldChar w:fldCharType="begin"/>
      </w:r>
      <w:r w:rsidRPr="00922016">
        <w:instrText xml:space="preserve"> REF _Ref381628048 \h </w:instrText>
      </w:r>
      <w:r w:rsidRPr="00922016">
        <w:fldChar w:fldCharType="separate"/>
      </w:r>
      <w:r w:rsidR="003F708E" w:rsidRPr="00922016">
        <w:t xml:space="preserve">Figure </w:t>
      </w:r>
      <w:r w:rsidR="003F708E">
        <w:rPr>
          <w:noProof/>
        </w:rPr>
        <w:t>A</w:t>
      </w:r>
      <w:r w:rsidR="003F708E">
        <w:noBreakHyphen/>
      </w:r>
      <w:r w:rsidR="003F708E">
        <w:rPr>
          <w:noProof/>
        </w:rPr>
        <w:t>34</w:t>
      </w:r>
      <w:r w:rsidRPr="00922016">
        <w:fldChar w:fldCharType="end"/>
      </w:r>
      <w:r w:rsidRPr="00922016">
        <w:t xml:space="preserve">. In general, </w:t>
      </w:r>
      <w:r w:rsidR="000975BB">
        <w:t>microsporidian LCA</w:t>
      </w:r>
      <w:r w:rsidRPr="00922016">
        <w:t xml:space="preserve"> has more proteins mapped into pathways in comparison to extent </w:t>
      </w:r>
      <w:r w:rsidR="0057765D" w:rsidRPr="00922016">
        <w:t>microsporidia</w:t>
      </w:r>
      <w:r w:rsidRPr="00922016">
        <w:t xml:space="preserve"> species, especially in Cell growth and death, Signal transduction, Folding, sorting and degradation, Carbohydrate and Lipid metabolism. </w:t>
      </w:r>
      <w:r w:rsidR="00B419BB" w:rsidRPr="00922016">
        <w:t xml:space="preserve">However, it is still very less when compare to S.cerevisiae, a representative of free-living organisms. </w:t>
      </w:r>
      <w:r w:rsidR="00153738">
        <w:t xml:space="preserve">One possible reason could be, that the number of yeast proteins in this analysis is much higher than the one from microsporidia (3534 </w:t>
      </w:r>
      <w:r w:rsidR="007947A0">
        <w:t xml:space="preserve">yeast proteins </w:t>
      </w:r>
      <w:r w:rsidR="00153738">
        <w:t>v</w:t>
      </w:r>
      <w:r w:rsidR="007947A0">
        <w:t>er</w:t>
      </w:r>
      <w:r w:rsidR="00153738">
        <w:t>s</w:t>
      </w:r>
      <w:r w:rsidR="007947A0">
        <w:t>us</w:t>
      </w:r>
      <w:r w:rsidR="00153738">
        <w:t xml:space="preserve"> </w:t>
      </w:r>
      <w:r w:rsidR="007947A0">
        <w:t>950 protein in average for each microsporidia species</w:t>
      </w:r>
      <w:r w:rsidR="00153738">
        <w:t>)</w:t>
      </w:r>
      <w:r w:rsidR="007947A0">
        <w:t xml:space="preserve"> &lt;= </w:t>
      </w:r>
      <w:r w:rsidR="007947A0" w:rsidRPr="007947A0">
        <w:rPr>
          <w:highlight w:val="yellow"/>
        </w:rPr>
        <w:t>put into the discussion</w:t>
      </w:r>
      <w:r w:rsidR="007947A0">
        <w:t xml:space="preserve"> !!</w:t>
      </w:r>
    </w:p>
    <w:p w14:paraId="61AA3014" w14:textId="77777777" w:rsidR="00023972" w:rsidRPr="00922016" w:rsidRDefault="00C93C68" w:rsidP="00023972">
      <w:pPr>
        <w:keepNext/>
      </w:pPr>
      <w:r w:rsidRPr="00922016">
        <w:rPr>
          <w:noProof/>
        </w:rPr>
        <w:drawing>
          <wp:inline distT="0" distB="0" distL="0" distR="0" wp14:anchorId="0212AB8A" wp14:editId="380A9D2D">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46">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09B71900" w14:textId="202B11D3" w:rsidR="00BD156C" w:rsidRDefault="00023972" w:rsidP="005A74EC">
      <w:pPr>
        <w:pStyle w:val="Caption"/>
      </w:pPr>
      <w:bookmarkStart w:id="37" w:name="_Ref381628048"/>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34</w:t>
      </w:r>
      <w:r w:rsidR="001D4199">
        <w:fldChar w:fldCharType="end"/>
      </w:r>
      <w:bookmarkEnd w:id="37"/>
      <w:r w:rsidRPr="00922016">
        <w:t xml:space="preserve">: Number of proteins of each taxon (green for </w:t>
      </w:r>
      <w:r w:rsidR="000975BB">
        <w:t>microsporidian LCA</w:t>
      </w:r>
      <w:r w:rsidRPr="00922016">
        <w:t xml:space="preserve">, orange for E.cuniculi, purple for E.hellem, pink for E.intestinalis, green for N.ceranae and yellow for S.cerevisiae) participates in different KEGG pathways. </w:t>
      </w:r>
    </w:p>
    <w:p w14:paraId="3CF08F5A" w14:textId="42A0CA05" w:rsidR="00864069" w:rsidRPr="00922016" w:rsidRDefault="00B77CBE" w:rsidP="00414BB9">
      <w:r>
        <w:t xml:space="preserve">We compare the connectivity of annotated proteins between </w:t>
      </w:r>
      <w:r w:rsidR="000975BB">
        <w:t>microsporidian LCA</w:t>
      </w:r>
      <w:r>
        <w:t xml:space="preserve"> and the contempo</w:t>
      </w:r>
      <w:r w:rsidR="00F64C20">
        <w:t>rary species under this study for the core metabolic pathways used in</w:t>
      </w:r>
      <w:r w:rsidR="00747810">
        <w:t xml:space="preserve"> </w:t>
      </w:r>
      <w:r w:rsidR="00747810">
        <w:fldChar w:fldCharType="begin"/>
      </w:r>
      <w:r w:rsidR="00747810">
        <w:instrText xml:space="preserve"> ADDIN ZOTERO_ITEM CSL_CITATION {"citationID":"3f3R5lVK","properties":{"formattedCitation":"\\uldash{(Nerima {\\i{}et al.}, 2010)}","plainCitation":"(Nerima et al., 2010)","noteIndex":0},"citationItems":[{"id":"ysQqY5N4/BAj1q5y9","uris":["http://www.mendeley.com/documents/?uuid=0c39e2ec-b137-4042-9007-2979f74a86f4"],"uri":["http://www.mendeley.com/documents/?uuid=0c39e2ec-b137-4042-9007-2979f74a86f4"],"itemData":{"DOI":"10.1186/1471-2164-11-217","ISSN":"1471-2164","PMID":"20356377","abstract":"BACKGROUND: Obligate endoparasites often lack particular metabolic pathways as compared to free-living organisms. This phenomenon comprises anabolic as well as catabolic reactions. Presumably, the corresponding enzymes were lost in adaptation to parasitism. Here we compare the predicted core metabolic graphs of obligate endoparasites and non-parasites (free living organisms and facultative parasites) in order to analyze how the parasites' metabolic networks shrunk in the course of evolution.\n\nRESULTS: Core metabolic graphs comprising biochemical reactions present in the presumed ancestor of parasites and non-parasites were reconstructed from the Kyoto Encyclopedia of Genes and Genomes. While the parasites' networks had fewer nodes (metabolites) and edges (reactions), other parameters such as average connectivity, network diameter and number of isolated edges were similar in parasites and non-parasites. The parasites' networks contained a higher percentage of ATP-consuming reactions and a lower percentage of NAD-requiring reactions. Control networks, shrunk to the size of the parasites' by random deletion of edges, were scale-free but exhibited smaller diameters and more isolated edges.\n\nCONCLUSIONS: The parasites' networks were smaller than those of the non-parasites regarding number of nodes or edges, but not regarding network diameters. Network integrity but not scale-freeness has acted as a selective principle during the evolutionary reduction of parasite metabolism. ATP-requiring reactions in particular have been retained in the parasites' core metabolism while NADH- or NADPH-requiring reactions were lost preferentially.","author":[{"dropping-particle":"","family":"Nerima","given":"Barbara","non-dropping-particle":"","parse-names":false,"suffix":""},{"dropping-particle":"","family":"Nilsson","given":"Daniel","non-dropping-particle":"","parse-names":false,"suffix":""},{"dropping-particle":"","family":"Mäser","given":"Pascal","non-dropping-particle":"","parse-names":false,"suffix":""}],"container-title":"BMC genomics","id":"ysQqY5N4/BAj1q5y9","issued":{"date-parts":[["2010","1"]]},"page":"217","title":"Comparative genomics of metabolic networks of free-living and parasitic eukaryotes.","type":"article-journal","volume":"11"}}],"schema":"https://github.com/citation-style-language/schema/raw/master/csl-citation.json"} </w:instrText>
      </w:r>
      <w:r w:rsidR="00747810">
        <w:fldChar w:fldCharType="separate"/>
      </w:r>
      <w:r w:rsidR="00747810" w:rsidRPr="00747810">
        <w:rPr>
          <w:rFonts w:ascii="Calibri"/>
          <w:szCs w:val="24"/>
          <w:u w:val="dash"/>
        </w:rPr>
        <w:t xml:space="preserve">(Nerima </w:t>
      </w:r>
      <w:r w:rsidR="00747810" w:rsidRPr="00747810">
        <w:rPr>
          <w:rFonts w:ascii="Calibri"/>
          <w:i/>
          <w:iCs/>
          <w:szCs w:val="24"/>
          <w:u w:val="dash"/>
        </w:rPr>
        <w:t>et al.</w:t>
      </w:r>
      <w:r w:rsidR="00747810" w:rsidRPr="00747810">
        <w:rPr>
          <w:rFonts w:ascii="Calibri"/>
          <w:szCs w:val="24"/>
          <w:u w:val="dash"/>
        </w:rPr>
        <w:t>, 2010)</w:t>
      </w:r>
      <w:r w:rsidR="00747810">
        <w:fldChar w:fldCharType="end"/>
      </w:r>
      <w:r w:rsidR="00F64C20">
        <w:t xml:space="preserve"> including </w:t>
      </w:r>
      <w:r w:rsidR="00F64C20" w:rsidRPr="00FC240E">
        <w:t>glycolysis, gluconeogenesis, the Krebs cycle, pentose phosphate pathway, purine and pyrimidine metabolism, and amino acid metabolism</w:t>
      </w:r>
      <w:r w:rsidR="00F64C20">
        <w:t xml:space="preserve">. </w:t>
      </w:r>
    </w:p>
    <w:p w14:paraId="19E59C02" w14:textId="77777777" w:rsidR="00414BB9" w:rsidRDefault="00414BB9" w:rsidP="00414BB9">
      <w:pPr>
        <w:keepNext/>
      </w:pPr>
      <w:r>
        <w:rPr>
          <w:noProof/>
        </w:rPr>
        <w:drawing>
          <wp:inline distT="0" distB="0" distL="0" distR="0" wp14:anchorId="28B84AFA" wp14:editId="505840E7">
            <wp:extent cx="5399407" cy="1797684"/>
            <wp:effectExtent l="0" t="0" r="1079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pdf"/>
                    <pic:cNvPicPr/>
                  </pic:nvPicPr>
                  <pic:blipFill>
                    <a:blip r:embed="rId47">
                      <a:extLst>
                        <a:ext uri="{28A0092B-C50C-407E-A947-70E740481C1C}">
                          <a14:useLocalDpi xmlns:a14="http://schemas.microsoft.com/office/drawing/2010/main" val="0"/>
                        </a:ext>
                      </a:extLst>
                    </a:blip>
                    <a:stretch>
                      <a:fillRect/>
                    </a:stretch>
                  </pic:blipFill>
                  <pic:spPr>
                    <a:xfrm>
                      <a:off x="0" y="0"/>
                      <a:ext cx="5399407" cy="1797684"/>
                    </a:xfrm>
                    <a:prstGeom prst="rect">
                      <a:avLst/>
                    </a:prstGeom>
                  </pic:spPr>
                </pic:pic>
              </a:graphicData>
            </a:graphic>
          </wp:inline>
        </w:drawing>
      </w:r>
    </w:p>
    <w:p w14:paraId="0C503F56" w14:textId="62965932" w:rsidR="00414BB9" w:rsidRDefault="00414BB9" w:rsidP="00414BB9">
      <w:pPr>
        <w:pStyle w:val="Caption"/>
      </w:pPr>
      <w:bookmarkStart w:id="38" w:name="_Ref382239871"/>
      <w:r>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35</w:t>
      </w:r>
      <w:r w:rsidR="001D4199">
        <w:fldChar w:fldCharType="end"/>
      </w:r>
      <w:bookmarkEnd w:id="38"/>
      <w:r>
        <w:t>: Number of nodes</w:t>
      </w:r>
      <w:r w:rsidR="007A101D">
        <w:t xml:space="preserve"> (left) </w:t>
      </w:r>
      <w:r>
        <w:t>and edges</w:t>
      </w:r>
      <w:r w:rsidR="007A101D">
        <w:t xml:space="preserve"> (right)</w:t>
      </w:r>
      <w:r>
        <w:t xml:space="preserve"> of core pathways for microsporidian </w:t>
      </w:r>
      <w:r w:rsidR="000975BB">
        <w:t>LCA</w:t>
      </w:r>
      <w:r>
        <w:t>, E.cuniculi, E.hellem, E.intestinalis, N.ceranae and S.cerevisiae.</w:t>
      </w:r>
    </w:p>
    <w:p w14:paraId="321E68EC" w14:textId="14B9C3F8" w:rsidR="00CF77A8" w:rsidRPr="00414BB9" w:rsidRDefault="00CF77A8" w:rsidP="00CF77A8">
      <w:r>
        <w:fldChar w:fldCharType="begin"/>
      </w:r>
      <w:r>
        <w:instrText xml:space="preserve"> REF _Ref382239871 \h </w:instrText>
      </w:r>
      <w:r>
        <w:fldChar w:fldCharType="separate"/>
      </w:r>
      <w:r w:rsidR="003F708E">
        <w:t xml:space="preserve">Figure </w:t>
      </w:r>
      <w:r w:rsidR="003F708E">
        <w:rPr>
          <w:noProof/>
        </w:rPr>
        <w:t>A</w:t>
      </w:r>
      <w:r w:rsidR="003F708E">
        <w:noBreakHyphen/>
      </w:r>
      <w:r w:rsidR="003F708E">
        <w:rPr>
          <w:noProof/>
        </w:rPr>
        <w:t>35</w:t>
      </w:r>
      <w:r>
        <w:fldChar w:fldCharType="end"/>
      </w:r>
      <w:r>
        <w:t xml:space="preserve"> shows the comparison between number of nodes and edges in six core metabolic networks for microsporidian </w:t>
      </w:r>
      <w:r w:rsidR="000975BB">
        <w:t>LCA</w:t>
      </w:r>
      <w:r>
        <w:t xml:space="preserve"> and other 5 extant species. The average node degree, average path length and network diameter (</w:t>
      </w:r>
      <w:r w:rsidR="00B262F4">
        <w:t>the longest shortest</w:t>
      </w:r>
      <w:r>
        <w:t xml:space="preserve"> path</w:t>
      </w:r>
      <w:r w:rsidR="00D26638">
        <w:t>s</w:t>
      </w:r>
      <w:r>
        <w:t xml:space="preserve">) can be seen in </w:t>
      </w:r>
      <w:r>
        <w:fldChar w:fldCharType="begin"/>
      </w:r>
      <w:r>
        <w:instrText xml:space="preserve"> REF _Ref382239902 \h </w:instrText>
      </w:r>
      <w:r>
        <w:fldChar w:fldCharType="separate"/>
      </w:r>
      <w:r w:rsidR="003F708E">
        <w:t xml:space="preserve">Figure </w:t>
      </w:r>
      <w:r w:rsidR="003F708E">
        <w:rPr>
          <w:noProof/>
        </w:rPr>
        <w:t>A</w:t>
      </w:r>
      <w:r w:rsidR="003F708E">
        <w:noBreakHyphen/>
      </w:r>
      <w:r w:rsidR="003F708E">
        <w:rPr>
          <w:noProof/>
        </w:rPr>
        <w:t>36</w:t>
      </w:r>
      <w:r>
        <w:fldChar w:fldCharType="end"/>
      </w:r>
      <w:r>
        <w:t>. In general, almost all network properties of parasite species are smaller than the fr</w:t>
      </w:r>
      <w:r w:rsidR="00AF2307">
        <w:t>ee-living species S.cerevisiae, except the path length of Pentose phosphate pathway.</w:t>
      </w:r>
    </w:p>
    <w:p w14:paraId="1C6E020C" w14:textId="77777777" w:rsidR="00414BB9" w:rsidRDefault="00414BB9" w:rsidP="00414BB9">
      <w:pPr>
        <w:keepNext/>
      </w:pPr>
      <w:r>
        <w:rPr>
          <w:noProof/>
        </w:rPr>
        <w:drawing>
          <wp:inline distT="0" distB="0" distL="0" distR="0" wp14:anchorId="2EB5F0B1" wp14:editId="14DF8CFF">
            <wp:extent cx="5400040" cy="2700020"/>
            <wp:effectExtent l="0" t="0" r="1016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pdf"/>
                    <pic:cNvPicPr/>
                  </pic:nvPicPr>
                  <pic:blipFill>
                    <a:blip r:embed="rId48">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7D9A6F99" w14:textId="25D571C4" w:rsidR="00414BB9" w:rsidRDefault="00414BB9" w:rsidP="00414BB9">
      <w:pPr>
        <w:pStyle w:val="Caption"/>
      </w:pPr>
      <w:bookmarkStart w:id="39" w:name="_Ref382239902"/>
      <w:r>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36</w:t>
      </w:r>
      <w:r w:rsidR="001D4199">
        <w:fldChar w:fldCharType="end"/>
      </w:r>
      <w:bookmarkEnd w:id="39"/>
      <w:r>
        <w:t xml:space="preserve">: Density of average node degree, average path length and diameter (maximal path length) of microsporidian </w:t>
      </w:r>
      <w:r w:rsidR="000975BB">
        <w:t>LCA</w:t>
      </w:r>
      <w:r>
        <w:t>, E.cuniculi, E.hellem, E.intestinali, N.ceranae and S.cerevisiae in 6 core pathways (Glycolysis/Gluconeogenesis, TCA cycle, Pentose phosphate pathway, purine metabolism, pyrimidine metabolism and amino acid metabolism).</w:t>
      </w:r>
    </w:p>
    <w:p w14:paraId="195EEA86" w14:textId="6699778F" w:rsidR="00DE065F" w:rsidRPr="00DE065F" w:rsidRDefault="00DE065F" w:rsidP="00DE065F">
      <w:r>
        <w:t xml:space="preserve">Details of network properties for core pathways are shown in </w:t>
      </w:r>
      <w:r>
        <w:fldChar w:fldCharType="begin"/>
      </w:r>
      <w:r>
        <w:instrText xml:space="preserve"> REF _Ref382232342 \h </w:instrText>
      </w:r>
      <w:r>
        <w:fldChar w:fldCharType="separate"/>
      </w:r>
      <w:r w:rsidR="003F708E">
        <w:t xml:space="preserve">Table </w:t>
      </w:r>
      <w:r w:rsidR="003F708E">
        <w:rPr>
          <w:noProof/>
        </w:rPr>
        <w:t>A</w:t>
      </w:r>
      <w:r w:rsidR="003F708E">
        <w:noBreakHyphen/>
      </w:r>
      <w:r w:rsidR="003F708E">
        <w:rPr>
          <w:noProof/>
        </w:rPr>
        <w:t>6</w:t>
      </w:r>
      <w:r>
        <w:fldChar w:fldCharType="end"/>
      </w:r>
      <w:r>
        <w:t>.</w:t>
      </w:r>
    </w:p>
    <w:p w14:paraId="67E57EC3" w14:textId="37EC5FA6" w:rsidR="00347107" w:rsidRPr="00922016" w:rsidRDefault="00347107" w:rsidP="004E5FAF">
      <w:r w:rsidRPr="00922016">
        <w:t>According to</w:t>
      </w:r>
      <w:r w:rsidR="00747810">
        <w:t xml:space="preserve"> </w:t>
      </w:r>
      <w:r w:rsidR="00747810">
        <w:fldChar w:fldCharType="begin"/>
      </w:r>
      <w:r w:rsidR="006565AF">
        <w:instrText xml:space="preserve"> ADDIN ZOTERO_ITEM CSL_CITATION {"citationID":"xzH5Nx6n","properties":{"formattedCitation":"\\uldash{(Fast and Keeling, 2001; Agnew {\\i{}et al.}, 2003; Keeling and Fast, 2002)}","plainCitation":"(Fast and Keeling, 2001; Agnew et al., 2003; Keeling and Fast, 2002)","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ysQqY5N4/efqad2Tg","uris":["http://www.mendeley.com/documents/?uuid=524e2fdf-a98a-4ab4-8ccb-f4af6f966158"],"uri":["http://www.mendeley.com/documents/?uuid=524e2fdf-a98a-4ab4-8ccb-f4af6f966158"],"itemData":{"DOI":"10.1146/annurev.micro.56.012302.160854","ISSN":"0066-4227","PMID":"12142484","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author":[{"dropping-particle":"","family":"Keeling","given":"Patrick J","non-dropping-particle":"","parse-names":false,"suffix":""},{"dropping-particle":"","family":"Fast","given":"Naomi M","non-dropping-particle":"","parse-names":false,"suffix":""}],"container-title":"Annual review of microbiology","id":"ysQqY5N4/efqad2Tg","issued":{"date-parts":[["2002","1"]]},"page":"93-116","title":"Microsporidia: biology and evolution of highly reduced intracellular parasites.","type":"article-journal","volume":"56"}}],"schema":"https://github.com/citation-style-language/schema/raw/master/csl-citation.json"} </w:instrText>
      </w:r>
      <w:r w:rsidR="00747810">
        <w:fldChar w:fldCharType="separate"/>
      </w:r>
      <w:r w:rsidR="006565AF" w:rsidRPr="006565AF">
        <w:rPr>
          <w:rFonts w:ascii="Calibri"/>
          <w:szCs w:val="24"/>
          <w:u w:val="dash"/>
        </w:rPr>
        <w:t xml:space="preserve">(Fast and Keeling, 2001; Agnew </w:t>
      </w:r>
      <w:r w:rsidR="006565AF" w:rsidRPr="006565AF">
        <w:rPr>
          <w:rFonts w:ascii="Calibri"/>
          <w:i/>
          <w:iCs/>
          <w:szCs w:val="24"/>
          <w:u w:val="dash"/>
        </w:rPr>
        <w:t>et al.</w:t>
      </w:r>
      <w:r w:rsidR="006565AF" w:rsidRPr="006565AF">
        <w:rPr>
          <w:rFonts w:ascii="Calibri"/>
          <w:szCs w:val="24"/>
          <w:u w:val="dash"/>
        </w:rPr>
        <w:t>, 2003; Keeling and Fast, 2002)</w:t>
      </w:r>
      <w:r w:rsidR="00747810">
        <w:fldChar w:fldCharType="end"/>
      </w:r>
      <w:r w:rsidRPr="00922016">
        <w:t xml:space="preserve">, </w:t>
      </w:r>
      <w:r w:rsidR="0057765D" w:rsidRPr="00922016">
        <w:t>microsporidia</w:t>
      </w:r>
      <w:r w:rsidRPr="00922016">
        <w:t xml:space="preserve"> lacks of mitochondria. </w:t>
      </w:r>
      <w:r w:rsidR="005D239C" w:rsidRPr="00922016">
        <w:t>But with the presence of genes coding for heat-shock protein 70 (hsp70)</w:t>
      </w:r>
      <w:r w:rsidR="00286736" w:rsidRPr="00922016">
        <w:t xml:space="preserve"> in some extant </w:t>
      </w:r>
      <w:r w:rsidR="0057765D" w:rsidRPr="00922016">
        <w:t>microsporidia</w:t>
      </w:r>
      <w:r w:rsidR="00286736" w:rsidRPr="00922016">
        <w:t xml:space="preserve"> species</w:t>
      </w:r>
      <w:r w:rsidR="005D239C" w:rsidRPr="00922016">
        <w:t xml:space="preserve">, they suggested that </w:t>
      </w:r>
      <w:r w:rsidR="0057765D" w:rsidRPr="00922016">
        <w:t>microsporidia</w:t>
      </w:r>
      <w:r w:rsidR="00F917FC" w:rsidRPr="00922016">
        <w:t xml:space="preserve"> ancestor has mitochondria.</w:t>
      </w:r>
      <w:r w:rsidR="00A171AD">
        <w:t xml:space="preserve"> Those studies also </w:t>
      </w:r>
      <w:r w:rsidR="004E5FAF">
        <w:t>hypothesized that microsporidia</w:t>
      </w:r>
      <w:r w:rsidR="00EB0097" w:rsidRPr="00922016">
        <w:t xml:space="preserve"> </w:t>
      </w:r>
      <w:r w:rsidRPr="00922016">
        <w:t xml:space="preserve">will replace pyruvate dehydrogenase complex (PDH) by pyruvate ferredoxin oxidoreductase (PFOR) in order to convert pyruvate into acetyl-CoA and produce NADH. </w:t>
      </w:r>
      <w:r w:rsidR="001460DE">
        <w:t>For the common ancestor, w</w:t>
      </w:r>
      <w:r w:rsidR="003A13F0" w:rsidRPr="00922016">
        <w:t>e could not find</w:t>
      </w:r>
      <w:r w:rsidRPr="00922016">
        <w:t xml:space="preserve"> </w:t>
      </w:r>
      <w:r w:rsidR="003A13F0" w:rsidRPr="00922016">
        <w:t xml:space="preserve">any </w:t>
      </w:r>
      <w:r w:rsidRPr="00922016">
        <w:t xml:space="preserve">KOs of 4 PFOR subunits (α, β, γ, δ) in </w:t>
      </w:r>
      <w:r w:rsidR="000975BB">
        <w:t>microsporidian LCA</w:t>
      </w:r>
      <w:r w:rsidRPr="00922016">
        <w:t xml:space="preserve">, </w:t>
      </w:r>
      <w:r w:rsidR="003A13F0" w:rsidRPr="00922016">
        <w:t>however</w:t>
      </w:r>
      <w:r w:rsidRPr="00922016">
        <w:t xml:space="preserve"> 3 out of 4 components of PDH were found instead, i.e. pdhA (</w:t>
      </w:r>
      <w:r w:rsidR="00B365E1" w:rsidRPr="00B365E1">
        <w:t>K00161</w:t>
      </w:r>
      <w:r w:rsidR="00B365E1">
        <w:t xml:space="preserve">, </w:t>
      </w:r>
      <w:r w:rsidRPr="00922016">
        <w:t>OG_2283, EC=1.2.4.1) and pdhB (</w:t>
      </w:r>
      <w:r w:rsidR="00B365E1" w:rsidRPr="00B365E1">
        <w:t>K00162</w:t>
      </w:r>
      <w:r w:rsidR="00B365E1">
        <w:t xml:space="preserve">, </w:t>
      </w:r>
      <w:r w:rsidRPr="00922016">
        <w:t>OG_2084, EC=1.2.4.1) of E1 component, and E3 (DLD) component (</w:t>
      </w:r>
      <w:r w:rsidR="00B365E1" w:rsidRPr="00B365E1">
        <w:t>K00382</w:t>
      </w:r>
      <w:r w:rsidR="00B365E1">
        <w:t xml:space="preserve">, </w:t>
      </w:r>
      <w:r w:rsidRPr="00922016">
        <w:t>OG_3281, EC=1.8.1.4)</w:t>
      </w:r>
      <w:r w:rsidR="00D01077" w:rsidRPr="00922016">
        <w:t xml:space="preserve"> (E2 DLAT</w:t>
      </w:r>
      <w:r w:rsidR="00823029">
        <w:t xml:space="preserve">, </w:t>
      </w:r>
      <w:r w:rsidR="00823029" w:rsidRPr="00823029">
        <w:t>K00627</w:t>
      </w:r>
      <w:r w:rsidR="00D01077" w:rsidRPr="00922016">
        <w:t>, EC=2.3.1.12 not found)</w:t>
      </w:r>
      <w:r w:rsidR="000B00E8" w:rsidRPr="00922016">
        <w:t>.</w:t>
      </w:r>
      <w:r w:rsidR="00EC79D9" w:rsidRPr="00922016">
        <w:t xml:space="preserve"> Note that E1 is also be found in N.locustae</w:t>
      </w:r>
      <w:r w:rsidR="00747810">
        <w:t xml:space="preserve"> </w:t>
      </w:r>
      <w:r w:rsidR="00747810">
        <w:fldChar w:fldCharType="begin"/>
      </w:r>
      <w:r w:rsidR="00747810">
        <w:instrText xml:space="preserve"> ADDIN ZOTERO_ITEM CSL_CITATION {"citationID":"NaXME0Zi","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747810">
        <w:fldChar w:fldCharType="separate"/>
      </w:r>
      <w:r w:rsidR="00747810" w:rsidRPr="00747810">
        <w:rPr>
          <w:rFonts w:ascii="Calibri"/>
          <w:szCs w:val="24"/>
          <w:u w:val="dash"/>
        </w:rPr>
        <w:t>(Fast and Keeling, 2001)</w:t>
      </w:r>
      <w:r w:rsidR="00747810">
        <w:fldChar w:fldCharType="end"/>
      </w:r>
      <w:r w:rsidR="00EC79D9" w:rsidRPr="00922016">
        <w:t xml:space="preserve"> and Encephalitozoon</w:t>
      </w:r>
      <w:r w:rsidR="00747810">
        <w:t xml:space="preserve"> </w:t>
      </w:r>
      <w:r w:rsidR="00747810">
        <w:fldChar w:fldCharType="begin"/>
      </w:r>
      <w:r w:rsidR="00747810">
        <w:instrText xml:space="preserve"> ADDIN ZOTERO_ITEM CSL_CITATION {"citationID":"3SoXcmXj","properties":{"formattedCitation":"\\uldash{(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747810">
        <w:fldChar w:fldCharType="separate"/>
      </w:r>
      <w:r w:rsidR="00747810" w:rsidRPr="00747810">
        <w:rPr>
          <w:rFonts w:ascii="Calibri"/>
          <w:szCs w:val="24"/>
          <w:u w:val="dash"/>
        </w:rPr>
        <w:t xml:space="preserve">(Katinka </w:t>
      </w:r>
      <w:r w:rsidR="00747810" w:rsidRPr="00747810">
        <w:rPr>
          <w:rFonts w:ascii="Calibri"/>
          <w:i/>
          <w:iCs/>
          <w:szCs w:val="24"/>
          <w:u w:val="dash"/>
        </w:rPr>
        <w:t>et al.</w:t>
      </w:r>
      <w:r w:rsidR="00747810" w:rsidRPr="00747810">
        <w:rPr>
          <w:rFonts w:ascii="Calibri"/>
          <w:szCs w:val="24"/>
          <w:u w:val="dash"/>
        </w:rPr>
        <w:t>, 2001)</w:t>
      </w:r>
      <w:r w:rsidR="00747810">
        <w:fldChar w:fldCharType="end"/>
      </w:r>
      <w:r w:rsidR="00EC79D9" w:rsidRPr="00922016">
        <w:t>.</w:t>
      </w:r>
      <w:r w:rsidR="004E1AA9" w:rsidRPr="00922016">
        <w:t xml:space="preserve"> </w:t>
      </w:r>
      <w:r w:rsidR="0063304E" w:rsidRPr="00922016">
        <w:fldChar w:fldCharType="begin"/>
      </w:r>
      <w:r w:rsidR="0063304E" w:rsidRPr="00922016">
        <w:instrText xml:space="preserve"> REF _Ref381890854 \h </w:instrText>
      </w:r>
      <w:r w:rsidR="0063304E" w:rsidRPr="00922016">
        <w:fldChar w:fldCharType="separate"/>
      </w:r>
      <w:r w:rsidR="003F708E" w:rsidRPr="00922016">
        <w:t xml:space="preserve">Figure </w:t>
      </w:r>
      <w:r w:rsidR="003F708E">
        <w:rPr>
          <w:noProof/>
        </w:rPr>
        <w:t>A</w:t>
      </w:r>
      <w:r w:rsidR="003F708E">
        <w:noBreakHyphen/>
      </w:r>
      <w:r w:rsidR="003F708E">
        <w:rPr>
          <w:noProof/>
        </w:rPr>
        <w:t>37</w:t>
      </w:r>
      <w:r w:rsidR="0063304E" w:rsidRPr="00922016">
        <w:fldChar w:fldCharType="end"/>
      </w:r>
      <w:r w:rsidR="0063304E" w:rsidRPr="00922016">
        <w:t xml:space="preserve"> shows the mapped </w:t>
      </w:r>
      <w:r w:rsidR="000975BB">
        <w:t>microsporidian LCA</w:t>
      </w:r>
      <w:r w:rsidR="0063304E" w:rsidRPr="00922016">
        <w:t xml:space="preserve"> proteins into the reaction converting pyruvate into acetyl-CoA. </w:t>
      </w:r>
    </w:p>
    <w:p w14:paraId="201309CB" w14:textId="77777777" w:rsidR="004E1AA9" w:rsidRPr="00922016" w:rsidRDefault="004E1AA9" w:rsidP="004E1AA9">
      <w:pPr>
        <w:keepNext/>
      </w:pPr>
      <w:r w:rsidRPr="00922016">
        <w:rPr>
          <w:noProof/>
        </w:rPr>
        <w:drawing>
          <wp:inline distT="0" distB="0" distL="0" distR="0" wp14:anchorId="04F1A15D" wp14:editId="6FB5A321">
            <wp:extent cx="1643933" cy="1947237"/>
            <wp:effectExtent l="0" t="0" r="7620" b="8890"/>
            <wp:docPr id="4" name="Picture 4" descr="Macintosh HD:Users:trvinh:Desktop:Screen Shot 2018-03-05 at 17.34.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643933" cy="1947237"/>
                    </a:xfrm>
                    <a:prstGeom prst="rect">
                      <a:avLst/>
                    </a:prstGeom>
                    <a:noFill/>
                    <a:ln>
                      <a:noFill/>
                    </a:ln>
                  </pic:spPr>
                </pic:pic>
              </a:graphicData>
            </a:graphic>
          </wp:inline>
        </w:drawing>
      </w:r>
    </w:p>
    <w:p w14:paraId="783375B0" w14:textId="0D00D868" w:rsidR="00D01077" w:rsidRPr="00922016" w:rsidRDefault="004E1AA9" w:rsidP="004E1AA9">
      <w:pPr>
        <w:pStyle w:val="Caption"/>
      </w:pPr>
      <w:bookmarkStart w:id="40" w:name="_Ref381890854"/>
      <w:r w:rsidRPr="00922016">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37</w:t>
      </w:r>
      <w:r w:rsidR="001D4199">
        <w:fldChar w:fldCharType="end"/>
      </w:r>
      <w:bookmarkEnd w:id="40"/>
      <w:r w:rsidR="0063304E" w:rsidRPr="00922016">
        <w:t>: (</w:t>
      </w:r>
      <w:r w:rsidR="0063304E" w:rsidRPr="00922016">
        <w:rPr>
          <w:highlight w:val="yellow"/>
        </w:rPr>
        <w:t>NEED TO BE RE</w:t>
      </w:r>
      <w:r w:rsidRPr="00922016">
        <w:rPr>
          <w:highlight w:val="yellow"/>
        </w:rPr>
        <w:t>DRAW</w:t>
      </w:r>
      <w:r w:rsidR="0063304E" w:rsidRPr="00922016">
        <w:rPr>
          <w:highlight w:val="yellow"/>
        </w:rPr>
        <w:t>N</w:t>
      </w:r>
      <w:r w:rsidRPr="00922016">
        <w:t xml:space="preserve">) The reaction Pyruvate -&gt; Acetyl-CoA with help of pyruvate dehydrogenase complex (PDC). Proteins present in </w:t>
      </w:r>
      <w:r w:rsidR="000975BB">
        <w:t>microsporidian LCA</w:t>
      </w:r>
      <w:r w:rsidRPr="00922016">
        <w:t xml:space="preserve"> are highlighted. </w:t>
      </w:r>
    </w:p>
    <w:p w14:paraId="7A716519" w14:textId="624F6FF6" w:rsidR="00347107" w:rsidRPr="00922016" w:rsidRDefault="00CA17B9" w:rsidP="00515665">
      <w:r w:rsidRPr="00922016">
        <w:t xml:space="preserve">The role of E1 component and the reason for the presence of hsp70 genes in extant </w:t>
      </w:r>
      <w:r w:rsidR="0057765D" w:rsidRPr="00922016">
        <w:t>microsporidia</w:t>
      </w:r>
      <w:r w:rsidRPr="00922016">
        <w:t xml:space="preserve"> is still unclear</w:t>
      </w:r>
      <w:r w:rsidR="006D5C4F">
        <w:t xml:space="preserve"> (</w:t>
      </w:r>
      <w:r w:rsidR="006D5C4F" w:rsidRPr="006D5C4F">
        <w:rPr>
          <w:highlight w:val="yellow"/>
        </w:rPr>
        <w:t>Together these genes (alpha and beta from E1) provide the first evidence for mitochondrion-derived metabolic activity in microsporidia, but it is still unclear whether they are involved in core energy metabolism in a mitochondrion as in other eukaryotes, or if they have been conscripted into some other pathway during the un- usual course of evolution in microsporidia.</w:t>
      </w:r>
      <w:r w:rsidR="006D5C4F">
        <w:t>)</w:t>
      </w:r>
      <w:r w:rsidR="00747810">
        <w:t xml:space="preserve"> </w:t>
      </w:r>
      <w:r w:rsidR="00747810">
        <w:fldChar w:fldCharType="begin"/>
      </w:r>
      <w:r w:rsidR="00747810">
        <w:instrText xml:space="preserve"> ADDIN ZOTERO_ITEM CSL_CITATION {"citationID":"Mk2lRFno","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747810">
        <w:fldChar w:fldCharType="separate"/>
      </w:r>
      <w:r w:rsidR="00747810" w:rsidRPr="00747810">
        <w:rPr>
          <w:rFonts w:ascii="Calibri"/>
          <w:szCs w:val="24"/>
          <w:u w:val="dash"/>
        </w:rPr>
        <w:t>(Fast and Keeling, 2001)</w:t>
      </w:r>
      <w:r w:rsidR="00747810">
        <w:fldChar w:fldCharType="end"/>
      </w:r>
      <w:r w:rsidR="00410B70" w:rsidRPr="00922016">
        <w:t xml:space="preserve">. But the presence of two subunits of E1 and the component E3 </w:t>
      </w:r>
      <w:r w:rsidR="006C5E12">
        <w:t>together with the hsp70 proteins (</w:t>
      </w:r>
      <w:r w:rsidR="006C5E12" w:rsidRPr="00EA5032">
        <w:t>OG_1157</w:t>
      </w:r>
      <w:r w:rsidR="006C5E12">
        <w:t xml:space="preserve"> and OG_1803 with KO </w:t>
      </w:r>
      <w:r w:rsidR="006C5E12" w:rsidRPr="00EA5032">
        <w:t>K03283</w:t>
      </w:r>
      <w:r w:rsidR="006C5E12">
        <w:t xml:space="preserve">) </w:t>
      </w:r>
      <w:r w:rsidR="00410B70" w:rsidRPr="00922016">
        <w:t xml:space="preserve">in the </w:t>
      </w:r>
      <w:r w:rsidR="000975BB">
        <w:t>LCA</w:t>
      </w:r>
      <w:r w:rsidR="00410B70" w:rsidRPr="00922016">
        <w:t xml:space="preserve"> emphasizes the origi</w:t>
      </w:r>
      <w:r w:rsidR="00D01152">
        <w:t>n</w:t>
      </w:r>
      <w:r w:rsidR="006C5E12">
        <w:t xml:space="preserve"> hypothesis</w:t>
      </w:r>
      <w:r w:rsidR="00D01152">
        <w:t xml:space="preserve"> of mitochondrion</w:t>
      </w:r>
      <w:r w:rsidR="00410B70" w:rsidRPr="00922016">
        <w:t xml:space="preserve"> in the </w:t>
      </w:r>
      <w:r w:rsidR="0057765D" w:rsidRPr="00922016">
        <w:t>microsporidia</w:t>
      </w:r>
      <w:r w:rsidR="00410B70" w:rsidRPr="00922016">
        <w:t xml:space="preserve"> ancestor. </w:t>
      </w:r>
    </w:p>
    <w:p w14:paraId="199A83CE" w14:textId="77777777" w:rsidR="0036162E" w:rsidRDefault="0036162E" w:rsidP="00515665"/>
    <w:p w14:paraId="5A6628E2" w14:textId="77777777" w:rsidR="008421CC" w:rsidRPr="00437A23" w:rsidRDefault="008421CC" w:rsidP="008421CC">
      <w:pPr>
        <w:rPr>
          <w:b/>
        </w:rPr>
      </w:pPr>
      <w:r w:rsidRPr="00437A23">
        <w:rPr>
          <w:b/>
        </w:rPr>
        <w:t>LOST PATHWAYS</w:t>
      </w:r>
    </w:p>
    <w:p w14:paraId="38114309" w14:textId="43D6C6E6" w:rsidR="008421CC" w:rsidRPr="00922016" w:rsidRDefault="00C35D07" w:rsidP="008421CC">
      <w:r w:rsidRPr="00B4523E">
        <w:rPr>
          <w:color w:val="FF0000"/>
        </w:rPr>
        <w:t xml:space="preserve"> </w:t>
      </w:r>
      <w:r w:rsidR="008421CC" w:rsidRPr="00B4523E">
        <w:rPr>
          <w:color w:val="FF0000"/>
        </w:rPr>
        <w:t>(7) Yet in microsporidia, endoparasitic fungi living at the limits of cellular streamlining, oxidative phosphorylation has been lost: energy is obtained directly from the host or, during the dispersive spore stage, via glycolysis. It was therefore surprising when the first sequenced genome from the Enterocytozoonidae – a major family of human and animal-infecting microsporidians – appeared to have lost genes for glycolysis.</w:t>
      </w:r>
      <w:r w:rsidR="00747810">
        <w:rPr>
          <w:color w:val="FF0000"/>
        </w:rPr>
        <w:t xml:space="preserve"> </w:t>
      </w:r>
      <w:r w:rsidR="00747810">
        <w:rPr>
          <w:color w:val="FF0000"/>
        </w:rPr>
        <w:fldChar w:fldCharType="begin"/>
      </w:r>
      <w:r w:rsidR="00747810">
        <w:rPr>
          <w:color w:val="FF0000"/>
        </w:rPr>
        <w:instrText xml:space="preserve"> ADDIN ZOTERO_ITEM CSL_CITATION {"citationID":"6Eohkd9m","properties":{"formattedCitation":"\\uldash{(Wiredu Boakye {\\i{}et al.}, 2017)}","plainCitation":"(Wiredu Boakye et al., 2017)","noteIndex":0},"citationItems":[{"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747810">
        <w:rPr>
          <w:color w:val="FF0000"/>
        </w:rPr>
        <w:fldChar w:fldCharType="separate"/>
      </w:r>
      <w:r w:rsidR="00747810" w:rsidRPr="00747810">
        <w:rPr>
          <w:rFonts w:ascii="Calibri"/>
          <w:color w:val="FF0000"/>
          <w:szCs w:val="24"/>
          <w:u w:val="dash"/>
        </w:rPr>
        <w:t xml:space="preserve">(Wiredu Boakye </w:t>
      </w:r>
      <w:r w:rsidR="00747810" w:rsidRPr="00747810">
        <w:rPr>
          <w:rFonts w:ascii="Calibri"/>
          <w:i/>
          <w:iCs/>
          <w:color w:val="FF0000"/>
          <w:szCs w:val="24"/>
          <w:u w:val="dash"/>
        </w:rPr>
        <w:t>et al.</w:t>
      </w:r>
      <w:r w:rsidR="00747810" w:rsidRPr="00747810">
        <w:rPr>
          <w:rFonts w:ascii="Calibri"/>
          <w:color w:val="FF0000"/>
          <w:szCs w:val="24"/>
          <w:u w:val="dash"/>
        </w:rPr>
        <w:t>, 2017)</w:t>
      </w:r>
      <w:r w:rsidR="00747810">
        <w:rPr>
          <w:color w:val="FF0000"/>
        </w:rPr>
        <w:fldChar w:fldCharType="end"/>
      </w:r>
      <w:r w:rsidR="008421CC" w:rsidRPr="00922016">
        <w:t xml:space="preserve"> </w:t>
      </w:r>
      <w:r w:rsidR="008421CC" w:rsidRPr="00166A9C">
        <w:rPr>
          <w:highlight w:val="yellow"/>
        </w:rPr>
        <w:t>See fig 1 and 2 as an example how to represent the presence/absence genes in pathways</w:t>
      </w:r>
    </w:p>
    <w:p w14:paraId="6949B344" w14:textId="77777777" w:rsidR="008421CC" w:rsidRDefault="008421CC" w:rsidP="00515665"/>
    <w:p w14:paraId="39D9A310" w14:textId="1C43D9AA" w:rsidR="00A52A46" w:rsidRPr="00922016" w:rsidRDefault="00311919" w:rsidP="00A52A46">
      <w:r>
        <w:t>Despite the hint ab</w:t>
      </w:r>
      <w:r w:rsidR="00D01152">
        <w:t>out the presence of mitochondrion</w:t>
      </w:r>
      <w:r>
        <w:t>, it still suppose</w:t>
      </w:r>
      <w:r w:rsidR="00BA783B">
        <w:t>s</w:t>
      </w:r>
      <w:r>
        <w:t xml:space="preserve"> that microsporidian </w:t>
      </w:r>
      <w:r w:rsidR="000975BB">
        <w:t>LCA</w:t>
      </w:r>
      <w:r>
        <w:t xml:space="preserve"> also lack of TCA cycle, </w:t>
      </w:r>
      <w:r w:rsidR="008421CC">
        <w:t>electron transport chain and oxidative phosphorylation pathway like the extant species</w:t>
      </w:r>
      <w:r w:rsidR="00A171AD">
        <w:t xml:space="preserve"> and </w:t>
      </w:r>
      <w:r w:rsidR="00A171AD" w:rsidRPr="00922016">
        <w:t>other amitochonriate species</w:t>
      </w:r>
      <w:r w:rsidR="00747810">
        <w:t xml:space="preserve"> </w:t>
      </w:r>
      <w:r w:rsidR="00747810">
        <w:fldChar w:fldCharType="begin"/>
      </w:r>
      <w:r w:rsidR="006C5E12">
        <w:instrText xml:space="preserve"> ADDIN ZOTERO_ITEM CSL_CITATION {"citationID":"8gThgTAi","properties":{"formattedCitation":"\\uldash{(Keeling, 2009; Keeling and Fast, 2002; Wiredu Boakye {\\i{}et al.}, 2017)}","plainCitation":"(Keeling, 2009; Keeling and Fast, 2002; Wiredu Boakye et al., 2017)","noteIndex":0},"citationItems":[{"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747810">
        <w:fldChar w:fldCharType="separate"/>
      </w:r>
      <w:r w:rsidR="006C5E12" w:rsidRPr="006C5E12">
        <w:rPr>
          <w:rFonts w:ascii="Calibri"/>
          <w:szCs w:val="24"/>
          <w:u w:val="dash"/>
        </w:rPr>
        <w:t xml:space="preserve">(Keeling, 2009; Keeling and Fast, 2002; Wiredu Boakye </w:t>
      </w:r>
      <w:r w:rsidR="006C5E12" w:rsidRPr="006C5E12">
        <w:rPr>
          <w:rFonts w:ascii="Calibri"/>
          <w:i/>
          <w:iCs/>
          <w:szCs w:val="24"/>
          <w:u w:val="dash"/>
        </w:rPr>
        <w:t>et al.</w:t>
      </w:r>
      <w:r w:rsidR="006C5E12" w:rsidRPr="006C5E12">
        <w:rPr>
          <w:rFonts w:ascii="Calibri"/>
          <w:szCs w:val="24"/>
          <w:u w:val="dash"/>
        </w:rPr>
        <w:t>, 2017)</w:t>
      </w:r>
      <w:r w:rsidR="00747810">
        <w:fldChar w:fldCharType="end"/>
      </w:r>
      <w:r w:rsidR="008421CC">
        <w:t>. They retain only 10/13 subunits of the vacuolar</w:t>
      </w:r>
      <w:r w:rsidR="008421CC" w:rsidRPr="00857F87">
        <w:t xml:space="preserve"> H</w:t>
      </w:r>
      <w:r w:rsidR="008421CC" w:rsidRPr="00536D73">
        <w:rPr>
          <w:vertAlign w:val="superscript"/>
        </w:rPr>
        <w:t>+</w:t>
      </w:r>
      <w:r w:rsidR="008421CC">
        <w:t xml:space="preserve"> </w:t>
      </w:r>
      <w:r w:rsidR="008421CC" w:rsidRPr="00857F87">
        <w:t>ATPase</w:t>
      </w:r>
      <w:r w:rsidR="008421CC">
        <w:t xml:space="preserve"> in the oxidative phosphorylation. </w:t>
      </w:r>
      <w:r w:rsidR="00763301">
        <w:t>Due to the lack of the main ATP supplier from the mitochondrion, t</w:t>
      </w:r>
      <w:r w:rsidR="008421CC">
        <w:t xml:space="preserve">he synthesis of ATPs therefore depends on other pathways like glycolysis or through ATP transport system. </w:t>
      </w:r>
    </w:p>
    <w:p w14:paraId="58110533" w14:textId="4AB2B5AF" w:rsidR="00A52A46" w:rsidRPr="00922016" w:rsidRDefault="00763301" w:rsidP="00763301">
      <w:r>
        <w:t>M</w:t>
      </w:r>
      <w:r w:rsidR="00D01152">
        <w:t>icrosporidia mostly uptake ATP from host species using their ATP-binding cassette (ABC) transporters</w:t>
      </w:r>
      <w:r w:rsidR="00EB39A0">
        <w:t xml:space="preserve"> </w:t>
      </w:r>
      <w:r w:rsidR="00EB39A0">
        <w:fldChar w:fldCharType="begin"/>
      </w:r>
      <w:r w:rsidR="00B7333B">
        <w:instrText xml:space="preserve"> ADDIN ZOTERO_ITEM CSL_CITATION {"citationID":"RYRb4PjC","properties":{"formattedCitation":"\\uldash{(M\\uc0\\u233{}t\\uc0\\u233{}nier and Vivar\\uc0\\u232{}s, 2001; Keeling, 2009; Heinz {\\i{}et al.}, 2012)}","plainCitation":"(Méténier and Vivarès, 2001; Keeling, 2009; Heinz et al., 2012)","noteIndex":0},"citationItems":[{"id":"ysQqY5N4/Mgvdg39P","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fldChar w:fldCharType="separate"/>
      </w:r>
      <w:r w:rsidR="00B7333B" w:rsidRPr="00B7333B">
        <w:rPr>
          <w:rFonts w:ascii="Calibri"/>
          <w:szCs w:val="24"/>
          <w:u w:val="dash"/>
        </w:rPr>
        <w:t xml:space="preserve">(Méténier and Vivarès, 2001; Keeling, 2009; Heinz </w:t>
      </w:r>
      <w:r w:rsidR="00B7333B" w:rsidRPr="00B7333B">
        <w:rPr>
          <w:rFonts w:ascii="Calibri"/>
          <w:i/>
          <w:iCs/>
          <w:szCs w:val="24"/>
          <w:u w:val="dash"/>
        </w:rPr>
        <w:t>et al.</w:t>
      </w:r>
      <w:r w:rsidR="00B7333B" w:rsidRPr="00B7333B">
        <w:rPr>
          <w:rFonts w:ascii="Calibri"/>
          <w:szCs w:val="24"/>
          <w:u w:val="dash"/>
        </w:rPr>
        <w:t>, 2012)</w:t>
      </w:r>
      <w:r w:rsidR="00EB39A0">
        <w:fldChar w:fldCharType="end"/>
      </w:r>
      <w:r>
        <w:t>. Besides,</w:t>
      </w:r>
      <w:r w:rsidR="00EB39A0">
        <w:t xml:space="preserve"> </w:t>
      </w:r>
      <w:r w:rsidR="00EB39A0">
        <w:fldChar w:fldCharType="begin"/>
      </w:r>
      <w:r w:rsidR="00EB39A0">
        <w:instrText xml:space="preserve"> ADDIN ZOTERO_ITEM CSL_CITATION {"citationID":"fL2ikgAZ","properties":{"formattedCitation":"\\uldash{(Heinz {\\i{}et al.}, 2012)}","plainCitation":"(Heinz et al., 2012)","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fldChar w:fldCharType="separate"/>
      </w:r>
      <w:r w:rsidR="00EB39A0" w:rsidRPr="00EB39A0">
        <w:rPr>
          <w:rFonts w:ascii="Calibri"/>
          <w:szCs w:val="24"/>
          <w:u w:val="dash"/>
        </w:rPr>
        <w:t xml:space="preserve">(Heinz </w:t>
      </w:r>
      <w:r w:rsidR="00EB39A0" w:rsidRPr="00EB39A0">
        <w:rPr>
          <w:rFonts w:ascii="Calibri"/>
          <w:i/>
          <w:iCs/>
          <w:szCs w:val="24"/>
          <w:u w:val="dash"/>
        </w:rPr>
        <w:t>et al.</w:t>
      </w:r>
      <w:r w:rsidR="00EB39A0" w:rsidRPr="00EB39A0">
        <w:rPr>
          <w:rFonts w:ascii="Calibri"/>
          <w:szCs w:val="24"/>
          <w:u w:val="dash"/>
        </w:rPr>
        <w:t>, 2012)</w:t>
      </w:r>
      <w:r w:rsidR="00EB39A0">
        <w:fldChar w:fldCharType="end"/>
      </w:r>
      <w:r w:rsidR="00417319">
        <w:t xml:space="preserve"> </w:t>
      </w:r>
      <w:r>
        <w:t xml:space="preserve">also found putative major facilitator superfamily (MFS) transporters in the microsporidia T.hominis. We searched for the transport proteins in the </w:t>
      </w:r>
      <w:r w:rsidR="000975BB">
        <w:t>microsporidian LCA</w:t>
      </w:r>
      <w:r>
        <w:t xml:space="preserve"> and found </w:t>
      </w:r>
      <w:r w:rsidR="00417319">
        <w:t>two MFS transporter</w:t>
      </w:r>
      <w:r w:rsidR="008421CC">
        <w:t xml:space="preserve"> and 6 ATP-binding cassette (ABC) transporters (see</w:t>
      </w:r>
      <w:r w:rsidR="00417319">
        <w:t xml:space="preserve"> </w:t>
      </w:r>
      <w:r w:rsidR="00417319">
        <w:fldChar w:fldCharType="begin"/>
      </w:r>
      <w:r w:rsidR="00417319">
        <w:instrText xml:space="preserve"> REF _Ref382643410 \h </w:instrText>
      </w:r>
      <w:r w:rsidR="00417319">
        <w:fldChar w:fldCharType="separate"/>
      </w:r>
      <w:r w:rsidR="003F708E">
        <w:t xml:space="preserve">Table </w:t>
      </w:r>
      <w:r w:rsidR="003F708E">
        <w:rPr>
          <w:noProof/>
        </w:rPr>
        <w:t>A</w:t>
      </w:r>
      <w:r w:rsidR="003F708E">
        <w:noBreakHyphen/>
      </w:r>
      <w:r w:rsidR="003F708E">
        <w:rPr>
          <w:noProof/>
        </w:rPr>
        <w:t>6</w:t>
      </w:r>
      <w:r w:rsidR="00417319">
        <w:fldChar w:fldCharType="end"/>
      </w:r>
      <w:r w:rsidR="008421CC">
        <w:t>)</w:t>
      </w:r>
      <w:r w:rsidR="00417319">
        <w:t>.</w:t>
      </w:r>
      <w:r>
        <w:t xml:space="preserve"> </w:t>
      </w:r>
      <w:r w:rsidR="00417319">
        <w:t xml:space="preserve"> </w:t>
      </w:r>
    </w:p>
    <w:p w14:paraId="0ED6C89F" w14:textId="5438A47B" w:rsidR="00417319" w:rsidRDefault="00417319" w:rsidP="00417319">
      <w:pPr>
        <w:pStyle w:val="Caption"/>
        <w:keepNext/>
      </w:pPr>
      <w:bookmarkStart w:id="41" w:name="_Ref382643410"/>
      <w:r>
        <w:t xml:space="preserve">Table </w:t>
      </w:r>
      <w:r>
        <w:fldChar w:fldCharType="begin"/>
      </w:r>
      <w:r>
        <w:instrText xml:space="preserve"> STYLEREF 1 \s </w:instrText>
      </w:r>
      <w:r>
        <w:fldChar w:fldCharType="separate"/>
      </w:r>
      <w:r w:rsidR="003F708E">
        <w:rPr>
          <w:noProof/>
        </w:rPr>
        <w:t>A</w:t>
      </w:r>
      <w:r>
        <w:fldChar w:fldCharType="end"/>
      </w:r>
      <w:r>
        <w:noBreakHyphen/>
      </w:r>
      <w:r>
        <w:fldChar w:fldCharType="begin"/>
      </w:r>
      <w:r>
        <w:instrText xml:space="preserve"> SEQ Table \* ARABIC \s 1 </w:instrText>
      </w:r>
      <w:r>
        <w:fldChar w:fldCharType="separate"/>
      </w:r>
      <w:r w:rsidR="003F708E">
        <w:rPr>
          <w:noProof/>
        </w:rPr>
        <w:t>6</w:t>
      </w:r>
      <w:r>
        <w:fldChar w:fldCharType="end"/>
      </w:r>
      <w:bookmarkEnd w:id="41"/>
      <w:r>
        <w:t xml:space="preserve">: Microsporidian </w:t>
      </w:r>
      <w:r w:rsidR="000975BB">
        <w:t>LCA</w:t>
      </w:r>
      <w:r>
        <w:t xml:space="preserve"> MFS and ABC transporters.</w:t>
      </w:r>
    </w:p>
    <w:tbl>
      <w:tblPr>
        <w:tblStyle w:val="TableGrid"/>
        <w:tblW w:w="0" w:type="auto"/>
        <w:tblLook w:val="04A0" w:firstRow="1" w:lastRow="0" w:firstColumn="1" w:lastColumn="0" w:noHBand="0" w:noVBand="1"/>
      </w:tblPr>
      <w:tblGrid>
        <w:gridCol w:w="1384"/>
        <w:gridCol w:w="1418"/>
        <w:gridCol w:w="5918"/>
      </w:tblGrid>
      <w:tr w:rsidR="008421CC" w14:paraId="4F6C5121" w14:textId="77777777" w:rsidTr="008421CC">
        <w:tc>
          <w:tcPr>
            <w:tcW w:w="1384" w:type="dxa"/>
          </w:tcPr>
          <w:p w14:paraId="4750BCEA" w14:textId="2CAB79F5" w:rsidR="008421CC" w:rsidRDefault="008421CC" w:rsidP="00515665">
            <w:r>
              <w:t>LCA protein</w:t>
            </w:r>
          </w:p>
        </w:tc>
        <w:tc>
          <w:tcPr>
            <w:tcW w:w="1418" w:type="dxa"/>
          </w:tcPr>
          <w:p w14:paraId="7F6C4142" w14:textId="497263D3" w:rsidR="008421CC" w:rsidRDefault="008421CC" w:rsidP="00515665">
            <w:r>
              <w:t>KO identifier</w:t>
            </w:r>
          </w:p>
        </w:tc>
        <w:tc>
          <w:tcPr>
            <w:tcW w:w="5918" w:type="dxa"/>
          </w:tcPr>
          <w:p w14:paraId="77108286" w14:textId="446C7BDB" w:rsidR="008421CC" w:rsidRDefault="008421CC" w:rsidP="00515665">
            <w:r>
              <w:t>Description</w:t>
            </w:r>
          </w:p>
        </w:tc>
      </w:tr>
      <w:tr w:rsidR="00417319" w14:paraId="1085CE95" w14:textId="77777777" w:rsidTr="008421CC">
        <w:tc>
          <w:tcPr>
            <w:tcW w:w="1384" w:type="dxa"/>
          </w:tcPr>
          <w:p w14:paraId="13A8A666" w14:textId="20F7B35C" w:rsidR="00417319" w:rsidRPr="00417319" w:rsidRDefault="00417319" w:rsidP="00515665">
            <w:r w:rsidRPr="00417319">
              <w:t>OG_3349</w:t>
            </w:r>
          </w:p>
        </w:tc>
        <w:tc>
          <w:tcPr>
            <w:tcW w:w="1418" w:type="dxa"/>
          </w:tcPr>
          <w:p w14:paraId="480450C0" w14:textId="53EC26F6" w:rsidR="00417319" w:rsidRPr="00417319" w:rsidRDefault="00417319" w:rsidP="00515665">
            <w:r w:rsidRPr="00417319">
              <w:t>K08139</w:t>
            </w:r>
          </w:p>
        </w:tc>
        <w:tc>
          <w:tcPr>
            <w:tcW w:w="5918" w:type="dxa"/>
          </w:tcPr>
          <w:p w14:paraId="689AAA58" w14:textId="385755F1" w:rsidR="00417319" w:rsidRPr="00417319" w:rsidRDefault="00417319" w:rsidP="00515665">
            <w:r w:rsidRPr="00417319">
              <w:t>MFS transporter, SP family, sugar:H+ symporter</w:t>
            </w:r>
          </w:p>
        </w:tc>
      </w:tr>
      <w:tr w:rsidR="00417319" w14:paraId="0EC575E1" w14:textId="77777777" w:rsidTr="008421CC">
        <w:tc>
          <w:tcPr>
            <w:tcW w:w="1384" w:type="dxa"/>
          </w:tcPr>
          <w:p w14:paraId="1B7D7D8B" w14:textId="602B74B6" w:rsidR="00417319" w:rsidRPr="00417319" w:rsidRDefault="00417319" w:rsidP="00515665">
            <w:r w:rsidRPr="00417319">
              <w:t>OG_1075</w:t>
            </w:r>
          </w:p>
        </w:tc>
        <w:tc>
          <w:tcPr>
            <w:tcW w:w="1418" w:type="dxa"/>
          </w:tcPr>
          <w:p w14:paraId="38460AAC" w14:textId="736DD3BD" w:rsidR="00417319" w:rsidRPr="00417319" w:rsidRDefault="00417319" w:rsidP="00515665">
            <w:r w:rsidRPr="00417319">
              <w:t>K08146</w:t>
            </w:r>
          </w:p>
        </w:tc>
        <w:tc>
          <w:tcPr>
            <w:tcW w:w="5918" w:type="dxa"/>
          </w:tcPr>
          <w:p w14:paraId="721445C4" w14:textId="7FCAE346" w:rsidR="00417319" w:rsidRPr="00417319" w:rsidRDefault="00417319" w:rsidP="00515665">
            <w:r w:rsidRPr="00417319">
              <w:t>MFS transporter, SP family, solute carrier family 2 (facilitated glucose transporter), member 9</w:t>
            </w:r>
          </w:p>
        </w:tc>
      </w:tr>
      <w:tr w:rsidR="008421CC" w14:paraId="52E3307A" w14:textId="77777777" w:rsidTr="008421CC">
        <w:tc>
          <w:tcPr>
            <w:tcW w:w="1384" w:type="dxa"/>
          </w:tcPr>
          <w:p w14:paraId="097141F9" w14:textId="0A7B64F7" w:rsidR="008421CC" w:rsidRDefault="00417319" w:rsidP="00515665">
            <w:r w:rsidRPr="00417319">
              <w:t>OG_1019</w:t>
            </w:r>
          </w:p>
        </w:tc>
        <w:tc>
          <w:tcPr>
            <w:tcW w:w="1418" w:type="dxa"/>
          </w:tcPr>
          <w:p w14:paraId="58FC9EE9" w14:textId="37F311C5" w:rsidR="008421CC" w:rsidRDefault="00417319" w:rsidP="00515665">
            <w:r w:rsidRPr="00417319">
              <w:t>K06174</w:t>
            </w:r>
          </w:p>
        </w:tc>
        <w:tc>
          <w:tcPr>
            <w:tcW w:w="5918" w:type="dxa"/>
          </w:tcPr>
          <w:p w14:paraId="6E6925FC" w14:textId="474469E1" w:rsidR="008421CC" w:rsidRDefault="00417319" w:rsidP="00515665">
            <w:r w:rsidRPr="00417319">
              <w:t>ATP-binding cassette, sub-family E, member 1</w:t>
            </w:r>
          </w:p>
        </w:tc>
      </w:tr>
      <w:tr w:rsidR="00417319" w14:paraId="1F4E1F6D" w14:textId="77777777" w:rsidTr="008421CC">
        <w:tc>
          <w:tcPr>
            <w:tcW w:w="1384" w:type="dxa"/>
          </w:tcPr>
          <w:p w14:paraId="414ACD79" w14:textId="030124C4" w:rsidR="00417319" w:rsidRPr="00417319" w:rsidRDefault="00417319" w:rsidP="00515665">
            <w:r>
              <w:t>OG_1050</w:t>
            </w:r>
          </w:p>
        </w:tc>
        <w:tc>
          <w:tcPr>
            <w:tcW w:w="1418" w:type="dxa"/>
          </w:tcPr>
          <w:p w14:paraId="6DB97CD0" w14:textId="7FCE7A83" w:rsidR="00417319" w:rsidRPr="00417319" w:rsidRDefault="00417319" w:rsidP="00515665">
            <w:r>
              <w:t>K06185</w:t>
            </w:r>
          </w:p>
        </w:tc>
        <w:tc>
          <w:tcPr>
            <w:tcW w:w="5918" w:type="dxa"/>
          </w:tcPr>
          <w:p w14:paraId="7FF619F1" w14:textId="5A1EDDF2" w:rsidR="00417319" w:rsidRPr="00417319" w:rsidRDefault="00417319" w:rsidP="00515665">
            <w:r w:rsidRPr="008421CC">
              <w:t xml:space="preserve">ATP-binding cassette, subfamily F, member </w:t>
            </w:r>
            <w:r>
              <w:t>2</w:t>
            </w:r>
          </w:p>
        </w:tc>
      </w:tr>
      <w:tr w:rsidR="00417319" w14:paraId="3ADA0B90" w14:textId="77777777" w:rsidTr="008421CC">
        <w:tc>
          <w:tcPr>
            <w:tcW w:w="1384" w:type="dxa"/>
          </w:tcPr>
          <w:p w14:paraId="70C7A2F1" w14:textId="42A462B0" w:rsidR="00417319" w:rsidRDefault="00417319" w:rsidP="00515665">
            <w:r w:rsidRPr="00417319">
              <w:t>OG_1034</w:t>
            </w:r>
          </w:p>
        </w:tc>
        <w:tc>
          <w:tcPr>
            <w:tcW w:w="1418" w:type="dxa"/>
          </w:tcPr>
          <w:p w14:paraId="35C2E399" w14:textId="3B8A7A88" w:rsidR="00417319" w:rsidRDefault="00417319" w:rsidP="00515665">
            <w:r w:rsidRPr="00417319">
              <w:t>K06158</w:t>
            </w:r>
          </w:p>
        </w:tc>
        <w:tc>
          <w:tcPr>
            <w:tcW w:w="5918" w:type="dxa"/>
          </w:tcPr>
          <w:p w14:paraId="10A23BBA" w14:textId="0395DA68" w:rsidR="00417319" w:rsidRDefault="00417319" w:rsidP="00515665">
            <w:r w:rsidRPr="00417319">
              <w:t>ATP-binding cassette, subfamily F, member 3</w:t>
            </w:r>
          </w:p>
        </w:tc>
      </w:tr>
      <w:tr w:rsidR="00417319" w14:paraId="146DA66F" w14:textId="77777777" w:rsidTr="008421CC">
        <w:tc>
          <w:tcPr>
            <w:tcW w:w="1384" w:type="dxa"/>
          </w:tcPr>
          <w:p w14:paraId="59FA679B" w14:textId="39CC63E8" w:rsidR="00417319" w:rsidRDefault="00417319" w:rsidP="00515665">
            <w:r w:rsidRPr="00417319">
              <w:t>OG_1082</w:t>
            </w:r>
          </w:p>
        </w:tc>
        <w:tc>
          <w:tcPr>
            <w:tcW w:w="1418" w:type="dxa"/>
          </w:tcPr>
          <w:p w14:paraId="76658C68" w14:textId="08BD65E6" w:rsidR="00417319" w:rsidRDefault="00417319" w:rsidP="00515665">
            <w:r w:rsidRPr="00417319">
              <w:t>K05681</w:t>
            </w:r>
          </w:p>
        </w:tc>
        <w:tc>
          <w:tcPr>
            <w:tcW w:w="5918" w:type="dxa"/>
          </w:tcPr>
          <w:p w14:paraId="30C86F96" w14:textId="1194BCFC" w:rsidR="00417319" w:rsidRDefault="00417319" w:rsidP="00515665">
            <w:r w:rsidRPr="00417319">
              <w:t>ATP-binding cassette, subfamily G (WHITE), member 2</w:t>
            </w:r>
          </w:p>
        </w:tc>
      </w:tr>
      <w:tr w:rsidR="00417319" w14:paraId="29C305AB" w14:textId="77777777" w:rsidTr="008421CC">
        <w:tc>
          <w:tcPr>
            <w:tcW w:w="1384" w:type="dxa"/>
          </w:tcPr>
          <w:p w14:paraId="4D96BB1A" w14:textId="53E652FD" w:rsidR="00417319" w:rsidRDefault="00417319" w:rsidP="00515665">
            <w:r>
              <w:t>OG_1098</w:t>
            </w:r>
          </w:p>
        </w:tc>
        <w:tc>
          <w:tcPr>
            <w:tcW w:w="1418" w:type="dxa"/>
          </w:tcPr>
          <w:p w14:paraId="2A94B8ED" w14:textId="4DBBFEF3" w:rsidR="00417319" w:rsidRDefault="00417319" w:rsidP="00515665">
            <w:r w:rsidRPr="00417319">
              <w:t>K05662</w:t>
            </w:r>
          </w:p>
        </w:tc>
        <w:tc>
          <w:tcPr>
            <w:tcW w:w="5918" w:type="dxa"/>
          </w:tcPr>
          <w:p w14:paraId="268725D4" w14:textId="28C2AEF1" w:rsidR="00417319" w:rsidRDefault="00417319" w:rsidP="00515665">
            <w:r w:rsidRPr="00417319">
              <w:t>ATP-binding cassette, subfamily B (MDR/TAP), member 7</w:t>
            </w:r>
          </w:p>
        </w:tc>
      </w:tr>
    </w:tbl>
    <w:p w14:paraId="00C972A3" w14:textId="5D6A2896" w:rsidR="00CF565A" w:rsidRDefault="00CF565A" w:rsidP="0009039A"/>
    <w:p w14:paraId="0E5A7759" w14:textId="242BE5F1" w:rsidR="003C716C" w:rsidRDefault="00BA179B" w:rsidP="00515665">
      <w:r>
        <w:t>Beside up taking ATP using ATP transporters, m</w:t>
      </w:r>
      <w:r w:rsidR="003C716C">
        <w:t>icrosporidia is well-known that they use glycolysis to produce ATP</w:t>
      </w:r>
      <w:r w:rsidR="00771F6F">
        <w:t xml:space="preserve"> </w:t>
      </w:r>
      <w:r w:rsidR="00771F6F">
        <w:fldChar w:fldCharType="begin"/>
      </w:r>
      <w:r w:rsidR="001950D0">
        <w:instrText xml:space="preserve"> ADDIN ZOTERO_ITEM CSL_CITATION {"citationID":"TtqyoWBt","properties":{"formattedCitation":"\\uldash{(Keeling and Corradi, 2011; Keeling and Fast, 2002; Heinz {\\i{}et al.}, 2012)}","plainCitation":"(Keeling and Corradi, 2011; Keeling and Fast, 2002; Heinz et al., 2012)","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771F6F">
        <w:fldChar w:fldCharType="separate"/>
      </w:r>
      <w:r w:rsidR="001950D0" w:rsidRPr="001950D0">
        <w:rPr>
          <w:rFonts w:ascii="Calibri"/>
          <w:szCs w:val="24"/>
          <w:u w:val="dash"/>
        </w:rPr>
        <w:t xml:space="preserve">(Keeling and Corradi, 2011; Keeling and Fast, 2002; Heinz </w:t>
      </w:r>
      <w:r w:rsidR="001950D0" w:rsidRPr="001950D0">
        <w:rPr>
          <w:rFonts w:ascii="Calibri"/>
          <w:i/>
          <w:iCs/>
          <w:szCs w:val="24"/>
          <w:u w:val="dash"/>
        </w:rPr>
        <w:t>et al.</w:t>
      </w:r>
      <w:r w:rsidR="001950D0" w:rsidRPr="001950D0">
        <w:rPr>
          <w:rFonts w:ascii="Calibri"/>
          <w:szCs w:val="24"/>
          <w:u w:val="dash"/>
        </w:rPr>
        <w:t>, 2012)</w:t>
      </w:r>
      <w:r w:rsidR="00771F6F">
        <w:fldChar w:fldCharType="end"/>
      </w:r>
      <w:r w:rsidR="003C716C">
        <w:t>.</w:t>
      </w:r>
    </w:p>
    <w:p w14:paraId="63DB9D5E" w14:textId="77777777" w:rsidR="00D25AB6" w:rsidRDefault="00D25AB6" w:rsidP="00D25AB6">
      <w:pPr>
        <w:keepNext/>
      </w:pPr>
      <w:r>
        <w:rPr>
          <w:noProof/>
        </w:rPr>
        <w:drawing>
          <wp:inline distT="0" distB="0" distL="0" distR="0" wp14:anchorId="2519C20D" wp14:editId="683640B7">
            <wp:extent cx="3509859" cy="2429519"/>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Screen Shot 2018-03-13 at 14.32.02.png"/>
                    <pic:cNvPicPr>
                      <a:picLocks noChangeAspect="1" noChangeArrowheads="1"/>
                    </pic:cNvPicPr>
                  </pic:nvPicPr>
                  <pic:blipFill>
                    <a:blip r:embed="rId50">
                      <a:extLst>
                        <a:ext uri="{28A0092B-C50C-407E-A947-70E740481C1C}">
                          <a14:useLocalDpi xmlns:a14="http://schemas.microsoft.com/office/drawing/2010/main" val="0"/>
                        </a:ext>
                      </a:extLst>
                    </a:blip>
                    <a:stretch>
                      <a:fillRect/>
                    </a:stretch>
                  </pic:blipFill>
                  <pic:spPr bwMode="auto">
                    <a:xfrm>
                      <a:off x="0" y="0"/>
                      <a:ext cx="3510529" cy="2429983"/>
                    </a:xfrm>
                    <a:prstGeom prst="rect">
                      <a:avLst/>
                    </a:prstGeom>
                    <a:noFill/>
                    <a:ln>
                      <a:noFill/>
                    </a:ln>
                  </pic:spPr>
                </pic:pic>
              </a:graphicData>
            </a:graphic>
          </wp:inline>
        </w:drawing>
      </w:r>
    </w:p>
    <w:p w14:paraId="7B3115AF" w14:textId="53B7A8AC" w:rsidR="00D25AB6" w:rsidRDefault="00D25AB6" w:rsidP="00D25AB6">
      <w:pPr>
        <w:pStyle w:val="Caption"/>
      </w:pPr>
      <w:bookmarkStart w:id="42" w:name="_Ref382652075"/>
      <w:r>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38</w:t>
      </w:r>
      <w:r w:rsidR="001D4199">
        <w:fldChar w:fldCharType="end"/>
      </w:r>
      <w:bookmarkEnd w:id="42"/>
      <w:r>
        <w:t xml:space="preserve">: Connectivity network of annotated proteins in glycolysis/gluconeogenesis pathway. Circles are </w:t>
      </w:r>
      <w:r w:rsidR="000975BB">
        <w:t>microsporidian LCA</w:t>
      </w:r>
      <w:r>
        <w:t xml:space="preserve"> only proteins. Squares are S.cerevisiae only proteins. Triangles are mapped proteins from both microsporidian </w:t>
      </w:r>
      <w:r w:rsidR="000975BB">
        <w:t>LCA</w:t>
      </w:r>
      <w:r>
        <w:t xml:space="preserve"> and S.cerevisiae. Color denotes the patristic distance between the microsporidia seed protein and the reference ortholog, where the transferred KO annotated comes from (this color code applied only for microsporidian </w:t>
      </w:r>
      <w:r w:rsidR="000975BB">
        <w:t>LCA</w:t>
      </w:r>
      <w:r>
        <w:t xml:space="preserve"> proteins) (ADD COLOR SCALE) </w:t>
      </w:r>
    </w:p>
    <w:p w14:paraId="5FEEB67C" w14:textId="5EEFF7BE" w:rsidR="00D25AB6" w:rsidRDefault="0038717B" w:rsidP="00515665">
      <w:r>
        <w:t xml:space="preserve">The connectivity network in </w:t>
      </w:r>
      <w:r>
        <w:fldChar w:fldCharType="begin"/>
      </w:r>
      <w:r>
        <w:instrText xml:space="preserve"> REF _Ref382652075 \h </w:instrText>
      </w:r>
      <w:r>
        <w:fldChar w:fldCharType="separate"/>
      </w:r>
      <w:r w:rsidR="003F708E">
        <w:t xml:space="preserve">Figure </w:t>
      </w:r>
      <w:r w:rsidR="003F708E">
        <w:rPr>
          <w:noProof/>
        </w:rPr>
        <w:t>A</w:t>
      </w:r>
      <w:r w:rsidR="003F708E">
        <w:noBreakHyphen/>
      </w:r>
      <w:r w:rsidR="003F708E">
        <w:rPr>
          <w:noProof/>
        </w:rPr>
        <w:t>38</w:t>
      </w:r>
      <w:r>
        <w:fldChar w:fldCharType="end"/>
      </w:r>
      <w:r>
        <w:t xml:space="preserve"> shows the mapped microsporidian </w:t>
      </w:r>
      <w:r w:rsidR="000975BB">
        <w:t>LCA</w:t>
      </w:r>
      <w:r>
        <w:t xml:space="preserve"> and S.cerevisiae proteins into KEGG glycolysis/gluconeogenesis pathway (unmapped nodes are removed). Except K10705 (dark green circle), all other proteins are also present in contemporary microsporidia species. Although the number of nodes of microsporidia is less than S.cerevisiae, they are highly connected and the diameter of microsporidia network is almost the same as the one of S.cerevisiae (10 vs 11). </w:t>
      </w:r>
      <w:r w:rsidR="00906530">
        <w:t>It indicates that m</w:t>
      </w:r>
      <w:r>
        <w:t xml:space="preserve">icrosporidian </w:t>
      </w:r>
      <w:r w:rsidR="000975BB">
        <w:t>LCA</w:t>
      </w:r>
      <w:r>
        <w:t xml:space="preserve"> has almost all keys enzymes for this pathway </w:t>
      </w:r>
      <w:r w:rsidR="00562ACA">
        <w:t>and can perform the same reactions yeast, except some reactions in one end of the network</w:t>
      </w:r>
      <w:r w:rsidR="00A06CA5">
        <w:t>. S</w:t>
      </w:r>
      <w:r>
        <w:t xml:space="preserve">ee </w:t>
      </w:r>
      <w:r>
        <w:fldChar w:fldCharType="begin"/>
      </w:r>
      <w:r>
        <w:instrText xml:space="preserve"> REF _Ref382500996 \h </w:instrText>
      </w:r>
      <w:r>
        <w:fldChar w:fldCharType="separate"/>
      </w:r>
      <w:r w:rsidR="003F708E">
        <w:t xml:space="preserve">Figure </w:t>
      </w:r>
      <w:r w:rsidR="003F708E">
        <w:rPr>
          <w:noProof/>
        </w:rPr>
        <w:t>A</w:t>
      </w:r>
      <w:r w:rsidR="003F708E">
        <w:noBreakHyphen/>
      </w:r>
      <w:r w:rsidR="003F708E">
        <w:rPr>
          <w:noProof/>
        </w:rPr>
        <w:t>39</w:t>
      </w:r>
      <w:r>
        <w:fldChar w:fldCharType="end"/>
      </w:r>
      <w:r w:rsidR="00A06CA5">
        <w:t xml:space="preserve"> for the </w:t>
      </w:r>
      <w:r w:rsidR="00AE0F26">
        <w:t>reference</w:t>
      </w:r>
      <w:r w:rsidR="00A06CA5">
        <w:t xml:space="preserve"> KEGG glycolysis/gluconeogenesis pathway</w:t>
      </w:r>
      <w:r w:rsidR="00AE0F26">
        <w:t xml:space="preserve"> mapped with </w:t>
      </w:r>
      <w:r w:rsidR="000975BB">
        <w:t>microsporidian LCA</w:t>
      </w:r>
      <w:r w:rsidR="00AE0F26">
        <w:t xml:space="preserve"> proteins</w:t>
      </w:r>
      <w:r w:rsidR="00A06CA5">
        <w:t>.</w:t>
      </w:r>
    </w:p>
    <w:p w14:paraId="187C7E82" w14:textId="77777777" w:rsidR="00642933" w:rsidRDefault="00642933" w:rsidP="00642933">
      <w:pPr>
        <w:keepNext/>
      </w:pPr>
      <w:r>
        <w:rPr>
          <w:rFonts w:ascii="Helvetica" w:hAnsi="Helvetica" w:cs="Helvetica"/>
          <w:noProof/>
          <w:sz w:val="24"/>
          <w:szCs w:val="24"/>
        </w:rPr>
        <w:drawing>
          <wp:inline distT="0" distB="0" distL="0" distR="0" wp14:anchorId="0B077DE8" wp14:editId="06B598E2">
            <wp:extent cx="4072764" cy="5833437"/>
            <wp:effectExtent l="0" t="0" r="0" b="889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72869" cy="5833587"/>
                    </a:xfrm>
                    <a:prstGeom prst="rect">
                      <a:avLst/>
                    </a:prstGeom>
                    <a:noFill/>
                    <a:ln>
                      <a:noFill/>
                    </a:ln>
                  </pic:spPr>
                </pic:pic>
              </a:graphicData>
            </a:graphic>
          </wp:inline>
        </w:drawing>
      </w:r>
    </w:p>
    <w:p w14:paraId="69F62521" w14:textId="065369B6" w:rsidR="00B4523E" w:rsidRDefault="00642933" w:rsidP="00642933">
      <w:pPr>
        <w:pStyle w:val="Caption"/>
      </w:pPr>
      <w:bookmarkStart w:id="43" w:name="_Ref382500996"/>
      <w:r>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39</w:t>
      </w:r>
      <w:r w:rsidR="001D4199">
        <w:fldChar w:fldCharType="end"/>
      </w:r>
      <w:bookmarkEnd w:id="43"/>
      <w:r>
        <w:t xml:space="preserve">: Glycolysis/Gluconeogenesis pathway. Annotated microsporidian </w:t>
      </w:r>
      <w:r w:rsidR="000975BB">
        <w:t>LCA</w:t>
      </w:r>
      <w:r>
        <w:t xml:space="preserve"> </w:t>
      </w:r>
      <w:r w:rsidR="00E40576">
        <w:t xml:space="preserve">proteins </w:t>
      </w:r>
      <w:r>
        <w:t xml:space="preserve">are highlighted in green. Blank box are unmapped proteins in reference KEGG pathway. </w:t>
      </w:r>
      <w:r w:rsidR="004A1130">
        <w:t>(</w:t>
      </w:r>
      <w:r w:rsidR="004A1130" w:rsidRPr="004A1130">
        <w:rPr>
          <w:color w:val="FF0000"/>
        </w:rPr>
        <w:t>REDRAWN WITH EXTANT MICROS PROTEINS AND MAYBE ALSO YEAST</w:t>
      </w:r>
      <w:r w:rsidR="004A1130">
        <w:t>)</w:t>
      </w:r>
    </w:p>
    <w:p w14:paraId="6AAE433B" w14:textId="3FE82F2D" w:rsidR="00FB0C41" w:rsidRDefault="00737A34" w:rsidP="00116731">
      <w:r>
        <w:t>According to</w:t>
      </w:r>
      <w:r w:rsidR="00B7333B">
        <w:t xml:space="preserve"> </w:t>
      </w:r>
      <w:r w:rsidR="00B7333B">
        <w:fldChar w:fldCharType="begin"/>
      </w:r>
      <w:r w:rsidR="00B7333B">
        <w:instrText xml:space="preserve"> ADDIN ZOTERO_ITEM CSL_CITATION {"citationID":"HakWTxi3","properties":{"formattedCitation":"\\uldash{(Keeling and Fast, 2002; Keeling and Corradi, 2011; Heinz {\\i{}et al.}, 2012)}","plainCitation":"(Keeling and Fast, 2002; Keeling and Corradi, 2011; Heinz et al., 201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B7333B">
        <w:fldChar w:fldCharType="separate"/>
      </w:r>
      <w:r w:rsidR="00B7333B" w:rsidRPr="00B7333B">
        <w:rPr>
          <w:rFonts w:ascii="Calibri"/>
          <w:szCs w:val="24"/>
          <w:u w:val="dash"/>
        </w:rPr>
        <w:t xml:space="preserve">(Keeling and Fast, 2002; Keeling and Corradi, 2011; Heinz </w:t>
      </w:r>
      <w:r w:rsidR="00B7333B" w:rsidRPr="00B7333B">
        <w:rPr>
          <w:rFonts w:ascii="Calibri"/>
          <w:i/>
          <w:iCs/>
          <w:szCs w:val="24"/>
          <w:u w:val="dash"/>
        </w:rPr>
        <w:t>et al.</w:t>
      </w:r>
      <w:r w:rsidR="00B7333B" w:rsidRPr="00B7333B">
        <w:rPr>
          <w:rFonts w:ascii="Calibri"/>
          <w:szCs w:val="24"/>
          <w:u w:val="dash"/>
        </w:rPr>
        <w:t>, 2012)</w:t>
      </w:r>
      <w:r w:rsidR="00B7333B">
        <w:fldChar w:fldCharType="end"/>
      </w:r>
      <w:r>
        <w:t>, another core carbon metabolism has been confirmed to be present in microsporidia is the p</w:t>
      </w:r>
      <w:r w:rsidR="00CF565A">
        <w:t>entose phosphate pathway</w:t>
      </w:r>
      <w:r>
        <w:t>.</w:t>
      </w:r>
      <w:r w:rsidR="00783613">
        <w:t xml:space="preserve"> This is also true with the </w:t>
      </w:r>
      <w:r w:rsidR="000975BB">
        <w:t>LCA</w:t>
      </w:r>
      <w:r w:rsidR="00783613">
        <w:t>, since the pathway mapped with its proteins is the same as the extant microsporidia pathway (</w:t>
      </w:r>
      <w:r w:rsidR="00783613">
        <w:fldChar w:fldCharType="begin"/>
      </w:r>
      <w:r w:rsidR="00783613">
        <w:instrText xml:space="preserve"> REF _Ref382653495 \h </w:instrText>
      </w:r>
      <w:r w:rsidR="00783613">
        <w:fldChar w:fldCharType="separate"/>
      </w:r>
      <w:r w:rsidR="003F708E">
        <w:t xml:space="preserve">Figure </w:t>
      </w:r>
      <w:r w:rsidR="003F708E">
        <w:rPr>
          <w:noProof/>
        </w:rPr>
        <w:t>A</w:t>
      </w:r>
      <w:r w:rsidR="003F708E">
        <w:noBreakHyphen/>
      </w:r>
      <w:r w:rsidR="003F708E">
        <w:rPr>
          <w:noProof/>
        </w:rPr>
        <w:t>40</w:t>
      </w:r>
      <w:r w:rsidR="00783613">
        <w:fldChar w:fldCharType="end"/>
      </w:r>
      <w:r w:rsidR="00783613">
        <w:t>).</w:t>
      </w:r>
    </w:p>
    <w:p w14:paraId="71E3FD98" w14:textId="77777777" w:rsidR="00FB0C41" w:rsidRPr="00FB0C41" w:rsidRDefault="00FB0C41" w:rsidP="00FB0C41"/>
    <w:p w14:paraId="732CB4D9" w14:textId="77777777" w:rsidR="003A0B68" w:rsidRDefault="003A0B68" w:rsidP="003A0B68">
      <w:pPr>
        <w:keepNext/>
      </w:pPr>
      <w:r>
        <w:rPr>
          <w:rFonts w:ascii="Helvetica" w:hAnsi="Helvetica" w:cs="Helvetica"/>
          <w:noProof/>
          <w:sz w:val="24"/>
          <w:szCs w:val="24"/>
        </w:rPr>
        <w:drawing>
          <wp:inline distT="0" distB="0" distL="0" distR="0" wp14:anchorId="10F52932" wp14:editId="116A774A">
            <wp:extent cx="4144022" cy="2975937"/>
            <wp:effectExtent l="0" t="0" r="0" b="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144672" cy="2976404"/>
                    </a:xfrm>
                    <a:prstGeom prst="rect">
                      <a:avLst/>
                    </a:prstGeom>
                    <a:noFill/>
                    <a:ln>
                      <a:noFill/>
                    </a:ln>
                  </pic:spPr>
                </pic:pic>
              </a:graphicData>
            </a:graphic>
          </wp:inline>
        </w:drawing>
      </w:r>
    </w:p>
    <w:p w14:paraId="2C89FC58" w14:textId="3805C89E" w:rsidR="00437A23" w:rsidRDefault="003A0B68" w:rsidP="008E62D4">
      <w:pPr>
        <w:pStyle w:val="Caption"/>
      </w:pPr>
      <w:bookmarkStart w:id="44" w:name="_Ref382653495"/>
      <w:r>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40</w:t>
      </w:r>
      <w:r w:rsidR="001D4199">
        <w:fldChar w:fldCharType="end"/>
      </w:r>
      <w:bookmarkEnd w:id="44"/>
      <w:r>
        <w:t>: Pentose phosphate pathway</w:t>
      </w:r>
    </w:p>
    <w:p w14:paraId="38CD395F" w14:textId="02FE7F66" w:rsidR="005B377A" w:rsidRPr="00922016" w:rsidRDefault="00757916" w:rsidP="00437A23">
      <w:r>
        <w:t>The primary carbohydrate storage trehalose is thought to be very essential for the survival and germination of microsporidian spore</w:t>
      </w:r>
      <w:r w:rsidR="001950D0">
        <w:t xml:space="preserve"> </w:t>
      </w:r>
      <w:r w:rsidR="001950D0">
        <w:fldChar w:fldCharType="begin"/>
      </w:r>
      <w:r w:rsidR="00F07E7C">
        <w:instrText xml:space="preserve"> ADDIN ZOTERO_ITEM CSL_CITATION {"citationID":"qwEGIpel","properties":{"formattedCitation":"\\uldash{(Dolgikh {\\i{}et al.}, 1997; Vandermeer and Gochnauer, 1971; Agnew {\\i{}et al.}, 2003; Heinz {\\i{}et al.}, 2012)}","plainCitation":"(Dolgikh et al., 1997; Vandermeer and Gochnauer, 1971; Agnew et al., 2003; Heinz et al., 2012)","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id":"ysQqY5N4/ey1Q6Eiq","uris":["http://www.mendeley.com/documents/?uuid=5ce60941-8469-4e43-adf2-a815b2ca03b0"],"uri":["http://www.mendeley.com/documents/?uuid=5ce60941-8469-4e43-adf2-a815b2ca03b0"],"itemData":{"DOI":"10.1016/0022-2011(71)90122-4","ISSN":"10960805","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author":[{"dropping-particle":"","family":"Vandermeer","given":"J. W.","non-dropping-particle":"","parse-names":false,"suffix":""},{"dropping-particle":"","family":"Gochnauer","given":"T. A.","non-dropping-particle":"","parse-names":false,"suffix":""}],"container-title":"Journal of Invertebrate Pathology","id":"ysQqY5N4/ey1Q6Eiq","issue":"1","issued":{"date-parts":[["1971"]]},"page":"38-41","title":"Trehalase activity associated with spores of Nosema apis","type":"article-journal","volume":"17"}},{"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1950D0">
        <w:fldChar w:fldCharType="separate"/>
      </w:r>
      <w:r w:rsidR="00F07E7C" w:rsidRPr="00F07E7C">
        <w:rPr>
          <w:rFonts w:ascii="Calibri"/>
          <w:szCs w:val="24"/>
          <w:u w:val="dash"/>
        </w:rPr>
        <w:t xml:space="preserve">(Dolgikh </w:t>
      </w:r>
      <w:r w:rsidR="00F07E7C" w:rsidRPr="00F07E7C">
        <w:rPr>
          <w:rFonts w:ascii="Calibri"/>
          <w:i/>
          <w:iCs/>
          <w:szCs w:val="24"/>
          <w:u w:val="dash"/>
        </w:rPr>
        <w:t>et al.</w:t>
      </w:r>
      <w:r w:rsidR="00F07E7C" w:rsidRPr="00F07E7C">
        <w:rPr>
          <w:rFonts w:ascii="Calibri"/>
          <w:szCs w:val="24"/>
          <w:u w:val="dash"/>
        </w:rPr>
        <w:t xml:space="preserve">, 1997; Vandermeer and Gochnauer, 1971; Agnew </w:t>
      </w:r>
      <w:r w:rsidR="00F07E7C" w:rsidRPr="00F07E7C">
        <w:rPr>
          <w:rFonts w:ascii="Calibri"/>
          <w:i/>
          <w:iCs/>
          <w:szCs w:val="24"/>
          <w:u w:val="dash"/>
        </w:rPr>
        <w:t>et al.</w:t>
      </w:r>
      <w:r w:rsidR="00F07E7C" w:rsidRPr="00F07E7C">
        <w:rPr>
          <w:rFonts w:ascii="Calibri"/>
          <w:szCs w:val="24"/>
          <w:u w:val="dash"/>
        </w:rPr>
        <w:t xml:space="preserve">, 2003; Heinz </w:t>
      </w:r>
      <w:r w:rsidR="00F07E7C" w:rsidRPr="00F07E7C">
        <w:rPr>
          <w:rFonts w:ascii="Calibri"/>
          <w:i/>
          <w:iCs/>
          <w:szCs w:val="24"/>
          <w:u w:val="dash"/>
        </w:rPr>
        <w:t>et al.</w:t>
      </w:r>
      <w:r w:rsidR="00F07E7C" w:rsidRPr="00F07E7C">
        <w:rPr>
          <w:rFonts w:ascii="Calibri"/>
          <w:szCs w:val="24"/>
          <w:u w:val="dash"/>
        </w:rPr>
        <w:t>, 2012)</w:t>
      </w:r>
      <w:r w:rsidR="001950D0">
        <w:fldChar w:fldCharType="end"/>
      </w:r>
      <w:r w:rsidR="00F21394">
        <w:t>. Enzymes for trehalose synthesis and degradation in extant microsporidia</w:t>
      </w:r>
      <w:r w:rsidR="001950D0">
        <w:t xml:space="preserve"> </w:t>
      </w:r>
      <w:r w:rsidR="001950D0">
        <w:fldChar w:fldCharType="begin"/>
      </w:r>
      <w:r w:rsidR="00F07E7C">
        <w:instrText xml:space="preserve"> ADDIN ZOTERO_ITEM CSL_CITATION {"citationID":"dEZY4MGo","properties":{"formattedCitation":"\\uldash{(Keeling and Corradi, 2011; Vandermeer and Gochnauer, 1971; Heinz {\\i{}et al.}, 2012; M\\uc0\\u233{}t\\uc0\\u233{}nier and Vivar\\uc0\\u232{}s, 2001)}","plainCitation":"(Keeling and Corradi, 2011; Vandermeer and Gochnauer, 1971; Heinz et al., 2012; Méténier and Vivarès, 2001)","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uris":["http://zotero.org/users/4800858/items/38DNUI5F"],"uri":["http://zotero.org/users/4800858/items/38DNUI5F"],"itemData":{"id":15,"type":"article-journal","title":"Trehalase activity associated with spores of Nosema apis","container-title":"Journal of Invertebrate Pathology","page":"38-41","volume":"17","issue":"1","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DOI":"10.1016/0022-2011(71)90122-4","author":[{"family":"Vandermeer","given":"J. W."},{"family":"Gochnauer","given":"T. A."}],"issued":{"date-parts":[["197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ysQqY5N4/Mgvdg39P","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schema":"https://github.com/citation-style-language/schema/raw/master/csl-citation.json"} </w:instrText>
      </w:r>
      <w:r w:rsidR="001950D0">
        <w:fldChar w:fldCharType="separate"/>
      </w:r>
      <w:r w:rsidR="00F07E7C" w:rsidRPr="00F07E7C">
        <w:rPr>
          <w:rFonts w:ascii="Calibri"/>
          <w:szCs w:val="24"/>
          <w:u w:val="dash"/>
        </w:rPr>
        <w:t xml:space="preserve">(Keeling and Corradi, 2011; Vandermeer and Gochnauer, 1971; Heinz </w:t>
      </w:r>
      <w:r w:rsidR="00F07E7C" w:rsidRPr="00F07E7C">
        <w:rPr>
          <w:rFonts w:ascii="Calibri"/>
          <w:i/>
          <w:iCs/>
          <w:szCs w:val="24"/>
          <w:u w:val="dash"/>
        </w:rPr>
        <w:t>et al.</w:t>
      </w:r>
      <w:r w:rsidR="00F07E7C" w:rsidRPr="00F07E7C">
        <w:rPr>
          <w:rFonts w:ascii="Calibri"/>
          <w:szCs w:val="24"/>
          <w:u w:val="dash"/>
        </w:rPr>
        <w:t>, 2012; Méténier and Vivarès, 2001)</w:t>
      </w:r>
      <w:r w:rsidR="001950D0">
        <w:fldChar w:fldCharType="end"/>
      </w:r>
      <w:r w:rsidR="00781A30">
        <w:t xml:space="preserve"> have</w:t>
      </w:r>
      <w:r w:rsidR="00F21394">
        <w:t xml:space="preserve"> also been found in the </w:t>
      </w:r>
      <w:r w:rsidR="000975BB">
        <w:t>LCA</w:t>
      </w:r>
      <w:r w:rsidR="0034414D">
        <w:t xml:space="preserve"> including the trehalose 6-phosphate synthase (EC 2.4.1.15 and 2.4.1.347) and alpha-trehalase (EC 3.2.1.28).</w:t>
      </w:r>
      <w:r w:rsidR="00F21394">
        <w:t xml:space="preserve"> </w:t>
      </w:r>
      <w:r w:rsidR="005A29CC">
        <w:t>Figure...</w:t>
      </w:r>
      <w:r w:rsidR="0034414D">
        <w:t xml:space="preserve"> demonstrates the starch and sucrose metabolism of microsporidia.</w:t>
      </w:r>
    </w:p>
    <w:p w14:paraId="5FDC1F8C" w14:textId="18BEA7CD" w:rsidR="00751379" w:rsidRPr="005A29CC" w:rsidRDefault="00751379" w:rsidP="00116731">
      <w:pPr>
        <w:rPr>
          <w:strike/>
        </w:rPr>
      </w:pPr>
      <w:r w:rsidRPr="005A29CC">
        <w:rPr>
          <w:strike/>
        </w:rPr>
        <w:t xml:space="preserve">The same as contemporary microsporidia species, the </w:t>
      </w:r>
      <w:r w:rsidR="000975BB">
        <w:rPr>
          <w:strike/>
        </w:rPr>
        <w:t>LCA</w:t>
      </w:r>
      <w:r w:rsidRPr="005A29CC">
        <w:rPr>
          <w:strike/>
        </w:rPr>
        <w:t xml:space="preserve"> also has trehalose 6-phosphate synthase (K00697</w:t>
      </w:r>
      <w:r w:rsidR="005B377A" w:rsidRPr="005A29CC">
        <w:rPr>
          <w:strike/>
        </w:rPr>
        <w:t>, EC 2.4.1.15 and 2.4.1.347) and alpha-trehalase (K01194, EC 3.2.1.28)</w:t>
      </w:r>
      <w:r w:rsidR="00737A34" w:rsidRPr="005A29CC">
        <w:rPr>
          <w:strike/>
        </w:rPr>
        <w:t>,</w:t>
      </w:r>
      <w:r w:rsidR="005B377A" w:rsidRPr="005A29CC">
        <w:rPr>
          <w:strike/>
        </w:rPr>
        <w:t xml:space="preserve"> which are involved in the synthesis and degradation of trehalose.</w:t>
      </w:r>
      <w:r w:rsidR="005A29CC" w:rsidRPr="005A29CC">
        <w:t xml:space="preserve"> (</w:t>
      </w:r>
      <w:r w:rsidR="005A29CC" w:rsidRPr="005A29CC">
        <w:rPr>
          <w:highlight w:val="yellow"/>
        </w:rPr>
        <w:t>ADD A TABLE WITH ALL ANNOTATED PROTEINS IN THIS ANALYSIS IN THE SUPPLERMENTARY</w:t>
      </w:r>
      <w:r w:rsidR="005A29CC" w:rsidRPr="005A29CC">
        <w:t>)</w:t>
      </w:r>
    </w:p>
    <w:p w14:paraId="341EC98E" w14:textId="21AFBB2A" w:rsidR="005B377A" w:rsidRDefault="005B377A" w:rsidP="00116731">
      <w:r w:rsidRPr="00A61CF8">
        <w:rPr>
          <w:highlight w:val="yellow"/>
        </w:rPr>
        <w:t>DRAW STARCH AND SUCROSE METABOLISM OF MICROSPORIDIA</w:t>
      </w:r>
    </w:p>
    <w:p w14:paraId="58BB47DE" w14:textId="7C63F71A" w:rsidR="00DA0BDA" w:rsidRDefault="00DA0BDA" w:rsidP="00116731"/>
    <w:p w14:paraId="3A9F54B1" w14:textId="72FD65FA" w:rsidR="003127BD" w:rsidRDefault="00A75CC9" w:rsidP="00116731">
      <w:r>
        <w:t>Having the obligate parasitic life-style, microsporidia tents to uptake nucleotide from the host than produce by themself</w:t>
      </w:r>
      <w:r w:rsidR="001950D0">
        <w:t xml:space="preserve"> </w:t>
      </w:r>
      <w:r w:rsidR="001950D0">
        <w:fldChar w:fldCharType="begin"/>
      </w:r>
      <w:r w:rsidR="008F28FD">
        <w:instrText xml:space="preserve"> ADDIN ZOTERO_ITEM CSL_CITATION {"citationID":"kKU3AyWu","properties":{"formattedCitation":"\\uldash{(Heinz {\\i{}et al.}, 2012; Dean {\\i{}et al.}, 2016)}","plainCitation":"(Heinz et al., 2012; Dean et al., 2016)","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ysQqY5N4/hMqq7pxo","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1950D0">
        <w:fldChar w:fldCharType="separate"/>
      </w:r>
      <w:r w:rsidR="008F28FD" w:rsidRPr="008F28FD">
        <w:rPr>
          <w:rFonts w:ascii="Calibri"/>
          <w:szCs w:val="24"/>
          <w:u w:val="dash"/>
        </w:rPr>
        <w:t xml:space="preserve">(Heinz </w:t>
      </w:r>
      <w:r w:rsidR="008F28FD" w:rsidRPr="008F28FD">
        <w:rPr>
          <w:rFonts w:ascii="Calibri"/>
          <w:i/>
          <w:iCs/>
          <w:szCs w:val="24"/>
          <w:u w:val="dash"/>
        </w:rPr>
        <w:t>et al.</w:t>
      </w:r>
      <w:r w:rsidR="008F28FD" w:rsidRPr="008F28FD">
        <w:rPr>
          <w:rFonts w:ascii="Calibri"/>
          <w:szCs w:val="24"/>
          <w:u w:val="dash"/>
        </w:rPr>
        <w:t xml:space="preserve">, 2012; Dean </w:t>
      </w:r>
      <w:r w:rsidR="008F28FD" w:rsidRPr="008F28FD">
        <w:rPr>
          <w:rFonts w:ascii="Calibri"/>
          <w:i/>
          <w:iCs/>
          <w:szCs w:val="24"/>
          <w:u w:val="dash"/>
        </w:rPr>
        <w:t>et al.</w:t>
      </w:r>
      <w:r w:rsidR="008F28FD" w:rsidRPr="008F28FD">
        <w:rPr>
          <w:rFonts w:ascii="Calibri"/>
          <w:szCs w:val="24"/>
          <w:u w:val="dash"/>
        </w:rPr>
        <w:t>, 2016)</w:t>
      </w:r>
      <w:r w:rsidR="001950D0">
        <w:fldChar w:fldCharType="end"/>
      </w:r>
      <w:r>
        <w:t xml:space="preserve">. </w:t>
      </w:r>
      <w:r w:rsidR="002D056A">
        <w:t xml:space="preserve">Microsporidian </w:t>
      </w:r>
      <w:r w:rsidR="000975BB">
        <w:t>LCA</w:t>
      </w:r>
      <w:r w:rsidR="002D056A">
        <w:t xml:space="preserve"> lack </w:t>
      </w:r>
      <w:r w:rsidR="002D056A" w:rsidRPr="002D056A">
        <w:t>ribose-phosphate pyrophosphokinase</w:t>
      </w:r>
      <w:r w:rsidR="002D056A">
        <w:t xml:space="preserve"> (K00938, EC 2.7.6.1), which convert</w:t>
      </w:r>
      <w:r w:rsidR="004442F4">
        <w:t>s</w:t>
      </w:r>
      <w:r w:rsidR="002D056A">
        <w:t xml:space="preserve"> ribose 5-phosphate into phosphori</w:t>
      </w:r>
      <w:r w:rsidR="004442F4">
        <w:t xml:space="preserve">bosyl pyrophosphate (PRPP) for the de-novo purine and pyrimidine synthesis. </w:t>
      </w:r>
      <w:r w:rsidR="004442F4" w:rsidRPr="004442F4">
        <w:t>IMP cyclohydrolase</w:t>
      </w:r>
      <w:r w:rsidR="004442F4">
        <w:t xml:space="preserve"> (K11176, EC 3.5.4.10) making</w:t>
      </w:r>
      <w:r w:rsidR="003127BD">
        <w:t xml:space="preserve"> ino</w:t>
      </w:r>
      <w:r>
        <w:t xml:space="preserve">sine monophosphate IMP </w:t>
      </w:r>
      <w:r w:rsidR="003127BD">
        <w:t xml:space="preserve">and UMP synthetase (K13421, EC 2.4.2.10 &amp; 4.1.1.23) making UMP from PRPP are </w:t>
      </w:r>
      <w:r>
        <w:t xml:space="preserve">also </w:t>
      </w:r>
      <w:r w:rsidR="003127BD">
        <w:t xml:space="preserve">not found. The missing of those enzymes indicates that microsporidian </w:t>
      </w:r>
      <w:r w:rsidR="000975BB">
        <w:t>LCA</w:t>
      </w:r>
      <w:r w:rsidR="003127BD">
        <w:t xml:space="preserve"> is unable to de-novo syn</w:t>
      </w:r>
      <w:r>
        <w:t>thesize both purines and pyrimidines.</w:t>
      </w:r>
    </w:p>
    <w:p w14:paraId="31371DA2" w14:textId="2A788B6C" w:rsidR="00F20EDD" w:rsidRDefault="00F20EDD" w:rsidP="00116731">
      <w:r w:rsidRPr="00F20EDD">
        <w:rPr>
          <w:highlight w:val="yellow"/>
        </w:rPr>
        <w:t>See Heinz 2014 for purine and pyrimidine pathway (Fig 1)</w:t>
      </w:r>
    </w:p>
    <w:p w14:paraId="1D5AA86C" w14:textId="77777777" w:rsidR="001772E1" w:rsidRDefault="001772E1" w:rsidP="001772E1">
      <w:pPr>
        <w:keepNext/>
      </w:pPr>
      <w:r>
        <w:rPr>
          <w:rFonts w:ascii="Helvetica" w:hAnsi="Helvetica" w:cs="Helvetica"/>
          <w:noProof/>
          <w:sz w:val="24"/>
          <w:szCs w:val="24"/>
        </w:rPr>
        <w:drawing>
          <wp:inline distT="0" distB="0" distL="0" distR="0" wp14:anchorId="54ADC20A" wp14:editId="1BE5FBF1">
            <wp:extent cx="5400040" cy="3223960"/>
            <wp:effectExtent l="0" t="0" r="10160" b="1905"/>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00040" cy="3223960"/>
                    </a:xfrm>
                    <a:prstGeom prst="rect">
                      <a:avLst/>
                    </a:prstGeom>
                    <a:noFill/>
                    <a:ln>
                      <a:noFill/>
                    </a:ln>
                  </pic:spPr>
                </pic:pic>
              </a:graphicData>
            </a:graphic>
          </wp:inline>
        </w:drawing>
      </w:r>
    </w:p>
    <w:p w14:paraId="5195FC90" w14:textId="0C8E9095" w:rsidR="00437A23" w:rsidRDefault="001772E1" w:rsidP="001772E1">
      <w:pPr>
        <w:pStyle w:val="Caption"/>
      </w:pPr>
      <w:r>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41</w:t>
      </w:r>
      <w:r w:rsidR="001D4199">
        <w:fldChar w:fldCharType="end"/>
      </w:r>
      <w:r>
        <w:t>: Purine</w:t>
      </w:r>
    </w:p>
    <w:p w14:paraId="29111C6F" w14:textId="77777777" w:rsidR="001772E1" w:rsidRDefault="001772E1" w:rsidP="001772E1"/>
    <w:p w14:paraId="038FD609" w14:textId="77777777" w:rsidR="001772E1" w:rsidRDefault="001772E1" w:rsidP="001772E1">
      <w:pPr>
        <w:keepNext/>
      </w:pPr>
      <w:r>
        <w:rPr>
          <w:rFonts w:ascii="Helvetica" w:hAnsi="Helvetica" w:cs="Helvetica"/>
          <w:noProof/>
          <w:sz w:val="24"/>
          <w:szCs w:val="24"/>
        </w:rPr>
        <w:drawing>
          <wp:inline distT="0" distB="0" distL="0" distR="0" wp14:anchorId="36A82F13" wp14:editId="46960766">
            <wp:extent cx="5400040" cy="3435581"/>
            <wp:effectExtent l="0" t="0" r="10160" b="0"/>
            <wp:docPr id="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00040" cy="3435581"/>
                    </a:xfrm>
                    <a:prstGeom prst="rect">
                      <a:avLst/>
                    </a:prstGeom>
                    <a:noFill/>
                    <a:ln>
                      <a:noFill/>
                    </a:ln>
                  </pic:spPr>
                </pic:pic>
              </a:graphicData>
            </a:graphic>
          </wp:inline>
        </w:drawing>
      </w:r>
    </w:p>
    <w:p w14:paraId="107C8E8A" w14:textId="0A8EBABB" w:rsidR="001772E1" w:rsidRPr="001772E1" w:rsidRDefault="001772E1" w:rsidP="001772E1">
      <w:pPr>
        <w:pStyle w:val="Caption"/>
      </w:pPr>
      <w:r>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42</w:t>
      </w:r>
      <w:r w:rsidR="001D4199">
        <w:fldChar w:fldCharType="end"/>
      </w:r>
      <w:r>
        <w:t>: Pyrimidine</w:t>
      </w:r>
    </w:p>
    <w:p w14:paraId="1A5B8659" w14:textId="2D9E6D73" w:rsidR="00226506" w:rsidRDefault="00A75CC9" w:rsidP="00116731">
      <w:r>
        <w:t xml:space="preserve">By that reason, microsporidia need to import nucleotides from the hosts using </w:t>
      </w:r>
      <w:r w:rsidR="00830EF0">
        <w:t xml:space="preserve">nucleotide transport (NTT) proteins. </w:t>
      </w:r>
      <w:r w:rsidR="00CD16AB">
        <w:t>KO identifier K03301 of f</w:t>
      </w:r>
      <w:r w:rsidR="00830EF0">
        <w:t>our NTT (NTT1, NTT2, NTT3, NTT4) proteins</w:t>
      </w:r>
      <w:r w:rsidR="00D41192">
        <w:t xml:space="preserve"> </w:t>
      </w:r>
      <w:r w:rsidR="00D41192">
        <w:fldChar w:fldCharType="begin"/>
      </w:r>
      <w:r w:rsidR="0041481C">
        <w:instrText xml:space="preserve"> ADDIN ZOTERO_ITEM CSL_CITATION {"citationID":"JTyJCPG7","properties":{"formattedCitation":"\\uldash{(Heinz {\\i{}et al.}, 2014; Dean {\\i{}et al.}, 2016)}","plainCitation":"(Heinz et al., 2014; Dean et al., 2016)","noteIndex":0},"citationItems":[{"id":"ysQqY5N4/J0rL4fG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id":"ysQqY5N4/hMqq7pxo","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D41192">
        <w:fldChar w:fldCharType="separate"/>
      </w:r>
      <w:r w:rsidR="0041481C" w:rsidRPr="0041481C">
        <w:rPr>
          <w:rFonts w:ascii="Calibri"/>
          <w:szCs w:val="24"/>
          <w:u w:val="dash"/>
        </w:rPr>
        <w:t xml:space="preserve">(Heinz </w:t>
      </w:r>
      <w:r w:rsidR="0041481C" w:rsidRPr="0041481C">
        <w:rPr>
          <w:rFonts w:ascii="Calibri"/>
          <w:i/>
          <w:iCs/>
          <w:szCs w:val="24"/>
          <w:u w:val="dash"/>
        </w:rPr>
        <w:t>et al.</w:t>
      </w:r>
      <w:r w:rsidR="0041481C" w:rsidRPr="0041481C">
        <w:rPr>
          <w:rFonts w:ascii="Calibri"/>
          <w:szCs w:val="24"/>
          <w:u w:val="dash"/>
        </w:rPr>
        <w:t xml:space="preserve">, 2014; Dean </w:t>
      </w:r>
      <w:r w:rsidR="0041481C" w:rsidRPr="0041481C">
        <w:rPr>
          <w:rFonts w:ascii="Calibri"/>
          <w:i/>
          <w:iCs/>
          <w:szCs w:val="24"/>
          <w:u w:val="dash"/>
        </w:rPr>
        <w:t>et al.</w:t>
      </w:r>
      <w:r w:rsidR="0041481C" w:rsidRPr="0041481C">
        <w:rPr>
          <w:rFonts w:ascii="Calibri"/>
          <w:szCs w:val="24"/>
          <w:u w:val="dash"/>
        </w:rPr>
        <w:t>, 2016)</w:t>
      </w:r>
      <w:r w:rsidR="00D41192">
        <w:fldChar w:fldCharType="end"/>
      </w:r>
      <w:r w:rsidR="00830EF0">
        <w:t xml:space="preserve"> have been found in </w:t>
      </w:r>
      <w:r w:rsidR="00CD16AB">
        <w:t xml:space="preserve">three different </w:t>
      </w:r>
      <w:r w:rsidR="00830EF0">
        <w:t>micro</w:t>
      </w:r>
      <w:r w:rsidR="00CD16AB">
        <w:t xml:space="preserve">sporidian </w:t>
      </w:r>
      <w:r w:rsidR="000975BB">
        <w:t>LCA</w:t>
      </w:r>
      <w:r w:rsidR="00CD16AB">
        <w:t xml:space="preserve"> proteins.</w:t>
      </w:r>
      <w:r w:rsidR="00443A4C">
        <w:t xml:space="preserve"> Based on studies of</w:t>
      </w:r>
      <w:r w:rsidR="00D90962">
        <w:t xml:space="preserve"> </w:t>
      </w:r>
      <w:r w:rsidR="00D90962">
        <w:fldChar w:fldCharType="begin"/>
      </w:r>
      <w:r w:rsidR="00D90962">
        <w:instrText xml:space="preserve"> ADDIN ZOTERO_ITEM CSL_CITATION {"citationID":"C0bXvGYG","properties":{"formattedCitation":"\\uldash{(Dean {\\i{}et al.}, 2016; Tsaousis {\\i{}et al.}, 2008; Heinz {\\i{}et al.}, 2014)}","plainCitation":"(Dean et al., 2016; Tsaousis et al., 2008; Heinz et al., 2014)","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ysQqY5N4/J0rL4fG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schema":"https://github.com/citation-style-language/schema/raw/master/csl-citation.json"} </w:instrText>
      </w:r>
      <w:r w:rsidR="00D90962">
        <w:fldChar w:fldCharType="separate"/>
      </w:r>
      <w:r w:rsidR="00D90962" w:rsidRPr="00D90962">
        <w:rPr>
          <w:rFonts w:ascii="Calibri"/>
          <w:szCs w:val="24"/>
          <w:u w:val="dash"/>
        </w:rPr>
        <w:t xml:space="preserve">(Dean </w:t>
      </w:r>
      <w:r w:rsidR="00D90962" w:rsidRPr="00D90962">
        <w:rPr>
          <w:rFonts w:ascii="Calibri"/>
          <w:i/>
          <w:iCs/>
          <w:szCs w:val="24"/>
          <w:u w:val="dash"/>
        </w:rPr>
        <w:t>et al.</w:t>
      </w:r>
      <w:r w:rsidR="00D90962" w:rsidRPr="00D90962">
        <w:rPr>
          <w:rFonts w:ascii="Calibri"/>
          <w:szCs w:val="24"/>
          <w:u w:val="dash"/>
        </w:rPr>
        <w:t xml:space="preserve">, 2016; Tsaousis </w:t>
      </w:r>
      <w:r w:rsidR="00D90962" w:rsidRPr="00D90962">
        <w:rPr>
          <w:rFonts w:ascii="Calibri"/>
          <w:i/>
          <w:iCs/>
          <w:szCs w:val="24"/>
          <w:u w:val="dash"/>
        </w:rPr>
        <w:t>et al.</w:t>
      </w:r>
      <w:r w:rsidR="00D90962" w:rsidRPr="00D90962">
        <w:rPr>
          <w:rFonts w:ascii="Calibri"/>
          <w:szCs w:val="24"/>
          <w:u w:val="dash"/>
        </w:rPr>
        <w:t xml:space="preserve">, 2008; Heinz </w:t>
      </w:r>
      <w:r w:rsidR="00D90962" w:rsidRPr="00D90962">
        <w:rPr>
          <w:rFonts w:ascii="Calibri"/>
          <w:i/>
          <w:iCs/>
          <w:szCs w:val="24"/>
          <w:u w:val="dash"/>
        </w:rPr>
        <w:t>et al.</w:t>
      </w:r>
      <w:r w:rsidR="00D90962" w:rsidRPr="00D90962">
        <w:rPr>
          <w:rFonts w:ascii="Calibri"/>
          <w:szCs w:val="24"/>
          <w:u w:val="dash"/>
        </w:rPr>
        <w:t>, 2014)</w:t>
      </w:r>
      <w:r w:rsidR="00D90962">
        <w:fldChar w:fldCharType="end"/>
      </w:r>
      <w:r w:rsidR="00443A4C">
        <w:t xml:space="preserve">, </w:t>
      </w:r>
      <w:r w:rsidR="0060484A">
        <w:t xml:space="preserve">those NTT proteins are the result of horizontal transfer event from bacteria. </w:t>
      </w:r>
    </w:p>
    <w:p w14:paraId="0E59C7FE" w14:textId="77777777" w:rsidR="00FF0408" w:rsidRDefault="00D169CE" w:rsidP="00FF0408">
      <w:pPr>
        <w:keepNext/>
      </w:pPr>
      <w:r>
        <w:rPr>
          <w:noProof/>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5">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0A007F83" w:rsidR="002D2C0B" w:rsidRDefault="00FF0408" w:rsidP="00FF0408">
      <w:pPr>
        <w:pStyle w:val="Caption"/>
      </w:pPr>
      <w:bookmarkStart w:id="45" w:name="_Ref382669565"/>
      <w:r>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43</w:t>
      </w:r>
      <w:r w:rsidR="001D4199">
        <w:fldChar w:fldCharType="end"/>
      </w:r>
      <w:bookmarkEnd w:id="45"/>
      <w:r>
        <w:t xml:space="preserve">: Phylogenetic profile of 3 </w:t>
      </w:r>
      <w:r w:rsidR="000975BB">
        <w:t>microsporidian LCA</w:t>
      </w:r>
      <w:r>
        <w:t xml:space="preserve"> NTT proteins</w:t>
      </w:r>
    </w:p>
    <w:p w14:paraId="666A53B1" w14:textId="75DE1B42" w:rsidR="00D169CE" w:rsidRDefault="00FF0408" w:rsidP="00116731">
      <w:r>
        <w:fldChar w:fldCharType="begin"/>
      </w:r>
      <w:r>
        <w:instrText xml:space="preserve"> REF _Ref382669565 \h </w:instrText>
      </w:r>
      <w:r>
        <w:fldChar w:fldCharType="separate"/>
      </w:r>
      <w:r w:rsidR="003F708E">
        <w:t xml:space="preserve">Figure </w:t>
      </w:r>
      <w:r w:rsidR="003F708E">
        <w:rPr>
          <w:noProof/>
        </w:rPr>
        <w:t>A</w:t>
      </w:r>
      <w:r w:rsidR="003F708E">
        <w:noBreakHyphen/>
      </w:r>
      <w:r w:rsidR="003F708E">
        <w:rPr>
          <w:noProof/>
        </w:rPr>
        <w:t>43</w:t>
      </w:r>
      <w:r>
        <w:fldChar w:fldCharType="end"/>
      </w:r>
      <w:r>
        <w:t xml:space="preserve"> shows the phylogenetic profile of 3 </w:t>
      </w:r>
      <w:r w:rsidR="000975BB">
        <w:t>microsporidian LCA</w:t>
      </w:r>
      <w:r>
        <w:t xml:space="preserve"> NTT proteins. All three proteins have bacterial orthologs in Chlamydiae phylum. The domain annotation of a microsporidia protein in comparison with its bacterial ortholog is shown in </w:t>
      </w:r>
      <w:r>
        <w:fldChar w:fldCharType="begin"/>
      </w:r>
      <w:r>
        <w:instrText xml:space="preserve"> REF _Ref382670116 \h </w:instrText>
      </w:r>
      <w:r>
        <w:fldChar w:fldCharType="separate"/>
      </w:r>
      <w:r w:rsidR="003F708E">
        <w:t xml:space="preserve">Figure </w:t>
      </w:r>
      <w:r w:rsidR="003F708E">
        <w:rPr>
          <w:noProof/>
        </w:rPr>
        <w:t>A</w:t>
      </w:r>
      <w:r w:rsidR="003F708E">
        <w:noBreakHyphen/>
      </w:r>
      <w:r w:rsidR="003F708E">
        <w:rPr>
          <w:noProof/>
        </w:rPr>
        <w:t>44</w:t>
      </w:r>
      <w:r>
        <w:fldChar w:fldCharType="end"/>
      </w:r>
      <w:r>
        <w:t>. They both contain 11-12 transmembrane domains, as commonly observed in bacterial</w:t>
      </w:r>
      <w:r w:rsidR="00EB40F9">
        <w:t xml:space="preserve"> NTT</w:t>
      </w:r>
      <w:r>
        <w:t xml:space="preserve"> proteins</w:t>
      </w:r>
      <w:r w:rsidR="00D90962">
        <w:t xml:space="preserve"> </w:t>
      </w:r>
      <w:r w:rsidR="00D90962">
        <w:fldChar w:fldCharType="begin"/>
      </w:r>
      <w:r w:rsidR="00D90962">
        <w:instrText xml:space="preserve"> ADDIN ZOTERO_ITEM CSL_CITATION {"citationID":"xNdEGVZH","properties":{"formattedCitation":"\\uldash{(Tsaousis {\\i{}et al.}, 2008; Winkler and Neuhaus, 1999)}","plainCitation":"(Tsaousis et al., 2008; Winkler and Neuhaus, 1999)","noteIndex":0},"citationItems":[{"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2,"uris":["http://zotero.org/users/4800858/items/727T4UZ9"],"uri":["http://zotero.org/users/4800858/items/727T4UZ9"],"itemData":{"id":2,"type":"article-journal","title":"Non-mitochondrial ATP transport","container-title":"Trends in Biochemical Sciences","page":"64-68","volume":"24","issue":"2","abstract":"Exchange of organelle ATP with cytosolic ADP through the ADP/ATP carrier is a well-characterized feature of mitochondrial metabolism. Obligate intracellular bacteria, such as Rickettsia prowazekii, and higher-plant plastids possess another type of adenylate transporter, which exchanges bacterial or plastidic ADP for ATP from the eukaryotic (host cell) cytoplasm. The bacterial and plastidic transporters are similar but do not share significant sequence similarities with the mitochondrial carrier. Recent molecular and biochemical studies are providing deeper insight into the functional and evolutionary relationships between the bacterial and the plant transport proteins.","DOI":"10.1016/S0968-0004(98)01334-6","ISSN":"0968-0004","author":[{"family":"Winkler","given":"Herbert H."},{"family":"Neuhaus","given":"H. Ekkehard"}],"issued":{"date-parts":[["1999"]]}}}],"schema":"https://github.com/citation-style-language/schema/raw/master/csl-citation.json"} </w:instrText>
      </w:r>
      <w:r w:rsidR="00D90962">
        <w:fldChar w:fldCharType="separate"/>
      </w:r>
      <w:r w:rsidR="00D90962" w:rsidRPr="00D90962">
        <w:rPr>
          <w:rFonts w:ascii="Calibri"/>
          <w:szCs w:val="24"/>
          <w:u w:val="dash"/>
        </w:rPr>
        <w:t xml:space="preserve">(Tsaousis </w:t>
      </w:r>
      <w:r w:rsidR="00D90962" w:rsidRPr="00D90962">
        <w:rPr>
          <w:rFonts w:ascii="Calibri"/>
          <w:i/>
          <w:iCs/>
          <w:szCs w:val="24"/>
          <w:u w:val="dash"/>
        </w:rPr>
        <w:t>et al.</w:t>
      </w:r>
      <w:r w:rsidR="00D90962" w:rsidRPr="00D90962">
        <w:rPr>
          <w:rFonts w:ascii="Calibri"/>
          <w:szCs w:val="24"/>
          <w:u w:val="dash"/>
        </w:rPr>
        <w:t>, 2008; Winkler and Neuhaus, 1999)</w:t>
      </w:r>
      <w:r w:rsidR="00D90962">
        <w:fldChar w:fldCharType="end"/>
      </w:r>
      <w:r>
        <w:t>.</w:t>
      </w:r>
    </w:p>
    <w:p w14:paraId="79982986" w14:textId="77777777" w:rsidR="00FF0408" w:rsidRDefault="00FF0408" w:rsidP="00FF0408">
      <w:pPr>
        <w:keepNext/>
      </w:pPr>
      <w:r>
        <w:rPr>
          <w:noProof/>
        </w:rPr>
        <w:drawing>
          <wp:inline distT="0" distB="0" distL="0" distR="0" wp14:anchorId="6AC8DEA2" wp14:editId="6D17988F">
            <wp:extent cx="5400040" cy="1909232"/>
            <wp:effectExtent l="0" t="0" r="1016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6">
                      <a:extLst>
                        <a:ext uri="{28A0092B-C50C-407E-A947-70E740481C1C}">
                          <a14:useLocalDpi xmlns:a14="http://schemas.microsoft.com/office/drawing/2010/main" val="0"/>
                        </a:ext>
                      </a:extLst>
                    </a:blip>
                    <a:stretch>
                      <a:fillRect/>
                    </a:stretch>
                  </pic:blipFill>
                  <pic:spPr>
                    <a:xfrm>
                      <a:off x="0" y="0"/>
                      <a:ext cx="5400040" cy="1909232"/>
                    </a:xfrm>
                    <a:prstGeom prst="rect">
                      <a:avLst/>
                    </a:prstGeom>
                  </pic:spPr>
                </pic:pic>
              </a:graphicData>
            </a:graphic>
          </wp:inline>
        </w:drawing>
      </w:r>
    </w:p>
    <w:p w14:paraId="4953A56D" w14:textId="4D6AF2A3" w:rsidR="00FF0408" w:rsidRDefault="00FF0408" w:rsidP="00FF0408">
      <w:pPr>
        <w:pStyle w:val="Caption"/>
      </w:pPr>
      <w:bookmarkStart w:id="46" w:name="_Ref382670116"/>
      <w:r>
        <w:t xml:space="preserve">Figure </w:t>
      </w:r>
      <w:r w:rsidR="001D4199">
        <w:fldChar w:fldCharType="begin"/>
      </w:r>
      <w:r w:rsidR="001D4199">
        <w:instrText xml:space="preserve"> STYLEREF 1 \s </w:instrText>
      </w:r>
      <w:r w:rsidR="001D4199">
        <w:fldChar w:fldCharType="separate"/>
      </w:r>
      <w:r w:rsidR="001D4199">
        <w:rPr>
          <w:noProof/>
        </w:rPr>
        <w:t>A</w:t>
      </w:r>
      <w:r w:rsidR="001D4199">
        <w:fldChar w:fldCharType="end"/>
      </w:r>
      <w:r w:rsidR="001D4199">
        <w:noBreakHyphen/>
      </w:r>
      <w:r w:rsidR="001D4199">
        <w:fldChar w:fldCharType="begin"/>
      </w:r>
      <w:r w:rsidR="001D4199">
        <w:instrText xml:space="preserve"> SEQ Figure \* ARABIC \s 1 </w:instrText>
      </w:r>
      <w:r w:rsidR="001D4199">
        <w:fldChar w:fldCharType="separate"/>
      </w:r>
      <w:r w:rsidR="001D4199">
        <w:rPr>
          <w:noProof/>
        </w:rPr>
        <w:t>44</w:t>
      </w:r>
      <w:r w:rsidR="001D4199">
        <w:fldChar w:fldCharType="end"/>
      </w:r>
      <w:bookmarkEnd w:id="46"/>
      <w:r>
        <w:t>: Domain architecture of E.hellem protein (enche_5516_1:EHEL_100430) and its ortholog (chltr_5669_1:1220) of the bacteria Chlamydia trachomatis.</w:t>
      </w:r>
      <w:r w:rsidR="0092715B">
        <w:t xml:space="preserve"> (</w:t>
      </w:r>
      <w:r w:rsidR="0092715B" w:rsidRPr="0092715B">
        <w:rPr>
          <w:color w:val="FF0000"/>
        </w:rPr>
        <w:t>REMOVE WEIGHT</w:t>
      </w:r>
      <w:r w:rsidR="0092715B">
        <w:t>)</w:t>
      </w:r>
      <w:r w:rsidR="00367F0A">
        <w:t xml:space="preserve"> </w:t>
      </w:r>
    </w:p>
    <w:p w14:paraId="1819AC9B" w14:textId="77777777" w:rsidR="00D169CE" w:rsidRDefault="00D169CE" w:rsidP="00116731"/>
    <w:p w14:paraId="746862D8" w14:textId="77777777" w:rsidR="00CD16AB" w:rsidRDefault="00BE1DBD" w:rsidP="00BE1DBD">
      <w:r>
        <w:t>4 NTT proteins (</w:t>
      </w:r>
    </w:p>
    <w:p w14:paraId="5973DBBC" w14:textId="3DECF591" w:rsidR="00CD16AB" w:rsidRDefault="00CD16AB" w:rsidP="00BE1DBD">
      <w:r>
        <w:t xml:space="preserve">NTT1 - Q8SRA2 - ECU08_1300  - K03301 &lt;=&gt; OG_1062, </w:t>
      </w:r>
    </w:p>
    <w:p w14:paraId="4C014381" w14:textId="77777777" w:rsidR="00CD16AB" w:rsidRDefault="00BE1DBD" w:rsidP="00BE1DBD">
      <w:r>
        <w:t xml:space="preserve">NTT2 - Q8SUF9 - ECU10_0540 - K03301 &lt;=&gt; OG_1062, </w:t>
      </w:r>
    </w:p>
    <w:p w14:paraId="53804ED0" w14:textId="77777777" w:rsidR="00CD16AB" w:rsidRDefault="00BE1DBD" w:rsidP="00BE1DBD">
      <w:r>
        <w:t xml:space="preserve">NTT3 - Q8SUG0 - ECU10_0520 - K03301 &lt;=&gt; OG_3238, </w:t>
      </w:r>
    </w:p>
    <w:p w14:paraId="1A9C98A5" w14:textId="3FE1DD8F" w:rsidR="00BF37CE" w:rsidRDefault="00BE1DBD" w:rsidP="00116731">
      <w:r>
        <w:t>NTT4 - Q8SUG7 - ECU10_0420 - K03301 &lt;=&gt; OG_3237</w:t>
      </w:r>
      <w:r w:rsidR="00672A30">
        <w:t xml:space="preserve"> Heinz, Hacker &amp; others</w:t>
      </w:r>
      <w:r w:rsidR="008E09EB">
        <w:t xml:space="preserve"> 2014</w:t>
      </w:r>
      <w:r>
        <w:t xml:space="preserve">) </w:t>
      </w:r>
    </w:p>
    <w:p w14:paraId="23B0A5C9" w14:textId="70E58BF5" w:rsidR="00562ACA" w:rsidRDefault="00562ACA" w:rsidP="00116731">
      <w:r w:rsidRPr="00562ACA">
        <w:rPr>
          <w:highlight w:val="yellow"/>
        </w:rPr>
        <w:t>Check the origin of NTT (also in other species)</w:t>
      </w:r>
      <w:r w:rsidR="00F20EDD">
        <w:t xml:space="preserve"> =&gt; </w:t>
      </w:r>
      <w:r w:rsidR="00F20EDD" w:rsidRPr="00F20EDD">
        <w:rPr>
          <w:highlight w:val="yellow"/>
        </w:rPr>
        <w:t>see fig 2C (Nakjang 2013)</w:t>
      </w:r>
    </w:p>
    <w:p w14:paraId="34DC2B43" w14:textId="4C190FC0" w:rsidR="00991CE7" w:rsidRPr="00EF3F48" w:rsidRDefault="00991CE7" w:rsidP="00991CE7">
      <w:pPr>
        <w:rPr>
          <w:color w:val="FF0000"/>
        </w:rPr>
      </w:pPr>
      <w:r w:rsidRPr="00EF3F48">
        <w:rPr>
          <w:color w:val="FF0000"/>
        </w:rPr>
        <w:t xml:space="preserve">(9) Genes encoding a fatty acid synthase complex are lacking, which supports the uptake of host-derived fatty acids </w:t>
      </w:r>
      <w:r w:rsidR="000F7F43">
        <w:rPr>
          <w:color w:val="FF0000"/>
        </w:rPr>
        <w:fldChar w:fldCharType="begin"/>
      </w:r>
      <w:r w:rsidR="000F7F43">
        <w:rPr>
          <w:color w:val="FF0000"/>
        </w:rPr>
        <w:instrText xml:space="preserve"> ADDIN ZOTERO_ITEM CSL_CITATION {"citationID":"uo8x967l","properties":{"formattedCitation":"\\uldash{(El Alaoui {\\i{}et al.}, 2001; Katinka {\\i{}et al.}, 2001)}","plainCitation":"(El Alaoui et al., 2001; Katinka et al., 2001)","noteIndex":0},"citationItems":[{"id":11,"uris":["http://zotero.org/users/4800858/items/CM73DGMK"],"uri":["http://zotero.org/users/4800858/items/CM73DGMK"],"itemData":{"id":11,"type":"article-journal","title":"Lipids of three microsporidian species and multivariate analysis of the host-parasite relationship.","container-title":"The Journal of parasitology","page":"554-9","volume":"87","issue":"3","abstract":"Sporal lipids of 3 microsporidia, Encephalitozoon cuniculi from mammals and Glugea atherinae and Spraguea lophii from fishes, were investigated. High phospholipid levels were found (54.8-64.5% of total lipids), which is in agreement with the presence of highly developed internal membranes in microsporidian spores. Sphingomyelin was not detected in G. atherinae. Triglycerides (less than 10% of total lipids), cholesterol, and free fatty acids were identified in all species. Analysis of fatty acids from the phospholipid fraction revealed the predominance of docosahexaenoic acid (30-40% of total phospholipid fatty acids) in G. atherinae and S. lophii and oleic acid (25.8% of total phospholipid fatty acids) in E. cuniculi. The 3 microsporidia possessed a significant amount of branched-chain fatty acids (iso and anteiso forms) not found in the hosts, supporting the existence of some parasite-specific metabolic steps for these fatty acids. On the basis of phospholipid fatty acid profiles, host-parasite relationships were investigated through correspondence factorial analysis. It shows 3 distinct clusters with the first corresponding to fishes, the second to fish parasites, and the third to E. cuniculi and its host cell. These data suggest that the mammal microsporidia developing within parasitophorous vacuoles are more dependent on host cells than the fish microsporidia that induce cystlike structures.","DOI":"10.1645/0022-3395(2001)087[0554:LOTMSA]2.0.CO;2","author":[{"family":"El Alaoui","given":"H"},{"family":"Bata","given":"J"},{"family":"Bauchart","given":"D"},{"family":"Doré","given":"J C"},{"family":"Vivarès","given":"C P"}],"issued":{"date-parts":[["2001"]]}}},{"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0F7F43">
        <w:rPr>
          <w:color w:val="FF0000"/>
        </w:rPr>
        <w:fldChar w:fldCharType="separate"/>
      </w:r>
      <w:r w:rsidR="000F7F43" w:rsidRPr="000F7F43">
        <w:rPr>
          <w:rFonts w:ascii="Calibri"/>
          <w:color w:val="FF0000"/>
          <w:szCs w:val="24"/>
          <w:u w:val="dash"/>
        </w:rPr>
        <w:t xml:space="preserve">(El Alaoui </w:t>
      </w:r>
      <w:r w:rsidR="000F7F43" w:rsidRPr="000F7F43">
        <w:rPr>
          <w:rFonts w:ascii="Calibri"/>
          <w:i/>
          <w:iCs/>
          <w:color w:val="FF0000"/>
          <w:szCs w:val="24"/>
          <w:u w:val="dash"/>
        </w:rPr>
        <w:t>et al.</w:t>
      </w:r>
      <w:r w:rsidR="000F7F43" w:rsidRPr="000F7F43">
        <w:rPr>
          <w:rFonts w:ascii="Calibri"/>
          <w:color w:val="FF0000"/>
          <w:szCs w:val="24"/>
          <w:u w:val="dash"/>
        </w:rPr>
        <w:t xml:space="preserve">, 2001; Katinka </w:t>
      </w:r>
      <w:r w:rsidR="000F7F43" w:rsidRPr="000F7F43">
        <w:rPr>
          <w:rFonts w:ascii="Calibri"/>
          <w:i/>
          <w:iCs/>
          <w:color w:val="FF0000"/>
          <w:szCs w:val="24"/>
          <w:u w:val="dash"/>
        </w:rPr>
        <w:t>et al.</w:t>
      </w:r>
      <w:r w:rsidR="000F7F43" w:rsidRPr="000F7F43">
        <w:rPr>
          <w:rFonts w:ascii="Calibri"/>
          <w:color w:val="FF0000"/>
          <w:szCs w:val="24"/>
          <w:u w:val="dash"/>
        </w:rPr>
        <w:t>, 2001)</w:t>
      </w:r>
      <w:r w:rsidR="000F7F43">
        <w:rPr>
          <w:color w:val="FF0000"/>
        </w:rPr>
        <w:fldChar w:fldCharType="end"/>
      </w:r>
      <w:r w:rsidRPr="00EF3F48">
        <w:rPr>
          <w:color w:val="FF0000"/>
        </w:rPr>
        <w:t>.</w:t>
      </w:r>
    </w:p>
    <w:p w14:paraId="7B8EEB0C" w14:textId="77777777" w:rsidR="00991CE7" w:rsidRDefault="00991CE7" w:rsidP="00116731"/>
    <w:p w14:paraId="416A79EA" w14:textId="77777777" w:rsidR="001D4199" w:rsidRDefault="001D4199" w:rsidP="001D4199">
      <w:pPr>
        <w:keepNext/>
        <w:widowControl w:val="0"/>
        <w:autoSpaceDE w:val="0"/>
        <w:autoSpaceDN w:val="0"/>
        <w:adjustRightInd w:val="0"/>
        <w:spacing w:after="0" w:line="280" w:lineRule="atLeast"/>
      </w:pPr>
      <w:r>
        <w:rPr>
          <w:rFonts w:ascii="Times" w:hAnsi="Times" w:cs="Times"/>
          <w:noProof/>
          <w:color w:val="000000"/>
          <w:sz w:val="24"/>
          <w:szCs w:val="24"/>
        </w:rPr>
        <w:drawing>
          <wp:inline distT="0" distB="0" distL="0" distR="0" wp14:anchorId="1AEE9969" wp14:editId="4C5F2592">
            <wp:extent cx="4192994" cy="3162665"/>
            <wp:effectExtent l="0" t="0" r="0" b="12700"/>
            <wp:docPr id="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193426" cy="3162991"/>
                    </a:xfrm>
                    <a:prstGeom prst="rect">
                      <a:avLst/>
                    </a:prstGeom>
                    <a:noFill/>
                    <a:ln>
                      <a:noFill/>
                    </a:ln>
                  </pic:spPr>
                </pic:pic>
              </a:graphicData>
            </a:graphic>
          </wp:inline>
        </w:drawing>
      </w:r>
    </w:p>
    <w:p w14:paraId="2CD3D402" w14:textId="6271EE0C" w:rsidR="001D4199" w:rsidRDefault="001D4199" w:rsidP="001D4199">
      <w:pPr>
        <w:pStyle w:val="Caption"/>
      </w:pPr>
      <w:r>
        <w:t xml:space="preserve">Figur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Figure \* ARABIC \s 1 </w:instrText>
      </w:r>
      <w:r>
        <w:fldChar w:fldCharType="separate"/>
      </w:r>
      <w:r>
        <w:rPr>
          <w:noProof/>
        </w:rPr>
        <w:t>45</w:t>
      </w:r>
      <w:r>
        <w:fldChar w:fldCharType="end"/>
      </w:r>
      <w:r>
        <w:t xml:space="preserve">: carbon pathway </w:t>
      </w:r>
      <w:r>
        <w:fldChar w:fldCharType="begin"/>
      </w:r>
      <w:r>
        <w:instrText xml:space="preserve"> ADDIN ZOTERO_ITEM CSL_CITATION {"citationID":"1Dr9LhuJ","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fldChar w:fldCharType="separate"/>
      </w:r>
      <w:r w:rsidRPr="001D4199">
        <w:rPr>
          <w:rFonts w:ascii="Calibri"/>
          <w:color w:val="808080"/>
          <w:szCs w:val="24"/>
          <w:u w:val="dash"/>
        </w:rPr>
        <w:t>(Keeling and Fast, 2002)</w:t>
      </w:r>
      <w:r>
        <w:fldChar w:fldCharType="end"/>
      </w:r>
    </w:p>
    <w:p w14:paraId="4E800691" w14:textId="29767B71" w:rsidR="001D4199" w:rsidRDefault="001D4199" w:rsidP="001D4199">
      <w:pPr>
        <w:widowControl w:val="0"/>
        <w:autoSpaceDE w:val="0"/>
        <w:autoSpaceDN w:val="0"/>
        <w:adjustRightInd w:val="0"/>
        <w:spacing w:after="0" w:line="280" w:lineRule="atLeast"/>
        <w:rPr>
          <w:rFonts w:ascii="Times" w:hAnsi="Times" w:cs="Times"/>
          <w:color w:val="000000"/>
          <w:sz w:val="24"/>
          <w:szCs w:val="24"/>
        </w:rPr>
      </w:pPr>
      <w:r>
        <w:rPr>
          <w:rFonts w:ascii="Times" w:hAnsi="Times" w:cs="Times"/>
          <w:color w:val="000000"/>
          <w:sz w:val="24"/>
          <w:szCs w:val="24"/>
        </w:rPr>
        <w:t xml:space="preserve"> </w:t>
      </w:r>
    </w:p>
    <w:p w14:paraId="393D97FF" w14:textId="77777777" w:rsidR="00C4216B" w:rsidRPr="00116731" w:rsidRDefault="00C4216B" w:rsidP="00116731"/>
    <w:p w14:paraId="49D72947" w14:textId="77777777" w:rsidR="00AD08DF" w:rsidRPr="00922016" w:rsidRDefault="00AD08DF" w:rsidP="00515665">
      <w:r w:rsidRPr="00922016">
        <w:t>Discussion</w:t>
      </w:r>
    </w:p>
    <w:p w14:paraId="5E576720" w14:textId="77777777" w:rsidR="00AD08DF" w:rsidRPr="00922016" w:rsidRDefault="00AD08DF" w:rsidP="00515665">
      <w:r w:rsidRPr="00922016">
        <w:t>Conclusion</w:t>
      </w:r>
    </w:p>
    <w:p w14:paraId="53ECC0AE" w14:textId="68B52CE6" w:rsidR="00AD08DF" w:rsidRPr="00922016" w:rsidRDefault="00562ACA" w:rsidP="00515665">
      <w:r w:rsidRPr="00562ACA">
        <w:t>Our analysis of microsporidian LCA metabolic pathways acquired the consistent results with the finding other studies. Microsporidian LCA, as well as the contemporary species, obligatorily depends on the host species for their survival. The presence of transport proteins supplements the lack of some main pathways for producing energy and other important compounds. Trehalose seems to be the main carbohydrate storage for microsporidia since the enzymes for de-novo trehalose synthesis and degradation are also be found in the LCA. However, the reason for the existence of mitochondria in the LCA is still unclear, since the pathways that take place in mitochondria are missing. This analysis demonstrates a novel approach for in-silico studying the metabolic network of microsporidia or any other species.</w:t>
      </w:r>
    </w:p>
    <w:p w14:paraId="5CB39AFE" w14:textId="77777777" w:rsidR="00311919" w:rsidRDefault="00311919" w:rsidP="00311919"/>
    <w:p w14:paraId="1473C47A" w14:textId="44E95D6A" w:rsidR="003955E8" w:rsidRDefault="00311919" w:rsidP="00515665">
      <w:r w:rsidRPr="00EF3F48">
        <w:rPr>
          <w:highlight w:val="yellow"/>
        </w:rPr>
        <w:t>can replace extant microsporidia by contemporary microsporidia</w:t>
      </w:r>
    </w:p>
    <w:p w14:paraId="47B18319" w14:textId="4B21EAEE" w:rsidR="00561D6E" w:rsidRDefault="00561D6E" w:rsidP="00515665">
      <w:r>
        <w:t>scheme (used for figure, e.g. scheme of possible energy metabolism in microsporidia)</w:t>
      </w:r>
    </w:p>
    <w:p w14:paraId="7FFF3CE1" w14:textId="2F433854" w:rsidR="00561D6E" w:rsidRDefault="00561D6E" w:rsidP="00515665">
      <w:r>
        <w:t xml:space="preserve">interpretation </w:t>
      </w:r>
    </w:p>
    <w:p w14:paraId="20E2938C" w14:textId="4C9EEA8D" w:rsidR="00561D6E" w:rsidRDefault="00561D6E" w:rsidP="00515665">
      <w:r>
        <w:t>investigation</w:t>
      </w:r>
    </w:p>
    <w:p w14:paraId="79919DAC" w14:textId="77777777" w:rsidR="00025864" w:rsidRPr="00A779FE" w:rsidRDefault="00025864" w:rsidP="00025864">
      <w:pPr>
        <w:widowControl w:val="0"/>
        <w:autoSpaceDE w:val="0"/>
        <w:autoSpaceDN w:val="0"/>
        <w:adjustRightInd w:val="0"/>
        <w:spacing w:after="240" w:line="300" w:lineRule="atLeast"/>
        <w:rPr>
          <w:rFonts w:cs="Times"/>
          <w:color w:val="000000"/>
        </w:rPr>
      </w:pPr>
      <w:r w:rsidRPr="00A779FE">
        <w:rPr>
          <w:rFonts w:cs="Times"/>
          <w:color w:val="000000"/>
        </w:rPr>
        <w:t xml:space="preserve">largely poorly understood </w:t>
      </w:r>
    </w:p>
    <w:p w14:paraId="6F3E85C6" w14:textId="7F6D356B" w:rsidR="00561D6E" w:rsidRPr="00A779FE" w:rsidRDefault="0069337A" w:rsidP="00515665">
      <w:r w:rsidRPr="00A779FE">
        <w:t>indeed</w:t>
      </w:r>
    </w:p>
    <w:p w14:paraId="2BE81668" w14:textId="77777777" w:rsidR="00A779FE" w:rsidRDefault="00A779FE" w:rsidP="00A779FE">
      <w:pPr>
        <w:widowControl w:val="0"/>
        <w:autoSpaceDE w:val="0"/>
        <w:autoSpaceDN w:val="0"/>
        <w:adjustRightInd w:val="0"/>
        <w:spacing w:after="240" w:line="300" w:lineRule="atLeast"/>
        <w:rPr>
          <w:rFonts w:cs="Times"/>
          <w:color w:val="000000"/>
        </w:rPr>
      </w:pPr>
      <w:r w:rsidRPr="00A779FE">
        <w:rPr>
          <w:rFonts w:cs="Times"/>
          <w:color w:val="000000"/>
        </w:rPr>
        <w:t xml:space="preserve">In essence </w:t>
      </w:r>
    </w:p>
    <w:p w14:paraId="0DE45F52" w14:textId="194BEA68" w:rsidR="001547CC" w:rsidRDefault="001547CC" w:rsidP="00A779FE">
      <w:pPr>
        <w:widowControl w:val="0"/>
        <w:autoSpaceDE w:val="0"/>
        <w:autoSpaceDN w:val="0"/>
        <w:adjustRightInd w:val="0"/>
        <w:spacing w:after="240" w:line="300" w:lineRule="atLeast"/>
        <w:rPr>
          <w:rFonts w:cs="Times"/>
          <w:color w:val="000000"/>
        </w:rPr>
      </w:pPr>
      <w:r w:rsidRPr="001547CC">
        <w:rPr>
          <w:rFonts w:cs="Times"/>
          <w:color w:val="000000"/>
        </w:rPr>
        <w:t>illustrating</w:t>
      </w:r>
    </w:p>
    <w:p w14:paraId="106C5DB1" w14:textId="712F5849" w:rsidR="001547CC" w:rsidRDefault="001547CC" w:rsidP="00A779FE">
      <w:pPr>
        <w:widowControl w:val="0"/>
        <w:autoSpaceDE w:val="0"/>
        <w:autoSpaceDN w:val="0"/>
        <w:adjustRightInd w:val="0"/>
        <w:spacing w:after="240" w:line="300" w:lineRule="atLeast"/>
        <w:rPr>
          <w:rFonts w:cs="Times"/>
          <w:color w:val="000000"/>
        </w:rPr>
      </w:pPr>
      <w:r w:rsidRPr="001547CC">
        <w:rPr>
          <w:rFonts w:cs="Times"/>
          <w:color w:val="000000"/>
        </w:rPr>
        <w:t>microsporidian inventions</w:t>
      </w:r>
    </w:p>
    <w:p w14:paraId="018C358F" w14:textId="7A66A173" w:rsidR="00B36E26" w:rsidRPr="00A779FE" w:rsidRDefault="00B36E26" w:rsidP="00A779FE">
      <w:pPr>
        <w:widowControl w:val="0"/>
        <w:autoSpaceDE w:val="0"/>
        <w:autoSpaceDN w:val="0"/>
        <w:adjustRightInd w:val="0"/>
        <w:spacing w:after="240" w:line="300" w:lineRule="atLeast"/>
        <w:rPr>
          <w:rFonts w:cs="Times"/>
          <w:color w:val="000000"/>
        </w:rPr>
      </w:pPr>
      <w:r w:rsidRPr="00B36E26">
        <w:rPr>
          <w:rFonts w:cs="Times"/>
          <w:color w:val="000000"/>
        </w:rPr>
        <w:t>opisthokont ancestor</w:t>
      </w:r>
    </w:p>
    <w:p w14:paraId="40D4B985" w14:textId="77777777" w:rsidR="00561D6E" w:rsidRDefault="00561D6E" w:rsidP="00515665"/>
    <w:p w14:paraId="01B063F5" w14:textId="77777777" w:rsidR="00A779FE" w:rsidRDefault="00A779FE" w:rsidP="00515665"/>
    <w:p w14:paraId="3BDDF656" w14:textId="77777777" w:rsidR="00561D6E" w:rsidRDefault="00561D6E" w:rsidP="00515665"/>
    <w:p w14:paraId="4D4024F9" w14:textId="77777777" w:rsidR="00561D6E" w:rsidRDefault="00561D6E" w:rsidP="00515665"/>
    <w:p w14:paraId="30D7353B" w14:textId="77777777" w:rsidR="00561D6E" w:rsidRPr="00922016" w:rsidRDefault="00561D6E" w:rsidP="00515665">
      <w:pPr>
        <w:sectPr w:rsidR="00561D6E" w:rsidRPr="00922016" w:rsidSect="00F013CE">
          <w:footnotePr>
            <w:pos w:val="beneathText"/>
          </w:footnotePr>
          <w:endnotePr>
            <w:numFmt w:val="decimal"/>
          </w:endnotePr>
          <w:pgSz w:w="11906" w:h="16838"/>
          <w:pgMar w:top="1418" w:right="1701" w:bottom="851" w:left="1701" w:header="709" w:footer="709" w:gutter="0"/>
          <w:cols w:space="708"/>
          <w:docGrid w:linePitch="360"/>
        </w:sectPr>
      </w:pPr>
    </w:p>
    <w:p w14:paraId="7346012A" w14:textId="53C59A12" w:rsidR="003955E8" w:rsidRPr="00922016" w:rsidRDefault="003955E8" w:rsidP="00515665">
      <w:pPr>
        <w:pStyle w:val="Heading1"/>
        <w:numPr>
          <w:ilvl w:val="0"/>
          <w:numId w:val="23"/>
        </w:numPr>
      </w:pPr>
      <w:r w:rsidRPr="00922016">
        <w:t>Appendix</w:t>
      </w:r>
    </w:p>
    <w:p w14:paraId="06A8E2CC" w14:textId="77777777" w:rsidR="00A67E92" w:rsidRPr="00922016" w:rsidRDefault="00A67E92" w:rsidP="00515665"/>
    <w:p w14:paraId="3845406E" w14:textId="5EB483C5" w:rsidR="003955E8" w:rsidRPr="00922016" w:rsidRDefault="003955E8" w:rsidP="00515665">
      <w:r w:rsidRPr="00922016">
        <w:t>Tables</w:t>
      </w:r>
    </w:p>
    <w:p w14:paraId="3B7720B4" w14:textId="792A1D7A" w:rsidR="003955E8" w:rsidRPr="00922016" w:rsidRDefault="003955E8" w:rsidP="00515665">
      <w:pPr>
        <w:pStyle w:val="Caption"/>
        <w:keepNext/>
      </w:pPr>
      <w:bookmarkStart w:id="47" w:name="_Ref381275723"/>
      <w:r w:rsidRPr="00922016">
        <w:t xml:space="preserve">Table </w:t>
      </w:r>
      <w:r w:rsidR="00417319">
        <w:fldChar w:fldCharType="begin"/>
      </w:r>
      <w:r w:rsidR="00417319">
        <w:instrText xml:space="preserve"> STYLEREF 1 \s </w:instrText>
      </w:r>
      <w:r w:rsidR="00417319">
        <w:fldChar w:fldCharType="separate"/>
      </w:r>
      <w:r w:rsidR="003F708E">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3F708E">
        <w:rPr>
          <w:noProof/>
        </w:rPr>
        <w:t>1</w:t>
      </w:r>
      <w:r w:rsidR="00417319">
        <w:fldChar w:fldCharType="end"/>
      </w:r>
      <w:bookmarkEnd w:id="47"/>
      <w:r w:rsidRPr="00922016">
        <w:t xml:space="preserve">: </w:t>
      </w:r>
      <w:r w:rsidR="00A67E92" w:rsidRPr="00922016">
        <w:t xml:space="preserve">Eleven extant </w:t>
      </w:r>
      <w:r w:rsidR="0057765D" w:rsidRPr="00922016">
        <w:t>microsporidia</w:t>
      </w:r>
      <w:r w:rsidR="00A67E92" w:rsidRPr="00922016">
        <w:t xml:space="preserve"> species </w:t>
      </w:r>
    </w:p>
    <w:tbl>
      <w:tblPr>
        <w:tblStyle w:val="TableGrid"/>
        <w:tblW w:w="5000" w:type="pct"/>
        <w:tblLook w:val="0000" w:firstRow="0" w:lastRow="0" w:firstColumn="0" w:lastColumn="0" w:noHBand="0" w:noVBand="0"/>
      </w:tblPr>
      <w:tblGrid>
        <w:gridCol w:w="570"/>
        <w:gridCol w:w="3507"/>
        <w:gridCol w:w="1277"/>
        <w:gridCol w:w="1645"/>
        <w:gridCol w:w="1721"/>
      </w:tblGrid>
      <w:tr w:rsidR="00505152" w:rsidRPr="00922016" w14:paraId="241912DC" w14:textId="77777777" w:rsidTr="00900C79">
        <w:tc>
          <w:tcPr>
            <w:tcW w:w="327" w:type="pct"/>
          </w:tcPr>
          <w:p w14:paraId="377265C2"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No.</w:t>
            </w:r>
          </w:p>
        </w:tc>
        <w:tc>
          <w:tcPr>
            <w:tcW w:w="2011" w:type="pct"/>
          </w:tcPr>
          <w:p w14:paraId="3AB6899C"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Name</w:t>
            </w:r>
          </w:p>
        </w:tc>
        <w:tc>
          <w:tcPr>
            <w:tcW w:w="732" w:type="pct"/>
          </w:tcPr>
          <w:p w14:paraId="07CA001D"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bCs/>
                <w:color w:val="000000" w:themeColor="text1"/>
              </w:rPr>
              <w:t>Source</w:t>
            </w:r>
          </w:p>
        </w:tc>
        <w:tc>
          <w:tcPr>
            <w:tcW w:w="943" w:type="pct"/>
          </w:tcPr>
          <w:p w14:paraId="6B73153A"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Strain</w:t>
            </w:r>
          </w:p>
        </w:tc>
        <w:tc>
          <w:tcPr>
            <w:tcW w:w="987" w:type="pct"/>
          </w:tcPr>
          <w:p w14:paraId="390230DB"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Number of proteins</w:t>
            </w:r>
          </w:p>
        </w:tc>
      </w:tr>
      <w:tr w:rsidR="00505152" w:rsidRPr="00922016" w14:paraId="509653E0" w14:textId="77777777" w:rsidTr="00900C79">
        <w:tc>
          <w:tcPr>
            <w:tcW w:w="327" w:type="pct"/>
          </w:tcPr>
          <w:p w14:paraId="70F53878"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w:t>
            </w:r>
          </w:p>
        </w:tc>
        <w:tc>
          <w:tcPr>
            <w:tcW w:w="2011" w:type="pct"/>
          </w:tcPr>
          <w:p w14:paraId="0A84366E"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Encephalitozoon hellem</w:t>
            </w:r>
          </w:p>
        </w:tc>
        <w:tc>
          <w:tcPr>
            <w:tcW w:w="732" w:type="pct"/>
          </w:tcPr>
          <w:p w14:paraId="0D28BD8E"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JGI</w:t>
            </w:r>
          </w:p>
        </w:tc>
        <w:tc>
          <w:tcPr>
            <w:tcW w:w="943" w:type="pct"/>
          </w:tcPr>
          <w:p w14:paraId="6EFCAEC6"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ATCC 50504</w:t>
            </w:r>
          </w:p>
        </w:tc>
        <w:tc>
          <w:tcPr>
            <w:tcW w:w="987" w:type="pct"/>
          </w:tcPr>
          <w:p w14:paraId="6EC9D8FD"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827</w:t>
            </w:r>
          </w:p>
        </w:tc>
      </w:tr>
      <w:tr w:rsidR="00505152" w:rsidRPr="00922016" w14:paraId="3E4AD2A3" w14:textId="77777777" w:rsidTr="00900C79">
        <w:tc>
          <w:tcPr>
            <w:tcW w:w="327" w:type="pct"/>
          </w:tcPr>
          <w:p w14:paraId="321C9CDB"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w:t>
            </w:r>
          </w:p>
        </w:tc>
        <w:tc>
          <w:tcPr>
            <w:tcW w:w="2011" w:type="pct"/>
          </w:tcPr>
          <w:p w14:paraId="0EBA474B"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Encephalitozoon intestinalis</w:t>
            </w:r>
          </w:p>
        </w:tc>
        <w:tc>
          <w:tcPr>
            <w:tcW w:w="732" w:type="pct"/>
          </w:tcPr>
          <w:p w14:paraId="1B4DB18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0EA08B78"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ATCC 50506</w:t>
            </w:r>
          </w:p>
        </w:tc>
        <w:tc>
          <w:tcPr>
            <w:tcW w:w="987" w:type="pct"/>
          </w:tcPr>
          <w:p w14:paraId="401344FF"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657</w:t>
            </w:r>
          </w:p>
        </w:tc>
      </w:tr>
      <w:tr w:rsidR="00505152" w:rsidRPr="00922016" w14:paraId="2A77355B" w14:textId="77777777" w:rsidTr="00900C79">
        <w:tc>
          <w:tcPr>
            <w:tcW w:w="327" w:type="pct"/>
          </w:tcPr>
          <w:p w14:paraId="577F958C"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3</w:t>
            </w:r>
          </w:p>
        </w:tc>
        <w:tc>
          <w:tcPr>
            <w:tcW w:w="2011" w:type="pct"/>
          </w:tcPr>
          <w:p w14:paraId="54990FFF"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Encephalitozoon cuniculi</w:t>
            </w:r>
          </w:p>
        </w:tc>
        <w:tc>
          <w:tcPr>
            <w:tcW w:w="732" w:type="pct"/>
          </w:tcPr>
          <w:p w14:paraId="0F07984F"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316ACD0A"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GB-M1</w:t>
            </w:r>
          </w:p>
        </w:tc>
        <w:tc>
          <w:tcPr>
            <w:tcW w:w="987" w:type="pct"/>
          </w:tcPr>
          <w:p w14:paraId="6948D744"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896</w:t>
            </w:r>
          </w:p>
        </w:tc>
      </w:tr>
      <w:tr w:rsidR="00505152" w:rsidRPr="00922016" w14:paraId="574DC327" w14:textId="77777777" w:rsidTr="00900C79">
        <w:tc>
          <w:tcPr>
            <w:tcW w:w="327" w:type="pct"/>
          </w:tcPr>
          <w:p w14:paraId="3A469BE1"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4</w:t>
            </w:r>
          </w:p>
        </w:tc>
        <w:tc>
          <w:tcPr>
            <w:tcW w:w="2011" w:type="pct"/>
          </w:tcPr>
          <w:p w14:paraId="41D6ECF1"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Nosema ceranae</w:t>
            </w:r>
          </w:p>
        </w:tc>
        <w:tc>
          <w:tcPr>
            <w:tcW w:w="732" w:type="pct"/>
          </w:tcPr>
          <w:p w14:paraId="6D4CAA1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3126650A"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L01</w:t>
            </w:r>
          </w:p>
        </w:tc>
        <w:tc>
          <w:tcPr>
            <w:tcW w:w="987" w:type="pct"/>
          </w:tcPr>
          <w:p w14:paraId="28FEF01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057</w:t>
            </w:r>
          </w:p>
        </w:tc>
      </w:tr>
      <w:tr w:rsidR="00505152" w:rsidRPr="00922016" w14:paraId="530F5B24" w14:textId="77777777" w:rsidTr="00900C79">
        <w:tc>
          <w:tcPr>
            <w:tcW w:w="327" w:type="pct"/>
          </w:tcPr>
          <w:p w14:paraId="5D44815D"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5</w:t>
            </w:r>
          </w:p>
        </w:tc>
        <w:tc>
          <w:tcPr>
            <w:tcW w:w="2011" w:type="pct"/>
          </w:tcPr>
          <w:p w14:paraId="2823B097"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Enterocytozoon bieneusi</w:t>
            </w:r>
          </w:p>
        </w:tc>
        <w:tc>
          <w:tcPr>
            <w:tcW w:w="732" w:type="pct"/>
          </w:tcPr>
          <w:p w14:paraId="7C3A6898"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JGI</w:t>
            </w:r>
          </w:p>
        </w:tc>
        <w:tc>
          <w:tcPr>
            <w:tcW w:w="943" w:type="pct"/>
          </w:tcPr>
          <w:p w14:paraId="67CB83F4"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H348</w:t>
            </w:r>
          </w:p>
        </w:tc>
        <w:tc>
          <w:tcPr>
            <w:tcW w:w="987" w:type="pct"/>
          </w:tcPr>
          <w:p w14:paraId="059227D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3312</w:t>
            </w:r>
          </w:p>
        </w:tc>
      </w:tr>
      <w:tr w:rsidR="00505152" w:rsidRPr="00922016" w14:paraId="6D391A1F" w14:textId="77777777" w:rsidTr="00900C79">
        <w:tc>
          <w:tcPr>
            <w:tcW w:w="327" w:type="pct"/>
          </w:tcPr>
          <w:p w14:paraId="0F284D7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6</w:t>
            </w:r>
          </w:p>
        </w:tc>
        <w:tc>
          <w:tcPr>
            <w:tcW w:w="2011" w:type="pct"/>
          </w:tcPr>
          <w:p w14:paraId="1830C2D2"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Vittaforma corneae</w:t>
            </w:r>
          </w:p>
        </w:tc>
        <w:tc>
          <w:tcPr>
            <w:tcW w:w="732" w:type="pct"/>
          </w:tcPr>
          <w:p w14:paraId="21AEBE0B"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47BD77F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ATCC 50505</w:t>
            </w:r>
          </w:p>
        </w:tc>
        <w:tc>
          <w:tcPr>
            <w:tcW w:w="987" w:type="pct"/>
          </w:tcPr>
          <w:p w14:paraId="4AB06C57"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243</w:t>
            </w:r>
          </w:p>
        </w:tc>
      </w:tr>
      <w:tr w:rsidR="00505152" w:rsidRPr="00922016" w14:paraId="521026A7" w14:textId="77777777" w:rsidTr="00900C79">
        <w:tc>
          <w:tcPr>
            <w:tcW w:w="327" w:type="pct"/>
          </w:tcPr>
          <w:p w14:paraId="42AC1345"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7</w:t>
            </w:r>
          </w:p>
        </w:tc>
        <w:tc>
          <w:tcPr>
            <w:tcW w:w="2011" w:type="pct"/>
          </w:tcPr>
          <w:p w14:paraId="5E6C0938"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Anncaliia algerae</w:t>
            </w:r>
          </w:p>
        </w:tc>
        <w:tc>
          <w:tcPr>
            <w:tcW w:w="732" w:type="pct"/>
          </w:tcPr>
          <w:p w14:paraId="71AA8A4C"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36888776"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PRA339</w:t>
            </w:r>
          </w:p>
        </w:tc>
        <w:tc>
          <w:tcPr>
            <w:tcW w:w="987" w:type="pct"/>
          </w:tcPr>
          <w:p w14:paraId="2EC18B77"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3576</w:t>
            </w:r>
          </w:p>
        </w:tc>
      </w:tr>
      <w:tr w:rsidR="00505152" w:rsidRPr="00922016" w14:paraId="0329D8B7" w14:textId="77777777" w:rsidTr="00A403FC">
        <w:trPr>
          <w:trHeight w:val="67"/>
        </w:trPr>
        <w:tc>
          <w:tcPr>
            <w:tcW w:w="327" w:type="pct"/>
          </w:tcPr>
          <w:p w14:paraId="50A7A703"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8</w:t>
            </w:r>
          </w:p>
        </w:tc>
        <w:tc>
          <w:tcPr>
            <w:tcW w:w="2011" w:type="pct"/>
          </w:tcPr>
          <w:p w14:paraId="4ABF0FD5"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Antonospora locustae</w:t>
            </w:r>
          </w:p>
        </w:tc>
        <w:tc>
          <w:tcPr>
            <w:tcW w:w="732" w:type="pct"/>
          </w:tcPr>
          <w:p w14:paraId="1ECF2DE1"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JGI</w:t>
            </w:r>
          </w:p>
        </w:tc>
        <w:tc>
          <w:tcPr>
            <w:tcW w:w="943" w:type="pct"/>
          </w:tcPr>
          <w:p w14:paraId="0D1FDFDE"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HM-2013</w:t>
            </w:r>
          </w:p>
        </w:tc>
        <w:tc>
          <w:tcPr>
            <w:tcW w:w="987" w:type="pct"/>
          </w:tcPr>
          <w:p w14:paraId="1ADBF3EF"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191</w:t>
            </w:r>
          </w:p>
        </w:tc>
      </w:tr>
      <w:tr w:rsidR="00505152" w:rsidRPr="00922016" w14:paraId="60B0B6E7" w14:textId="77777777" w:rsidTr="00900C79">
        <w:tc>
          <w:tcPr>
            <w:tcW w:w="327" w:type="pct"/>
          </w:tcPr>
          <w:p w14:paraId="776BA37E"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9</w:t>
            </w:r>
          </w:p>
        </w:tc>
        <w:tc>
          <w:tcPr>
            <w:tcW w:w="2011" w:type="pct"/>
          </w:tcPr>
          <w:p w14:paraId="776C0FC2"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Edhazardia aedis</w:t>
            </w:r>
          </w:p>
        </w:tc>
        <w:tc>
          <w:tcPr>
            <w:tcW w:w="732" w:type="pct"/>
          </w:tcPr>
          <w:p w14:paraId="07A5877B"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744B32DA"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USNM 41457</w:t>
            </w:r>
          </w:p>
        </w:tc>
        <w:tc>
          <w:tcPr>
            <w:tcW w:w="987" w:type="pct"/>
          </w:tcPr>
          <w:p w14:paraId="03EAC5BE"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4208</w:t>
            </w:r>
          </w:p>
        </w:tc>
      </w:tr>
      <w:tr w:rsidR="00505152" w:rsidRPr="00922016" w14:paraId="5EB7CC5B" w14:textId="77777777" w:rsidTr="00900C79">
        <w:tc>
          <w:tcPr>
            <w:tcW w:w="327" w:type="pct"/>
          </w:tcPr>
          <w:p w14:paraId="7665B48D"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0</w:t>
            </w:r>
          </w:p>
        </w:tc>
        <w:tc>
          <w:tcPr>
            <w:tcW w:w="2011" w:type="pct"/>
          </w:tcPr>
          <w:p w14:paraId="36CC6FFF" w14:textId="5300CADB"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 xml:space="preserve">Vavraia culicis </w:t>
            </w:r>
            <w:r w:rsidRPr="00922016">
              <w:rPr>
                <w:rFonts w:ascii="Calibri" w:hAnsi="Calibri" w:cs="Times"/>
                <w:iCs/>
                <w:color w:val="000000" w:themeColor="text1"/>
              </w:rPr>
              <w:t>subsp. floridensis</w:t>
            </w:r>
          </w:p>
        </w:tc>
        <w:tc>
          <w:tcPr>
            <w:tcW w:w="732" w:type="pct"/>
          </w:tcPr>
          <w:p w14:paraId="5BF15D55"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55965B9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 </w:t>
            </w:r>
          </w:p>
        </w:tc>
        <w:tc>
          <w:tcPr>
            <w:tcW w:w="987" w:type="pct"/>
          </w:tcPr>
          <w:p w14:paraId="0444CEA2"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775</w:t>
            </w:r>
          </w:p>
        </w:tc>
      </w:tr>
      <w:tr w:rsidR="00505152" w:rsidRPr="00922016" w14:paraId="7562D842" w14:textId="77777777" w:rsidTr="00900C79">
        <w:tc>
          <w:tcPr>
            <w:tcW w:w="327" w:type="pct"/>
          </w:tcPr>
          <w:p w14:paraId="4C279F0B"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1</w:t>
            </w:r>
          </w:p>
        </w:tc>
        <w:tc>
          <w:tcPr>
            <w:tcW w:w="2011" w:type="pct"/>
          </w:tcPr>
          <w:p w14:paraId="270D36A0"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Nematocida parisii</w:t>
            </w:r>
          </w:p>
        </w:tc>
        <w:tc>
          <w:tcPr>
            <w:tcW w:w="732" w:type="pct"/>
          </w:tcPr>
          <w:p w14:paraId="40F5527F"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1E6A98B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ERTm1</w:t>
            </w:r>
          </w:p>
        </w:tc>
        <w:tc>
          <w:tcPr>
            <w:tcW w:w="987" w:type="pct"/>
          </w:tcPr>
          <w:p w14:paraId="7A71A8BA"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659</w:t>
            </w:r>
          </w:p>
        </w:tc>
      </w:tr>
    </w:tbl>
    <w:p w14:paraId="130471CA" w14:textId="77777777" w:rsidR="00505152" w:rsidRPr="00922016" w:rsidRDefault="00505152" w:rsidP="00515665"/>
    <w:p w14:paraId="53629A33" w14:textId="14BE985D" w:rsidR="00727721" w:rsidRPr="00922016" w:rsidRDefault="00727721" w:rsidP="00515665">
      <w:pPr>
        <w:pStyle w:val="Caption"/>
        <w:keepNext/>
      </w:pPr>
      <w:bookmarkStart w:id="48" w:name="_Ref381276164"/>
      <w:r w:rsidRPr="00922016">
        <w:t xml:space="preserve">Table </w:t>
      </w:r>
      <w:r w:rsidR="00417319">
        <w:fldChar w:fldCharType="begin"/>
      </w:r>
      <w:r w:rsidR="00417319">
        <w:instrText xml:space="preserve"> STYLEREF 1 \s </w:instrText>
      </w:r>
      <w:r w:rsidR="00417319">
        <w:fldChar w:fldCharType="separate"/>
      </w:r>
      <w:r w:rsidR="003F708E">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3F708E">
        <w:rPr>
          <w:noProof/>
        </w:rPr>
        <w:t>2</w:t>
      </w:r>
      <w:r w:rsidR="00417319">
        <w:fldChar w:fldCharType="end"/>
      </w:r>
      <w:bookmarkEnd w:id="48"/>
      <w:r w:rsidR="008B7F04" w:rsidRPr="00922016">
        <w:t>:</w:t>
      </w:r>
      <w:r w:rsidRPr="00922016">
        <w:t xml:space="preserve"> 24 taxa used for extent the initial homologous groups</w:t>
      </w:r>
    </w:p>
    <w:tbl>
      <w:tblPr>
        <w:tblStyle w:val="TableGrid"/>
        <w:tblW w:w="5000" w:type="pct"/>
        <w:tblLook w:val="0000" w:firstRow="0" w:lastRow="0" w:firstColumn="0" w:lastColumn="0" w:noHBand="0" w:noVBand="0"/>
      </w:tblPr>
      <w:tblGrid>
        <w:gridCol w:w="816"/>
        <w:gridCol w:w="3612"/>
        <w:gridCol w:w="783"/>
        <w:gridCol w:w="3509"/>
      </w:tblGrid>
      <w:tr w:rsidR="00727721" w:rsidRPr="00922016" w14:paraId="3EB15C80" w14:textId="77777777" w:rsidTr="00900C79">
        <w:tc>
          <w:tcPr>
            <w:tcW w:w="468" w:type="pct"/>
          </w:tcPr>
          <w:p w14:paraId="5B3E17A6"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No.</w:t>
            </w:r>
          </w:p>
        </w:tc>
        <w:tc>
          <w:tcPr>
            <w:tcW w:w="2071" w:type="pct"/>
          </w:tcPr>
          <w:p w14:paraId="781E23A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Name</w:t>
            </w:r>
          </w:p>
        </w:tc>
        <w:tc>
          <w:tcPr>
            <w:tcW w:w="449" w:type="pct"/>
          </w:tcPr>
          <w:p w14:paraId="374BB2A9"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No.</w:t>
            </w:r>
          </w:p>
        </w:tc>
        <w:tc>
          <w:tcPr>
            <w:tcW w:w="2012" w:type="pct"/>
          </w:tcPr>
          <w:p w14:paraId="6E11DF5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Name</w:t>
            </w:r>
          </w:p>
        </w:tc>
      </w:tr>
      <w:tr w:rsidR="00727721" w:rsidRPr="00922016" w14:paraId="06A08C87" w14:textId="77777777" w:rsidTr="00900C79">
        <w:tc>
          <w:tcPr>
            <w:tcW w:w="468" w:type="pct"/>
          </w:tcPr>
          <w:p w14:paraId="3536835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w:t>
            </w:r>
          </w:p>
        </w:tc>
        <w:tc>
          <w:tcPr>
            <w:tcW w:w="2071" w:type="pct"/>
          </w:tcPr>
          <w:p w14:paraId="0758E56A"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S.pombe</w:t>
            </w:r>
          </w:p>
        </w:tc>
        <w:tc>
          <w:tcPr>
            <w:tcW w:w="449" w:type="pct"/>
          </w:tcPr>
          <w:p w14:paraId="7865DA50"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4</w:t>
            </w:r>
          </w:p>
        </w:tc>
        <w:tc>
          <w:tcPr>
            <w:tcW w:w="2012" w:type="pct"/>
          </w:tcPr>
          <w:p w14:paraId="767521DA"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M.brevicollis</w:t>
            </w:r>
          </w:p>
        </w:tc>
      </w:tr>
      <w:tr w:rsidR="00727721" w:rsidRPr="00922016" w14:paraId="291E619C" w14:textId="77777777" w:rsidTr="00900C79">
        <w:tc>
          <w:tcPr>
            <w:tcW w:w="468" w:type="pct"/>
          </w:tcPr>
          <w:p w14:paraId="583BD2E9"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w:t>
            </w:r>
          </w:p>
        </w:tc>
        <w:tc>
          <w:tcPr>
            <w:tcW w:w="2071" w:type="pct"/>
          </w:tcPr>
          <w:p w14:paraId="0A171382"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C.albicans</w:t>
            </w:r>
          </w:p>
        </w:tc>
        <w:tc>
          <w:tcPr>
            <w:tcW w:w="449" w:type="pct"/>
          </w:tcPr>
          <w:p w14:paraId="3254140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5</w:t>
            </w:r>
          </w:p>
        </w:tc>
        <w:tc>
          <w:tcPr>
            <w:tcW w:w="2012" w:type="pct"/>
          </w:tcPr>
          <w:p w14:paraId="5E922EE8"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N.vectensis</w:t>
            </w:r>
          </w:p>
        </w:tc>
      </w:tr>
      <w:tr w:rsidR="00727721" w:rsidRPr="00922016" w14:paraId="282FA4F1" w14:textId="77777777" w:rsidTr="00900C79">
        <w:tc>
          <w:tcPr>
            <w:tcW w:w="468" w:type="pct"/>
          </w:tcPr>
          <w:p w14:paraId="0D9363A9"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3</w:t>
            </w:r>
          </w:p>
        </w:tc>
        <w:tc>
          <w:tcPr>
            <w:tcW w:w="2071" w:type="pct"/>
          </w:tcPr>
          <w:p w14:paraId="6A62F088"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S.cerevisiae</w:t>
            </w:r>
          </w:p>
        </w:tc>
        <w:tc>
          <w:tcPr>
            <w:tcW w:w="449" w:type="pct"/>
          </w:tcPr>
          <w:p w14:paraId="70B27CB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6</w:t>
            </w:r>
          </w:p>
        </w:tc>
        <w:tc>
          <w:tcPr>
            <w:tcW w:w="2012" w:type="pct"/>
          </w:tcPr>
          <w:p w14:paraId="0A66E36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A.queenslandica</w:t>
            </w:r>
          </w:p>
        </w:tc>
      </w:tr>
      <w:tr w:rsidR="00727721" w:rsidRPr="00922016" w14:paraId="77D6108F" w14:textId="77777777" w:rsidTr="00900C79">
        <w:tc>
          <w:tcPr>
            <w:tcW w:w="468" w:type="pct"/>
          </w:tcPr>
          <w:p w14:paraId="46D76AF2"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4</w:t>
            </w:r>
          </w:p>
        </w:tc>
        <w:tc>
          <w:tcPr>
            <w:tcW w:w="2071" w:type="pct"/>
          </w:tcPr>
          <w:p w14:paraId="512EA4FF"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N.crassa</w:t>
            </w:r>
          </w:p>
        </w:tc>
        <w:tc>
          <w:tcPr>
            <w:tcW w:w="449" w:type="pct"/>
          </w:tcPr>
          <w:p w14:paraId="057CB7BC"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7</w:t>
            </w:r>
          </w:p>
        </w:tc>
        <w:tc>
          <w:tcPr>
            <w:tcW w:w="2012" w:type="pct"/>
          </w:tcPr>
          <w:p w14:paraId="1CA16CC2"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C.owczarzaki</w:t>
            </w:r>
          </w:p>
        </w:tc>
      </w:tr>
      <w:tr w:rsidR="00727721" w:rsidRPr="00922016" w14:paraId="68F43AED" w14:textId="77777777" w:rsidTr="00900C79">
        <w:tc>
          <w:tcPr>
            <w:tcW w:w="468" w:type="pct"/>
          </w:tcPr>
          <w:p w14:paraId="6A464617"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5</w:t>
            </w:r>
          </w:p>
        </w:tc>
        <w:tc>
          <w:tcPr>
            <w:tcW w:w="2071" w:type="pct"/>
          </w:tcPr>
          <w:p w14:paraId="24FBE235"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A.nidulans</w:t>
            </w:r>
          </w:p>
        </w:tc>
        <w:tc>
          <w:tcPr>
            <w:tcW w:w="449" w:type="pct"/>
          </w:tcPr>
          <w:p w14:paraId="6E21DCC6"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8</w:t>
            </w:r>
          </w:p>
        </w:tc>
        <w:tc>
          <w:tcPr>
            <w:tcW w:w="2012" w:type="pct"/>
          </w:tcPr>
          <w:p w14:paraId="241F89BF"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T.brucei</w:t>
            </w:r>
          </w:p>
        </w:tc>
      </w:tr>
      <w:tr w:rsidR="00727721" w:rsidRPr="00922016" w14:paraId="674B12B5" w14:textId="77777777" w:rsidTr="00900C79">
        <w:tc>
          <w:tcPr>
            <w:tcW w:w="468" w:type="pct"/>
          </w:tcPr>
          <w:p w14:paraId="7C858E6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6</w:t>
            </w:r>
          </w:p>
        </w:tc>
        <w:tc>
          <w:tcPr>
            <w:tcW w:w="2071" w:type="pct"/>
          </w:tcPr>
          <w:p w14:paraId="2AB6073A"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L.bicolor</w:t>
            </w:r>
          </w:p>
        </w:tc>
        <w:tc>
          <w:tcPr>
            <w:tcW w:w="449" w:type="pct"/>
          </w:tcPr>
          <w:p w14:paraId="243FF9E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9</w:t>
            </w:r>
          </w:p>
        </w:tc>
        <w:tc>
          <w:tcPr>
            <w:tcW w:w="2012" w:type="pct"/>
          </w:tcPr>
          <w:p w14:paraId="45624DAF"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N.gruberi</w:t>
            </w:r>
          </w:p>
        </w:tc>
      </w:tr>
      <w:tr w:rsidR="00727721" w:rsidRPr="00922016" w14:paraId="368E3F48" w14:textId="77777777" w:rsidTr="00900C79">
        <w:tc>
          <w:tcPr>
            <w:tcW w:w="468" w:type="pct"/>
          </w:tcPr>
          <w:p w14:paraId="46198551"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7</w:t>
            </w:r>
          </w:p>
        </w:tc>
        <w:tc>
          <w:tcPr>
            <w:tcW w:w="2071" w:type="pct"/>
          </w:tcPr>
          <w:p w14:paraId="5C1C4CEA"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P.graminis</w:t>
            </w:r>
          </w:p>
        </w:tc>
        <w:tc>
          <w:tcPr>
            <w:tcW w:w="449" w:type="pct"/>
          </w:tcPr>
          <w:p w14:paraId="44BF9AB4"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0</w:t>
            </w:r>
          </w:p>
        </w:tc>
        <w:tc>
          <w:tcPr>
            <w:tcW w:w="2012" w:type="pct"/>
          </w:tcPr>
          <w:p w14:paraId="059EC23D"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A.thaliana</w:t>
            </w:r>
          </w:p>
        </w:tc>
      </w:tr>
      <w:tr w:rsidR="00727721" w:rsidRPr="00922016" w14:paraId="78FD34D3" w14:textId="77777777" w:rsidTr="00900C79">
        <w:tc>
          <w:tcPr>
            <w:tcW w:w="468" w:type="pct"/>
          </w:tcPr>
          <w:p w14:paraId="0A1E6B9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8</w:t>
            </w:r>
          </w:p>
        </w:tc>
        <w:tc>
          <w:tcPr>
            <w:tcW w:w="2071" w:type="pct"/>
          </w:tcPr>
          <w:p w14:paraId="4C11A5A4"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M.circinelloides</w:t>
            </w:r>
          </w:p>
        </w:tc>
        <w:tc>
          <w:tcPr>
            <w:tcW w:w="449" w:type="pct"/>
          </w:tcPr>
          <w:p w14:paraId="5C0C6A1B"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1</w:t>
            </w:r>
          </w:p>
        </w:tc>
        <w:tc>
          <w:tcPr>
            <w:tcW w:w="2012" w:type="pct"/>
          </w:tcPr>
          <w:p w14:paraId="634F6C5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C.reinharditii</w:t>
            </w:r>
          </w:p>
        </w:tc>
      </w:tr>
      <w:tr w:rsidR="00727721" w:rsidRPr="00922016" w14:paraId="4E245130" w14:textId="77777777" w:rsidTr="00900C79">
        <w:tc>
          <w:tcPr>
            <w:tcW w:w="468" w:type="pct"/>
          </w:tcPr>
          <w:p w14:paraId="24E08B5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9</w:t>
            </w:r>
          </w:p>
        </w:tc>
        <w:tc>
          <w:tcPr>
            <w:tcW w:w="2071" w:type="pct"/>
          </w:tcPr>
          <w:p w14:paraId="554DAE9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R.oryzae</w:t>
            </w:r>
          </w:p>
        </w:tc>
        <w:tc>
          <w:tcPr>
            <w:tcW w:w="449" w:type="pct"/>
          </w:tcPr>
          <w:p w14:paraId="2030B778"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2</w:t>
            </w:r>
          </w:p>
        </w:tc>
        <w:tc>
          <w:tcPr>
            <w:tcW w:w="2012" w:type="pct"/>
          </w:tcPr>
          <w:p w14:paraId="07FB48CB"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P.sojae</w:t>
            </w:r>
          </w:p>
        </w:tc>
      </w:tr>
      <w:tr w:rsidR="00727721" w:rsidRPr="00922016" w14:paraId="581E8354" w14:textId="77777777" w:rsidTr="00900C79">
        <w:tc>
          <w:tcPr>
            <w:tcW w:w="468" w:type="pct"/>
          </w:tcPr>
          <w:p w14:paraId="624B762D"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0</w:t>
            </w:r>
          </w:p>
        </w:tc>
        <w:tc>
          <w:tcPr>
            <w:tcW w:w="2071" w:type="pct"/>
          </w:tcPr>
          <w:p w14:paraId="04019117"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P.blakesleeanus</w:t>
            </w:r>
          </w:p>
        </w:tc>
        <w:tc>
          <w:tcPr>
            <w:tcW w:w="449" w:type="pct"/>
          </w:tcPr>
          <w:p w14:paraId="4B27D2A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3</w:t>
            </w:r>
          </w:p>
        </w:tc>
        <w:tc>
          <w:tcPr>
            <w:tcW w:w="2012" w:type="pct"/>
          </w:tcPr>
          <w:p w14:paraId="51CA474F"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C.hominis</w:t>
            </w:r>
          </w:p>
        </w:tc>
      </w:tr>
      <w:tr w:rsidR="00727721" w:rsidRPr="00922016" w14:paraId="3FA4DA09" w14:textId="77777777" w:rsidTr="00900C79">
        <w:tc>
          <w:tcPr>
            <w:tcW w:w="468" w:type="pct"/>
          </w:tcPr>
          <w:p w14:paraId="25A1215B"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1</w:t>
            </w:r>
          </w:p>
        </w:tc>
        <w:tc>
          <w:tcPr>
            <w:tcW w:w="2071" w:type="pct"/>
          </w:tcPr>
          <w:p w14:paraId="318972DB"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B.dendrobatidis</w:t>
            </w:r>
          </w:p>
        </w:tc>
        <w:tc>
          <w:tcPr>
            <w:tcW w:w="449" w:type="pct"/>
          </w:tcPr>
          <w:p w14:paraId="01080A6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4</w:t>
            </w:r>
          </w:p>
        </w:tc>
        <w:tc>
          <w:tcPr>
            <w:tcW w:w="2012" w:type="pct"/>
          </w:tcPr>
          <w:p w14:paraId="2C832EBD"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P.falciparum</w:t>
            </w:r>
          </w:p>
        </w:tc>
      </w:tr>
      <w:tr w:rsidR="00727721" w:rsidRPr="00922016" w14:paraId="184B6852" w14:textId="77777777" w:rsidTr="00900C79">
        <w:tc>
          <w:tcPr>
            <w:tcW w:w="468" w:type="pct"/>
          </w:tcPr>
          <w:p w14:paraId="324D544A"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2</w:t>
            </w:r>
          </w:p>
        </w:tc>
        <w:tc>
          <w:tcPr>
            <w:tcW w:w="2071" w:type="pct"/>
          </w:tcPr>
          <w:p w14:paraId="5BA761EA"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S.punctatus</w:t>
            </w:r>
          </w:p>
        </w:tc>
        <w:tc>
          <w:tcPr>
            <w:tcW w:w="449" w:type="pct"/>
          </w:tcPr>
          <w:p w14:paraId="3F642F57"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 </w:t>
            </w:r>
          </w:p>
        </w:tc>
        <w:tc>
          <w:tcPr>
            <w:tcW w:w="2012" w:type="pct"/>
          </w:tcPr>
          <w:p w14:paraId="0178F49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 </w:t>
            </w:r>
          </w:p>
        </w:tc>
      </w:tr>
      <w:tr w:rsidR="00727721" w:rsidRPr="00922016" w14:paraId="2F550CA5" w14:textId="77777777" w:rsidTr="00900C79">
        <w:tc>
          <w:tcPr>
            <w:tcW w:w="468" w:type="pct"/>
          </w:tcPr>
          <w:p w14:paraId="1FEDDF1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3</w:t>
            </w:r>
          </w:p>
        </w:tc>
        <w:tc>
          <w:tcPr>
            <w:tcW w:w="2071" w:type="pct"/>
          </w:tcPr>
          <w:p w14:paraId="0395524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R.allomyces               </w:t>
            </w:r>
          </w:p>
        </w:tc>
        <w:tc>
          <w:tcPr>
            <w:tcW w:w="449" w:type="pct"/>
          </w:tcPr>
          <w:p w14:paraId="128193B2"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 </w:t>
            </w:r>
          </w:p>
        </w:tc>
        <w:tc>
          <w:tcPr>
            <w:tcW w:w="2012" w:type="pct"/>
          </w:tcPr>
          <w:p w14:paraId="100BCA1A"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p>
        </w:tc>
      </w:tr>
    </w:tbl>
    <w:p w14:paraId="7FD3AD74" w14:textId="77777777" w:rsidR="00727721" w:rsidRPr="00922016" w:rsidRDefault="00727721" w:rsidP="00515665"/>
    <w:p w14:paraId="5A8B783F" w14:textId="55586662" w:rsidR="00900C79" w:rsidRPr="00922016" w:rsidRDefault="00900C79" w:rsidP="00515665">
      <w:pPr>
        <w:pStyle w:val="Caption"/>
        <w:keepNext/>
      </w:pPr>
      <w:r w:rsidRPr="00922016">
        <w:t xml:space="preserve">Table </w:t>
      </w:r>
      <w:r w:rsidR="00417319">
        <w:fldChar w:fldCharType="begin"/>
      </w:r>
      <w:r w:rsidR="00417319">
        <w:instrText xml:space="preserve"> STYLEREF 1 \s </w:instrText>
      </w:r>
      <w:r w:rsidR="00417319">
        <w:fldChar w:fldCharType="separate"/>
      </w:r>
      <w:r w:rsidR="003F708E">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3F708E">
        <w:rPr>
          <w:noProof/>
        </w:rPr>
        <w:t>3</w:t>
      </w:r>
      <w:r w:rsidR="00417319">
        <w:fldChar w:fldCharType="end"/>
      </w:r>
      <w:r w:rsidR="008B7F04" w:rsidRPr="00922016">
        <w:t>:</w:t>
      </w:r>
      <w:r w:rsidRPr="00922016">
        <w:t xml:space="preserve"> Mean length of orthologous and orphan proteins in 11 </w:t>
      </w:r>
      <w:r w:rsidR="0057765D" w:rsidRPr="00922016">
        <w:t>microsporidia</w:t>
      </w:r>
      <w:r w:rsidRPr="00922016">
        <w:t>.</w:t>
      </w:r>
      <w:r w:rsidR="00A12A23" w:rsidRPr="00922016">
        <w:t xml:space="preserve"> We used Wilcoxon-Mann-Whitney U-Test to compare the length of those two protein groups.</w:t>
      </w:r>
      <w:r w:rsidRPr="00922016">
        <w:t xml:space="preserve"> </w:t>
      </w:r>
      <w:r w:rsidR="00D04173" w:rsidRPr="00922016">
        <w:t>P-value is less then 0.05 meaning that the length of orthologous proteins are significant different to the one of orphan proteins.</w:t>
      </w:r>
      <w:r w:rsidR="00A12A23" w:rsidRPr="00922016">
        <w:t xml:space="preserve"> </w:t>
      </w:r>
    </w:p>
    <w:tbl>
      <w:tblPr>
        <w:tblStyle w:val="TableGrid"/>
        <w:tblW w:w="5000" w:type="pct"/>
        <w:tblLook w:val="04A0" w:firstRow="1" w:lastRow="0" w:firstColumn="1" w:lastColumn="0" w:noHBand="0" w:noVBand="1"/>
      </w:tblPr>
      <w:tblGrid>
        <w:gridCol w:w="1434"/>
        <w:gridCol w:w="3608"/>
        <w:gridCol w:w="2429"/>
        <w:gridCol w:w="1249"/>
      </w:tblGrid>
      <w:tr w:rsidR="00900C79" w:rsidRPr="00922016" w14:paraId="538A4B33" w14:textId="77777777" w:rsidTr="002E4524">
        <w:trPr>
          <w:trHeight w:val="64"/>
        </w:trPr>
        <w:tc>
          <w:tcPr>
            <w:tcW w:w="822" w:type="pct"/>
            <w:hideMark/>
          </w:tcPr>
          <w:p w14:paraId="2BBE24C8" w14:textId="77777777" w:rsidR="00900C79" w:rsidRPr="00922016" w:rsidRDefault="00900C79" w:rsidP="00515665">
            <w:pPr>
              <w:rPr>
                <w:rFonts w:ascii="Times" w:hAnsi="Times" w:cs="Times New Roman"/>
              </w:rPr>
            </w:pPr>
            <w:r w:rsidRPr="00922016">
              <w:rPr>
                <w:rFonts w:ascii="Calibri" w:hAnsi="Calibri" w:cs="Times New Roman"/>
                <w:color w:val="000000"/>
              </w:rPr>
              <w:t>Taxon</w:t>
            </w:r>
          </w:p>
        </w:tc>
        <w:tc>
          <w:tcPr>
            <w:tcW w:w="2069" w:type="pct"/>
            <w:hideMark/>
          </w:tcPr>
          <w:p w14:paraId="6967EB6D" w14:textId="135BF084" w:rsidR="00900C79" w:rsidRPr="00922016" w:rsidRDefault="00900C79" w:rsidP="00515665">
            <w:pPr>
              <w:rPr>
                <w:rFonts w:ascii="Times" w:hAnsi="Times" w:cs="Times New Roman"/>
              </w:rPr>
            </w:pPr>
            <w:r w:rsidRPr="00922016">
              <w:rPr>
                <w:rFonts w:ascii="Calibri" w:hAnsi="Calibri" w:cs="Times New Roman"/>
                <w:color w:val="000000"/>
              </w:rPr>
              <w:t>Mean length of orthologous proteins</w:t>
            </w:r>
          </w:p>
        </w:tc>
        <w:tc>
          <w:tcPr>
            <w:tcW w:w="1393" w:type="pct"/>
            <w:hideMark/>
          </w:tcPr>
          <w:p w14:paraId="1F822E68" w14:textId="6630B248" w:rsidR="00900C79" w:rsidRPr="00922016" w:rsidRDefault="00900C79" w:rsidP="00515665">
            <w:pPr>
              <w:rPr>
                <w:rFonts w:ascii="Times" w:hAnsi="Times" w:cs="Times New Roman"/>
              </w:rPr>
            </w:pPr>
            <w:r w:rsidRPr="00922016">
              <w:rPr>
                <w:rFonts w:ascii="Calibri" w:hAnsi="Calibri" w:cs="Times New Roman"/>
                <w:color w:val="000000"/>
              </w:rPr>
              <w:t>Mean length of orphans</w:t>
            </w:r>
          </w:p>
        </w:tc>
        <w:tc>
          <w:tcPr>
            <w:tcW w:w="716" w:type="pct"/>
            <w:hideMark/>
          </w:tcPr>
          <w:p w14:paraId="603B070C" w14:textId="77777777" w:rsidR="00900C79" w:rsidRPr="00922016" w:rsidRDefault="00900C79" w:rsidP="00515665">
            <w:pPr>
              <w:rPr>
                <w:rFonts w:ascii="Times" w:hAnsi="Times" w:cs="Times New Roman"/>
              </w:rPr>
            </w:pPr>
            <w:r w:rsidRPr="00922016">
              <w:rPr>
                <w:rFonts w:ascii="Calibri" w:hAnsi="Calibri" w:cs="Times New Roman"/>
                <w:color w:val="000000"/>
              </w:rPr>
              <w:t>P_value</w:t>
            </w:r>
          </w:p>
        </w:tc>
      </w:tr>
      <w:tr w:rsidR="00900C79" w:rsidRPr="00922016" w14:paraId="36B3A5C1" w14:textId="77777777" w:rsidTr="002E4524">
        <w:trPr>
          <w:trHeight w:val="64"/>
        </w:trPr>
        <w:tc>
          <w:tcPr>
            <w:tcW w:w="822" w:type="pct"/>
            <w:hideMark/>
          </w:tcPr>
          <w:p w14:paraId="7B73B652" w14:textId="77777777" w:rsidR="00900C79" w:rsidRPr="00922016" w:rsidRDefault="00900C79" w:rsidP="00515665">
            <w:pPr>
              <w:rPr>
                <w:rFonts w:ascii="Times" w:hAnsi="Times" w:cs="Times New Roman"/>
              </w:rPr>
            </w:pPr>
            <w:r w:rsidRPr="00922016">
              <w:rPr>
                <w:rFonts w:ascii="Calibri" w:hAnsi="Calibri" w:cs="Times New Roman"/>
                <w:iCs/>
                <w:color w:val="000000"/>
              </w:rPr>
              <w:t>E.hellem</w:t>
            </w:r>
          </w:p>
        </w:tc>
        <w:tc>
          <w:tcPr>
            <w:tcW w:w="2069" w:type="pct"/>
            <w:hideMark/>
          </w:tcPr>
          <w:p w14:paraId="21265CFB" w14:textId="77777777" w:rsidR="00900C79" w:rsidRPr="00922016" w:rsidRDefault="00900C79" w:rsidP="00515665">
            <w:pPr>
              <w:rPr>
                <w:rFonts w:ascii="Times" w:hAnsi="Times" w:cs="Times New Roman"/>
              </w:rPr>
            </w:pPr>
            <w:r w:rsidRPr="00922016">
              <w:rPr>
                <w:rFonts w:ascii="Calibri" w:hAnsi="Calibri" w:cs="Times New Roman"/>
                <w:iCs/>
                <w:color w:val="000000"/>
              </w:rPr>
              <w:t>358,507</w:t>
            </w:r>
          </w:p>
        </w:tc>
        <w:tc>
          <w:tcPr>
            <w:tcW w:w="1393" w:type="pct"/>
            <w:hideMark/>
          </w:tcPr>
          <w:p w14:paraId="57C9BFF4" w14:textId="77777777" w:rsidR="00900C79" w:rsidRPr="00922016" w:rsidRDefault="00900C79" w:rsidP="00515665">
            <w:pPr>
              <w:rPr>
                <w:rFonts w:ascii="Times" w:hAnsi="Times" w:cs="Times New Roman"/>
              </w:rPr>
            </w:pPr>
            <w:r w:rsidRPr="00922016">
              <w:rPr>
                <w:rFonts w:ascii="Calibri" w:hAnsi="Calibri" w:cs="Times New Roman"/>
                <w:iCs/>
                <w:color w:val="000000"/>
              </w:rPr>
              <w:t>305,250</w:t>
            </w:r>
          </w:p>
        </w:tc>
        <w:tc>
          <w:tcPr>
            <w:tcW w:w="716" w:type="pct"/>
            <w:hideMark/>
          </w:tcPr>
          <w:p w14:paraId="71D5EB60" w14:textId="77777777" w:rsidR="00900C79" w:rsidRPr="00922016" w:rsidRDefault="00900C79" w:rsidP="00515665">
            <w:pPr>
              <w:rPr>
                <w:rFonts w:ascii="Times" w:hAnsi="Times" w:cs="Times New Roman"/>
              </w:rPr>
            </w:pPr>
            <w:r w:rsidRPr="00922016">
              <w:rPr>
                <w:rFonts w:ascii="Calibri" w:hAnsi="Calibri" w:cs="Times New Roman"/>
                <w:iCs/>
                <w:color w:val="000000"/>
              </w:rPr>
              <w:t>0,1966</w:t>
            </w:r>
          </w:p>
        </w:tc>
      </w:tr>
      <w:tr w:rsidR="00900C79" w:rsidRPr="00922016" w14:paraId="21875E42" w14:textId="77777777" w:rsidTr="002E4524">
        <w:trPr>
          <w:trHeight w:val="64"/>
        </w:trPr>
        <w:tc>
          <w:tcPr>
            <w:tcW w:w="822" w:type="pct"/>
            <w:hideMark/>
          </w:tcPr>
          <w:p w14:paraId="24EABBE6" w14:textId="77777777" w:rsidR="00900C79" w:rsidRPr="00922016" w:rsidRDefault="00900C79" w:rsidP="00515665">
            <w:pPr>
              <w:rPr>
                <w:rFonts w:ascii="Times" w:hAnsi="Times" w:cs="Times New Roman"/>
              </w:rPr>
            </w:pPr>
            <w:r w:rsidRPr="00922016">
              <w:rPr>
                <w:rFonts w:ascii="Calibri" w:hAnsi="Calibri" w:cs="Times New Roman"/>
                <w:color w:val="000000"/>
              </w:rPr>
              <w:t>E.intestinallis</w:t>
            </w:r>
          </w:p>
        </w:tc>
        <w:tc>
          <w:tcPr>
            <w:tcW w:w="2069" w:type="pct"/>
            <w:hideMark/>
          </w:tcPr>
          <w:p w14:paraId="5C3737C7" w14:textId="77777777" w:rsidR="00900C79" w:rsidRPr="00922016" w:rsidRDefault="00900C79" w:rsidP="00515665">
            <w:pPr>
              <w:rPr>
                <w:rFonts w:ascii="Times" w:hAnsi="Times" w:cs="Times New Roman"/>
              </w:rPr>
            </w:pPr>
            <w:r w:rsidRPr="00922016">
              <w:rPr>
                <w:rFonts w:ascii="Calibri" w:hAnsi="Calibri" w:cs="Times New Roman"/>
                <w:color w:val="000000"/>
              </w:rPr>
              <w:t>358,931</w:t>
            </w:r>
          </w:p>
        </w:tc>
        <w:tc>
          <w:tcPr>
            <w:tcW w:w="1393" w:type="pct"/>
            <w:hideMark/>
          </w:tcPr>
          <w:p w14:paraId="4D63A33C" w14:textId="77777777" w:rsidR="00900C79" w:rsidRPr="00922016" w:rsidRDefault="00900C79" w:rsidP="00515665">
            <w:pPr>
              <w:rPr>
                <w:rFonts w:ascii="Times" w:hAnsi="Times" w:cs="Times New Roman"/>
              </w:rPr>
            </w:pPr>
            <w:r w:rsidRPr="00922016">
              <w:rPr>
                <w:rFonts w:ascii="Calibri" w:hAnsi="Calibri" w:cs="Times New Roman"/>
                <w:color w:val="000000"/>
              </w:rPr>
              <w:t>174,630</w:t>
            </w:r>
          </w:p>
        </w:tc>
        <w:tc>
          <w:tcPr>
            <w:tcW w:w="716" w:type="pct"/>
            <w:hideMark/>
          </w:tcPr>
          <w:p w14:paraId="027A1BC1" w14:textId="77777777" w:rsidR="00900C79" w:rsidRPr="00922016" w:rsidRDefault="00900C79" w:rsidP="00515665">
            <w:pPr>
              <w:rPr>
                <w:rFonts w:ascii="Times" w:hAnsi="Times" w:cs="Times New Roman"/>
              </w:rPr>
            </w:pPr>
            <w:r w:rsidRPr="00922016">
              <w:rPr>
                <w:rFonts w:ascii="Calibri" w:hAnsi="Calibri" w:cs="Times New Roman"/>
                <w:color w:val="000000"/>
              </w:rPr>
              <w:t>9,11E-07</w:t>
            </w:r>
          </w:p>
        </w:tc>
      </w:tr>
      <w:tr w:rsidR="00900C79" w:rsidRPr="00922016" w14:paraId="2C056F72" w14:textId="77777777" w:rsidTr="002E4524">
        <w:trPr>
          <w:trHeight w:val="64"/>
        </w:trPr>
        <w:tc>
          <w:tcPr>
            <w:tcW w:w="822" w:type="pct"/>
            <w:hideMark/>
          </w:tcPr>
          <w:p w14:paraId="6137C4B9" w14:textId="77777777" w:rsidR="00900C79" w:rsidRPr="00922016" w:rsidRDefault="00900C79" w:rsidP="00515665">
            <w:pPr>
              <w:rPr>
                <w:rFonts w:ascii="Times" w:hAnsi="Times" w:cs="Times New Roman"/>
              </w:rPr>
            </w:pPr>
            <w:r w:rsidRPr="00922016">
              <w:rPr>
                <w:rFonts w:ascii="Calibri" w:hAnsi="Calibri" w:cs="Times New Roman"/>
                <w:color w:val="000000"/>
              </w:rPr>
              <w:t>E.cuniculi</w:t>
            </w:r>
          </w:p>
        </w:tc>
        <w:tc>
          <w:tcPr>
            <w:tcW w:w="2069" w:type="pct"/>
            <w:hideMark/>
          </w:tcPr>
          <w:p w14:paraId="3382C746" w14:textId="77777777" w:rsidR="00900C79" w:rsidRPr="00922016" w:rsidRDefault="00900C79" w:rsidP="00515665">
            <w:pPr>
              <w:rPr>
                <w:rFonts w:ascii="Times" w:hAnsi="Times" w:cs="Times New Roman"/>
              </w:rPr>
            </w:pPr>
            <w:r w:rsidRPr="00922016">
              <w:rPr>
                <w:rFonts w:ascii="Calibri" w:hAnsi="Calibri" w:cs="Times New Roman"/>
                <w:color w:val="000000"/>
              </w:rPr>
              <w:t>368,688</w:t>
            </w:r>
          </w:p>
        </w:tc>
        <w:tc>
          <w:tcPr>
            <w:tcW w:w="1393" w:type="pct"/>
            <w:hideMark/>
          </w:tcPr>
          <w:p w14:paraId="3B2388A5" w14:textId="77777777" w:rsidR="00900C79" w:rsidRPr="00922016" w:rsidRDefault="00900C79" w:rsidP="00515665">
            <w:pPr>
              <w:rPr>
                <w:rFonts w:ascii="Times" w:hAnsi="Times" w:cs="Times New Roman"/>
              </w:rPr>
            </w:pPr>
            <w:r w:rsidRPr="00922016">
              <w:rPr>
                <w:rFonts w:ascii="Calibri" w:hAnsi="Calibri" w:cs="Times New Roman"/>
                <w:color w:val="000000"/>
              </w:rPr>
              <w:t>187,100</w:t>
            </w:r>
          </w:p>
        </w:tc>
        <w:tc>
          <w:tcPr>
            <w:tcW w:w="716" w:type="pct"/>
            <w:hideMark/>
          </w:tcPr>
          <w:p w14:paraId="5D3DEEF7" w14:textId="77777777" w:rsidR="00900C79" w:rsidRPr="00922016" w:rsidRDefault="00900C79" w:rsidP="00515665">
            <w:pPr>
              <w:rPr>
                <w:rFonts w:ascii="Times" w:hAnsi="Times" w:cs="Times New Roman"/>
              </w:rPr>
            </w:pPr>
            <w:r w:rsidRPr="00922016">
              <w:rPr>
                <w:rFonts w:ascii="Calibri" w:hAnsi="Calibri" w:cs="Times New Roman"/>
                <w:color w:val="000000"/>
              </w:rPr>
              <w:t>1,14E-10</w:t>
            </w:r>
          </w:p>
        </w:tc>
      </w:tr>
      <w:tr w:rsidR="00900C79" w:rsidRPr="00922016" w14:paraId="1B7EC45E" w14:textId="77777777" w:rsidTr="002E4524">
        <w:trPr>
          <w:trHeight w:val="64"/>
        </w:trPr>
        <w:tc>
          <w:tcPr>
            <w:tcW w:w="822" w:type="pct"/>
            <w:hideMark/>
          </w:tcPr>
          <w:p w14:paraId="67912999" w14:textId="77777777" w:rsidR="00900C79" w:rsidRPr="00922016" w:rsidRDefault="00900C79" w:rsidP="00515665">
            <w:pPr>
              <w:rPr>
                <w:rFonts w:ascii="Times" w:hAnsi="Times" w:cs="Times New Roman"/>
              </w:rPr>
            </w:pPr>
            <w:r w:rsidRPr="00922016">
              <w:rPr>
                <w:rFonts w:ascii="Calibri" w:hAnsi="Calibri" w:cs="Times New Roman"/>
                <w:color w:val="000000"/>
              </w:rPr>
              <w:t>N.ceranae</w:t>
            </w:r>
          </w:p>
        </w:tc>
        <w:tc>
          <w:tcPr>
            <w:tcW w:w="2069" w:type="pct"/>
            <w:hideMark/>
          </w:tcPr>
          <w:p w14:paraId="46F5D3D5" w14:textId="77777777" w:rsidR="00900C79" w:rsidRPr="00922016" w:rsidRDefault="00900C79" w:rsidP="00515665">
            <w:pPr>
              <w:rPr>
                <w:rFonts w:ascii="Times" w:hAnsi="Times" w:cs="Times New Roman"/>
              </w:rPr>
            </w:pPr>
            <w:r w:rsidRPr="00922016">
              <w:rPr>
                <w:rFonts w:ascii="Calibri" w:hAnsi="Calibri" w:cs="Times New Roman"/>
                <w:color w:val="000000"/>
              </w:rPr>
              <w:t>339,184</w:t>
            </w:r>
          </w:p>
        </w:tc>
        <w:tc>
          <w:tcPr>
            <w:tcW w:w="1393" w:type="pct"/>
            <w:hideMark/>
          </w:tcPr>
          <w:p w14:paraId="5FCC78E1" w14:textId="77777777" w:rsidR="00900C79" w:rsidRPr="00922016" w:rsidRDefault="00900C79" w:rsidP="00515665">
            <w:pPr>
              <w:rPr>
                <w:rFonts w:ascii="Times" w:hAnsi="Times" w:cs="Times New Roman"/>
              </w:rPr>
            </w:pPr>
            <w:r w:rsidRPr="00922016">
              <w:rPr>
                <w:rFonts w:ascii="Calibri" w:hAnsi="Calibri" w:cs="Times New Roman"/>
                <w:color w:val="000000"/>
              </w:rPr>
              <w:t>279,514</w:t>
            </w:r>
          </w:p>
        </w:tc>
        <w:tc>
          <w:tcPr>
            <w:tcW w:w="716" w:type="pct"/>
            <w:hideMark/>
          </w:tcPr>
          <w:p w14:paraId="42463C29" w14:textId="77777777" w:rsidR="00900C79" w:rsidRPr="00922016" w:rsidRDefault="00900C79" w:rsidP="00515665">
            <w:pPr>
              <w:rPr>
                <w:rFonts w:ascii="Times" w:hAnsi="Times" w:cs="Times New Roman"/>
              </w:rPr>
            </w:pPr>
            <w:r w:rsidRPr="00922016">
              <w:rPr>
                <w:rFonts w:ascii="Calibri" w:hAnsi="Calibri" w:cs="Times New Roman"/>
                <w:color w:val="000000"/>
              </w:rPr>
              <w:t>2,32E-09</w:t>
            </w:r>
          </w:p>
        </w:tc>
      </w:tr>
      <w:tr w:rsidR="00900C79" w:rsidRPr="00922016" w14:paraId="6C737E00" w14:textId="77777777" w:rsidTr="002E4524">
        <w:trPr>
          <w:trHeight w:val="64"/>
        </w:trPr>
        <w:tc>
          <w:tcPr>
            <w:tcW w:w="822" w:type="pct"/>
            <w:hideMark/>
          </w:tcPr>
          <w:p w14:paraId="69400AF6" w14:textId="77777777" w:rsidR="00900C79" w:rsidRPr="00922016" w:rsidRDefault="00900C79" w:rsidP="00515665">
            <w:pPr>
              <w:rPr>
                <w:rFonts w:ascii="Times" w:hAnsi="Times" w:cs="Times New Roman"/>
              </w:rPr>
            </w:pPr>
            <w:r w:rsidRPr="00922016">
              <w:rPr>
                <w:rFonts w:ascii="Calibri" w:hAnsi="Calibri" w:cs="Times New Roman"/>
                <w:color w:val="000000"/>
              </w:rPr>
              <w:t>E.bieneusi</w:t>
            </w:r>
          </w:p>
        </w:tc>
        <w:tc>
          <w:tcPr>
            <w:tcW w:w="2069" w:type="pct"/>
            <w:hideMark/>
          </w:tcPr>
          <w:p w14:paraId="58F15DC7" w14:textId="77777777" w:rsidR="00900C79" w:rsidRPr="00922016" w:rsidRDefault="00900C79" w:rsidP="00515665">
            <w:pPr>
              <w:rPr>
                <w:rFonts w:ascii="Times" w:hAnsi="Times" w:cs="Times New Roman"/>
              </w:rPr>
            </w:pPr>
            <w:r w:rsidRPr="00922016">
              <w:rPr>
                <w:rFonts w:ascii="Calibri" w:hAnsi="Calibri" w:cs="Times New Roman"/>
                <w:color w:val="000000"/>
              </w:rPr>
              <w:t>274,151</w:t>
            </w:r>
          </w:p>
        </w:tc>
        <w:tc>
          <w:tcPr>
            <w:tcW w:w="1393" w:type="pct"/>
            <w:hideMark/>
          </w:tcPr>
          <w:p w14:paraId="3EA7700A" w14:textId="77777777" w:rsidR="00900C79" w:rsidRPr="00922016" w:rsidRDefault="00900C79" w:rsidP="00515665">
            <w:pPr>
              <w:rPr>
                <w:rFonts w:ascii="Times" w:hAnsi="Times" w:cs="Times New Roman"/>
              </w:rPr>
            </w:pPr>
            <w:r w:rsidRPr="00922016">
              <w:rPr>
                <w:rFonts w:ascii="Calibri" w:hAnsi="Calibri" w:cs="Times New Roman"/>
                <w:color w:val="000000"/>
              </w:rPr>
              <w:t>182,634</w:t>
            </w:r>
          </w:p>
        </w:tc>
        <w:tc>
          <w:tcPr>
            <w:tcW w:w="716" w:type="pct"/>
            <w:hideMark/>
          </w:tcPr>
          <w:p w14:paraId="3881F3D1" w14:textId="77777777" w:rsidR="00900C79" w:rsidRPr="00922016" w:rsidRDefault="00900C79" w:rsidP="00515665">
            <w:pPr>
              <w:rPr>
                <w:rFonts w:ascii="Times" w:hAnsi="Times" w:cs="Times New Roman"/>
              </w:rPr>
            </w:pPr>
            <w:r w:rsidRPr="00922016">
              <w:rPr>
                <w:rFonts w:ascii="Calibri" w:hAnsi="Calibri" w:cs="Times New Roman"/>
                <w:color w:val="000000"/>
              </w:rPr>
              <w:t>p &lt; 2,2E-16</w:t>
            </w:r>
          </w:p>
        </w:tc>
      </w:tr>
      <w:tr w:rsidR="00900C79" w:rsidRPr="00922016" w14:paraId="3DA8586D" w14:textId="77777777" w:rsidTr="002E4524">
        <w:trPr>
          <w:trHeight w:val="64"/>
        </w:trPr>
        <w:tc>
          <w:tcPr>
            <w:tcW w:w="822" w:type="pct"/>
            <w:hideMark/>
          </w:tcPr>
          <w:p w14:paraId="25B5C77A" w14:textId="77777777" w:rsidR="00900C79" w:rsidRPr="00922016" w:rsidRDefault="00900C79" w:rsidP="00515665">
            <w:pPr>
              <w:rPr>
                <w:rFonts w:ascii="Times" w:hAnsi="Times" w:cs="Times New Roman"/>
              </w:rPr>
            </w:pPr>
            <w:r w:rsidRPr="00922016">
              <w:rPr>
                <w:rFonts w:ascii="Calibri" w:hAnsi="Calibri" w:cs="Times New Roman"/>
                <w:color w:val="000000"/>
              </w:rPr>
              <w:t>V.corneae</w:t>
            </w:r>
          </w:p>
        </w:tc>
        <w:tc>
          <w:tcPr>
            <w:tcW w:w="2069" w:type="pct"/>
            <w:hideMark/>
          </w:tcPr>
          <w:p w14:paraId="49B2685D" w14:textId="77777777" w:rsidR="00900C79" w:rsidRPr="00922016" w:rsidRDefault="00900C79" w:rsidP="00515665">
            <w:pPr>
              <w:rPr>
                <w:rFonts w:ascii="Times" w:hAnsi="Times" w:cs="Times New Roman"/>
              </w:rPr>
            </w:pPr>
            <w:r w:rsidRPr="00922016">
              <w:rPr>
                <w:rFonts w:ascii="Calibri" w:hAnsi="Calibri" w:cs="Times New Roman"/>
                <w:color w:val="000000"/>
              </w:rPr>
              <w:t>330,872</w:t>
            </w:r>
          </w:p>
        </w:tc>
        <w:tc>
          <w:tcPr>
            <w:tcW w:w="1393" w:type="pct"/>
            <w:hideMark/>
          </w:tcPr>
          <w:p w14:paraId="5C5A97D8" w14:textId="77777777" w:rsidR="00900C79" w:rsidRPr="00922016" w:rsidRDefault="00900C79" w:rsidP="00515665">
            <w:pPr>
              <w:rPr>
                <w:rFonts w:ascii="Times" w:hAnsi="Times" w:cs="Times New Roman"/>
              </w:rPr>
            </w:pPr>
            <w:r w:rsidRPr="00922016">
              <w:rPr>
                <w:rFonts w:ascii="Calibri" w:hAnsi="Calibri" w:cs="Times New Roman"/>
                <w:color w:val="000000"/>
              </w:rPr>
              <w:t>283,743</w:t>
            </w:r>
          </w:p>
        </w:tc>
        <w:tc>
          <w:tcPr>
            <w:tcW w:w="716" w:type="pct"/>
            <w:hideMark/>
          </w:tcPr>
          <w:p w14:paraId="1A800E11" w14:textId="77777777" w:rsidR="00900C79" w:rsidRPr="00922016" w:rsidRDefault="00900C79" w:rsidP="00515665">
            <w:pPr>
              <w:rPr>
                <w:rFonts w:ascii="Times" w:hAnsi="Times" w:cs="Times New Roman"/>
              </w:rPr>
            </w:pPr>
            <w:r w:rsidRPr="00922016">
              <w:rPr>
                <w:rFonts w:ascii="Calibri" w:hAnsi="Calibri" w:cs="Times New Roman"/>
                <w:color w:val="000000"/>
              </w:rPr>
              <w:t>5,05E-08</w:t>
            </w:r>
          </w:p>
        </w:tc>
      </w:tr>
      <w:tr w:rsidR="00900C79" w:rsidRPr="00922016" w14:paraId="02F06415" w14:textId="77777777" w:rsidTr="002E4524">
        <w:trPr>
          <w:trHeight w:val="64"/>
        </w:trPr>
        <w:tc>
          <w:tcPr>
            <w:tcW w:w="822" w:type="pct"/>
            <w:hideMark/>
          </w:tcPr>
          <w:p w14:paraId="7E55148D" w14:textId="77777777" w:rsidR="00900C79" w:rsidRPr="00922016" w:rsidRDefault="00900C79" w:rsidP="00515665">
            <w:pPr>
              <w:rPr>
                <w:rFonts w:ascii="Times" w:hAnsi="Times" w:cs="Times New Roman"/>
              </w:rPr>
            </w:pPr>
            <w:r w:rsidRPr="00922016">
              <w:rPr>
                <w:rFonts w:ascii="Calibri" w:hAnsi="Calibri" w:cs="Times New Roman"/>
                <w:color w:val="000000"/>
              </w:rPr>
              <w:t>A.algerae</w:t>
            </w:r>
          </w:p>
        </w:tc>
        <w:tc>
          <w:tcPr>
            <w:tcW w:w="2069" w:type="pct"/>
            <w:hideMark/>
          </w:tcPr>
          <w:p w14:paraId="210265F4" w14:textId="77777777" w:rsidR="00900C79" w:rsidRPr="00922016" w:rsidRDefault="00900C79" w:rsidP="00515665">
            <w:pPr>
              <w:rPr>
                <w:rFonts w:ascii="Times" w:hAnsi="Times" w:cs="Times New Roman"/>
              </w:rPr>
            </w:pPr>
            <w:r w:rsidRPr="00922016">
              <w:rPr>
                <w:rFonts w:ascii="Calibri" w:hAnsi="Calibri" w:cs="Times New Roman"/>
                <w:color w:val="000000"/>
              </w:rPr>
              <w:t>284,651</w:t>
            </w:r>
          </w:p>
        </w:tc>
        <w:tc>
          <w:tcPr>
            <w:tcW w:w="1393" w:type="pct"/>
            <w:hideMark/>
          </w:tcPr>
          <w:p w14:paraId="740DF783" w14:textId="77777777" w:rsidR="00900C79" w:rsidRPr="00922016" w:rsidRDefault="00900C79" w:rsidP="00515665">
            <w:pPr>
              <w:rPr>
                <w:rFonts w:ascii="Times" w:hAnsi="Times" w:cs="Times New Roman"/>
              </w:rPr>
            </w:pPr>
            <w:r w:rsidRPr="00922016">
              <w:rPr>
                <w:rFonts w:ascii="Calibri" w:hAnsi="Calibri" w:cs="Times New Roman"/>
                <w:color w:val="000000"/>
              </w:rPr>
              <w:t>223,355</w:t>
            </w:r>
          </w:p>
        </w:tc>
        <w:tc>
          <w:tcPr>
            <w:tcW w:w="716" w:type="pct"/>
            <w:hideMark/>
          </w:tcPr>
          <w:p w14:paraId="56DD4D6E" w14:textId="77777777" w:rsidR="00900C79" w:rsidRPr="00922016" w:rsidRDefault="00900C79" w:rsidP="00515665">
            <w:pPr>
              <w:rPr>
                <w:rFonts w:ascii="Times" w:hAnsi="Times" w:cs="Times New Roman"/>
              </w:rPr>
            </w:pPr>
            <w:r w:rsidRPr="00922016">
              <w:rPr>
                <w:rFonts w:ascii="Calibri" w:hAnsi="Calibri" w:cs="Times New Roman"/>
                <w:color w:val="000000"/>
              </w:rPr>
              <w:t>p &lt; 2,2E-16</w:t>
            </w:r>
          </w:p>
        </w:tc>
      </w:tr>
      <w:tr w:rsidR="00900C79" w:rsidRPr="00922016" w14:paraId="3BECAAA7" w14:textId="77777777" w:rsidTr="002E4524">
        <w:trPr>
          <w:trHeight w:val="64"/>
        </w:trPr>
        <w:tc>
          <w:tcPr>
            <w:tcW w:w="822" w:type="pct"/>
            <w:hideMark/>
          </w:tcPr>
          <w:p w14:paraId="5B3C3B6A" w14:textId="77777777" w:rsidR="00900C79" w:rsidRPr="00922016" w:rsidRDefault="00900C79" w:rsidP="00515665">
            <w:pPr>
              <w:rPr>
                <w:rFonts w:ascii="Times" w:hAnsi="Times" w:cs="Times New Roman"/>
              </w:rPr>
            </w:pPr>
            <w:r w:rsidRPr="00922016">
              <w:rPr>
                <w:rFonts w:ascii="Calibri" w:hAnsi="Calibri" w:cs="Times New Roman"/>
                <w:color w:val="000000"/>
              </w:rPr>
              <w:t>A.locustae</w:t>
            </w:r>
          </w:p>
        </w:tc>
        <w:tc>
          <w:tcPr>
            <w:tcW w:w="2069" w:type="pct"/>
            <w:hideMark/>
          </w:tcPr>
          <w:p w14:paraId="30C03DC8" w14:textId="77777777" w:rsidR="00900C79" w:rsidRPr="00922016" w:rsidRDefault="00900C79" w:rsidP="00515665">
            <w:pPr>
              <w:rPr>
                <w:rFonts w:ascii="Times" w:hAnsi="Times" w:cs="Times New Roman"/>
              </w:rPr>
            </w:pPr>
            <w:r w:rsidRPr="00922016">
              <w:rPr>
                <w:rFonts w:ascii="Calibri" w:hAnsi="Calibri" w:cs="Times New Roman"/>
                <w:color w:val="000000"/>
              </w:rPr>
              <w:t>295,033</w:t>
            </w:r>
          </w:p>
        </w:tc>
        <w:tc>
          <w:tcPr>
            <w:tcW w:w="1393" w:type="pct"/>
            <w:hideMark/>
          </w:tcPr>
          <w:p w14:paraId="5A0EFE31" w14:textId="77777777" w:rsidR="00900C79" w:rsidRPr="00922016" w:rsidRDefault="00900C79" w:rsidP="00515665">
            <w:pPr>
              <w:rPr>
                <w:rFonts w:ascii="Times" w:hAnsi="Times" w:cs="Times New Roman"/>
              </w:rPr>
            </w:pPr>
            <w:r w:rsidRPr="00922016">
              <w:rPr>
                <w:rFonts w:ascii="Calibri" w:hAnsi="Calibri" w:cs="Times New Roman"/>
                <w:color w:val="000000"/>
              </w:rPr>
              <w:t>157,594</w:t>
            </w:r>
          </w:p>
        </w:tc>
        <w:tc>
          <w:tcPr>
            <w:tcW w:w="716" w:type="pct"/>
            <w:hideMark/>
          </w:tcPr>
          <w:p w14:paraId="0C3A8428" w14:textId="77777777" w:rsidR="00900C79" w:rsidRPr="00922016" w:rsidRDefault="00900C79" w:rsidP="00515665">
            <w:pPr>
              <w:rPr>
                <w:rFonts w:ascii="Times" w:hAnsi="Times" w:cs="Times New Roman"/>
              </w:rPr>
            </w:pPr>
            <w:r w:rsidRPr="00922016">
              <w:rPr>
                <w:rFonts w:ascii="Calibri" w:hAnsi="Calibri" w:cs="Times New Roman"/>
                <w:color w:val="000000"/>
              </w:rPr>
              <w:t>p &lt; 2,2E-16</w:t>
            </w:r>
          </w:p>
        </w:tc>
      </w:tr>
      <w:tr w:rsidR="00900C79" w:rsidRPr="00922016" w14:paraId="03348D35" w14:textId="77777777" w:rsidTr="002E4524">
        <w:trPr>
          <w:trHeight w:val="64"/>
        </w:trPr>
        <w:tc>
          <w:tcPr>
            <w:tcW w:w="822" w:type="pct"/>
            <w:hideMark/>
          </w:tcPr>
          <w:p w14:paraId="015BA462" w14:textId="77777777" w:rsidR="00900C79" w:rsidRPr="00922016" w:rsidRDefault="00900C79" w:rsidP="00515665">
            <w:pPr>
              <w:rPr>
                <w:rFonts w:ascii="Times" w:hAnsi="Times" w:cs="Times New Roman"/>
              </w:rPr>
            </w:pPr>
            <w:r w:rsidRPr="00922016">
              <w:rPr>
                <w:rFonts w:ascii="Calibri" w:hAnsi="Calibri" w:cs="Times New Roman"/>
                <w:color w:val="000000"/>
              </w:rPr>
              <w:t>E.aedis</w:t>
            </w:r>
          </w:p>
        </w:tc>
        <w:tc>
          <w:tcPr>
            <w:tcW w:w="2069" w:type="pct"/>
            <w:hideMark/>
          </w:tcPr>
          <w:p w14:paraId="33BE03AB" w14:textId="77777777" w:rsidR="00900C79" w:rsidRPr="00922016" w:rsidRDefault="00900C79" w:rsidP="00515665">
            <w:pPr>
              <w:rPr>
                <w:rFonts w:ascii="Times" w:hAnsi="Times" w:cs="Times New Roman"/>
              </w:rPr>
            </w:pPr>
            <w:r w:rsidRPr="00922016">
              <w:rPr>
                <w:rFonts w:ascii="Calibri" w:hAnsi="Calibri" w:cs="Times New Roman"/>
                <w:color w:val="000000"/>
              </w:rPr>
              <w:t>380,879</w:t>
            </w:r>
          </w:p>
        </w:tc>
        <w:tc>
          <w:tcPr>
            <w:tcW w:w="1393" w:type="pct"/>
            <w:hideMark/>
          </w:tcPr>
          <w:p w14:paraId="1B9F7637" w14:textId="77777777" w:rsidR="00900C79" w:rsidRPr="00922016" w:rsidRDefault="00900C79" w:rsidP="00515665">
            <w:pPr>
              <w:rPr>
                <w:rFonts w:ascii="Times" w:hAnsi="Times" w:cs="Times New Roman"/>
              </w:rPr>
            </w:pPr>
            <w:r w:rsidRPr="00922016">
              <w:rPr>
                <w:rFonts w:ascii="Calibri" w:hAnsi="Calibri" w:cs="Times New Roman"/>
                <w:color w:val="000000"/>
              </w:rPr>
              <w:t>319,525</w:t>
            </w:r>
          </w:p>
        </w:tc>
        <w:tc>
          <w:tcPr>
            <w:tcW w:w="716" w:type="pct"/>
            <w:hideMark/>
          </w:tcPr>
          <w:p w14:paraId="4F86D8B6" w14:textId="77777777" w:rsidR="00900C79" w:rsidRPr="00922016" w:rsidRDefault="00900C79" w:rsidP="00515665">
            <w:pPr>
              <w:rPr>
                <w:rFonts w:ascii="Times" w:hAnsi="Times" w:cs="Times New Roman"/>
              </w:rPr>
            </w:pPr>
            <w:r w:rsidRPr="00922016">
              <w:rPr>
                <w:rFonts w:ascii="Calibri" w:hAnsi="Calibri" w:cs="Times New Roman"/>
                <w:color w:val="000000"/>
              </w:rPr>
              <w:t>p &lt; 2,2E-16</w:t>
            </w:r>
          </w:p>
        </w:tc>
      </w:tr>
      <w:tr w:rsidR="00900C79" w:rsidRPr="00922016" w14:paraId="17F89E80" w14:textId="77777777" w:rsidTr="002E4524">
        <w:trPr>
          <w:trHeight w:val="64"/>
        </w:trPr>
        <w:tc>
          <w:tcPr>
            <w:tcW w:w="822" w:type="pct"/>
            <w:hideMark/>
          </w:tcPr>
          <w:p w14:paraId="1219E633" w14:textId="77777777" w:rsidR="00900C79" w:rsidRPr="00922016" w:rsidRDefault="00900C79" w:rsidP="00515665">
            <w:pPr>
              <w:rPr>
                <w:rFonts w:ascii="Times" w:hAnsi="Times" w:cs="Times New Roman"/>
              </w:rPr>
            </w:pPr>
            <w:r w:rsidRPr="00922016">
              <w:rPr>
                <w:rFonts w:ascii="Calibri" w:hAnsi="Calibri" w:cs="Times New Roman"/>
                <w:color w:val="000000"/>
              </w:rPr>
              <w:t>V.culicis</w:t>
            </w:r>
          </w:p>
        </w:tc>
        <w:tc>
          <w:tcPr>
            <w:tcW w:w="2069" w:type="pct"/>
            <w:hideMark/>
          </w:tcPr>
          <w:p w14:paraId="06A0F1FF" w14:textId="77777777" w:rsidR="00900C79" w:rsidRPr="00922016" w:rsidRDefault="00900C79" w:rsidP="00515665">
            <w:pPr>
              <w:rPr>
                <w:rFonts w:ascii="Times" w:hAnsi="Times" w:cs="Times New Roman"/>
              </w:rPr>
            </w:pPr>
            <w:r w:rsidRPr="00922016">
              <w:rPr>
                <w:rFonts w:ascii="Calibri" w:hAnsi="Calibri" w:cs="Times New Roman"/>
                <w:color w:val="000000"/>
              </w:rPr>
              <w:t>370,504</w:t>
            </w:r>
          </w:p>
        </w:tc>
        <w:tc>
          <w:tcPr>
            <w:tcW w:w="1393" w:type="pct"/>
            <w:hideMark/>
          </w:tcPr>
          <w:p w14:paraId="67708858" w14:textId="77777777" w:rsidR="00900C79" w:rsidRPr="00922016" w:rsidRDefault="00900C79" w:rsidP="00515665">
            <w:pPr>
              <w:rPr>
                <w:rFonts w:ascii="Times" w:hAnsi="Times" w:cs="Times New Roman"/>
              </w:rPr>
            </w:pPr>
            <w:r w:rsidRPr="00922016">
              <w:rPr>
                <w:rFonts w:ascii="Calibri" w:hAnsi="Calibri" w:cs="Times New Roman"/>
                <w:color w:val="000000"/>
              </w:rPr>
              <w:t>294,433</w:t>
            </w:r>
          </w:p>
        </w:tc>
        <w:tc>
          <w:tcPr>
            <w:tcW w:w="716" w:type="pct"/>
            <w:hideMark/>
          </w:tcPr>
          <w:p w14:paraId="632B8776" w14:textId="77777777" w:rsidR="00900C79" w:rsidRPr="00922016" w:rsidRDefault="00900C79" w:rsidP="00515665">
            <w:pPr>
              <w:rPr>
                <w:rFonts w:ascii="Times" w:hAnsi="Times" w:cs="Times New Roman"/>
              </w:rPr>
            </w:pPr>
            <w:r w:rsidRPr="00922016">
              <w:rPr>
                <w:rFonts w:ascii="Calibri" w:hAnsi="Calibri" w:cs="Times New Roman"/>
                <w:color w:val="000000"/>
              </w:rPr>
              <w:t>p &lt; 2,2E-16</w:t>
            </w:r>
          </w:p>
        </w:tc>
      </w:tr>
      <w:tr w:rsidR="00900C79" w:rsidRPr="00922016" w14:paraId="2E81421A" w14:textId="77777777" w:rsidTr="002E4524">
        <w:trPr>
          <w:trHeight w:val="64"/>
        </w:trPr>
        <w:tc>
          <w:tcPr>
            <w:tcW w:w="822" w:type="pct"/>
            <w:hideMark/>
          </w:tcPr>
          <w:p w14:paraId="37E545CE" w14:textId="77777777" w:rsidR="00900C79" w:rsidRPr="00922016" w:rsidRDefault="00900C79" w:rsidP="00515665">
            <w:pPr>
              <w:rPr>
                <w:rFonts w:ascii="Times" w:hAnsi="Times" w:cs="Times New Roman"/>
              </w:rPr>
            </w:pPr>
            <w:r w:rsidRPr="00922016">
              <w:rPr>
                <w:rFonts w:ascii="Calibri" w:hAnsi="Calibri" w:cs="Times New Roman"/>
                <w:color w:val="000000"/>
              </w:rPr>
              <w:t>N.parisii</w:t>
            </w:r>
          </w:p>
        </w:tc>
        <w:tc>
          <w:tcPr>
            <w:tcW w:w="2069" w:type="pct"/>
            <w:hideMark/>
          </w:tcPr>
          <w:p w14:paraId="71B3B73D" w14:textId="77777777" w:rsidR="00900C79" w:rsidRPr="00922016" w:rsidRDefault="00900C79" w:rsidP="00515665">
            <w:pPr>
              <w:rPr>
                <w:rFonts w:ascii="Times" w:hAnsi="Times" w:cs="Times New Roman"/>
              </w:rPr>
            </w:pPr>
            <w:r w:rsidRPr="00922016">
              <w:rPr>
                <w:rFonts w:ascii="Calibri" w:hAnsi="Calibri" w:cs="Times New Roman"/>
                <w:color w:val="000000"/>
              </w:rPr>
              <w:t>421,400</w:t>
            </w:r>
          </w:p>
        </w:tc>
        <w:tc>
          <w:tcPr>
            <w:tcW w:w="1393" w:type="pct"/>
            <w:hideMark/>
          </w:tcPr>
          <w:p w14:paraId="1689A356" w14:textId="77777777" w:rsidR="00900C79" w:rsidRPr="00922016" w:rsidRDefault="00900C79" w:rsidP="00515665">
            <w:pPr>
              <w:rPr>
                <w:rFonts w:ascii="Times" w:hAnsi="Times" w:cs="Times New Roman"/>
              </w:rPr>
            </w:pPr>
            <w:r w:rsidRPr="00922016">
              <w:rPr>
                <w:rFonts w:ascii="Calibri" w:hAnsi="Calibri" w:cs="Times New Roman"/>
                <w:color w:val="000000"/>
              </w:rPr>
              <w:t>302,794</w:t>
            </w:r>
          </w:p>
        </w:tc>
        <w:tc>
          <w:tcPr>
            <w:tcW w:w="716" w:type="pct"/>
            <w:hideMark/>
          </w:tcPr>
          <w:p w14:paraId="394BDD9A" w14:textId="77777777" w:rsidR="00900C79" w:rsidRPr="00922016" w:rsidRDefault="00900C79" w:rsidP="00515665">
            <w:pPr>
              <w:rPr>
                <w:rFonts w:ascii="Times" w:hAnsi="Times" w:cs="Times New Roman"/>
              </w:rPr>
            </w:pPr>
            <w:r w:rsidRPr="00922016">
              <w:rPr>
                <w:rFonts w:ascii="Calibri" w:hAnsi="Calibri" w:cs="Times New Roman"/>
                <w:color w:val="000000"/>
              </w:rPr>
              <w:t>p &lt; 2,2E-16</w:t>
            </w:r>
          </w:p>
        </w:tc>
      </w:tr>
    </w:tbl>
    <w:p w14:paraId="2A0AC6B7" w14:textId="77777777" w:rsidR="00900C79" w:rsidRPr="00922016" w:rsidRDefault="00900C79" w:rsidP="00515665"/>
    <w:p w14:paraId="5A6ABEB2" w14:textId="3B2C3024" w:rsidR="007C0D28" w:rsidRPr="00922016" w:rsidRDefault="007C0D28" w:rsidP="00515665">
      <w:pPr>
        <w:pStyle w:val="Caption"/>
        <w:keepNext/>
      </w:pPr>
      <w:bookmarkStart w:id="49" w:name="_Ref381452965"/>
      <w:r w:rsidRPr="00922016">
        <w:t xml:space="preserve">Table </w:t>
      </w:r>
      <w:r w:rsidR="00417319">
        <w:fldChar w:fldCharType="begin"/>
      </w:r>
      <w:r w:rsidR="00417319">
        <w:instrText xml:space="preserve"> STYLEREF 1 \s </w:instrText>
      </w:r>
      <w:r w:rsidR="00417319">
        <w:fldChar w:fldCharType="separate"/>
      </w:r>
      <w:r w:rsidR="003F708E">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3F708E">
        <w:rPr>
          <w:noProof/>
        </w:rPr>
        <w:t>4</w:t>
      </w:r>
      <w:r w:rsidR="00417319">
        <w:fldChar w:fldCharType="end"/>
      </w:r>
      <w:bookmarkEnd w:id="49"/>
      <w:r w:rsidR="008B7F04" w:rsidRPr="00922016">
        <w:t>:</w:t>
      </w:r>
      <w:r w:rsidRPr="00922016">
        <w:t xml:space="preserve"> </w:t>
      </w:r>
      <w:r w:rsidR="00FB2E21" w:rsidRPr="00922016">
        <w:t>(</w:t>
      </w:r>
      <w:r w:rsidR="00FB2E21" w:rsidRPr="00922016">
        <w:rPr>
          <w:highlight w:val="yellow"/>
        </w:rPr>
        <w:t>AGAIN!!</w:t>
      </w:r>
      <w:r w:rsidR="00FB2E21" w:rsidRPr="00922016">
        <w:t xml:space="preserve">) </w:t>
      </w:r>
      <w:r w:rsidRPr="00922016">
        <w:t xml:space="preserve">List of species we used for the distribution analysis of </w:t>
      </w:r>
      <w:r w:rsidR="000975BB">
        <w:t>microsporidian LCA</w:t>
      </w:r>
      <w:r w:rsidRPr="00922016">
        <w:t xml:space="preserve"> proteins.</w:t>
      </w:r>
    </w:p>
    <w:tbl>
      <w:tblPr>
        <w:tblStyle w:val="TableGrid"/>
        <w:tblW w:w="0" w:type="auto"/>
        <w:tblLook w:val="0000" w:firstRow="0" w:lastRow="0" w:firstColumn="0" w:lastColumn="0" w:noHBand="0" w:noVBand="0"/>
      </w:tblPr>
      <w:tblGrid>
        <w:gridCol w:w="551"/>
        <w:gridCol w:w="4390"/>
        <w:gridCol w:w="2334"/>
        <w:gridCol w:w="1445"/>
      </w:tblGrid>
      <w:tr w:rsidR="007C0D28" w:rsidRPr="00922016" w14:paraId="1B49C64E" w14:textId="77777777" w:rsidTr="002E4524">
        <w:tc>
          <w:tcPr>
            <w:tcW w:w="0" w:type="auto"/>
          </w:tcPr>
          <w:p w14:paraId="4072007A" w14:textId="77777777" w:rsidR="007C0D28" w:rsidRPr="00922016" w:rsidRDefault="007C0D28" w:rsidP="00515665">
            <w:r w:rsidRPr="00922016">
              <w:t>No.</w:t>
            </w:r>
          </w:p>
        </w:tc>
        <w:tc>
          <w:tcPr>
            <w:tcW w:w="0" w:type="auto"/>
          </w:tcPr>
          <w:p w14:paraId="5996DD8E" w14:textId="6FC77127" w:rsidR="007C0D28" w:rsidRPr="00922016" w:rsidRDefault="007C0D28" w:rsidP="00515665">
            <w:r w:rsidRPr="00922016">
              <w:t>Full name</w:t>
            </w:r>
          </w:p>
        </w:tc>
        <w:tc>
          <w:tcPr>
            <w:tcW w:w="0" w:type="auto"/>
          </w:tcPr>
          <w:p w14:paraId="0BBE7212" w14:textId="77777777" w:rsidR="007C0D28" w:rsidRPr="00922016" w:rsidRDefault="007C0D28" w:rsidP="00515665">
            <w:r w:rsidRPr="00922016">
              <w:t>supertaxa</w:t>
            </w:r>
          </w:p>
        </w:tc>
        <w:tc>
          <w:tcPr>
            <w:tcW w:w="0" w:type="auto"/>
          </w:tcPr>
          <w:p w14:paraId="242ADC15" w14:textId="77777777" w:rsidR="007C0D28" w:rsidRPr="00922016" w:rsidRDefault="007C0D28" w:rsidP="00515665">
            <w:r w:rsidRPr="00922016">
              <w:t>group</w:t>
            </w:r>
          </w:p>
        </w:tc>
      </w:tr>
      <w:tr w:rsidR="007C0D28" w:rsidRPr="00922016" w14:paraId="65CC8A8E" w14:textId="77777777" w:rsidTr="002E4524">
        <w:tc>
          <w:tcPr>
            <w:tcW w:w="0" w:type="auto"/>
          </w:tcPr>
          <w:p w14:paraId="78496C68" w14:textId="77777777" w:rsidR="007C0D28" w:rsidRPr="00922016" w:rsidRDefault="007C0D28" w:rsidP="00515665">
            <w:r w:rsidRPr="00922016">
              <w:rPr>
                <w:bCs/>
              </w:rPr>
              <w:t>1</w:t>
            </w:r>
          </w:p>
        </w:tc>
        <w:tc>
          <w:tcPr>
            <w:tcW w:w="0" w:type="auto"/>
          </w:tcPr>
          <w:p w14:paraId="6EA13072" w14:textId="77777777" w:rsidR="007C0D28" w:rsidRPr="00922016" w:rsidRDefault="007C0D28" w:rsidP="00515665">
            <w:r w:rsidRPr="00922016">
              <w:t>Ashbya gossypii</w:t>
            </w:r>
          </w:p>
        </w:tc>
        <w:tc>
          <w:tcPr>
            <w:tcW w:w="0" w:type="auto"/>
          </w:tcPr>
          <w:p w14:paraId="38CC6C84" w14:textId="77777777" w:rsidR="007C0D28" w:rsidRPr="00922016" w:rsidRDefault="007C0D28" w:rsidP="00515665">
            <w:r w:rsidRPr="00922016">
              <w:t>Saccharomycotina</w:t>
            </w:r>
          </w:p>
        </w:tc>
        <w:tc>
          <w:tcPr>
            <w:tcW w:w="0" w:type="auto"/>
          </w:tcPr>
          <w:p w14:paraId="156BDB66" w14:textId="77777777" w:rsidR="007C0D28" w:rsidRPr="00922016" w:rsidRDefault="007C0D28" w:rsidP="00515665">
            <w:r w:rsidRPr="00922016">
              <w:t>fungi</w:t>
            </w:r>
          </w:p>
        </w:tc>
      </w:tr>
      <w:tr w:rsidR="007C0D28" w:rsidRPr="00922016" w14:paraId="5A0BD069" w14:textId="77777777" w:rsidTr="002E4524">
        <w:tc>
          <w:tcPr>
            <w:tcW w:w="0" w:type="auto"/>
          </w:tcPr>
          <w:p w14:paraId="72EC53C2" w14:textId="77777777" w:rsidR="007C0D28" w:rsidRPr="00922016" w:rsidRDefault="007C0D28" w:rsidP="00515665">
            <w:r w:rsidRPr="00922016">
              <w:rPr>
                <w:bCs/>
              </w:rPr>
              <w:t>2</w:t>
            </w:r>
          </w:p>
        </w:tc>
        <w:tc>
          <w:tcPr>
            <w:tcW w:w="0" w:type="auto"/>
          </w:tcPr>
          <w:p w14:paraId="5666229F" w14:textId="77777777" w:rsidR="007C0D28" w:rsidRPr="00922016" w:rsidRDefault="007C0D28" w:rsidP="00515665">
            <w:r w:rsidRPr="00922016">
              <w:t>Candida albicans</w:t>
            </w:r>
          </w:p>
        </w:tc>
        <w:tc>
          <w:tcPr>
            <w:tcW w:w="0" w:type="auto"/>
          </w:tcPr>
          <w:p w14:paraId="274B0102" w14:textId="77777777" w:rsidR="007C0D28" w:rsidRPr="00922016" w:rsidRDefault="007C0D28" w:rsidP="00515665">
            <w:r w:rsidRPr="00922016">
              <w:t>Saccharomycotina</w:t>
            </w:r>
          </w:p>
        </w:tc>
        <w:tc>
          <w:tcPr>
            <w:tcW w:w="0" w:type="auto"/>
          </w:tcPr>
          <w:p w14:paraId="03727C00" w14:textId="77777777" w:rsidR="007C0D28" w:rsidRPr="00922016" w:rsidRDefault="007C0D28" w:rsidP="00515665">
            <w:r w:rsidRPr="00922016">
              <w:t>fungi</w:t>
            </w:r>
          </w:p>
        </w:tc>
      </w:tr>
      <w:tr w:rsidR="007C0D28" w:rsidRPr="00922016" w14:paraId="5D3F7E11" w14:textId="77777777" w:rsidTr="002E4524">
        <w:tc>
          <w:tcPr>
            <w:tcW w:w="0" w:type="auto"/>
          </w:tcPr>
          <w:p w14:paraId="12471FC5" w14:textId="77777777" w:rsidR="007C0D28" w:rsidRPr="00922016" w:rsidRDefault="007C0D28" w:rsidP="00515665">
            <w:r w:rsidRPr="00922016">
              <w:rPr>
                <w:bCs/>
              </w:rPr>
              <w:t>3</w:t>
            </w:r>
          </w:p>
        </w:tc>
        <w:tc>
          <w:tcPr>
            <w:tcW w:w="0" w:type="auto"/>
          </w:tcPr>
          <w:p w14:paraId="38EC16CF" w14:textId="77777777" w:rsidR="007C0D28" w:rsidRPr="00922016" w:rsidRDefault="007C0D28" w:rsidP="00515665">
            <w:r w:rsidRPr="00922016">
              <w:t>Candida dubliniensis CD36</w:t>
            </w:r>
          </w:p>
        </w:tc>
        <w:tc>
          <w:tcPr>
            <w:tcW w:w="0" w:type="auto"/>
          </w:tcPr>
          <w:p w14:paraId="5433D8B1" w14:textId="77777777" w:rsidR="007C0D28" w:rsidRPr="00922016" w:rsidRDefault="007C0D28" w:rsidP="00515665">
            <w:r w:rsidRPr="00922016">
              <w:t>Saccharomycotina</w:t>
            </w:r>
          </w:p>
        </w:tc>
        <w:tc>
          <w:tcPr>
            <w:tcW w:w="0" w:type="auto"/>
          </w:tcPr>
          <w:p w14:paraId="640CE1CE" w14:textId="77777777" w:rsidR="007C0D28" w:rsidRPr="00922016" w:rsidRDefault="007C0D28" w:rsidP="00515665">
            <w:r w:rsidRPr="00922016">
              <w:t>fungi</w:t>
            </w:r>
          </w:p>
        </w:tc>
      </w:tr>
      <w:tr w:rsidR="007C0D28" w:rsidRPr="00922016" w14:paraId="2E972797" w14:textId="77777777" w:rsidTr="002E4524">
        <w:tc>
          <w:tcPr>
            <w:tcW w:w="0" w:type="auto"/>
          </w:tcPr>
          <w:p w14:paraId="67D43108" w14:textId="77777777" w:rsidR="007C0D28" w:rsidRPr="00922016" w:rsidRDefault="007C0D28" w:rsidP="00515665">
            <w:r w:rsidRPr="00922016">
              <w:rPr>
                <w:bCs/>
              </w:rPr>
              <w:t>4</w:t>
            </w:r>
          </w:p>
        </w:tc>
        <w:tc>
          <w:tcPr>
            <w:tcW w:w="0" w:type="auto"/>
          </w:tcPr>
          <w:p w14:paraId="4753C6B0" w14:textId="77777777" w:rsidR="007C0D28" w:rsidRPr="00922016" w:rsidRDefault="007C0D28" w:rsidP="00515665">
            <w:r w:rsidRPr="00922016">
              <w:t>Candida glabrata</w:t>
            </w:r>
          </w:p>
        </w:tc>
        <w:tc>
          <w:tcPr>
            <w:tcW w:w="0" w:type="auto"/>
          </w:tcPr>
          <w:p w14:paraId="73FA3543" w14:textId="77777777" w:rsidR="007C0D28" w:rsidRPr="00922016" w:rsidRDefault="007C0D28" w:rsidP="00515665">
            <w:r w:rsidRPr="00922016">
              <w:t>Saccharomycotina</w:t>
            </w:r>
          </w:p>
        </w:tc>
        <w:tc>
          <w:tcPr>
            <w:tcW w:w="0" w:type="auto"/>
          </w:tcPr>
          <w:p w14:paraId="60DA37AF" w14:textId="77777777" w:rsidR="007C0D28" w:rsidRPr="00922016" w:rsidRDefault="007C0D28" w:rsidP="00515665">
            <w:r w:rsidRPr="00922016">
              <w:t>fungi</w:t>
            </w:r>
          </w:p>
        </w:tc>
      </w:tr>
      <w:tr w:rsidR="007C0D28" w:rsidRPr="00922016" w14:paraId="662D5E75" w14:textId="77777777" w:rsidTr="002E4524">
        <w:tc>
          <w:tcPr>
            <w:tcW w:w="0" w:type="auto"/>
          </w:tcPr>
          <w:p w14:paraId="77D69EB9" w14:textId="77777777" w:rsidR="007C0D28" w:rsidRPr="00922016" w:rsidRDefault="007C0D28" w:rsidP="00515665">
            <w:r w:rsidRPr="00922016">
              <w:rPr>
                <w:bCs/>
              </w:rPr>
              <w:t>5</w:t>
            </w:r>
          </w:p>
        </w:tc>
        <w:tc>
          <w:tcPr>
            <w:tcW w:w="0" w:type="auto"/>
          </w:tcPr>
          <w:p w14:paraId="6FEA97DF" w14:textId="77777777" w:rsidR="007C0D28" w:rsidRPr="00922016" w:rsidRDefault="007C0D28" w:rsidP="00515665">
            <w:r w:rsidRPr="00922016">
              <w:t>Candida parapsilosis</w:t>
            </w:r>
          </w:p>
        </w:tc>
        <w:tc>
          <w:tcPr>
            <w:tcW w:w="0" w:type="auto"/>
          </w:tcPr>
          <w:p w14:paraId="15D1452B" w14:textId="77777777" w:rsidR="007C0D28" w:rsidRPr="00922016" w:rsidRDefault="007C0D28" w:rsidP="00515665">
            <w:r w:rsidRPr="00922016">
              <w:t>Saccharomycotina</w:t>
            </w:r>
          </w:p>
        </w:tc>
        <w:tc>
          <w:tcPr>
            <w:tcW w:w="0" w:type="auto"/>
          </w:tcPr>
          <w:p w14:paraId="18573F8A" w14:textId="77777777" w:rsidR="007C0D28" w:rsidRPr="00922016" w:rsidRDefault="007C0D28" w:rsidP="00515665">
            <w:r w:rsidRPr="00922016">
              <w:t>fungi</w:t>
            </w:r>
          </w:p>
        </w:tc>
      </w:tr>
      <w:tr w:rsidR="007C0D28" w:rsidRPr="00922016" w14:paraId="48991CAD" w14:textId="77777777" w:rsidTr="002E4524">
        <w:tc>
          <w:tcPr>
            <w:tcW w:w="0" w:type="auto"/>
          </w:tcPr>
          <w:p w14:paraId="758D99B9" w14:textId="77777777" w:rsidR="007C0D28" w:rsidRPr="00922016" w:rsidRDefault="007C0D28" w:rsidP="00515665">
            <w:r w:rsidRPr="00922016">
              <w:rPr>
                <w:bCs/>
              </w:rPr>
              <w:t>6</w:t>
            </w:r>
          </w:p>
        </w:tc>
        <w:tc>
          <w:tcPr>
            <w:tcW w:w="0" w:type="auto"/>
          </w:tcPr>
          <w:p w14:paraId="011588C1" w14:textId="77777777" w:rsidR="007C0D28" w:rsidRPr="00922016" w:rsidRDefault="007C0D28" w:rsidP="00515665">
            <w:r w:rsidRPr="00922016">
              <w:t>Candida tropicalis</w:t>
            </w:r>
          </w:p>
        </w:tc>
        <w:tc>
          <w:tcPr>
            <w:tcW w:w="0" w:type="auto"/>
          </w:tcPr>
          <w:p w14:paraId="322C141A" w14:textId="77777777" w:rsidR="007C0D28" w:rsidRPr="00922016" w:rsidRDefault="007C0D28" w:rsidP="00515665">
            <w:r w:rsidRPr="00922016">
              <w:t>Saccharomycotina</w:t>
            </w:r>
          </w:p>
        </w:tc>
        <w:tc>
          <w:tcPr>
            <w:tcW w:w="0" w:type="auto"/>
          </w:tcPr>
          <w:p w14:paraId="600C07EE" w14:textId="77777777" w:rsidR="007C0D28" w:rsidRPr="00922016" w:rsidRDefault="007C0D28" w:rsidP="00515665">
            <w:r w:rsidRPr="00922016">
              <w:t>fungi</w:t>
            </w:r>
          </w:p>
        </w:tc>
      </w:tr>
      <w:tr w:rsidR="007C0D28" w:rsidRPr="00922016" w14:paraId="1BF9F0E3" w14:textId="77777777" w:rsidTr="002E4524">
        <w:tc>
          <w:tcPr>
            <w:tcW w:w="0" w:type="auto"/>
          </w:tcPr>
          <w:p w14:paraId="34EDE786" w14:textId="77777777" w:rsidR="007C0D28" w:rsidRPr="00922016" w:rsidRDefault="007C0D28" w:rsidP="00515665">
            <w:r w:rsidRPr="00922016">
              <w:rPr>
                <w:bCs/>
              </w:rPr>
              <w:t>7</w:t>
            </w:r>
          </w:p>
        </w:tc>
        <w:tc>
          <w:tcPr>
            <w:tcW w:w="0" w:type="auto"/>
          </w:tcPr>
          <w:p w14:paraId="6328675A" w14:textId="77777777" w:rsidR="007C0D28" w:rsidRPr="00922016" w:rsidRDefault="007C0D28" w:rsidP="00515665">
            <w:r w:rsidRPr="00922016">
              <w:t>Clavispora lusitaniae</w:t>
            </w:r>
          </w:p>
        </w:tc>
        <w:tc>
          <w:tcPr>
            <w:tcW w:w="0" w:type="auto"/>
          </w:tcPr>
          <w:p w14:paraId="2011CAD4" w14:textId="77777777" w:rsidR="007C0D28" w:rsidRPr="00922016" w:rsidRDefault="007C0D28" w:rsidP="00515665">
            <w:r w:rsidRPr="00922016">
              <w:t>Saccharomycotina</w:t>
            </w:r>
          </w:p>
        </w:tc>
        <w:tc>
          <w:tcPr>
            <w:tcW w:w="0" w:type="auto"/>
          </w:tcPr>
          <w:p w14:paraId="659EE667" w14:textId="77777777" w:rsidR="007C0D28" w:rsidRPr="00922016" w:rsidRDefault="007C0D28" w:rsidP="00515665">
            <w:r w:rsidRPr="00922016">
              <w:t>fungi</w:t>
            </w:r>
          </w:p>
        </w:tc>
      </w:tr>
      <w:tr w:rsidR="007C0D28" w:rsidRPr="00922016" w14:paraId="1DB1162B" w14:textId="77777777" w:rsidTr="002E4524">
        <w:tc>
          <w:tcPr>
            <w:tcW w:w="0" w:type="auto"/>
          </w:tcPr>
          <w:p w14:paraId="5E9AE46B" w14:textId="77777777" w:rsidR="007C0D28" w:rsidRPr="00922016" w:rsidRDefault="007C0D28" w:rsidP="00515665">
            <w:r w:rsidRPr="00922016">
              <w:rPr>
                <w:bCs/>
              </w:rPr>
              <w:t>8</w:t>
            </w:r>
          </w:p>
        </w:tc>
        <w:tc>
          <w:tcPr>
            <w:tcW w:w="0" w:type="auto"/>
          </w:tcPr>
          <w:p w14:paraId="7D93253B" w14:textId="77777777" w:rsidR="007C0D28" w:rsidRPr="00922016" w:rsidRDefault="007C0D28" w:rsidP="00515665">
            <w:r w:rsidRPr="00922016">
              <w:t>Debaryomyces hansenii CBS767</w:t>
            </w:r>
          </w:p>
        </w:tc>
        <w:tc>
          <w:tcPr>
            <w:tcW w:w="0" w:type="auto"/>
          </w:tcPr>
          <w:p w14:paraId="110851EE" w14:textId="77777777" w:rsidR="007C0D28" w:rsidRPr="00922016" w:rsidRDefault="007C0D28" w:rsidP="00515665">
            <w:r w:rsidRPr="00922016">
              <w:t>Saccharomycotina</w:t>
            </w:r>
          </w:p>
        </w:tc>
        <w:tc>
          <w:tcPr>
            <w:tcW w:w="0" w:type="auto"/>
          </w:tcPr>
          <w:p w14:paraId="073BD6EE" w14:textId="77777777" w:rsidR="007C0D28" w:rsidRPr="00922016" w:rsidRDefault="007C0D28" w:rsidP="00515665">
            <w:r w:rsidRPr="00922016">
              <w:t>fungi</w:t>
            </w:r>
          </w:p>
        </w:tc>
      </w:tr>
      <w:tr w:rsidR="007C0D28" w:rsidRPr="00922016" w14:paraId="3743F6CA" w14:textId="77777777" w:rsidTr="002E4524">
        <w:tc>
          <w:tcPr>
            <w:tcW w:w="0" w:type="auto"/>
          </w:tcPr>
          <w:p w14:paraId="2DAC41D2" w14:textId="77777777" w:rsidR="007C0D28" w:rsidRPr="00922016" w:rsidRDefault="007C0D28" w:rsidP="00515665">
            <w:r w:rsidRPr="00922016">
              <w:rPr>
                <w:bCs/>
              </w:rPr>
              <w:t>9</w:t>
            </w:r>
          </w:p>
        </w:tc>
        <w:tc>
          <w:tcPr>
            <w:tcW w:w="0" w:type="auto"/>
          </w:tcPr>
          <w:p w14:paraId="115227AE" w14:textId="77777777" w:rsidR="007C0D28" w:rsidRPr="00922016" w:rsidRDefault="007C0D28" w:rsidP="00515665">
            <w:r w:rsidRPr="00922016">
              <w:t>Kluyveromyces lactis</w:t>
            </w:r>
          </w:p>
        </w:tc>
        <w:tc>
          <w:tcPr>
            <w:tcW w:w="0" w:type="auto"/>
          </w:tcPr>
          <w:p w14:paraId="17C8E63A" w14:textId="77777777" w:rsidR="007C0D28" w:rsidRPr="00922016" w:rsidRDefault="007C0D28" w:rsidP="00515665">
            <w:r w:rsidRPr="00922016">
              <w:t>Saccharomycotina</w:t>
            </w:r>
          </w:p>
        </w:tc>
        <w:tc>
          <w:tcPr>
            <w:tcW w:w="0" w:type="auto"/>
          </w:tcPr>
          <w:p w14:paraId="1134F266" w14:textId="77777777" w:rsidR="007C0D28" w:rsidRPr="00922016" w:rsidRDefault="007C0D28" w:rsidP="00515665">
            <w:r w:rsidRPr="00922016">
              <w:t>fungi</w:t>
            </w:r>
          </w:p>
        </w:tc>
      </w:tr>
      <w:tr w:rsidR="007C0D28" w:rsidRPr="00922016" w14:paraId="244856F0" w14:textId="77777777" w:rsidTr="002E4524">
        <w:tc>
          <w:tcPr>
            <w:tcW w:w="0" w:type="auto"/>
          </w:tcPr>
          <w:p w14:paraId="455F8504" w14:textId="77777777" w:rsidR="007C0D28" w:rsidRPr="00922016" w:rsidRDefault="007C0D28" w:rsidP="00515665">
            <w:r w:rsidRPr="00922016">
              <w:rPr>
                <w:bCs/>
              </w:rPr>
              <w:t>10</w:t>
            </w:r>
          </w:p>
        </w:tc>
        <w:tc>
          <w:tcPr>
            <w:tcW w:w="0" w:type="auto"/>
          </w:tcPr>
          <w:p w14:paraId="2462F842" w14:textId="77777777" w:rsidR="007C0D28" w:rsidRPr="00922016" w:rsidRDefault="007C0D28" w:rsidP="00515665">
            <w:r w:rsidRPr="00922016">
              <w:t>Kluyveromyces thermotolerans</w:t>
            </w:r>
          </w:p>
        </w:tc>
        <w:tc>
          <w:tcPr>
            <w:tcW w:w="0" w:type="auto"/>
          </w:tcPr>
          <w:p w14:paraId="03DACAE1" w14:textId="77777777" w:rsidR="007C0D28" w:rsidRPr="00922016" w:rsidRDefault="007C0D28" w:rsidP="00515665">
            <w:r w:rsidRPr="00922016">
              <w:t>Saccharomycotina</w:t>
            </w:r>
          </w:p>
        </w:tc>
        <w:tc>
          <w:tcPr>
            <w:tcW w:w="0" w:type="auto"/>
          </w:tcPr>
          <w:p w14:paraId="7BA5D77A" w14:textId="77777777" w:rsidR="007C0D28" w:rsidRPr="00922016" w:rsidRDefault="007C0D28" w:rsidP="00515665">
            <w:r w:rsidRPr="00922016">
              <w:t>fungi</w:t>
            </w:r>
          </w:p>
        </w:tc>
      </w:tr>
      <w:tr w:rsidR="007C0D28" w:rsidRPr="00922016" w14:paraId="0727C94B" w14:textId="77777777" w:rsidTr="002E4524">
        <w:tc>
          <w:tcPr>
            <w:tcW w:w="0" w:type="auto"/>
          </w:tcPr>
          <w:p w14:paraId="063BF328" w14:textId="77777777" w:rsidR="007C0D28" w:rsidRPr="00922016" w:rsidRDefault="007C0D28" w:rsidP="00515665">
            <w:r w:rsidRPr="00922016">
              <w:rPr>
                <w:bCs/>
              </w:rPr>
              <w:t>11</w:t>
            </w:r>
          </w:p>
        </w:tc>
        <w:tc>
          <w:tcPr>
            <w:tcW w:w="0" w:type="auto"/>
          </w:tcPr>
          <w:p w14:paraId="2CFBA50B" w14:textId="77777777" w:rsidR="007C0D28" w:rsidRPr="00922016" w:rsidRDefault="007C0D28" w:rsidP="00515665">
            <w:r w:rsidRPr="00922016">
              <w:t>Kluyveromyces waltii</w:t>
            </w:r>
          </w:p>
        </w:tc>
        <w:tc>
          <w:tcPr>
            <w:tcW w:w="0" w:type="auto"/>
          </w:tcPr>
          <w:p w14:paraId="4CF7734F" w14:textId="77777777" w:rsidR="007C0D28" w:rsidRPr="00922016" w:rsidRDefault="007C0D28" w:rsidP="00515665">
            <w:r w:rsidRPr="00922016">
              <w:t>Saccharomycotina</w:t>
            </w:r>
          </w:p>
        </w:tc>
        <w:tc>
          <w:tcPr>
            <w:tcW w:w="0" w:type="auto"/>
          </w:tcPr>
          <w:p w14:paraId="4C0F6F25" w14:textId="77777777" w:rsidR="007C0D28" w:rsidRPr="00922016" w:rsidRDefault="007C0D28" w:rsidP="00515665">
            <w:r w:rsidRPr="00922016">
              <w:t>fungi</w:t>
            </w:r>
          </w:p>
        </w:tc>
      </w:tr>
      <w:tr w:rsidR="007C0D28" w:rsidRPr="00922016" w14:paraId="5383543A" w14:textId="77777777" w:rsidTr="002E4524">
        <w:tc>
          <w:tcPr>
            <w:tcW w:w="0" w:type="auto"/>
          </w:tcPr>
          <w:p w14:paraId="1C61F679" w14:textId="77777777" w:rsidR="007C0D28" w:rsidRPr="00922016" w:rsidRDefault="007C0D28" w:rsidP="00515665">
            <w:r w:rsidRPr="00922016">
              <w:rPr>
                <w:bCs/>
              </w:rPr>
              <w:t>12</w:t>
            </w:r>
          </w:p>
        </w:tc>
        <w:tc>
          <w:tcPr>
            <w:tcW w:w="0" w:type="auto"/>
          </w:tcPr>
          <w:p w14:paraId="31EF3309" w14:textId="77777777" w:rsidR="007C0D28" w:rsidRPr="00922016" w:rsidRDefault="007C0D28" w:rsidP="00515665">
            <w:r w:rsidRPr="00922016">
              <w:t>Lodderomyces elongisporus NRRL YB-4239</w:t>
            </w:r>
          </w:p>
        </w:tc>
        <w:tc>
          <w:tcPr>
            <w:tcW w:w="0" w:type="auto"/>
          </w:tcPr>
          <w:p w14:paraId="4085B251" w14:textId="77777777" w:rsidR="007C0D28" w:rsidRPr="00922016" w:rsidRDefault="007C0D28" w:rsidP="00515665">
            <w:r w:rsidRPr="00922016">
              <w:t>Saccharomycotina</w:t>
            </w:r>
          </w:p>
        </w:tc>
        <w:tc>
          <w:tcPr>
            <w:tcW w:w="0" w:type="auto"/>
          </w:tcPr>
          <w:p w14:paraId="6416A34B" w14:textId="77777777" w:rsidR="007C0D28" w:rsidRPr="00922016" w:rsidRDefault="007C0D28" w:rsidP="00515665">
            <w:r w:rsidRPr="00922016">
              <w:t>fungi</w:t>
            </w:r>
          </w:p>
        </w:tc>
      </w:tr>
      <w:tr w:rsidR="007C0D28" w:rsidRPr="00922016" w14:paraId="0C7D2502" w14:textId="77777777" w:rsidTr="002E4524">
        <w:tc>
          <w:tcPr>
            <w:tcW w:w="0" w:type="auto"/>
          </w:tcPr>
          <w:p w14:paraId="7043290F" w14:textId="77777777" w:rsidR="007C0D28" w:rsidRPr="00922016" w:rsidRDefault="007C0D28" w:rsidP="00515665">
            <w:r w:rsidRPr="00922016">
              <w:rPr>
                <w:bCs/>
              </w:rPr>
              <w:t>13</w:t>
            </w:r>
          </w:p>
        </w:tc>
        <w:tc>
          <w:tcPr>
            <w:tcW w:w="0" w:type="auto"/>
          </w:tcPr>
          <w:p w14:paraId="7F52A2BA" w14:textId="77777777" w:rsidR="007C0D28" w:rsidRPr="00922016" w:rsidRDefault="007C0D28" w:rsidP="00515665">
            <w:r w:rsidRPr="00922016">
              <w:t>Pichia guilliermondii</w:t>
            </w:r>
          </w:p>
        </w:tc>
        <w:tc>
          <w:tcPr>
            <w:tcW w:w="0" w:type="auto"/>
          </w:tcPr>
          <w:p w14:paraId="2039C4CA" w14:textId="77777777" w:rsidR="007C0D28" w:rsidRPr="00922016" w:rsidRDefault="007C0D28" w:rsidP="00515665">
            <w:r w:rsidRPr="00922016">
              <w:t>Saccharomycotina</w:t>
            </w:r>
          </w:p>
        </w:tc>
        <w:tc>
          <w:tcPr>
            <w:tcW w:w="0" w:type="auto"/>
          </w:tcPr>
          <w:p w14:paraId="633F3FBD" w14:textId="77777777" w:rsidR="007C0D28" w:rsidRPr="00922016" w:rsidRDefault="007C0D28" w:rsidP="00515665">
            <w:r w:rsidRPr="00922016">
              <w:t>fungi</w:t>
            </w:r>
          </w:p>
        </w:tc>
      </w:tr>
      <w:tr w:rsidR="007C0D28" w:rsidRPr="00922016" w14:paraId="0A64F814" w14:textId="77777777" w:rsidTr="002E4524">
        <w:tc>
          <w:tcPr>
            <w:tcW w:w="0" w:type="auto"/>
          </w:tcPr>
          <w:p w14:paraId="38016E0E" w14:textId="77777777" w:rsidR="007C0D28" w:rsidRPr="00922016" w:rsidRDefault="007C0D28" w:rsidP="00515665">
            <w:r w:rsidRPr="00922016">
              <w:rPr>
                <w:bCs/>
              </w:rPr>
              <w:t>14</w:t>
            </w:r>
          </w:p>
        </w:tc>
        <w:tc>
          <w:tcPr>
            <w:tcW w:w="0" w:type="auto"/>
          </w:tcPr>
          <w:p w14:paraId="41C8734B" w14:textId="77777777" w:rsidR="007C0D28" w:rsidRPr="00922016" w:rsidRDefault="007C0D28" w:rsidP="00515665">
            <w:r w:rsidRPr="00922016">
              <w:t>Pichia pastoris GS115</w:t>
            </w:r>
          </w:p>
        </w:tc>
        <w:tc>
          <w:tcPr>
            <w:tcW w:w="0" w:type="auto"/>
          </w:tcPr>
          <w:p w14:paraId="41FBE91A" w14:textId="77777777" w:rsidR="007C0D28" w:rsidRPr="00922016" w:rsidRDefault="007C0D28" w:rsidP="00515665">
            <w:r w:rsidRPr="00922016">
              <w:t>Saccharomycotina</w:t>
            </w:r>
          </w:p>
        </w:tc>
        <w:tc>
          <w:tcPr>
            <w:tcW w:w="0" w:type="auto"/>
          </w:tcPr>
          <w:p w14:paraId="782A50A6" w14:textId="77777777" w:rsidR="007C0D28" w:rsidRPr="00922016" w:rsidRDefault="007C0D28" w:rsidP="00515665">
            <w:r w:rsidRPr="00922016">
              <w:t>fungi</w:t>
            </w:r>
          </w:p>
        </w:tc>
      </w:tr>
      <w:tr w:rsidR="007C0D28" w:rsidRPr="00922016" w14:paraId="4F8B02B8" w14:textId="77777777" w:rsidTr="002E4524">
        <w:tc>
          <w:tcPr>
            <w:tcW w:w="0" w:type="auto"/>
          </w:tcPr>
          <w:p w14:paraId="5E8DCFD6" w14:textId="77777777" w:rsidR="007C0D28" w:rsidRPr="00922016" w:rsidRDefault="007C0D28" w:rsidP="00515665">
            <w:r w:rsidRPr="00922016">
              <w:rPr>
                <w:bCs/>
              </w:rPr>
              <w:t>15</w:t>
            </w:r>
          </w:p>
        </w:tc>
        <w:tc>
          <w:tcPr>
            <w:tcW w:w="0" w:type="auto"/>
          </w:tcPr>
          <w:p w14:paraId="064D229F" w14:textId="77777777" w:rsidR="007C0D28" w:rsidRPr="00922016" w:rsidRDefault="007C0D28" w:rsidP="00515665">
            <w:r w:rsidRPr="00922016">
              <w:t>Pichia stipitis CBS 6054</w:t>
            </w:r>
          </w:p>
        </w:tc>
        <w:tc>
          <w:tcPr>
            <w:tcW w:w="0" w:type="auto"/>
          </w:tcPr>
          <w:p w14:paraId="5835EF19" w14:textId="77777777" w:rsidR="007C0D28" w:rsidRPr="00922016" w:rsidRDefault="007C0D28" w:rsidP="00515665">
            <w:r w:rsidRPr="00922016">
              <w:t>Saccharomycotina</w:t>
            </w:r>
          </w:p>
        </w:tc>
        <w:tc>
          <w:tcPr>
            <w:tcW w:w="0" w:type="auto"/>
          </w:tcPr>
          <w:p w14:paraId="28228668" w14:textId="77777777" w:rsidR="007C0D28" w:rsidRPr="00922016" w:rsidRDefault="007C0D28" w:rsidP="00515665">
            <w:r w:rsidRPr="00922016">
              <w:t>fungi</w:t>
            </w:r>
          </w:p>
        </w:tc>
      </w:tr>
      <w:tr w:rsidR="007C0D28" w:rsidRPr="00922016" w14:paraId="75FBA552" w14:textId="77777777" w:rsidTr="002E4524">
        <w:tc>
          <w:tcPr>
            <w:tcW w:w="0" w:type="auto"/>
          </w:tcPr>
          <w:p w14:paraId="22F43CDD" w14:textId="77777777" w:rsidR="007C0D28" w:rsidRPr="00922016" w:rsidRDefault="007C0D28" w:rsidP="00515665">
            <w:r w:rsidRPr="00922016">
              <w:rPr>
                <w:bCs/>
              </w:rPr>
              <w:t>16</w:t>
            </w:r>
          </w:p>
        </w:tc>
        <w:tc>
          <w:tcPr>
            <w:tcW w:w="0" w:type="auto"/>
          </w:tcPr>
          <w:p w14:paraId="51118EE9" w14:textId="77777777" w:rsidR="007C0D28" w:rsidRPr="00922016" w:rsidRDefault="007C0D28" w:rsidP="00515665">
            <w:r w:rsidRPr="00922016">
              <w:t>Saccharomyces bayanus 623-6C</w:t>
            </w:r>
          </w:p>
        </w:tc>
        <w:tc>
          <w:tcPr>
            <w:tcW w:w="0" w:type="auto"/>
          </w:tcPr>
          <w:p w14:paraId="29A4710A" w14:textId="77777777" w:rsidR="007C0D28" w:rsidRPr="00922016" w:rsidRDefault="007C0D28" w:rsidP="00515665">
            <w:r w:rsidRPr="00922016">
              <w:t>Saccharomycotina</w:t>
            </w:r>
          </w:p>
        </w:tc>
        <w:tc>
          <w:tcPr>
            <w:tcW w:w="0" w:type="auto"/>
          </w:tcPr>
          <w:p w14:paraId="249151CB" w14:textId="77777777" w:rsidR="007C0D28" w:rsidRPr="00922016" w:rsidRDefault="007C0D28" w:rsidP="00515665">
            <w:r w:rsidRPr="00922016">
              <w:t>fungi</w:t>
            </w:r>
          </w:p>
        </w:tc>
      </w:tr>
      <w:tr w:rsidR="007C0D28" w:rsidRPr="00922016" w14:paraId="6FB754EC" w14:textId="77777777" w:rsidTr="002E4524">
        <w:tc>
          <w:tcPr>
            <w:tcW w:w="0" w:type="auto"/>
          </w:tcPr>
          <w:p w14:paraId="52022D0E" w14:textId="77777777" w:rsidR="007C0D28" w:rsidRPr="00922016" w:rsidRDefault="007C0D28" w:rsidP="00515665">
            <w:r w:rsidRPr="00922016">
              <w:rPr>
                <w:bCs/>
              </w:rPr>
              <w:t>17</w:t>
            </w:r>
          </w:p>
        </w:tc>
        <w:tc>
          <w:tcPr>
            <w:tcW w:w="0" w:type="auto"/>
          </w:tcPr>
          <w:p w14:paraId="397E5483" w14:textId="77777777" w:rsidR="007C0D28" w:rsidRPr="00922016" w:rsidRDefault="007C0D28" w:rsidP="00515665">
            <w:r w:rsidRPr="00922016">
              <w:t>Saccharomyces castelli</w:t>
            </w:r>
          </w:p>
        </w:tc>
        <w:tc>
          <w:tcPr>
            <w:tcW w:w="0" w:type="auto"/>
          </w:tcPr>
          <w:p w14:paraId="3E7CF6BD" w14:textId="77777777" w:rsidR="007C0D28" w:rsidRPr="00922016" w:rsidRDefault="007C0D28" w:rsidP="00515665">
            <w:r w:rsidRPr="00922016">
              <w:t>Saccharomycotina</w:t>
            </w:r>
          </w:p>
        </w:tc>
        <w:tc>
          <w:tcPr>
            <w:tcW w:w="0" w:type="auto"/>
          </w:tcPr>
          <w:p w14:paraId="5B127FA2" w14:textId="77777777" w:rsidR="007C0D28" w:rsidRPr="00922016" w:rsidRDefault="007C0D28" w:rsidP="00515665">
            <w:r w:rsidRPr="00922016">
              <w:t>fungi</w:t>
            </w:r>
          </w:p>
        </w:tc>
      </w:tr>
      <w:tr w:rsidR="007C0D28" w:rsidRPr="00922016" w14:paraId="4752180E" w14:textId="77777777" w:rsidTr="002E4524">
        <w:tc>
          <w:tcPr>
            <w:tcW w:w="0" w:type="auto"/>
          </w:tcPr>
          <w:p w14:paraId="6741D13A" w14:textId="77777777" w:rsidR="007C0D28" w:rsidRPr="00922016" w:rsidRDefault="007C0D28" w:rsidP="00515665">
            <w:r w:rsidRPr="00922016">
              <w:rPr>
                <w:bCs/>
              </w:rPr>
              <w:t>18</w:t>
            </w:r>
          </w:p>
        </w:tc>
        <w:tc>
          <w:tcPr>
            <w:tcW w:w="0" w:type="auto"/>
          </w:tcPr>
          <w:p w14:paraId="3F16E4B2" w14:textId="77777777" w:rsidR="007C0D28" w:rsidRPr="00922016" w:rsidRDefault="007C0D28" w:rsidP="00515665">
            <w:r w:rsidRPr="00922016">
              <w:t>Saccharomyces cerevisiae</w:t>
            </w:r>
          </w:p>
        </w:tc>
        <w:tc>
          <w:tcPr>
            <w:tcW w:w="0" w:type="auto"/>
          </w:tcPr>
          <w:p w14:paraId="6C504811" w14:textId="77777777" w:rsidR="007C0D28" w:rsidRPr="00922016" w:rsidRDefault="007C0D28" w:rsidP="00515665">
            <w:r w:rsidRPr="00922016">
              <w:t>Saccharomycotina</w:t>
            </w:r>
          </w:p>
        </w:tc>
        <w:tc>
          <w:tcPr>
            <w:tcW w:w="0" w:type="auto"/>
          </w:tcPr>
          <w:p w14:paraId="5EE9B859" w14:textId="77777777" w:rsidR="007C0D28" w:rsidRPr="00922016" w:rsidRDefault="007C0D28" w:rsidP="00515665">
            <w:r w:rsidRPr="00922016">
              <w:t>fungi</w:t>
            </w:r>
          </w:p>
        </w:tc>
      </w:tr>
      <w:tr w:rsidR="007C0D28" w:rsidRPr="00922016" w14:paraId="0584B54B" w14:textId="77777777" w:rsidTr="002E4524">
        <w:tc>
          <w:tcPr>
            <w:tcW w:w="0" w:type="auto"/>
          </w:tcPr>
          <w:p w14:paraId="3371B63D" w14:textId="77777777" w:rsidR="007C0D28" w:rsidRPr="00922016" w:rsidRDefault="007C0D28" w:rsidP="00515665">
            <w:r w:rsidRPr="00922016">
              <w:rPr>
                <w:bCs/>
              </w:rPr>
              <w:t>19</w:t>
            </w:r>
          </w:p>
        </w:tc>
        <w:tc>
          <w:tcPr>
            <w:tcW w:w="0" w:type="auto"/>
          </w:tcPr>
          <w:p w14:paraId="58A02F72" w14:textId="77777777" w:rsidR="007C0D28" w:rsidRPr="00922016" w:rsidRDefault="007C0D28" w:rsidP="00515665">
            <w:r w:rsidRPr="00922016">
              <w:t>Saccharomyces kluyveri</w:t>
            </w:r>
          </w:p>
        </w:tc>
        <w:tc>
          <w:tcPr>
            <w:tcW w:w="0" w:type="auto"/>
          </w:tcPr>
          <w:p w14:paraId="144908DA" w14:textId="77777777" w:rsidR="007C0D28" w:rsidRPr="00922016" w:rsidRDefault="007C0D28" w:rsidP="00515665">
            <w:r w:rsidRPr="00922016">
              <w:t>Saccharomycotina</w:t>
            </w:r>
          </w:p>
        </w:tc>
        <w:tc>
          <w:tcPr>
            <w:tcW w:w="0" w:type="auto"/>
          </w:tcPr>
          <w:p w14:paraId="50E53DE7" w14:textId="77777777" w:rsidR="007C0D28" w:rsidRPr="00922016" w:rsidRDefault="007C0D28" w:rsidP="00515665">
            <w:r w:rsidRPr="00922016">
              <w:t>fungi</w:t>
            </w:r>
          </w:p>
        </w:tc>
      </w:tr>
      <w:tr w:rsidR="007C0D28" w:rsidRPr="00922016" w14:paraId="51640583" w14:textId="77777777" w:rsidTr="002E4524">
        <w:tc>
          <w:tcPr>
            <w:tcW w:w="0" w:type="auto"/>
          </w:tcPr>
          <w:p w14:paraId="4F2BA0B6" w14:textId="77777777" w:rsidR="007C0D28" w:rsidRPr="00922016" w:rsidRDefault="007C0D28" w:rsidP="00515665">
            <w:r w:rsidRPr="00922016">
              <w:rPr>
                <w:bCs/>
              </w:rPr>
              <w:t>20</w:t>
            </w:r>
          </w:p>
        </w:tc>
        <w:tc>
          <w:tcPr>
            <w:tcW w:w="0" w:type="auto"/>
          </w:tcPr>
          <w:p w14:paraId="2EEFC6F3" w14:textId="77777777" w:rsidR="007C0D28" w:rsidRPr="00922016" w:rsidRDefault="007C0D28" w:rsidP="00515665">
            <w:r w:rsidRPr="00922016">
              <w:t>Saccharomyces kudriavzevii</w:t>
            </w:r>
          </w:p>
        </w:tc>
        <w:tc>
          <w:tcPr>
            <w:tcW w:w="0" w:type="auto"/>
          </w:tcPr>
          <w:p w14:paraId="3FB01E30" w14:textId="77777777" w:rsidR="007C0D28" w:rsidRPr="00922016" w:rsidRDefault="007C0D28" w:rsidP="00515665">
            <w:r w:rsidRPr="00922016">
              <w:t>Saccharomycotina</w:t>
            </w:r>
          </w:p>
        </w:tc>
        <w:tc>
          <w:tcPr>
            <w:tcW w:w="0" w:type="auto"/>
          </w:tcPr>
          <w:p w14:paraId="6282DCF8" w14:textId="77777777" w:rsidR="007C0D28" w:rsidRPr="00922016" w:rsidRDefault="007C0D28" w:rsidP="00515665">
            <w:r w:rsidRPr="00922016">
              <w:t>fungi</w:t>
            </w:r>
          </w:p>
        </w:tc>
      </w:tr>
      <w:tr w:rsidR="007C0D28" w:rsidRPr="00922016" w14:paraId="640AD311" w14:textId="77777777" w:rsidTr="002E4524">
        <w:tc>
          <w:tcPr>
            <w:tcW w:w="0" w:type="auto"/>
          </w:tcPr>
          <w:p w14:paraId="05345041" w14:textId="77777777" w:rsidR="007C0D28" w:rsidRPr="00922016" w:rsidRDefault="007C0D28" w:rsidP="00515665">
            <w:r w:rsidRPr="00922016">
              <w:rPr>
                <w:bCs/>
              </w:rPr>
              <w:t>21</w:t>
            </w:r>
          </w:p>
        </w:tc>
        <w:tc>
          <w:tcPr>
            <w:tcW w:w="0" w:type="auto"/>
          </w:tcPr>
          <w:p w14:paraId="2C6ADDAB" w14:textId="77777777" w:rsidR="007C0D28" w:rsidRPr="00922016" w:rsidRDefault="007C0D28" w:rsidP="00515665">
            <w:r w:rsidRPr="00922016">
              <w:t>Saccharomyces mikatae</w:t>
            </w:r>
          </w:p>
        </w:tc>
        <w:tc>
          <w:tcPr>
            <w:tcW w:w="0" w:type="auto"/>
          </w:tcPr>
          <w:p w14:paraId="1AC6A418" w14:textId="77777777" w:rsidR="007C0D28" w:rsidRPr="00922016" w:rsidRDefault="007C0D28" w:rsidP="00515665">
            <w:r w:rsidRPr="00922016">
              <w:t>Saccharomycotina</w:t>
            </w:r>
          </w:p>
        </w:tc>
        <w:tc>
          <w:tcPr>
            <w:tcW w:w="0" w:type="auto"/>
          </w:tcPr>
          <w:p w14:paraId="5191DE52" w14:textId="77777777" w:rsidR="007C0D28" w:rsidRPr="00922016" w:rsidRDefault="007C0D28" w:rsidP="00515665">
            <w:r w:rsidRPr="00922016">
              <w:t>fungi</w:t>
            </w:r>
          </w:p>
        </w:tc>
      </w:tr>
      <w:tr w:rsidR="007C0D28" w:rsidRPr="00922016" w14:paraId="558F1C6E" w14:textId="77777777" w:rsidTr="002E4524">
        <w:tc>
          <w:tcPr>
            <w:tcW w:w="0" w:type="auto"/>
          </w:tcPr>
          <w:p w14:paraId="0E5026DE" w14:textId="77777777" w:rsidR="007C0D28" w:rsidRPr="00922016" w:rsidRDefault="007C0D28" w:rsidP="00515665">
            <w:r w:rsidRPr="00922016">
              <w:rPr>
                <w:bCs/>
              </w:rPr>
              <w:t>22</w:t>
            </w:r>
          </w:p>
        </w:tc>
        <w:tc>
          <w:tcPr>
            <w:tcW w:w="0" w:type="auto"/>
          </w:tcPr>
          <w:p w14:paraId="132B6D4C" w14:textId="77777777" w:rsidR="007C0D28" w:rsidRPr="00922016" w:rsidRDefault="007C0D28" w:rsidP="00515665">
            <w:r w:rsidRPr="00922016">
              <w:t>Saccharomyces paradoxus</w:t>
            </w:r>
          </w:p>
        </w:tc>
        <w:tc>
          <w:tcPr>
            <w:tcW w:w="0" w:type="auto"/>
          </w:tcPr>
          <w:p w14:paraId="040CB2A3" w14:textId="77777777" w:rsidR="007C0D28" w:rsidRPr="00922016" w:rsidRDefault="007C0D28" w:rsidP="00515665">
            <w:r w:rsidRPr="00922016">
              <w:t>Saccharomycotina</w:t>
            </w:r>
          </w:p>
        </w:tc>
        <w:tc>
          <w:tcPr>
            <w:tcW w:w="0" w:type="auto"/>
          </w:tcPr>
          <w:p w14:paraId="762DC944" w14:textId="77777777" w:rsidR="007C0D28" w:rsidRPr="00922016" w:rsidRDefault="007C0D28" w:rsidP="00515665">
            <w:r w:rsidRPr="00922016">
              <w:t>fungi</w:t>
            </w:r>
          </w:p>
        </w:tc>
      </w:tr>
      <w:tr w:rsidR="007C0D28" w:rsidRPr="00922016" w14:paraId="1B937AB3" w14:textId="77777777" w:rsidTr="002E4524">
        <w:tc>
          <w:tcPr>
            <w:tcW w:w="0" w:type="auto"/>
          </w:tcPr>
          <w:p w14:paraId="6E4282FF" w14:textId="77777777" w:rsidR="007C0D28" w:rsidRPr="00922016" w:rsidRDefault="007C0D28" w:rsidP="00515665">
            <w:r w:rsidRPr="00922016">
              <w:rPr>
                <w:bCs/>
              </w:rPr>
              <w:t>23</w:t>
            </w:r>
          </w:p>
        </w:tc>
        <w:tc>
          <w:tcPr>
            <w:tcW w:w="0" w:type="auto"/>
          </w:tcPr>
          <w:p w14:paraId="3F3A6E3B" w14:textId="77777777" w:rsidR="007C0D28" w:rsidRPr="00922016" w:rsidRDefault="007C0D28" w:rsidP="00515665">
            <w:r w:rsidRPr="00922016">
              <w:t>Vanderwaltozyma polyspora</w:t>
            </w:r>
          </w:p>
        </w:tc>
        <w:tc>
          <w:tcPr>
            <w:tcW w:w="0" w:type="auto"/>
          </w:tcPr>
          <w:p w14:paraId="3FA3AF97" w14:textId="77777777" w:rsidR="007C0D28" w:rsidRPr="00922016" w:rsidRDefault="007C0D28" w:rsidP="00515665">
            <w:r w:rsidRPr="00922016">
              <w:t>Saccharomycotina</w:t>
            </w:r>
          </w:p>
        </w:tc>
        <w:tc>
          <w:tcPr>
            <w:tcW w:w="0" w:type="auto"/>
          </w:tcPr>
          <w:p w14:paraId="05940BC0" w14:textId="77777777" w:rsidR="007C0D28" w:rsidRPr="00922016" w:rsidRDefault="007C0D28" w:rsidP="00515665">
            <w:r w:rsidRPr="00922016">
              <w:t>fungi</w:t>
            </w:r>
          </w:p>
        </w:tc>
      </w:tr>
      <w:tr w:rsidR="007C0D28" w:rsidRPr="00922016" w14:paraId="3AB7AB02" w14:textId="77777777" w:rsidTr="002E4524">
        <w:tc>
          <w:tcPr>
            <w:tcW w:w="0" w:type="auto"/>
          </w:tcPr>
          <w:p w14:paraId="03D6F67A" w14:textId="77777777" w:rsidR="007C0D28" w:rsidRPr="00922016" w:rsidRDefault="007C0D28" w:rsidP="00515665">
            <w:r w:rsidRPr="00922016">
              <w:rPr>
                <w:bCs/>
              </w:rPr>
              <w:t>24</w:t>
            </w:r>
          </w:p>
        </w:tc>
        <w:tc>
          <w:tcPr>
            <w:tcW w:w="0" w:type="auto"/>
          </w:tcPr>
          <w:p w14:paraId="52A03B6C" w14:textId="77777777" w:rsidR="007C0D28" w:rsidRPr="00922016" w:rsidRDefault="007C0D28" w:rsidP="00515665">
            <w:r w:rsidRPr="00922016">
              <w:t>Yarrowia lipolytica</w:t>
            </w:r>
          </w:p>
        </w:tc>
        <w:tc>
          <w:tcPr>
            <w:tcW w:w="0" w:type="auto"/>
          </w:tcPr>
          <w:p w14:paraId="68148F39" w14:textId="77777777" w:rsidR="007C0D28" w:rsidRPr="00922016" w:rsidRDefault="007C0D28" w:rsidP="00515665">
            <w:r w:rsidRPr="00922016">
              <w:t>Saccharomycotina</w:t>
            </w:r>
          </w:p>
        </w:tc>
        <w:tc>
          <w:tcPr>
            <w:tcW w:w="0" w:type="auto"/>
          </w:tcPr>
          <w:p w14:paraId="77C77A9C" w14:textId="77777777" w:rsidR="007C0D28" w:rsidRPr="00922016" w:rsidRDefault="007C0D28" w:rsidP="00515665">
            <w:r w:rsidRPr="00922016">
              <w:t>fungi</w:t>
            </w:r>
          </w:p>
        </w:tc>
      </w:tr>
      <w:tr w:rsidR="007C0D28" w:rsidRPr="00922016" w14:paraId="2CC335B8" w14:textId="77777777" w:rsidTr="002E4524">
        <w:tc>
          <w:tcPr>
            <w:tcW w:w="0" w:type="auto"/>
          </w:tcPr>
          <w:p w14:paraId="33283AC7" w14:textId="77777777" w:rsidR="007C0D28" w:rsidRPr="00922016" w:rsidRDefault="007C0D28" w:rsidP="00515665">
            <w:r w:rsidRPr="00922016">
              <w:rPr>
                <w:bCs/>
              </w:rPr>
              <w:t>25</w:t>
            </w:r>
          </w:p>
        </w:tc>
        <w:tc>
          <w:tcPr>
            <w:tcW w:w="0" w:type="auto"/>
          </w:tcPr>
          <w:p w14:paraId="7062A877" w14:textId="77777777" w:rsidR="007C0D28" w:rsidRPr="00922016" w:rsidRDefault="007C0D28" w:rsidP="00515665">
            <w:r w:rsidRPr="00922016">
              <w:t>Zygosaccharomyces rouxii</w:t>
            </w:r>
          </w:p>
        </w:tc>
        <w:tc>
          <w:tcPr>
            <w:tcW w:w="0" w:type="auto"/>
          </w:tcPr>
          <w:p w14:paraId="13E5C23D" w14:textId="77777777" w:rsidR="007C0D28" w:rsidRPr="00922016" w:rsidRDefault="007C0D28" w:rsidP="00515665">
            <w:r w:rsidRPr="00922016">
              <w:t>Saccharomycotina</w:t>
            </w:r>
          </w:p>
        </w:tc>
        <w:tc>
          <w:tcPr>
            <w:tcW w:w="0" w:type="auto"/>
          </w:tcPr>
          <w:p w14:paraId="70594BF0" w14:textId="77777777" w:rsidR="007C0D28" w:rsidRPr="00922016" w:rsidRDefault="007C0D28" w:rsidP="00515665">
            <w:r w:rsidRPr="00922016">
              <w:t>fungi</w:t>
            </w:r>
          </w:p>
        </w:tc>
      </w:tr>
      <w:tr w:rsidR="007C0D28" w:rsidRPr="00922016" w14:paraId="561A5C6F" w14:textId="77777777" w:rsidTr="002E4524">
        <w:tc>
          <w:tcPr>
            <w:tcW w:w="0" w:type="auto"/>
          </w:tcPr>
          <w:p w14:paraId="57F08D50" w14:textId="77777777" w:rsidR="007C0D28" w:rsidRPr="00922016" w:rsidRDefault="007C0D28" w:rsidP="00515665">
            <w:r w:rsidRPr="00922016">
              <w:rPr>
                <w:bCs/>
              </w:rPr>
              <w:t>26</w:t>
            </w:r>
          </w:p>
        </w:tc>
        <w:tc>
          <w:tcPr>
            <w:tcW w:w="0" w:type="auto"/>
          </w:tcPr>
          <w:p w14:paraId="7BC56D82" w14:textId="77777777" w:rsidR="007C0D28" w:rsidRPr="00922016" w:rsidRDefault="007C0D28" w:rsidP="00515665">
            <w:r w:rsidRPr="00922016">
              <w:t>Acidomyces richmondensis</w:t>
            </w:r>
          </w:p>
        </w:tc>
        <w:tc>
          <w:tcPr>
            <w:tcW w:w="0" w:type="auto"/>
          </w:tcPr>
          <w:p w14:paraId="6007006C" w14:textId="77777777" w:rsidR="007C0D28" w:rsidRPr="00922016" w:rsidRDefault="007C0D28" w:rsidP="00515665">
            <w:r w:rsidRPr="00922016">
              <w:t>Pezizomycotina</w:t>
            </w:r>
          </w:p>
        </w:tc>
        <w:tc>
          <w:tcPr>
            <w:tcW w:w="0" w:type="auto"/>
          </w:tcPr>
          <w:p w14:paraId="07A8142B" w14:textId="77777777" w:rsidR="007C0D28" w:rsidRPr="00922016" w:rsidRDefault="007C0D28" w:rsidP="00515665">
            <w:r w:rsidRPr="00922016">
              <w:t>fungi</w:t>
            </w:r>
          </w:p>
        </w:tc>
      </w:tr>
      <w:tr w:rsidR="007C0D28" w:rsidRPr="00922016" w14:paraId="4F15C195" w14:textId="77777777" w:rsidTr="002E4524">
        <w:tc>
          <w:tcPr>
            <w:tcW w:w="0" w:type="auto"/>
          </w:tcPr>
          <w:p w14:paraId="4C58EB9C" w14:textId="77777777" w:rsidR="007C0D28" w:rsidRPr="00922016" w:rsidRDefault="007C0D28" w:rsidP="00515665">
            <w:r w:rsidRPr="00922016">
              <w:rPr>
                <w:bCs/>
              </w:rPr>
              <w:t>27</w:t>
            </w:r>
          </w:p>
        </w:tc>
        <w:tc>
          <w:tcPr>
            <w:tcW w:w="0" w:type="auto"/>
          </w:tcPr>
          <w:p w14:paraId="4506DED2" w14:textId="77777777" w:rsidR="007C0D28" w:rsidRPr="00922016" w:rsidRDefault="007C0D28" w:rsidP="00515665">
            <w:r w:rsidRPr="00922016">
              <w:t>Aulographum hederae</w:t>
            </w:r>
          </w:p>
        </w:tc>
        <w:tc>
          <w:tcPr>
            <w:tcW w:w="0" w:type="auto"/>
          </w:tcPr>
          <w:p w14:paraId="339EFDC0" w14:textId="77777777" w:rsidR="007C0D28" w:rsidRPr="00922016" w:rsidRDefault="007C0D28" w:rsidP="00515665">
            <w:r w:rsidRPr="00922016">
              <w:t>Pezizomycotina</w:t>
            </w:r>
          </w:p>
        </w:tc>
        <w:tc>
          <w:tcPr>
            <w:tcW w:w="0" w:type="auto"/>
          </w:tcPr>
          <w:p w14:paraId="757971F5" w14:textId="77777777" w:rsidR="007C0D28" w:rsidRPr="00922016" w:rsidRDefault="007C0D28" w:rsidP="00515665">
            <w:r w:rsidRPr="00922016">
              <w:t>fungi</w:t>
            </w:r>
          </w:p>
        </w:tc>
      </w:tr>
      <w:tr w:rsidR="007C0D28" w:rsidRPr="00922016" w14:paraId="6C10FC03" w14:textId="77777777" w:rsidTr="002E4524">
        <w:tc>
          <w:tcPr>
            <w:tcW w:w="0" w:type="auto"/>
          </w:tcPr>
          <w:p w14:paraId="10B05B75" w14:textId="77777777" w:rsidR="007C0D28" w:rsidRPr="00922016" w:rsidRDefault="007C0D28" w:rsidP="00515665">
            <w:r w:rsidRPr="00922016">
              <w:rPr>
                <w:bCs/>
              </w:rPr>
              <w:t>28</w:t>
            </w:r>
          </w:p>
        </w:tc>
        <w:tc>
          <w:tcPr>
            <w:tcW w:w="0" w:type="auto"/>
          </w:tcPr>
          <w:p w14:paraId="2323818A" w14:textId="77777777" w:rsidR="007C0D28" w:rsidRPr="00922016" w:rsidRDefault="007C0D28" w:rsidP="00515665">
            <w:r w:rsidRPr="00922016">
              <w:t>Baudoinia compniacensis uamh 10762</w:t>
            </w:r>
          </w:p>
        </w:tc>
        <w:tc>
          <w:tcPr>
            <w:tcW w:w="0" w:type="auto"/>
          </w:tcPr>
          <w:p w14:paraId="242D5F0E" w14:textId="77777777" w:rsidR="007C0D28" w:rsidRPr="00922016" w:rsidRDefault="007C0D28" w:rsidP="00515665">
            <w:r w:rsidRPr="00922016">
              <w:t>Pezizomycotina</w:t>
            </w:r>
          </w:p>
        </w:tc>
        <w:tc>
          <w:tcPr>
            <w:tcW w:w="0" w:type="auto"/>
          </w:tcPr>
          <w:p w14:paraId="7BA46058" w14:textId="77777777" w:rsidR="007C0D28" w:rsidRPr="00922016" w:rsidRDefault="007C0D28" w:rsidP="00515665">
            <w:r w:rsidRPr="00922016">
              <w:t>fungi</w:t>
            </w:r>
          </w:p>
        </w:tc>
      </w:tr>
      <w:tr w:rsidR="007C0D28" w:rsidRPr="00922016" w14:paraId="501CD02D" w14:textId="77777777" w:rsidTr="002E4524">
        <w:tc>
          <w:tcPr>
            <w:tcW w:w="0" w:type="auto"/>
          </w:tcPr>
          <w:p w14:paraId="62A0FC98" w14:textId="77777777" w:rsidR="007C0D28" w:rsidRPr="00922016" w:rsidRDefault="007C0D28" w:rsidP="00515665">
            <w:r w:rsidRPr="00922016">
              <w:rPr>
                <w:bCs/>
              </w:rPr>
              <w:t>29</w:t>
            </w:r>
          </w:p>
        </w:tc>
        <w:tc>
          <w:tcPr>
            <w:tcW w:w="0" w:type="auto"/>
          </w:tcPr>
          <w:p w14:paraId="10C85992" w14:textId="77777777" w:rsidR="007C0D28" w:rsidRPr="00922016" w:rsidRDefault="007C0D28" w:rsidP="00515665">
            <w:r w:rsidRPr="00922016">
              <w:t>Botryosphaeria dothidea</w:t>
            </w:r>
          </w:p>
        </w:tc>
        <w:tc>
          <w:tcPr>
            <w:tcW w:w="0" w:type="auto"/>
          </w:tcPr>
          <w:p w14:paraId="7120F2A7" w14:textId="77777777" w:rsidR="007C0D28" w:rsidRPr="00922016" w:rsidRDefault="007C0D28" w:rsidP="00515665">
            <w:r w:rsidRPr="00922016">
              <w:t>Pezizomycotina</w:t>
            </w:r>
          </w:p>
        </w:tc>
        <w:tc>
          <w:tcPr>
            <w:tcW w:w="0" w:type="auto"/>
          </w:tcPr>
          <w:p w14:paraId="1809EEDA" w14:textId="77777777" w:rsidR="007C0D28" w:rsidRPr="00922016" w:rsidRDefault="007C0D28" w:rsidP="00515665">
            <w:r w:rsidRPr="00922016">
              <w:t>fungi</w:t>
            </w:r>
          </w:p>
        </w:tc>
      </w:tr>
      <w:tr w:rsidR="007C0D28" w:rsidRPr="00922016" w14:paraId="233ADF7B" w14:textId="77777777" w:rsidTr="002E4524">
        <w:tc>
          <w:tcPr>
            <w:tcW w:w="0" w:type="auto"/>
          </w:tcPr>
          <w:p w14:paraId="7C6B23EA" w14:textId="77777777" w:rsidR="007C0D28" w:rsidRPr="00922016" w:rsidRDefault="007C0D28" w:rsidP="00515665">
            <w:r w:rsidRPr="00922016">
              <w:rPr>
                <w:bCs/>
              </w:rPr>
              <w:t>30</w:t>
            </w:r>
          </w:p>
        </w:tc>
        <w:tc>
          <w:tcPr>
            <w:tcW w:w="0" w:type="auto"/>
          </w:tcPr>
          <w:p w14:paraId="00C4F6DF" w14:textId="77777777" w:rsidR="007C0D28" w:rsidRPr="00922016" w:rsidRDefault="007C0D28" w:rsidP="00515665">
            <w:r w:rsidRPr="00922016">
              <w:t>Cenococcum geophilum 1.58</w:t>
            </w:r>
          </w:p>
        </w:tc>
        <w:tc>
          <w:tcPr>
            <w:tcW w:w="0" w:type="auto"/>
          </w:tcPr>
          <w:p w14:paraId="1F3F88DA" w14:textId="77777777" w:rsidR="007C0D28" w:rsidRPr="00922016" w:rsidRDefault="007C0D28" w:rsidP="00515665">
            <w:r w:rsidRPr="00922016">
              <w:t>Pezizomycotina</w:t>
            </w:r>
          </w:p>
        </w:tc>
        <w:tc>
          <w:tcPr>
            <w:tcW w:w="0" w:type="auto"/>
          </w:tcPr>
          <w:p w14:paraId="6371E3BE" w14:textId="77777777" w:rsidR="007C0D28" w:rsidRPr="00922016" w:rsidRDefault="007C0D28" w:rsidP="00515665">
            <w:r w:rsidRPr="00922016">
              <w:t>fungi</w:t>
            </w:r>
          </w:p>
        </w:tc>
      </w:tr>
      <w:tr w:rsidR="007C0D28" w:rsidRPr="00922016" w14:paraId="6D1799CE" w14:textId="77777777" w:rsidTr="002E4524">
        <w:tc>
          <w:tcPr>
            <w:tcW w:w="0" w:type="auto"/>
          </w:tcPr>
          <w:p w14:paraId="249C3F9C" w14:textId="77777777" w:rsidR="007C0D28" w:rsidRPr="00922016" w:rsidRDefault="007C0D28" w:rsidP="00515665">
            <w:r w:rsidRPr="00922016">
              <w:rPr>
                <w:bCs/>
              </w:rPr>
              <w:t>31</w:t>
            </w:r>
          </w:p>
        </w:tc>
        <w:tc>
          <w:tcPr>
            <w:tcW w:w="0" w:type="auto"/>
          </w:tcPr>
          <w:p w14:paraId="718C0277" w14:textId="77777777" w:rsidR="007C0D28" w:rsidRPr="00922016" w:rsidRDefault="007C0D28" w:rsidP="00515665">
            <w:r w:rsidRPr="00922016">
              <w:t>Cladonia grayi</w:t>
            </w:r>
          </w:p>
        </w:tc>
        <w:tc>
          <w:tcPr>
            <w:tcW w:w="0" w:type="auto"/>
          </w:tcPr>
          <w:p w14:paraId="234794FB" w14:textId="77777777" w:rsidR="007C0D28" w:rsidRPr="00922016" w:rsidRDefault="007C0D28" w:rsidP="00515665">
            <w:r w:rsidRPr="00922016">
              <w:t>Pezizomycotina</w:t>
            </w:r>
          </w:p>
        </w:tc>
        <w:tc>
          <w:tcPr>
            <w:tcW w:w="0" w:type="auto"/>
          </w:tcPr>
          <w:p w14:paraId="0C2B1D81" w14:textId="77777777" w:rsidR="007C0D28" w:rsidRPr="00922016" w:rsidRDefault="007C0D28" w:rsidP="00515665">
            <w:r w:rsidRPr="00922016">
              <w:t>fungi</w:t>
            </w:r>
          </w:p>
        </w:tc>
      </w:tr>
      <w:tr w:rsidR="007C0D28" w:rsidRPr="00922016" w14:paraId="2A339291" w14:textId="77777777" w:rsidTr="002E4524">
        <w:tc>
          <w:tcPr>
            <w:tcW w:w="0" w:type="auto"/>
          </w:tcPr>
          <w:p w14:paraId="3D7459AA" w14:textId="77777777" w:rsidR="007C0D28" w:rsidRPr="00922016" w:rsidRDefault="007C0D28" w:rsidP="00515665">
            <w:r w:rsidRPr="00922016">
              <w:rPr>
                <w:bCs/>
              </w:rPr>
              <w:t>32</w:t>
            </w:r>
          </w:p>
        </w:tc>
        <w:tc>
          <w:tcPr>
            <w:tcW w:w="0" w:type="auto"/>
          </w:tcPr>
          <w:p w14:paraId="34965115" w14:textId="77777777" w:rsidR="007C0D28" w:rsidRPr="00922016" w:rsidRDefault="007C0D28" w:rsidP="00515665">
            <w:r w:rsidRPr="00922016">
              <w:t>Cochliobolus carbonum 26-r-13</w:t>
            </w:r>
          </w:p>
        </w:tc>
        <w:tc>
          <w:tcPr>
            <w:tcW w:w="0" w:type="auto"/>
          </w:tcPr>
          <w:p w14:paraId="05B17251" w14:textId="77777777" w:rsidR="007C0D28" w:rsidRPr="00922016" w:rsidRDefault="007C0D28" w:rsidP="00515665">
            <w:r w:rsidRPr="00922016">
              <w:t>Pezizomycotina</w:t>
            </w:r>
          </w:p>
        </w:tc>
        <w:tc>
          <w:tcPr>
            <w:tcW w:w="0" w:type="auto"/>
          </w:tcPr>
          <w:p w14:paraId="037B3F2F" w14:textId="77777777" w:rsidR="007C0D28" w:rsidRPr="00922016" w:rsidRDefault="007C0D28" w:rsidP="00515665">
            <w:r w:rsidRPr="00922016">
              <w:t>fungi</w:t>
            </w:r>
          </w:p>
        </w:tc>
      </w:tr>
      <w:tr w:rsidR="007C0D28" w:rsidRPr="00922016" w14:paraId="602B401F" w14:textId="77777777" w:rsidTr="002E4524">
        <w:tc>
          <w:tcPr>
            <w:tcW w:w="0" w:type="auto"/>
          </w:tcPr>
          <w:p w14:paraId="178A89C3" w14:textId="77777777" w:rsidR="007C0D28" w:rsidRPr="00922016" w:rsidRDefault="007C0D28" w:rsidP="00515665">
            <w:r w:rsidRPr="00922016">
              <w:rPr>
                <w:bCs/>
              </w:rPr>
              <w:t>33</w:t>
            </w:r>
          </w:p>
        </w:tc>
        <w:tc>
          <w:tcPr>
            <w:tcW w:w="0" w:type="auto"/>
          </w:tcPr>
          <w:p w14:paraId="2EFDE2CD" w14:textId="77777777" w:rsidR="007C0D28" w:rsidRPr="00922016" w:rsidRDefault="007C0D28" w:rsidP="00515665">
            <w:r w:rsidRPr="00922016">
              <w:t>Cochliobolus heterostrophus c5 3332</w:t>
            </w:r>
          </w:p>
        </w:tc>
        <w:tc>
          <w:tcPr>
            <w:tcW w:w="0" w:type="auto"/>
          </w:tcPr>
          <w:p w14:paraId="5CF2AC03" w14:textId="77777777" w:rsidR="007C0D28" w:rsidRPr="00922016" w:rsidRDefault="007C0D28" w:rsidP="00515665">
            <w:r w:rsidRPr="00922016">
              <w:t>Pezizomycotina</w:t>
            </w:r>
          </w:p>
        </w:tc>
        <w:tc>
          <w:tcPr>
            <w:tcW w:w="0" w:type="auto"/>
          </w:tcPr>
          <w:p w14:paraId="64BDCB40" w14:textId="77777777" w:rsidR="007C0D28" w:rsidRPr="00922016" w:rsidRDefault="007C0D28" w:rsidP="00515665">
            <w:r w:rsidRPr="00922016">
              <w:t>fungi</w:t>
            </w:r>
          </w:p>
        </w:tc>
      </w:tr>
      <w:tr w:rsidR="007C0D28" w:rsidRPr="00922016" w14:paraId="5DBB1B7D" w14:textId="77777777" w:rsidTr="002E4524">
        <w:tc>
          <w:tcPr>
            <w:tcW w:w="0" w:type="auto"/>
          </w:tcPr>
          <w:p w14:paraId="7647D859" w14:textId="77777777" w:rsidR="007C0D28" w:rsidRPr="00922016" w:rsidRDefault="007C0D28" w:rsidP="00515665">
            <w:r w:rsidRPr="00922016">
              <w:rPr>
                <w:bCs/>
              </w:rPr>
              <w:t>34</w:t>
            </w:r>
          </w:p>
        </w:tc>
        <w:tc>
          <w:tcPr>
            <w:tcW w:w="0" w:type="auto"/>
          </w:tcPr>
          <w:p w14:paraId="6D572F84" w14:textId="77777777" w:rsidR="007C0D28" w:rsidRPr="00922016" w:rsidRDefault="007C0D28" w:rsidP="00515665">
            <w:r w:rsidRPr="00922016">
              <w:t>Cochliobolus heterostrophus c5 5759</w:t>
            </w:r>
          </w:p>
        </w:tc>
        <w:tc>
          <w:tcPr>
            <w:tcW w:w="0" w:type="auto"/>
          </w:tcPr>
          <w:p w14:paraId="44C6BB50" w14:textId="77777777" w:rsidR="007C0D28" w:rsidRPr="00922016" w:rsidRDefault="007C0D28" w:rsidP="00515665">
            <w:r w:rsidRPr="00922016">
              <w:t>Pezizomycotina</w:t>
            </w:r>
          </w:p>
        </w:tc>
        <w:tc>
          <w:tcPr>
            <w:tcW w:w="0" w:type="auto"/>
          </w:tcPr>
          <w:p w14:paraId="170CB652" w14:textId="77777777" w:rsidR="007C0D28" w:rsidRPr="00922016" w:rsidRDefault="007C0D28" w:rsidP="00515665">
            <w:r w:rsidRPr="00922016">
              <w:t>fungi</w:t>
            </w:r>
          </w:p>
        </w:tc>
      </w:tr>
      <w:tr w:rsidR="007C0D28" w:rsidRPr="00922016" w14:paraId="24D2326D" w14:textId="77777777" w:rsidTr="002E4524">
        <w:tc>
          <w:tcPr>
            <w:tcW w:w="0" w:type="auto"/>
          </w:tcPr>
          <w:p w14:paraId="6E1A70FC" w14:textId="77777777" w:rsidR="007C0D28" w:rsidRPr="00922016" w:rsidRDefault="007C0D28" w:rsidP="00515665">
            <w:r w:rsidRPr="00922016">
              <w:rPr>
                <w:bCs/>
              </w:rPr>
              <w:t>35</w:t>
            </w:r>
          </w:p>
        </w:tc>
        <w:tc>
          <w:tcPr>
            <w:tcW w:w="0" w:type="auto"/>
          </w:tcPr>
          <w:p w14:paraId="0B12D48A" w14:textId="77777777" w:rsidR="007C0D28" w:rsidRPr="00922016" w:rsidRDefault="007C0D28" w:rsidP="00515665">
            <w:r w:rsidRPr="00922016">
              <w:t>Cochliobolus lunatus m118</w:t>
            </w:r>
          </w:p>
        </w:tc>
        <w:tc>
          <w:tcPr>
            <w:tcW w:w="0" w:type="auto"/>
          </w:tcPr>
          <w:p w14:paraId="6C707351" w14:textId="77777777" w:rsidR="007C0D28" w:rsidRPr="00922016" w:rsidRDefault="007C0D28" w:rsidP="00515665">
            <w:r w:rsidRPr="00922016">
              <w:t>Pezizomycotina</w:t>
            </w:r>
          </w:p>
        </w:tc>
        <w:tc>
          <w:tcPr>
            <w:tcW w:w="0" w:type="auto"/>
          </w:tcPr>
          <w:p w14:paraId="3104EBAE" w14:textId="77777777" w:rsidR="007C0D28" w:rsidRPr="00922016" w:rsidRDefault="007C0D28" w:rsidP="00515665">
            <w:r w:rsidRPr="00922016">
              <w:t>fungi</w:t>
            </w:r>
          </w:p>
        </w:tc>
      </w:tr>
      <w:tr w:rsidR="007C0D28" w:rsidRPr="00922016" w14:paraId="132F50B2" w14:textId="77777777" w:rsidTr="002E4524">
        <w:tc>
          <w:tcPr>
            <w:tcW w:w="0" w:type="auto"/>
          </w:tcPr>
          <w:p w14:paraId="2EE54CA0" w14:textId="77777777" w:rsidR="007C0D28" w:rsidRPr="00922016" w:rsidRDefault="007C0D28" w:rsidP="00515665">
            <w:r w:rsidRPr="00922016">
              <w:rPr>
                <w:bCs/>
              </w:rPr>
              <w:t>36</w:t>
            </w:r>
          </w:p>
        </w:tc>
        <w:tc>
          <w:tcPr>
            <w:tcW w:w="0" w:type="auto"/>
          </w:tcPr>
          <w:p w14:paraId="3C76BA82" w14:textId="77777777" w:rsidR="007C0D28" w:rsidRPr="00922016" w:rsidRDefault="007C0D28" w:rsidP="00515665">
            <w:r w:rsidRPr="00922016">
              <w:t>Cochliobolus miyabeanus atcc 44560</w:t>
            </w:r>
          </w:p>
        </w:tc>
        <w:tc>
          <w:tcPr>
            <w:tcW w:w="0" w:type="auto"/>
          </w:tcPr>
          <w:p w14:paraId="31DDE81E" w14:textId="77777777" w:rsidR="007C0D28" w:rsidRPr="00922016" w:rsidRDefault="007C0D28" w:rsidP="00515665">
            <w:r w:rsidRPr="00922016">
              <w:t>Pezizomycotina</w:t>
            </w:r>
          </w:p>
        </w:tc>
        <w:tc>
          <w:tcPr>
            <w:tcW w:w="0" w:type="auto"/>
          </w:tcPr>
          <w:p w14:paraId="291E870A" w14:textId="77777777" w:rsidR="007C0D28" w:rsidRPr="00922016" w:rsidRDefault="007C0D28" w:rsidP="00515665">
            <w:r w:rsidRPr="00922016">
              <w:t>fungi</w:t>
            </w:r>
          </w:p>
        </w:tc>
      </w:tr>
      <w:tr w:rsidR="007C0D28" w:rsidRPr="00922016" w14:paraId="3E8CFF49" w14:textId="77777777" w:rsidTr="002E4524">
        <w:tc>
          <w:tcPr>
            <w:tcW w:w="0" w:type="auto"/>
          </w:tcPr>
          <w:p w14:paraId="193769C6" w14:textId="77777777" w:rsidR="007C0D28" w:rsidRPr="00922016" w:rsidRDefault="007C0D28" w:rsidP="00515665">
            <w:r w:rsidRPr="00922016">
              <w:rPr>
                <w:bCs/>
              </w:rPr>
              <w:t>37</w:t>
            </w:r>
          </w:p>
        </w:tc>
        <w:tc>
          <w:tcPr>
            <w:tcW w:w="0" w:type="auto"/>
          </w:tcPr>
          <w:p w14:paraId="51A1046F" w14:textId="77777777" w:rsidR="007C0D28" w:rsidRPr="00922016" w:rsidRDefault="007C0D28" w:rsidP="00515665">
            <w:r w:rsidRPr="00922016">
              <w:t>Cochliobolus victoriae fi3</w:t>
            </w:r>
          </w:p>
        </w:tc>
        <w:tc>
          <w:tcPr>
            <w:tcW w:w="0" w:type="auto"/>
          </w:tcPr>
          <w:p w14:paraId="2933EB12" w14:textId="77777777" w:rsidR="007C0D28" w:rsidRPr="00922016" w:rsidRDefault="007C0D28" w:rsidP="00515665">
            <w:r w:rsidRPr="00922016">
              <w:t>Pezizomycotina</w:t>
            </w:r>
          </w:p>
        </w:tc>
        <w:tc>
          <w:tcPr>
            <w:tcW w:w="0" w:type="auto"/>
          </w:tcPr>
          <w:p w14:paraId="47CDD5B9" w14:textId="77777777" w:rsidR="007C0D28" w:rsidRPr="00922016" w:rsidRDefault="007C0D28" w:rsidP="00515665">
            <w:r w:rsidRPr="00922016">
              <w:t>fungi</w:t>
            </w:r>
          </w:p>
        </w:tc>
      </w:tr>
      <w:tr w:rsidR="007C0D28" w:rsidRPr="00922016" w14:paraId="22D20885" w14:textId="77777777" w:rsidTr="002E4524">
        <w:tc>
          <w:tcPr>
            <w:tcW w:w="0" w:type="auto"/>
          </w:tcPr>
          <w:p w14:paraId="422A6EA2" w14:textId="77777777" w:rsidR="007C0D28" w:rsidRPr="00922016" w:rsidRDefault="007C0D28" w:rsidP="00515665">
            <w:r w:rsidRPr="00922016">
              <w:rPr>
                <w:bCs/>
              </w:rPr>
              <w:t>38</w:t>
            </w:r>
          </w:p>
        </w:tc>
        <w:tc>
          <w:tcPr>
            <w:tcW w:w="0" w:type="auto"/>
          </w:tcPr>
          <w:p w14:paraId="52325E40" w14:textId="77777777" w:rsidR="007C0D28" w:rsidRPr="00922016" w:rsidRDefault="007C0D28" w:rsidP="00515665">
            <w:r w:rsidRPr="00922016">
              <w:t>Cucurbitaria berberidis cbs 394.84</w:t>
            </w:r>
          </w:p>
        </w:tc>
        <w:tc>
          <w:tcPr>
            <w:tcW w:w="0" w:type="auto"/>
          </w:tcPr>
          <w:p w14:paraId="715691FE" w14:textId="77777777" w:rsidR="007C0D28" w:rsidRPr="00922016" w:rsidRDefault="007C0D28" w:rsidP="00515665">
            <w:r w:rsidRPr="00922016">
              <w:t>Pezizomycotina</w:t>
            </w:r>
          </w:p>
        </w:tc>
        <w:tc>
          <w:tcPr>
            <w:tcW w:w="0" w:type="auto"/>
          </w:tcPr>
          <w:p w14:paraId="212BA7D3" w14:textId="77777777" w:rsidR="007C0D28" w:rsidRPr="00922016" w:rsidRDefault="007C0D28" w:rsidP="00515665">
            <w:r w:rsidRPr="00922016">
              <w:t>fungi</w:t>
            </w:r>
          </w:p>
        </w:tc>
      </w:tr>
      <w:tr w:rsidR="007C0D28" w:rsidRPr="00922016" w14:paraId="15C2F827" w14:textId="77777777" w:rsidTr="002E4524">
        <w:tc>
          <w:tcPr>
            <w:tcW w:w="0" w:type="auto"/>
          </w:tcPr>
          <w:p w14:paraId="6E9D9900" w14:textId="77777777" w:rsidR="007C0D28" w:rsidRPr="00922016" w:rsidRDefault="007C0D28" w:rsidP="00515665">
            <w:r w:rsidRPr="00922016">
              <w:rPr>
                <w:bCs/>
              </w:rPr>
              <w:t>39</w:t>
            </w:r>
          </w:p>
        </w:tc>
        <w:tc>
          <w:tcPr>
            <w:tcW w:w="0" w:type="auto"/>
          </w:tcPr>
          <w:p w14:paraId="358B9424" w14:textId="77777777" w:rsidR="007C0D28" w:rsidRPr="00922016" w:rsidRDefault="007C0D28" w:rsidP="00515665">
            <w:r w:rsidRPr="00922016">
              <w:t>Dissoconium aciculare</w:t>
            </w:r>
          </w:p>
        </w:tc>
        <w:tc>
          <w:tcPr>
            <w:tcW w:w="0" w:type="auto"/>
          </w:tcPr>
          <w:p w14:paraId="46BEFD99" w14:textId="77777777" w:rsidR="007C0D28" w:rsidRPr="00922016" w:rsidRDefault="007C0D28" w:rsidP="00515665">
            <w:r w:rsidRPr="00922016">
              <w:t>Pezizomycotina</w:t>
            </w:r>
          </w:p>
        </w:tc>
        <w:tc>
          <w:tcPr>
            <w:tcW w:w="0" w:type="auto"/>
          </w:tcPr>
          <w:p w14:paraId="2813AC3A" w14:textId="77777777" w:rsidR="007C0D28" w:rsidRPr="00922016" w:rsidRDefault="007C0D28" w:rsidP="00515665">
            <w:r w:rsidRPr="00922016">
              <w:t>fungi</w:t>
            </w:r>
          </w:p>
        </w:tc>
      </w:tr>
      <w:tr w:rsidR="007C0D28" w:rsidRPr="00922016" w14:paraId="4D9126A5" w14:textId="77777777" w:rsidTr="002E4524">
        <w:tc>
          <w:tcPr>
            <w:tcW w:w="0" w:type="auto"/>
          </w:tcPr>
          <w:p w14:paraId="73B6A3CA" w14:textId="77777777" w:rsidR="007C0D28" w:rsidRPr="00922016" w:rsidRDefault="007C0D28" w:rsidP="00515665">
            <w:r w:rsidRPr="00922016">
              <w:rPr>
                <w:bCs/>
              </w:rPr>
              <w:t>40</w:t>
            </w:r>
          </w:p>
        </w:tc>
        <w:tc>
          <w:tcPr>
            <w:tcW w:w="0" w:type="auto"/>
          </w:tcPr>
          <w:p w14:paraId="34B3AE35" w14:textId="77777777" w:rsidR="007C0D28" w:rsidRPr="00922016" w:rsidRDefault="007C0D28" w:rsidP="00515665">
            <w:r w:rsidRPr="00922016">
              <w:t>Dothistroma septosporum nze10</w:t>
            </w:r>
          </w:p>
        </w:tc>
        <w:tc>
          <w:tcPr>
            <w:tcW w:w="0" w:type="auto"/>
          </w:tcPr>
          <w:p w14:paraId="6C2EF63A" w14:textId="77777777" w:rsidR="007C0D28" w:rsidRPr="00922016" w:rsidRDefault="007C0D28" w:rsidP="00515665">
            <w:r w:rsidRPr="00922016">
              <w:t>Pezizomycotina</w:t>
            </w:r>
          </w:p>
        </w:tc>
        <w:tc>
          <w:tcPr>
            <w:tcW w:w="0" w:type="auto"/>
          </w:tcPr>
          <w:p w14:paraId="60A8FA24" w14:textId="77777777" w:rsidR="007C0D28" w:rsidRPr="00922016" w:rsidRDefault="007C0D28" w:rsidP="00515665">
            <w:r w:rsidRPr="00922016">
              <w:t>fungi</w:t>
            </w:r>
          </w:p>
        </w:tc>
      </w:tr>
      <w:tr w:rsidR="007C0D28" w:rsidRPr="00922016" w14:paraId="74E21FEA" w14:textId="77777777" w:rsidTr="002E4524">
        <w:tc>
          <w:tcPr>
            <w:tcW w:w="0" w:type="auto"/>
          </w:tcPr>
          <w:p w14:paraId="5484738A" w14:textId="77777777" w:rsidR="007C0D28" w:rsidRPr="00922016" w:rsidRDefault="007C0D28" w:rsidP="00515665">
            <w:r w:rsidRPr="00922016">
              <w:rPr>
                <w:bCs/>
              </w:rPr>
              <w:t>41</w:t>
            </w:r>
          </w:p>
        </w:tc>
        <w:tc>
          <w:tcPr>
            <w:tcW w:w="0" w:type="auto"/>
          </w:tcPr>
          <w:p w14:paraId="615E02FE" w14:textId="77777777" w:rsidR="007C0D28" w:rsidRPr="00922016" w:rsidRDefault="007C0D28" w:rsidP="00515665">
            <w:r w:rsidRPr="00922016">
              <w:t>Dothidotthia symphoricarpi</w:t>
            </w:r>
          </w:p>
        </w:tc>
        <w:tc>
          <w:tcPr>
            <w:tcW w:w="0" w:type="auto"/>
          </w:tcPr>
          <w:p w14:paraId="6EA5A4B6" w14:textId="77777777" w:rsidR="007C0D28" w:rsidRPr="00922016" w:rsidRDefault="007C0D28" w:rsidP="00515665">
            <w:r w:rsidRPr="00922016">
              <w:t>Pezizomycotina</w:t>
            </w:r>
          </w:p>
        </w:tc>
        <w:tc>
          <w:tcPr>
            <w:tcW w:w="0" w:type="auto"/>
          </w:tcPr>
          <w:p w14:paraId="63ACBD2C" w14:textId="77777777" w:rsidR="007C0D28" w:rsidRPr="00922016" w:rsidRDefault="007C0D28" w:rsidP="00515665">
            <w:r w:rsidRPr="00922016">
              <w:t>fungi</w:t>
            </w:r>
          </w:p>
        </w:tc>
      </w:tr>
      <w:tr w:rsidR="007C0D28" w:rsidRPr="00922016" w14:paraId="7AA3A3DF" w14:textId="77777777" w:rsidTr="002E4524">
        <w:tc>
          <w:tcPr>
            <w:tcW w:w="0" w:type="auto"/>
          </w:tcPr>
          <w:p w14:paraId="21EF5988" w14:textId="77777777" w:rsidR="007C0D28" w:rsidRPr="00922016" w:rsidRDefault="007C0D28" w:rsidP="00515665">
            <w:r w:rsidRPr="00922016">
              <w:rPr>
                <w:bCs/>
              </w:rPr>
              <w:t>42</w:t>
            </w:r>
          </w:p>
        </w:tc>
        <w:tc>
          <w:tcPr>
            <w:tcW w:w="0" w:type="auto"/>
          </w:tcPr>
          <w:p w14:paraId="23C0A741" w14:textId="77777777" w:rsidR="007C0D28" w:rsidRPr="00922016" w:rsidRDefault="007C0D28" w:rsidP="00515665">
            <w:r w:rsidRPr="00922016">
              <w:t>Hysterium pulicare</w:t>
            </w:r>
          </w:p>
        </w:tc>
        <w:tc>
          <w:tcPr>
            <w:tcW w:w="0" w:type="auto"/>
          </w:tcPr>
          <w:p w14:paraId="30DD22FC" w14:textId="77777777" w:rsidR="007C0D28" w:rsidRPr="00922016" w:rsidRDefault="007C0D28" w:rsidP="00515665">
            <w:r w:rsidRPr="00922016">
              <w:t>Pezizomycotina</w:t>
            </w:r>
          </w:p>
        </w:tc>
        <w:tc>
          <w:tcPr>
            <w:tcW w:w="0" w:type="auto"/>
          </w:tcPr>
          <w:p w14:paraId="2E93E421" w14:textId="77777777" w:rsidR="007C0D28" w:rsidRPr="00922016" w:rsidRDefault="007C0D28" w:rsidP="00515665">
            <w:r w:rsidRPr="00922016">
              <w:t>fungi</w:t>
            </w:r>
          </w:p>
        </w:tc>
      </w:tr>
      <w:tr w:rsidR="007C0D28" w:rsidRPr="00922016" w14:paraId="0A807C3D" w14:textId="77777777" w:rsidTr="002E4524">
        <w:tc>
          <w:tcPr>
            <w:tcW w:w="0" w:type="auto"/>
          </w:tcPr>
          <w:p w14:paraId="72D292B3" w14:textId="77777777" w:rsidR="007C0D28" w:rsidRPr="00922016" w:rsidRDefault="007C0D28" w:rsidP="00515665">
            <w:r w:rsidRPr="00922016">
              <w:rPr>
                <w:bCs/>
              </w:rPr>
              <w:t>43</w:t>
            </w:r>
          </w:p>
        </w:tc>
        <w:tc>
          <w:tcPr>
            <w:tcW w:w="0" w:type="auto"/>
          </w:tcPr>
          <w:p w14:paraId="6E11E5C3" w14:textId="77777777" w:rsidR="007C0D28" w:rsidRPr="00922016" w:rsidRDefault="007C0D28" w:rsidP="00515665">
            <w:r w:rsidRPr="00922016">
              <w:t>Leptosphaeria maculans</w:t>
            </w:r>
          </w:p>
        </w:tc>
        <w:tc>
          <w:tcPr>
            <w:tcW w:w="0" w:type="auto"/>
          </w:tcPr>
          <w:p w14:paraId="3FA86493" w14:textId="77777777" w:rsidR="007C0D28" w:rsidRPr="00922016" w:rsidRDefault="007C0D28" w:rsidP="00515665">
            <w:r w:rsidRPr="00922016">
              <w:t>Pezizomycotina</w:t>
            </w:r>
          </w:p>
        </w:tc>
        <w:tc>
          <w:tcPr>
            <w:tcW w:w="0" w:type="auto"/>
          </w:tcPr>
          <w:p w14:paraId="3A272342" w14:textId="77777777" w:rsidR="007C0D28" w:rsidRPr="00922016" w:rsidRDefault="007C0D28" w:rsidP="00515665">
            <w:r w:rsidRPr="00922016">
              <w:t>fungi</w:t>
            </w:r>
          </w:p>
        </w:tc>
      </w:tr>
      <w:tr w:rsidR="007C0D28" w:rsidRPr="00922016" w14:paraId="66E38FF2" w14:textId="77777777" w:rsidTr="002E4524">
        <w:tc>
          <w:tcPr>
            <w:tcW w:w="0" w:type="auto"/>
          </w:tcPr>
          <w:p w14:paraId="7E2ADACA" w14:textId="77777777" w:rsidR="007C0D28" w:rsidRPr="00922016" w:rsidRDefault="007C0D28" w:rsidP="00515665">
            <w:r w:rsidRPr="00922016">
              <w:rPr>
                <w:bCs/>
              </w:rPr>
              <w:t>44</w:t>
            </w:r>
          </w:p>
        </w:tc>
        <w:tc>
          <w:tcPr>
            <w:tcW w:w="0" w:type="auto"/>
          </w:tcPr>
          <w:p w14:paraId="40B8CFC2" w14:textId="77777777" w:rsidR="007C0D28" w:rsidRPr="00922016" w:rsidRDefault="007C0D28" w:rsidP="00515665">
            <w:r w:rsidRPr="00922016">
              <w:t>Lepidopterella palustris</w:t>
            </w:r>
          </w:p>
        </w:tc>
        <w:tc>
          <w:tcPr>
            <w:tcW w:w="0" w:type="auto"/>
          </w:tcPr>
          <w:p w14:paraId="0D070DDC" w14:textId="77777777" w:rsidR="007C0D28" w:rsidRPr="00922016" w:rsidRDefault="007C0D28" w:rsidP="00515665">
            <w:r w:rsidRPr="00922016">
              <w:t>Pezizomycotina</w:t>
            </w:r>
          </w:p>
        </w:tc>
        <w:tc>
          <w:tcPr>
            <w:tcW w:w="0" w:type="auto"/>
          </w:tcPr>
          <w:p w14:paraId="62AB763B" w14:textId="77777777" w:rsidR="007C0D28" w:rsidRPr="00922016" w:rsidRDefault="007C0D28" w:rsidP="00515665">
            <w:r w:rsidRPr="00922016">
              <w:t>fungi</w:t>
            </w:r>
          </w:p>
        </w:tc>
      </w:tr>
      <w:tr w:rsidR="007C0D28" w:rsidRPr="00922016" w14:paraId="278DA779" w14:textId="77777777" w:rsidTr="002E4524">
        <w:tc>
          <w:tcPr>
            <w:tcW w:w="0" w:type="auto"/>
          </w:tcPr>
          <w:p w14:paraId="431620F0" w14:textId="77777777" w:rsidR="007C0D28" w:rsidRPr="00922016" w:rsidRDefault="007C0D28" w:rsidP="00515665">
            <w:r w:rsidRPr="00922016">
              <w:rPr>
                <w:bCs/>
              </w:rPr>
              <w:t>45</w:t>
            </w:r>
          </w:p>
        </w:tc>
        <w:tc>
          <w:tcPr>
            <w:tcW w:w="0" w:type="auto"/>
          </w:tcPr>
          <w:p w14:paraId="1CEE89CB" w14:textId="77777777" w:rsidR="007C0D28" w:rsidRPr="00922016" w:rsidRDefault="007C0D28" w:rsidP="00515665">
            <w:r w:rsidRPr="00922016">
              <w:t>Lophiostoma macrostomum</w:t>
            </w:r>
          </w:p>
        </w:tc>
        <w:tc>
          <w:tcPr>
            <w:tcW w:w="0" w:type="auto"/>
          </w:tcPr>
          <w:p w14:paraId="0629032C" w14:textId="77777777" w:rsidR="007C0D28" w:rsidRPr="00922016" w:rsidRDefault="007C0D28" w:rsidP="00515665">
            <w:r w:rsidRPr="00922016">
              <w:t>Pezizomycotina</w:t>
            </w:r>
          </w:p>
        </w:tc>
        <w:tc>
          <w:tcPr>
            <w:tcW w:w="0" w:type="auto"/>
          </w:tcPr>
          <w:p w14:paraId="6E6B5AF7" w14:textId="77777777" w:rsidR="007C0D28" w:rsidRPr="00922016" w:rsidRDefault="007C0D28" w:rsidP="00515665">
            <w:r w:rsidRPr="00922016">
              <w:t>fungi</w:t>
            </w:r>
          </w:p>
        </w:tc>
      </w:tr>
      <w:tr w:rsidR="007C0D28" w:rsidRPr="00922016" w14:paraId="209E0F99" w14:textId="77777777" w:rsidTr="002E4524">
        <w:tc>
          <w:tcPr>
            <w:tcW w:w="0" w:type="auto"/>
          </w:tcPr>
          <w:p w14:paraId="005E9C9C" w14:textId="77777777" w:rsidR="007C0D28" w:rsidRPr="00922016" w:rsidRDefault="007C0D28" w:rsidP="00515665">
            <w:r w:rsidRPr="00922016">
              <w:rPr>
                <w:bCs/>
              </w:rPr>
              <w:t>46</w:t>
            </w:r>
          </w:p>
        </w:tc>
        <w:tc>
          <w:tcPr>
            <w:tcW w:w="0" w:type="auto"/>
          </w:tcPr>
          <w:p w14:paraId="5A15DDEA" w14:textId="77777777" w:rsidR="007C0D28" w:rsidRPr="00922016" w:rsidRDefault="007C0D28" w:rsidP="00515665">
            <w:r w:rsidRPr="00922016">
              <w:t>Macrophomina phaseolina ms6</w:t>
            </w:r>
          </w:p>
        </w:tc>
        <w:tc>
          <w:tcPr>
            <w:tcW w:w="0" w:type="auto"/>
          </w:tcPr>
          <w:p w14:paraId="13EF5066" w14:textId="77777777" w:rsidR="007C0D28" w:rsidRPr="00922016" w:rsidRDefault="007C0D28" w:rsidP="00515665">
            <w:r w:rsidRPr="00922016">
              <w:t>Pezizomycotina</w:t>
            </w:r>
          </w:p>
        </w:tc>
        <w:tc>
          <w:tcPr>
            <w:tcW w:w="0" w:type="auto"/>
          </w:tcPr>
          <w:p w14:paraId="5EEC0C3B" w14:textId="77777777" w:rsidR="007C0D28" w:rsidRPr="00922016" w:rsidRDefault="007C0D28" w:rsidP="00515665">
            <w:r w:rsidRPr="00922016">
              <w:t>fungi</w:t>
            </w:r>
          </w:p>
        </w:tc>
      </w:tr>
      <w:tr w:rsidR="007C0D28" w:rsidRPr="00922016" w14:paraId="5AEC78DF" w14:textId="77777777" w:rsidTr="002E4524">
        <w:tc>
          <w:tcPr>
            <w:tcW w:w="0" w:type="auto"/>
          </w:tcPr>
          <w:p w14:paraId="6AC92417" w14:textId="77777777" w:rsidR="007C0D28" w:rsidRPr="00922016" w:rsidRDefault="007C0D28" w:rsidP="00515665">
            <w:r w:rsidRPr="00922016">
              <w:rPr>
                <w:bCs/>
              </w:rPr>
              <w:t>47</w:t>
            </w:r>
          </w:p>
        </w:tc>
        <w:tc>
          <w:tcPr>
            <w:tcW w:w="0" w:type="auto"/>
          </w:tcPr>
          <w:p w14:paraId="1291E442" w14:textId="77777777" w:rsidR="007C0D28" w:rsidRPr="00922016" w:rsidRDefault="007C0D28" w:rsidP="00515665">
            <w:r w:rsidRPr="00922016">
              <w:t>Melanomma pulvis-pyrius</w:t>
            </w:r>
          </w:p>
        </w:tc>
        <w:tc>
          <w:tcPr>
            <w:tcW w:w="0" w:type="auto"/>
          </w:tcPr>
          <w:p w14:paraId="01EE634A" w14:textId="77777777" w:rsidR="007C0D28" w:rsidRPr="00922016" w:rsidRDefault="007C0D28" w:rsidP="00515665">
            <w:r w:rsidRPr="00922016">
              <w:t>Pezizomycotina</w:t>
            </w:r>
          </w:p>
        </w:tc>
        <w:tc>
          <w:tcPr>
            <w:tcW w:w="0" w:type="auto"/>
          </w:tcPr>
          <w:p w14:paraId="3163C0E9" w14:textId="77777777" w:rsidR="007C0D28" w:rsidRPr="00922016" w:rsidRDefault="007C0D28" w:rsidP="00515665">
            <w:r w:rsidRPr="00922016">
              <w:t>fungi</w:t>
            </w:r>
          </w:p>
        </w:tc>
      </w:tr>
      <w:tr w:rsidR="007C0D28" w:rsidRPr="00922016" w14:paraId="2A0E9CB1" w14:textId="77777777" w:rsidTr="002E4524">
        <w:tc>
          <w:tcPr>
            <w:tcW w:w="0" w:type="auto"/>
          </w:tcPr>
          <w:p w14:paraId="3CE5E5C5" w14:textId="77777777" w:rsidR="007C0D28" w:rsidRPr="00922016" w:rsidRDefault="007C0D28" w:rsidP="00515665">
            <w:r w:rsidRPr="00922016">
              <w:rPr>
                <w:bCs/>
              </w:rPr>
              <w:t>48</w:t>
            </w:r>
          </w:p>
        </w:tc>
        <w:tc>
          <w:tcPr>
            <w:tcW w:w="0" w:type="auto"/>
          </w:tcPr>
          <w:p w14:paraId="25BD1F07" w14:textId="77777777" w:rsidR="007C0D28" w:rsidRPr="00922016" w:rsidRDefault="007C0D28" w:rsidP="00515665">
            <w:r w:rsidRPr="00922016">
              <w:t>Myriangium duriaei cbs 260.36</w:t>
            </w:r>
          </w:p>
        </w:tc>
        <w:tc>
          <w:tcPr>
            <w:tcW w:w="0" w:type="auto"/>
          </w:tcPr>
          <w:p w14:paraId="635C23FC" w14:textId="77777777" w:rsidR="007C0D28" w:rsidRPr="00922016" w:rsidRDefault="007C0D28" w:rsidP="00515665">
            <w:r w:rsidRPr="00922016">
              <w:t>Pezizomycotina</w:t>
            </w:r>
          </w:p>
        </w:tc>
        <w:tc>
          <w:tcPr>
            <w:tcW w:w="0" w:type="auto"/>
          </w:tcPr>
          <w:p w14:paraId="60DD6F95" w14:textId="77777777" w:rsidR="007C0D28" w:rsidRPr="00922016" w:rsidRDefault="007C0D28" w:rsidP="00515665">
            <w:r w:rsidRPr="00922016">
              <w:t>fungi</w:t>
            </w:r>
          </w:p>
        </w:tc>
      </w:tr>
      <w:tr w:rsidR="007C0D28" w:rsidRPr="00922016" w14:paraId="184F51EA" w14:textId="77777777" w:rsidTr="002E4524">
        <w:tc>
          <w:tcPr>
            <w:tcW w:w="0" w:type="auto"/>
          </w:tcPr>
          <w:p w14:paraId="0D9E0BEB" w14:textId="77777777" w:rsidR="007C0D28" w:rsidRPr="00922016" w:rsidRDefault="007C0D28" w:rsidP="00515665">
            <w:r w:rsidRPr="00922016">
              <w:rPr>
                <w:bCs/>
              </w:rPr>
              <w:t>49</w:t>
            </w:r>
          </w:p>
        </w:tc>
        <w:tc>
          <w:tcPr>
            <w:tcW w:w="0" w:type="auto"/>
          </w:tcPr>
          <w:p w14:paraId="2DEB6B78" w14:textId="77777777" w:rsidR="007C0D28" w:rsidRPr="00922016" w:rsidRDefault="007C0D28" w:rsidP="00515665">
            <w:r w:rsidRPr="00922016">
              <w:t>Neofusicoccum parvum ucrnp2</w:t>
            </w:r>
          </w:p>
        </w:tc>
        <w:tc>
          <w:tcPr>
            <w:tcW w:w="0" w:type="auto"/>
          </w:tcPr>
          <w:p w14:paraId="3B86A7B3" w14:textId="77777777" w:rsidR="007C0D28" w:rsidRPr="00922016" w:rsidRDefault="007C0D28" w:rsidP="00515665">
            <w:r w:rsidRPr="00922016">
              <w:t>Pezizomycotina</w:t>
            </w:r>
          </w:p>
        </w:tc>
        <w:tc>
          <w:tcPr>
            <w:tcW w:w="0" w:type="auto"/>
          </w:tcPr>
          <w:p w14:paraId="37DC44FC" w14:textId="77777777" w:rsidR="007C0D28" w:rsidRPr="00922016" w:rsidRDefault="007C0D28" w:rsidP="00515665">
            <w:r w:rsidRPr="00922016">
              <w:t>fungi</w:t>
            </w:r>
          </w:p>
        </w:tc>
      </w:tr>
      <w:tr w:rsidR="007C0D28" w:rsidRPr="00922016" w14:paraId="07B2AC00" w14:textId="77777777" w:rsidTr="002E4524">
        <w:tc>
          <w:tcPr>
            <w:tcW w:w="0" w:type="auto"/>
          </w:tcPr>
          <w:p w14:paraId="360633BB" w14:textId="77777777" w:rsidR="007C0D28" w:rsidRPr="00922016" w:rsidRDefault="007C0D28" w:rsidP="00515665">
            <w:r w:rsidRPr="00922016">
              <w:rPr>
                <w:bCs/>
              </w:rPr>
              <w:t>50</w:t>
            </w:r>
          </w:p>
        </w:tc>
        <w:tc>
          <w:tcPr>
            <w:tcW w:w="0" w:type="auto"/>
          </w:tcPr>
          <w:p w14:paraId="16FE5BF5" w14:textId="77777777" w:rsidR="007C0D28" w:rsidRPr="00922016" w:rsidRDefault="007C0D28" w:rsidP="00515665">
            <w:r w:rsidRPr="00922016">
              <w:t>Piedraia hortae</w:t>
            </w:r>
          </w:p>
        </w:tc>
        <w:tc>
          <w:tcPr>
            <w:tcW w:w="0" w:type="auto"/>
          </w:tcPr>
          <w:p w14:paraId="371A791B" w14:textId="77777777" w:rsidR="007C0D28" w:rsidRPr="00922016" w:rsidRDefault="007C0D28" w:rsidP="00515665">
            <w:r w:rsidRPr="00922016">
              <w:t>Pezizomycotina</w:t>
            </w:r>
          </w:p>
        </w:tc>
        <w:tc>
          <w:tcPr>
            <w:tcW w:w="0" w:type="auto"/>
          </w:tcPr>
          <w:p w14:paraId="0DA4D601" w14:textId="77777777" w:rsidR="007C0D28" w:rsidRPr="00922016" w:rsidRDefault="007C0D28" w:rsidP="00515665">
            <w:r w:rsidRPr="00922016">
              <w:t>fungi</w:t>
            </w:r>
          </w:p>
        </w:tc>
      </w:tr>
      <w:tr w:rsidR="007C0D28" w:rsidRPr="00922016" w14:paraId="19BC1633" w14:textId="77777777" w:rsidTr="002E4524">
        <w:tc>
          <w:tcPr>
            <w:tcW w:w="0" w:type="auto"/>
          </w:tcPr>
          <w:p w14:paraId="6C7D21FC" w14:textId="77777777" w:rsidR="007C0D28" w:rsidRPr="00922016" w:rsidRDefault="007C0D28" w:rsidP="00515665">
            <w:r w:rsidRPr="00922016">
              <w:rPr>
                <w:bCs/>
              </w:rPr>
              <w:t>51</w:t>
            </w:r>
          </w:p>
        </w:tc>
        <w:tc>
          <w:tcPr>
            <w:tcW w:w="0" w:type="auto"/>
          </w:tcPr>
          <w:p w14:paraId="34AF717F" w14:textId="77777777" w:rsidR="007C0D28" w:rsidRPr="00922016" w:rsidRDefault="007C0D28" w:rsidP="00515665">
            <w:r w:rsidRPr="00922016">
              <w:t>Pleomassaria siparia</w:t>
            </w:r>
          </w:p>
        </w:tc>
        <w:tc>
          <w:tcPr>
            <w:tcW w:w="0" w:type="auto"/>
          </w:tcPr>
          <w:p w14:paraId="49A1D43A" w14:textId="77777777" w:rsidR="007C0D28" w:rsidRPr="00922016" w:rsidRDefault="007C0D28" w:rsidP="00515665">
            <w:r w:rsidRPr="00922016">
              <w:t>Pezizomycotina</w:t>
            </w:r>
          </w:p>
        </w:tc>
        <w:tc>
          <w:tcPr>
            <w:tcW w:w="0" w:type="auto"/>
          </w:tcPr>
          <w:p w14:paraId="60578CA9" w14:textId="77777777" w:rsidR="007C0D28" w:rsidRPr="00922016" w:rsidRDefault="007C0D28" w:rsidP="00515665">
            <w:r w:rsidRPr="00922016">
              <w:t>fungi</w:t>
            </w:r>
          </w:p>
        </w:tc>
      </w:tr>
      <w:tr w:rsidR="007C0D28" w:rsidRPr="00922016" w14:paraId="2E28F3B8" w14:textId="77777777" w:rsidTr="002E4524">
        <w:tc>
          <w:tcPr>
            <w:tcW w:w="0" w:type="auto"/>
          </w:tcPr>
          <w:p w14:paraId="5FAC5E18" w14:textId="77777777" w:rsidR="007C0D28" w:rsidRPr="00922016" w:rsidRDefault="007C0D28" w:rsidP="00515665">
            <w:r w:rsidRPr="00922016">
              <w:rPr>
                <w:bCs/>
              </w:rPr>
              <w:t>52</w:t>
            </w:r>
          </w:p>
        </w:tc>
        <w:tc>
          <w:tcPr>
            <w:tcW w:w="0" w:type="auto"/>
          </w:tcPr>
          <w:p w14:paraId="65167CD9" w14:textId="77777777" w:rsidR="007C0D28" w:rsidRPr="00922016" w:rsidRDefault="007C0D28" w:rsidP="00515665">
            <w:r w:rsidRPr="00922016">
              <w:t>Pyrenophora teres f. teres</w:t>
            </w:r>
          </w:p>
        </w:tc>
        <w:tc>
          <w:tcPr>
            <w:tcW w:w="0" w:type="auto"/>
          </w:tcPr>
          <w:p w14:paraId="2AC08798" w14:textId="77777777" w:rsidR="007C0D28" w:rsidRPr="00922016" w:rsidRDefault="007C0D28" w:rsidP="00515665">
            <w:r w:rsidRPr="00922016">
              <w:t>Pezizomycotina</w:t>
            </w:r>
          </w:p>
        </w:tc>
        <w:tc>
          <w:tcPr>
            <w:tcW w:w="0" w:type="auto"/>
          </w:tcPr>
          <w:p w14:paraId="371EA83D" w14:textId="77777777" w:rsidR="007C0D28" w:rsidRPr="00922016" w:rsidRDefault="007C0D28" w:rsidP="00515665">
            <w:r w:rsidRPr="00922016">
              <w:t>fungi</w:t>
            </w:r>
          </w:p>
        </w:tc>
      </w:tr>
      <w:tr w:rsidR="007C0D28" w:rsidRPr="00922016" w14:paraId="5439C8C3" w14:textId="77777777" w:rsidTr="002E4524">
        <w:tc>
          <w:tcPr>
            <w:tcW w:w="0" w:type="auto"/>
          </w:tcPr>
          <w:p w14:paraId="741A9F39" w14:textId="77777777" w:rsidR="007C0D28" w:rsidRPr="00922016" w:rsidRDefault="007C0D28" w:rsidP="00515665">
            <w:r w:rsidRPr="00922016">
              <w:rPr>
                <w:bCs/>
              </w:rPr>
              <w:t>53</w:t>
            </w:r>
          </w:p>
        </w:tc>
        <w:tc>
          <w:tcPr>
            <w:tcW w:w="0" w:type="auto"/>
          </w:tcPr>
          <w:p w14:paraId="16EDE834" w14:textId="77777777" w:rsidR="007C0D28" w:rsidRPr="00922016" w:rsidRDefault="007C0D28" w:rsidP="00515665">
            <w:r w:rsidRPr="00922016">
              <w:t>Pyrenophora tritici-repentis pt-1c-bfp 3136</w:t>
            </w:r>
          </w:p>
        </w:tc>
        <w:tc>
          <w:tcPr>
            <w:tcW w:w="0" w:type="auto"/>
          </w:tcPr>
          <w:p w14:paraId="3FF1CE89" w14:textId="77777777" w:rsidR="007C0D28" w:rsidRPr="00922016" w:rsidRDefault="007C0D28" w:rsidP="00515665">
            <w:r w:rsidRPr="00922016">
              <w:t>Pezizomycotina</w:t>
            </w:r>
          </w:p>
        </w:tc>
        <w:tc>
          <w:tcPr>
            <w:tcW w:w="0" w:type="auto"/>
          </w:tcPr>
          <w:p w14:paraId="3A8D27B9" w14:textId="77777777" w:rsidR="007C0D28" w:rsidRPr="00922016" w:rsidRDefault="007C0D28" w:rsidP="00515665">
            <w:r w:rsidRPr="00922016">
              <w:t>fungi</w:t>
            </w:r>
          </w:p>
        </w:tc>
      </w:tr>
      <w:tr w:rsidR="007C0D28" w:rsidRPr="00922016" w14:paraId="5CB3AD81" w14:textId="77777777" w:rsidTr="002E4524">
        <w:tc>
          <w:tcPr>
            <w:tcW w:w="0" w:type="auto"/>
          </w:tcPr>
          <w:p w14:paraId="47D7B18A" w14:textId="77777777" w:rsidR="007C0D28" w:rsidRPr="00922016" w:rsidRDefault="007C0D28" w:rsidP="00515665">
            <w:r w:rsidRPr="00922016">
              <w:rPr>
                <w:bCs/>
              </w:rPr>
              <w:t>54</w:t>
            </w:r>
          </w:p>
        </w:tc>
        <w:tc>
          <w:tcPr>
            <w:tcW w:w="0" w:type="auto"/>
          </w:tcPr>
          <w:p w14:paraId="234C1ED5" w14:textId="77777777" w:rsidR="007C0D28" w:rsidRPr="00922016" w:rsidRDefault="007C0D28" w:rsidP="00515665">
            <w:r w:rsidRPr="00922016">
              <w:t>Pyrenophora tritici-repentis pt-1c-bfp 5809</w:t>
            </w:r>
          </w:p>
        </w:tc>
        <w:tc>
          <w:tcPr>
            <w:tcW w:w="0" w:type="auto"/>
          </w:tcPr>
          <w:p w14:paraId="3A479843" w14:textId="77777777" w:rsidR="007C0D28" w:rsidRPr="00922016" w:rsidRDefault="007C0D28" w:rsidP="00515665">
            <w:r w:rsidRPr="00922016">
              <w:t>Pezizomycotina</w:t>
            </w:r>
          </w:p>
        </w:tc>
        <w:tc>
          <w:tcPr>
            <w:tcW w:w="0" w:type="auto"/>
          </w:tcPr>
          <w:p w14:paraId="67A915BC" w14:textId="77777777" w:rsidR="007C0D28" w:rsidRPr="00922016" w:rsidRDefault="007C0D28" w:rsidP="00515665">
            <w:r w:rsidRPr="00922016">
              <w:t>fungi</w:t>
            </w:r>
          </w:p>
        </w:tc>
      </w:tr>
      <w:tr w:rsidR="007C0D28" w:rsidRPr="00922016" w14:paraId="4EDBF7F0" w14:textId="77777777" w:rsidTr="002E4524">
        <w:tc>
          <w:tcPr>
            <w:tcW w:w="0" w:type="auto"/>
          </w:tcPr>
          <w:p w14:paraId="74141064" w14:textId="77777777" w:rsidR="007C0D28" w:rsidRPr="00922016" w:rsidRDefault="007C0D28" w:rsidP="00515665">
            <w:r w:rsidRPr="00922016">
              <w:rPr>
                <w:bCs/>
              </w:rPr>
              <w:t>55</w:t>
            </w:r>
          </w:p>
        </w:tc>
        <w:tc>
          <w:tcPr>
            <w:tcW w:w="0" w:type="auto"/>
          </w:tcPr>
          <w:p w14:paraId="7E7278AA" w14:textId="77777777" w:rsidR="007C0D28" w:rsidRPr="00922016" w:rsidRDefault="007C0D28" w:rsidP="00515665">
            <w:r w:rsidRPr="00922016">
              <w:t>Rhytidhysteron rufulum</w:t>
            </w:r>
          </w:p>
        </w:tc>
        <w:tc>
          <w:tcPr>
            <w:tcW w:w="0" w:type="auto"/>
          </w:tcPr>
          <w:p w14:paraId="088C1962" w14:textId="77777777" w:rsidR="007C0D28" w:rsidRPr="00922016" w:rsidRDefault="007C0D28" w:rsidP="00515665">
            <w:r w:rsidRPr="00922016">
              <w:t>Pezizomycotina</w:t>
            </w:r>
          </w:p>
        </w:tc>
        <w:tc>
          <w:tcPr>
            <w:tcW w:w="0" w:type="auto"/>
          </w:tcPr>
          <w:p w14:paraId="01B66F64" w14:textId="77777777" w:rsidR="007C0D28" w:rsidRPr="00922016" w:rsidRDefault="007C0D28" w:rsidP="00515665">
            <w:r w:rsidRPr="00922016">
              <w:t>fungi</w:t>
            </w:r>
          </w:p>
        </w:tc>
      </w:tr>
      <w:tr w:rsidR="007C0D28" w:rsidRPr="00922016" w14:paraId="7ABE1E3F" w14:textId="77777777" w:rsidTr="002E4524">
        <w:tc>
          <w:tcPr>
            <w:tcW w:w="0" w:type="auto"/>
          </w:tcPr>
          <w:p w14:paraId="67C39D43" w14:textId="77777777" w:rsidR="007C0D28" w:rsidRPr="00922016" w:rsidRDefault="007C0D28" w:rsidP="00515665">
            <w:r w:rsidRPr="00922016">
              <w:rPr>
                <w:bCs/>
              </w:rPr>
              <w:t>56</w:t>
            </w:r>
          </w:p>
        </w:tc>
        <w:tc>
          <w:tcPr>
            <w:tcW w:w="0" w:type="auto"/>
          </w:tcPr>
          <w:p w14:paraId="5FAD4485" w14:textId="77777777" w:rsidR="007C0D28" w:rsidRPr="00922016" w:rsidRDefault="007C0D28" w:rsidP="00515665">
            <w:r w:rsidRPr="00922016">
              <w:t>Septoria musiva so2202</w:t>
            </w:r>
          </w:p>
        </w:tc>
        <w:tc>
          <w:tcPr>
            <w:tcW w:w="0" w:type="auto"/>
          </w:tcPr>
          <w:p w14:paraId="152A7ACF" w14:textId="77777777" w:rsidR="007C0D28" w:rsidRPr="00922016" w:rsidRDefault="007C0D28" w:rsidP="00515665">
            <w:r w:rsidRPr="00922016">
              <w:t>Pezizomycotina</w:t>
            </w:r>
          </w:p>
        </w:tc>
        <w:tc>
          <w:tcPr>
            <w:tcW w:w="0" w:type="auto"/>
          </w:tcPr>
          <w:p w14:paraId="19B61E89" w14:textId="77777777" w:rsidR="007C0D28" w:rsidRPr="00922016" w:rsidRDefault="007C0D28" w:rsidP="00515665">
            <w:r w:rsidRPr="00922016">
              <w:t>fungi</w:t>
            </w:r>
          </w:p>
        </w:tc>
      </w:tr>
      <w:tr w:rsidR="007C0D28" w:rsidRPr="00922016" w14:paraId="6F261FF4" w14:textId="77777777" w:rsidTr="002E4524">
        <w:tc>
          <w:tcPr>
            <w:tcW w:w="0" w:type="auto"/>
          </w:tcPr>
          <w:p w14:paraId="6A9B44BB" w14:textId="77777777" w:rsidR="007C0D28" w:rsidRPr="00922016" w:rsidRDefault="007C0D28" w:rsidP="00515665">
            <w:r w:rsidRPr="00922016">
              <w:rPr>
                <w:bCs/>
              </w:rPr>
              <w:t>57</w:t>
            </w:r>
          </w:p>
        </w:tc>
        <w:tc>
          <w:tcPr>
            <w:tcW w:w="0" w:type="auto"/>
          </w:tcPr>
          <w:p w14:paraId="1CE35177" w14:textId="77777777" w:rsidR="007C0D28" w:rsidRPr="00922016" w:rsidRDefault="007C0D28" w:rsidP="00515665">
            <w:r w:rsidRPr="00922016">
              <w:t>Septoria populicola</w:t>
            </w:r>
          </w:p>
        </w:tc>
        <w:tc>
          <w:tcPr>
            <w:tcW w:w="0" w:type="auto"/>
          </w:tcPr>
          <w:p w14:paraId="57B8F927" w14:textId="77777777" w:rsidR="007C0D28" w:rsidRPr="00922016" w:rsidRDefault="007C0D28" w:rsidP="00515665">
            <w:r w:rsidRPr="00922016">
              <w:t>Pezizomycotina</w:t>
            </w:r>
          </w:p>
        </w:tc>
        <w:tc>
          <w:tcPr>
            <w:tcW w:w="0" w:type="auto"/>
          </w:tcPr>
          <w:p w14:paraId="6E3B2C79" w14:textId="77777777" w:rsidR="007C0D28" w:rsidRPr="00922016" w:rsidRDefault="007C0D28" w:rsidP="00515665">
            <w:r w:rsidRPr="00922016">
              <w:t>fungi</w:t>
            </w:r>
          </w:p>
        </w:tc>
      </w:tr>
      <w:tr w:rsidR="007C0D28" w:rsidRPr="00922016" w14:paraId="2F53683C" w14:textId="77777777" w:rsidTr="002E4524">
        <w:tc>
          <w:tcPr>
            <w:tcW w:w="0" w:type="auto"/>
          </w:tcPr>
          <w:p w14:paraId="24A4D98A" w14:textId="77777777" w:rsidR="007C0D28" w:rsidRPr="00922016" w:rsidRDefault="007C0D28" w:rsidP="00515665">
            <w:r w:rsidRPr="00922016">
              <w:rPr>
                <w:bCs/>
              </w:rPr>
              <w:t>58</w:t>
            </w:r>
          </w:p>
        </w:tc>
        <w:tc>
          <w:tcPr>
            <w:tcW w:w="0" w:type="auto"/>
          </w:tcPr>
          <w:p w14:paraId="4EB7A907" w14:textId="77777777" w:rsidR="007C0D28" w:rsidRPr="00922016" w:rsidRDefault="007C0D28" w:rsidP="00515665">
            <w:r w:rsidRPr="00922016">
              <w:t>Thermomyces stellatus cbs 241.64</w:t>
            </w:r>
          </w:p>
        </w:tc>
        <w:tc>
          <w:tcPr>
            <w:tcW w:w="0" w:type="auto"/>
          </w:tcPr>
          <w:p w14:paraId="76DC581E" w14:textId="77777777" w:rsidR="007C0D28" w:rsidRPr="00922016" w:rsidRDefault="007C0D28" w:rsidP="00515665">
            <w:r w:rsidRPr="00922016">
              <w:t>Pezizomycotina</w:t>
            </w:r>
          </w:p>
        </w:tc>
        <w:tc>
          <w:tcPr>
            <w:tcW w:w="0" w:type="auto"/>
          </w:tcPr>
          <w:p w14:paraId="7E2D6A49" w14:textId="77777777" w:rsidR="007C0D28" w:rsidRPr="00922016" w:rsidRDefault="007C0D28" w:rsidP="00515665">
            <w:r w:rsidRPr="00922016">
              <w:t>fungi</w:t>
            </w:r>
          </w:p>
        </w:tc>
      </w:tr>
      <w:tr w:rsidR="007C0D28" w:rsidRPr="00922016" w14:paraId="191185CF" w14:textId="77777777" w:rsidTr="002E4524">
        <w:tc>
          <w:tcPr>
            <w:tcW w:w="0" w:type="auto"/>
          </w:tcPr>
          <w:p w14:paraId="2DD28710" w14:textId="77777777" w:rsidR="007C0D28" w:rsidRPr="00922016" w:rsidRDefault="007C0D28" w:rsidP="00515665">
            <w:r w:rsidRPr="00922016">
              <w:rPr>
                <w:bCs/>
              </w:rPr>
              <w:t>59</w:t>
            </w:r>
          </w:p>
        </w:tc>
        <w:tc>
          <w:tcPr>
            <w:tcW w:w="0" w:type="auto"/>
          </w:tcPr>
          <w:p w14:paraId="4F748EB7" w14:textId="77777777" w:rsidR="007C0D28" w:rsidRPr="00922016" w:rsidRDefault="007C0D28" w:rsidP="00515665">
            <w:r w:rsidRPr="00922016">
              <w:t>Trypethelium eluteriae</w:t>
            </w:r>
          </w:p>
        </w:tc>
        <w:tc>
          <w:tcPr>
            <w:tcW w:w="0" w:type="auto"/>
          </w:tcPr>
          <w:p w14:paraId="4593EF47" w14:textId="77777777" w:rsidR="007C0D28" w:rsidRPr="00922016" w:rsidRDefault="007C0D28" w:rsidP="00515665">
            <w:r w:rsidRPr="00922016">
              <w:t>Pezizomycotina</w:t>
            </w:r>
          </w:p>
        </w:tc>
        <w:tc>
          <w:tcPr>
            <w:tcW w:w="0" w:type="auto"/>
          </w:tcPr>
          <w:p w14:paraId="574F5234" w14:textId="77777777" w:rsidR="007C0D28" w:rsidRPr="00922016" w:rsidRDefault="007C0D28" w:rsidP="00515665">
            <w:r w:rsidRPr="00922016">
              <w:t>fungi</w:t>
            </w:r>
          </w:p>
        </w:tc>
      </w:tr>
      <w:tr w:rsidR="007C0D28" w:rsidRPr="00922016" w14:paraId="689FD7F3" w14:textId="77777777" w:rsidTr="002E4524">
        <w:tc>
          <w:tcPr>
            <w:tcW w:w="0" w:type="auto"/>
          </w:tcPr>
          <w:p w14:paraId="504725C6" w14:textId="77777777" w:rsidR="007C0D28" w:rsidRPr="00922016" w:rsidRDefault="007C0D28" w:rsidP="00515665">
            <w:r w:rsidRPr="00922016">
              <w:rPr>
                <w:bCs/>
              </w:rPr>
              <w:t>60</w:t>
            </w:r>
          </w:p>
        </w:tc>
        <w:tc>
          <w:tcPr>
            <w:tcW w:w="0" w:type="auto"/>
          </w:tcPr>
          <w:p w14:paraId="71F7FBB4" w14:textId="77777777" w:rsidR="007C0D28" w:rsidRPr="00922016" w:rsidRDefault="007C0D28" w:rsidP="00515665">
            <w:r w:rsidRPr="00922016">
              <w:t>Zasmidium cellare atcc 36951</w:t>
            </w:r>
          </w:p>
        </w:tc>
        <w:tc>
          <w:tcPr>
            <w:tcW w:w="0" w:type="auto"/>
          </w:tcPr>
          <w:p w14:paraId="51801004" w14:textId="77777777" w:rsidR="007C0D28" w:rsidRPr="00922016" w:rsidRDefault="007C0D28" w:rsidP="00515665">
            <w:r w:rsidRPr="00922016">
              <w:t>Pezizomycotina</w:t>
            </w:r>
          </w:p>
        </w:tc>
        <w:tc>
          <w:tcPr>
            <w:tcW w:w="0" w:type="auto"/>
          </w:tcPr>
          <w:p w14:paraId="38F34B63" w14:textId="77777777" w:rsidR="007C0D28" w:rsidRPr="00922016" w:rsidRDefault="007C0D28" w:rsidP="00515665">
            <w:r w:rsidRPr="00922016">
              <w:t>fungi</w:t>
            </w:r>
          </w:p>
        </w:tc>
      </w:tr>
      <w:tr w:rsidR="007C0D28" w:rsidRPr="00922016" w14:paraId="6AC5CB40" w14:textId="77777777" w:rsidTr="002E4524">
        <w:tc>
          <w:tcPr>
            <w:tcW w:w="0" w:type="auto"/>
          </w:tcPr>
          <w:p w14:paraId="572C6DF3" w14:textId="77777777" w:rsidR="007C0D28" w:rsidRPr="00922016" w:rsidRDefault="007C0D28" w:rsidP="00515665">
            <w:r w:rsidRPr="00922016">
              <w:rPr>
                <w:bCs/>
              </w:rPr>
              <w:t>61</w:t>
            </w:r>
          </w:p>
        </w:tc>
        <w:tc>
          <w:tcPr>
            <w:tcW w:w="0" w:type="auto"/>
          </w:tcPr>
          <w:p w14:paraId="61BC47C7" w14:textId="77777777" w:rsidR="007C0D28" w:rsidRPr="00922016" w:rsidRDefault="007C0D28" w:rsidP="00515665">
            <w:r w:rsidRPr="00922016">
              <w:t>Zopfia rhizophila</w:t>
            </w:r>
          </w:p>
        </w:tc>
        <w:tc>
          <w:tcPr>
            <w:tcW w:w="0" w:type="auto"/>
          </w:tcPr>
          <w:p w14:paraId="0F1A8F56" w14:textId="77777777" w:rsidR="007C0D28" w:rsidRPr="00922016" w:rsidRDefault="007C0D28" w:rsidP="00515665">
            <w:r w:rsidRPr="00922016">
              <w:t>Pezizomycotina</w:t>
            </w:r>
          </w:p>
        </w:tc>
        <w:tc>
          <w:tcPr>
            <w:tcW w:w="0" w:type="auto"/>
          </w:tcPr>
          <w:p w14:paraId="08F99B41" w14:textId="77777777" w:rsidR="007C0D28" w:rsidRPr="00922016" w:rsidRDefault="007C0D28" w:rsidP="00515665">
            <w:r w:rsidRPr="00922016">
              <w:t>fungi</w:t>
            </w:r>
          </w:p>
        </w:tc>
      </w:tr>
      <w:tr w:rsidR="007C0D28" w:rsidRPr="00922016" w14:paraId="0EDD28E1" w14:textId="77777777" w:rsidTr="002E4524">
        <w:tc>
          <w:tcPr>
            <w:tcW w:w="0" w:type="auto"/>
          </w:tcPr>
          <w:p w14:paraId="411350C2" w14:textId="77777777" w:rsidR="007C0D28" w:rsidRPr="00922016" w:rsidRDefault="007C0D28" w:rsidP="00515665">
            <w:r w:rsidRPr="00922016">
              <w:rPr>
                <w:bCs/>
              </w:rPr>
              <w:t>62</w:t>
            </w:r>
          </w:p>
        </w:tc>
        <w:tc>
          <w:tcPr>
            <w:tcW w:w="0" w:type="auto"/>
          </w:tcPr>
          <w:p w14:paraId="3C7E8222" w14:textId="77777777" w:rsidR="007C0D28" w:rsidRPr="00922016" w:rsidRDefault="007C0D28" w:rsidP="00515665">
            <w:r w:rsidRPr="00922016">
              <w:t>Cladosporium fulvum</w:t>
            </w:r>
          </w:p>
        </w:tc>
        <w:tc>
          <w:tcPr>
            <w:tcW w:w="0" w:type="auto"/>
          </w:tcPr>
          <w:p w14:paraId="5C532658" w14:textId="77777777" w:rsidR="007C0D28" w:rsidRPr="00922016" w:rsidRDefault="007C0D28" w:rsidP="00515665">
            <w:r w:rsidRPr="00922016">
              <w:t>Pezizomycotina</w:t>
            </w:r>
          </w:p>
        </w:tc>
        <w:tc>
          <w:tcPr>
            <w:tcW w:w="0" w:type="auto"/>
          </w:tcPr>
          <w:p w14:paraId="7CF2EF8F" w14:textId="77777777" w:rsidR="007C0D28" w:rsidRPr="00922016" w:rsidRDefault="007C0D28" w:rsidP="00515665">
            <w:r w:rsidRPr="00922016">
              <w:t>fungi</w:t>
            </w:r>
          </w:p>
        </w:tc>
      </w:tr>
      <w:tr w:rsidR="007C0D28" w:rsidRPr="00922016" w14:paraId="53C425EA" w14:textId="77777777" w:rsidTr="002E4524">
        <w:tc>
          <w:tcPr>
            <w:tcW w:w="0" w:type="auto"/>
          </w:tcPr>
          <w:p w14:paraId="5575F0D1" w14:textId="77777777" w:rsidR="007C0D28" w:rsidRPr="00922016" w:rsidRDefault="007C0D28" w:rsidP="00515665">
            <w:r w:rsidRPr="00922016">
              <w:rPr>
                <w:bCs/>
              </w:rPr>
              <w:t>63</w:t>
            </w:r>
          </w:p>
        </w:tc>
        <w:tc>
          <w:tcPr>
            <w:tcW w:w="0" w:type="auto"/>
          </w:tcPr>
          <w:p w14:paraId="443BE18E" w14:textId="77777777" w:rsidR="007C0D28" w:rsidRPr="00922016" w:rsidRDefault="007C0D28" w:rsidP="00515665">
            <w:r w:rsidRPr="00922016">
              <w:t>Cochliobolus sativus nd90pr</w:t>
            </w:r>
          </w:p>
        </w:tc>
        <w:tc>
          <w:tcPr>
            <w:tcW w:w="0" w:type="auto"/>
          </w:tcPr>
          <w:p w14:paraId="4848ED30" w14:textId="77777777" w:rsidR="007C0D28" w:rsidRPr="00922016" w:rsidRDefault="007C0D28" w:rsidP="00515665">
            <w:r w:rsidRPr="00922016">
              <w:t>Pezizomycotina</w:t>
            </w:r>
          </w:p>
        </w:tc>
        <w:tc>
          <w:tcPr>
            <w:tcW w:w="0" w:type="auto"/>
          </w:tcPr>
          <w:p w14:paraId="30C013CB" w14:textId="77777777" w:rsidR="007C0D28" w:rsidRPr="00922016" w:rsidRDefault="007C0D28" w:rsidP="00515665">
            <w:r w:rsidRPr="00922016">
              <w:t>fungi</w:t>
            </w:r>
          </w:p>
        </w:tc>
      </w:tr>
      <w:tr w:rsidR="007C0D28" w:rsidRPr="00922016" w14:paraId="25EC7526" w14:textId="77777777" w:rsidTr="002E4524">
        <w:tc>
          <w:tcPr>
            <w:tcW w:w="0" w:type="auto"/>
          </w:tcPr>
          <w:p w14:paraId="26EF73AD" w14:textId="77777777" w:rsidR="007C0D28" w:rsidRPr="00922016" w:rsidRDefault="007C0D28" w:rsidP="00515665">
            <w:r w:rsidRPr="00922016">
              <w:rPr>
                <w:bCs/>
              </w:rPr>
              <w:t>64</w:t>
            </w:r>
          </w:p>
        </w:tc>
        <w:tc>
          <w:tcPr>
            <w:tcW w:w="0" w:type="auto"/>
          </w:tcPr>
          <w:p w14:paraId="5DF1687B" w14:textId="77777777" w:rsidR="007C0D28" w:rsidRPr="00922016" w:rsidRDefault="007C0D28" w:rsidP="00515665">
            <w:r w:rsidRPr="00922016">
              <w:t>Didymella exigua cbs 183.55</w:t>
            </w:r>
          </w:p>
        </w:tc>
        <w:tc>
          <w:tcPr>
            <w:tcW w:w="0" w:type="auto"/>
          </w:tcPr>
          <w:p w14:paraId="11422F52" w14:textId="77777777" w:rsidR="007C0D28" w:rsidRPr="00922016" w:rsidRDefault="007C0D28" w:rsidP="00515665">
            <w:r w:rsidRPr="00922016">
              <w:t>Pezizomycotina</w:t>
            </w:r>
          </w:p>
        </w:tc>
        <w:tc>
          <w:tcPr>
            <w:tcW w:w="0" w:type="auto"/>
          </w:tcPr>
          <w:p w14:paraId="331E2133" w14:textId="77777777" w:rsidR="007C0D28" w:rsidRPr="00922016" w:rsidRDefault="007C0D28" w:rsidP="00515665">
            <w:r w:rsidRPr="00922016">
              <w:t>fungi</w:t>
            </w:r>
          </w:p>
        </w:tc>
      </w:tr>
      <w:tr w:rsidR="007C0D28" w:rsidRPr="00922016" w14:paraId="22DBC804" w14:textId="77777777" w:rsidTr="002E4524">
        <w:tc>
          <w:tcPr>
            <w:tcW w:w="0" w:type="auto"/>
          </w:tcPr>
          <w:p w14:paraId="7B57018D" w14:textId="77777777" w:rsidR="007C0D28" w:rsidRPr="00922016" w:rsidRDefault="007C0D28" w:rsidP="00515665">
            <w:r w:rsidRPr="00922016">
              <w:rPr>
                <w:bCs/>
              </w:rPr>
              <w:t>65</w:t>
            </w:r>
          </w:p>
        </w:tc>
        <w:tc>
          <w:tcPr>
            <w:tcW w:w="0" w:type="auto"/>
          </w:tcPr>
          <w:p w14:paraId="58E913C1" w14:textId="77777777" w:rsidR="007C0D28" w:rsidRPr="00922016" w:rsidRDefault="007C0D28" w:rsidP="00515665">
            <w:r w:rsidRPr="00922016">
              <w:t>Lentithecium fluviatile</w:t>
            </w:r>
          </w:p>
        </w:tc>
        <w:tc>
          <w:tcPr>
            <w:tcW w:w="0" w:type="auto"/>
          </w:tcPr>
          <w:p w14:paraId="00A7C48F" w14:textId="77777777" w:rsidR="007C0D28" w:rsidRPr="00922016" w:rsidRDefault="007C0D28" w:rsidP="00515665">
            <w:r w:rsidRPr="00922016">
              <w:t>Pezizomycotina</w:t>
            </w:r>
          </w:p>
        </w:tc>
        <w:tc>
          <w:tcPr>
            <w:tcW w:w="0" w:type="auto"/>
          </w:tcPr>
          <w:p w14:paraId="3F2C5593" w14:textId="77777777" w:rsidR="007C0D28" w:rsidRPr="00922016" w:rsidRDefault="007C0D28" w:rsidP="00515665">
            <w:r w:rsidRPr="00922016">
              <w:t>fungi</w:t>
            </w:r>
          </w:p>
        </w:tc>
      </w:tr>
      <w:tr w:rsidR="007C0D28" w:rsidRPr="00922016" w14:paraId="3DAD28E1" w14:textId="77777777" w:rsidTr="002E4524">
        <w:tc>
          <w:tcPr>
            <w:tcW w:w="0" w:type="auto"/>
          </w:tcPr>
          <w:p w14:paraId="6494F7B3" w14:textId="77777777" w:rsidR="007C0D28" w:rsidRPr="00922016" w:rsidRDefault="007C0D28" w:rsidP="00515665">
            <w:r w:rsidRPr="00922016">
              <w:rPr>
                <w:bCs/>
              </w:rPr>
              <w:t>66</w:t>
            </w:r>
          </w:p>
        </w:tc>
        <w:tc>
          <w:tcPr>
            <w:tcW w:w="0" w:type="auto"/>
          </w:tcPr>
          <w:p w14:paraId="1B5BDFB3" w14:textId="77777777" w:rsidR="007C0D28" w:rsidRPr="00922016" w:rsidRDefault="007C0D28" w:rsidP="00515665">
            <w:r w:rsidRPr="00922016">
              <w:t>Patellaria atrata</w:t>
            </w:r>
          </w:p>
        </w:tc>
        <w:tc>
          <w:tcPr>
            <w:tcW w:w="0" w:type="auto"/>
          </w:tcPr>
          <w:p w14:paraId="2EA18BC1" w14:textId="77777777" w:rsidR="007C0D28" w:rsidRPr="00922016" w:rsidRDefault="007C0D28" w:rsidP="00515665">
            <w:r w:rsidRPr="00922016">
              <w:t>Pezizomycotina</w:t>
            </w:r>
          </w:p>
        </w:tc>
        <w:tc>
          <w:tcPr>
            <w:tcW w:w="0" w:type="auto"/>
          </w:tcPr>
          <w:p w14:paraId="067B27A9" w14:textId="77777777" w:rsidR="007C0D28" w:rsidRPr="00922016" w:rsidRDefault="007C0D28" w:rsidP="00515665">
            <w:r w:rsidRPr="00922016">
              <w:t>fungi</w:t>
            </w:r>
          </w:p>
        </w:tc>
      </w:tr>
      <w:tr w:rsidR="007C0D28" w:rsidRPr="00922016" w14:paraId="5776CC90" w14:textId="77777777" w:rsidTr="002E4524">
        <w:tc>
          <w:tcPr>
            <w:tcW w:w="0" w:type="auto"/>
          </w:tcPr>
          <w:p w14:paraId="37061934" w14:textId="77777777" w:rsidR="007C0D28" w:rsidRPr="00922016" w:rsidRDefault="007C0D28" w:rsidP="00515665">
            <w:r w:rsidRPr="00922016">
              <w:rPr>
                <w:bCs/>
              </w:rPr>
              <w:t>67</w:t>
            </w:r>
          </w:p>
        </w:tc>
        <w:tc>
          <w:tcPr>
            <w:tcW w:w="0" w:type="auto"/>
          </w:tcPr>
          <w:p w14:paraId="5C8CD49F" w14:textId="77777777" w:rsidR="007C0D28" w:rsidRPr="00922016" w:rsidRDefault="007C0D28" w:rsidP="00515665">
            <w:r w:rsidRPr="00922016">
              <w:t>Polychaeton citri</w:t>
            </w:r>
          </w:p>
        </w:tc>
        <w:tc>
          <w:tcPr>
            <w:tcW w:w="0" w:type="auto"/>
          </w:tcPr>
          <w:p w14:paraId="21C5CA7B" w14:textId="77777777" w:rsidR="007C0D28" w:rsidRPr="00922016" w:rsidRDefault="007C0D28" w:rsidP="00515665">
            <w:r w:rsidRPr="00922016">
              <w:t>Pezizomycotina</w:t>
            </w:r>
          </w:p>
        </w:tc>
        <w:tc>
          <w:tcPr>
            <w:tcW w:w="0" w:type="auto"/>
          </w:tcPr>
          <w:p w14:paraId="3BF5958B" w14:textId="77777777" w:rsidR="007C0D28" w:rsidRPr="00922016" w:rsidRDefault="007C0D28" w:rsidP="00515665">
            <w:r w:rsidRPr="00922016">
              <w:t>fungi</w:t>
            </w:r>
          </w:p>
        </w:tc>
      </w:tr>
      <w:tr w:rsidR="007C0D28" w:rsidRPr="00922016" w14:paraId="349161EE" w14:textId="77777777" w:rsidTr="002E4524">
        <w:tc>
          <w:tcPr>
            <w:tcW w:w="0" w:type="auto"/>
          </w:tcPr>
          <w:p w14:paraId="03928CB4" w14:textId="77777777" w:rsidR="007C0D28" w:rsidRPr="00922016" w:rsidRDefault="007C0D28" w:rsidP="00515665">
            <w:r w:rsidRPr="00922016">
              <w:rPr>
                <w:bCs/>
              </w:rPr>
              <w:t>68</w:t>
            </w:r>
          </w:p>
        </w:tc>
        <w:tc>
          <w:tcPr>
            <w:tcW w:w="0" w:type="auto"/>
          </w:tcPr>
          <w:p w14:paraId="4F54E0C7" w14:textId="77777777" w:rsidR="007C0D28" w:rsidRPr="00922016" w:rsidRDefault="007C0D28" w:rsidP="00515665">
            <w:r w:rsidRPr="00922016">
              <w:t>Setosphaeria turcica et28a</w:t>
            </w:r>
          </w:p>
        </w:tc>
        <w:tc>
          <w:tcPr>
            <w:tcW w:w="0" w:type="auto"/>
          </w:tcPr>
          <w:p w14:paraId="06400D42" w14:textId="77777777" w:rsidR="007C0D28" w:rsidRPr="00922016" w:rsidRDefault="007C0D28" w:rsidP="00515665">
            <w:r w:rsidRPr="00922016">
              <w:t>Pezizomycotina</w:t>
            </w:r>
          </w:p>
        </w:tc>
        <w:tc>
          <w:tcPr>
            <w:tcW w:w="0" w:type="auto"/>
          </w:tcPr>
          <w:p w14:paraId="62496415" w14:textId="77777777" w:rsidR="007C0D28" w:rsidRPr="00922016" w:rsidRDefault="007C0D28" w:rsidP="00515665">
            <w:r w:rsidRPr="00922016">
              <w:t>fungi</w:t>
            </w:r>
          </w:p>
        </w:tc>
      </w:tr>
      <w:tr w:rsidR="007C0D28" w:rsidRPr="00922016" w14:paraId="29D28CDA" w14:textId="77777777" w:rsidTr="002E4524">
        <w:tc>
          <w:tcPr>
            <w:tcW w:w="0" w:type="auto"/>
          </w:tcPr>
          <w:p w14:paraId="4866BB4E" w14:textId="77777777" w:rsidR="007C0D28" w:rsidRPr="00922016" w:rsidRDefault="007C0D28" w:rsidP="00515665">
            <w:r w:rsidRPr="00922016">
              <w:rPr>
                <w:bCs/>
              </w:rPr>
              <w:t>69</w:t>
            </w:r>
          </w:p>
        </w:tc>
        <w:tc>
          <w:tcPr>
            <w:tcW w:w="0" w:type="auto"/>
          </w:tcPr>
          <w:p w14:paraId="4EAA1414" w14:textId="77777777" w:rsidR="007C0D28" w:rsidRPr="00922016" w:rsidRDefault="007C0D28" w:rsidP="00515665">
            <w:r w:rsidRPr="00922016">
              <w:t>Sporormia fimetaria</w:t>
            </w:r>
          </w:p>
        </w:tc>
        <w:tc>
          <w:tcPr>
            <w:tcW w:w="0" w:type="auto"/>
          </w:tcPr>
          <w:p w14:paraId="6DD119E1" w14:textId="77777777" w:rsidR="007C0D28" w:rsidRPr="00922016" w:rsidRDefault="007C0D28" w:rsidP="00515665">
            <w:r w:rsidRPr="00922016">
              <w:t>Pezizomycotina</w:t>
            </w:r>
          </w:p>
        </w:tc>
        <w:tc>
          <w:tcPr>
            <w:tcW w:w="0" w:type="auto"/>
          </w:tcPr>
          <w:p w14:paraId="09DACC0C" w14:textId="77777777" w:rsidR="007C0D28" w:rsidRPr="00922016" w:rsidRDefault="007C0D28" w:rsidP="00515665">
            <w:r w:rsidRPr="00922016">
              <w:t>fungi</w:t>
            </w:r>
          </w:p>
        </w:tc>
      </w:tr>
      <w:tr w:rsidR="007C0D28" w:rsidRPr="00922016" w14:paraId="35FA0141" w14:textId="77777777" w:rsidTr="002E4524">
        <w:tc>
          <w:tcPr>
            <w:tcW w:w="0" w:type="auto"/>
          </w:tcPr>
          <w:p w14:paraId="0D724C48" w14:textId="77777777" w:rsidR="007C0D28" w:rsidRPr="00922016" w:rsidRDefault="007C0D28" w:rsidP="00515665">
            <w:r w:rsidRPr="00922016">
              <w:rPr>
                <w:bCs/>
              </w:rPr>
              <w:t>70</w:t>
            </w:r>
          </w:p>
        </w:tc>
        <w:tc>
          <w:tcPr>
            <w:tcW w:w="0" w:type="auto"/>
          </w:tcPr>
          <w:p w14:paraId="16CCCE3B" w14:textId="77777777" w:rsidR="007C0D28" w:rsidRPr="00922016" w:rsidRDefault="007C0D28" w:rsidP="00515665">
            <w:r w:rsidRPr="00922016">
              <w:t>Xanthoria parietina</w:t>
            </w:r>
          </w:p>
        </w:tc>
        <w:tc>
          <w:tcPr>
            <w:tcW w:w="0" w:type="auto"/>
          </w:tcPr>
          <w:p w14:paraId="4A10609C" w14:textId="77777777" w:rsidR="007C0D28" w:rsidRPr="00922016" w:rsidRDefault="007C0D28" w:rsidP="00515665">
            <w:r w:rsidRPr="00922016">
              <w:t>Pezizomycotina</w:t>
            </w:r>
          </w:p>
        </w:tc>
        <w:tc>
          <w:tcPr>
            <w:tcW w:w="0" w:type="auto"/>
          </w:tcPr>
          <w:p w14:paraId="71571CD5" w14:textId="77777777" w:rsidR="007C0D28" w:rsidRPr="00922016" w:rsidRDefault="007C0D28" w:rsidP="00515665">
            <w:r w:rsidRPr="00922016">
              <w:t>fungi</w:t>
            </w:r>
          </w:p>
        </w:tc>
      </w:tr>
      <w:tr w:rsidR="007C0D28" w:rsidRPr="00922016" w14:paraId="11566492" w14:textId="77777777" w:rsidTr="002E4524">
        <w:tc>
          <w:tcPr>
            <w:tcW w:w="0" w:type="auto"/>
          </w:tcPr>
          <w:p w14:paraId="530EE76A" w14:textId="77777777" w:rsidR="007C0D28" w:rsidRPr="00922016" w:rsidRDefault="007C0D28" w:rsidP="00515665">
            <w:r w:rsidRPr="00922016">
              <w:rPr>
                <w:bCs/>
              </w:rPr>
              <w:t>71</w:t>
            </w:r>
          </w:p>
        </w:tc>
        <w:tc>
          <w:tcPr>
            <w:tcW w:w="0" w:type="auto"/>
          </w:tcPr>
          <w:p w14:paraId="49BC26FA" w14:textId="77777777" w:rsidR="007C0D28" w:rsidRPr="00922016" w:rsidRDefault="007C0D28" w:rsidP="00515665">
            <w:r w:rsidRPr="00922016">
              <w:t>Ajellomyces capsulatus NAmI WU24</w:t>
            </w:r>
          </w:p>
        </w:tc>
        <w:tc>
          <w:tcPr>
            <w:tcW w:w="0" w:type="auto"/>
          </w:tcPr>
          <w:p w14:paraId="52301EA9" w14:textId="77777777" w:rsidR="007C0D28" w:rsidRPr="00922016" w:rsidRDefault="007C0D28" w:rsidP="00515665">
            <w:r w:rsidRPr="00922016">
              <w:t>Pezizomycotina</w:t>
            </w:r>
          </w:p>
        </w:tc>
        <w:tc>
          <w:tcPr>
            <w:tcW w:w="0" w:type="auto"/>
          </w:tcPr>
          <w:p w14:paraId="1B150B12" w14:textId="77777777" w:rsidR="007C0D28" w:rsidRPr="00922016" w:rsidRDefault="007C0D28" w:rsidP="00515665">
            <w:r w:rsidRPr="00922016">
              <w:t>fungi</w:t>
            </w:r>
          </w:p>
        </w:tc>
      </w:tr>
      <w:tr w:rsidR="007C0D28" w:rsidRPr="00922016" w14:paraId="57EDA4B5" w14:textId="77777777" w:rsidTr="002E4524">
        <w:tc>
          <w:tcPr>
            <w:tcW w:w="0" w:type="auto"/>
          </w:tcPr>
          <w:p w14:paraId="3A5CDCE7" w14:textId="77777777" w:rsidR="007C0D28" w:rsidRPr="00922016" w:rsidRDefault="007C0D28" w:rsidP="00515665">
            <w:r w:rsidRPr="00922016">
              <w:rPr>
                <w:bCs/>
              </w:rPr>
              <w:t>72</w:t>
            </w:r>
          </w:p>
        </w:tc>
        <w:tc>
          <w:tcPr>
            <w:tcW w:w="0" w:type="auto"/>
          </w:tcPr>
          <w:p w14:paraId="0A4A7377" w14:textId="77777777" w:rsidR="007C0D28" w:rsidRPr="00922016" w:rsidRDefault="007C0D28" w:rsidP="00515665">
            <w:r w:rsidRPr="00922016">
              <w:t>Ajellomyces dermatitidis ER-3</w:t>
            </w:r>
          </w:p>
        </w:tc>
        <w:tc>
          <w:tcPr>
            <w:tcW w:w="0" w:type="auto"/>
          </w:tcPr>
          <w:p w14:paraId="653C56BF" w14:textId="77777777" w:rsidR="007C0D28" w:rsidRPr="00922016" w:rsidRDefault="007C0D28" w:rsidP="00515665">
            <w:r w:rsidRPr="00922016">
              <w:t>Pezizomycotina</w:t>
            </w:r>
          </w:p>
        </w:tc>
        <w:tc>
          <w:tcPr>
            <w:tcW w:w="0" w:type="auto"/>
          </w:tcPr>
          <w:p w14:paraId="56D8D845" w14:textId="77777777" w:rsidR="007C0D28" w:rsidRPr="00922016" w:rsidRDefault="007C0D28" w:rsidP="00515665">
            <w:r w:rsidRPr="00922016">
              <w:t>fungi</w:t>
            </w:r>
          </w:p>
        </w:tc>
      </w:tr>
      <w:tr w:rsidR="007C0D28" w:rsidRPr="00922016" w14:paraId="0F42FE41" w14:textId="77777777" w:rsidTr="002E4524">
        <w:tc>
          <w:tcPr>
            <w:tcW w:w="0" w:type="auto"/>
          </w:tcPr>
          <w:p w14:paraId="52D4A532" w14:textId="77777777" w:rsidR="007C0D28" w:rsidRPr="00922016" w:rsidRDefault="007C0D28" w:rsidP="00515665">
            <w:r w:rsidRPr="00922016">
              <w:rPr>
                <w:bCs/>
              </w:rPr>
              <w:t>73</w:t>
            </w:r>
          </w:p>
        </w:tc>
        <w:tc>
          <w:tcPr>
            <w:tcW w:w="0" w:type="auto"/>
          </w:tcPr>
          <w:p w14:paraId="184D3CC7" w14:textId="77777777" w:rsidR="007C0D28" w:rsidRPr="00922016" w:rsidRDefault="007C0D28" w:rsidP="00515665">
            <w:r w:rsidRPr="00922016">
              <w:t>Alternaria brassicicola</w:t>
            </w:r>
          </w:p>
        </w:tc>
        <w:tc>
          <w:tcPr>
            <w:tcW w:w="0" w:type="auto"/>
          </w:tcPr>
          <w:p w14:paraId="66216F70" w14:textId="77777777" w:rsidR="007C0D28" w:rsidRPr="00922016" w:rsidRDefault="007C0D28" w:rsidP="00515665">
            <w:r w:rsidRPr="00922016">
              <w:t>Pezizomycotina</w:t>
            </w:r>
          </w:p>
        </w:tc>
        <w:tc>
          <w:tcPr>
            <w:tcW w:w="0" w:type="auto"/>
          </w:tcPr>
          <w:p w14:paraId="2BBD1107" w14:textId="77777777" w:rsidR="007C0D28" w:rsidRPr="00922016" w:rsidRDefault="007C0D28" w:rsidP="00515665">
            <w:r w:rsidRPr="00922016">
              <w:t>fungi</w:t>
            </w:r>
          </w:p>
        </w:tc>
      </w:tr>
      <w:tr w:rsidR="007C0D28" w:rsidRPr="00922016" w14:paraId="3E30C121" w14:textId="77777777" w:rsidTr="002E4524">
        <w:tc>
          <w:tcPr>
            <w:tcW w:w="0" w:type="auto"/>
          </w:tcPr>
          <w:p w14:paraId="1820CCBF" w14:textId="77777777" w:rsidR="007C0D28" w:rsidRPr="00922016" w:rsidRDefault="007C0D28" w:rsidP="00515665">
            <w:r w:rsidRPr="00922016">
              <w:rPr>
                <w:bCs/>
              </w:rPr>
              <w:t>74</w:t>
            </w:r>
          </w:p>
        </w:tc>
        <w:tc>
          <w:tcPr>
            <w:tcW w:w="0" w:type="auto"/>
          </w:tcPr>
          <w:p w14:paraId="7956D355" w14:textId="77777777" w:rsidR="007C0D28" w:rsidRPr="00922016" w:rsidRDefault="007C0D28" w:rsidP="00515665">
            <w:r w:rsidRPr="00922016">
              <w:t>Ascosphaera apis</w:t>
            </w:r>
          </w:p>
        </w:tc>
        <w:tc>
          <w:tcPr>
            <w:tcW w:w="0" w:type="auto"/>
          </w:tcPr>
          <w:p w14:paraId="12F651A7" w14:textId="77777777" w:rsidR="007C0D28" w:rsidRPr="00922016" w:rsidRDefault="007C0D28" w:rsidP="00515665">
            <w:r w:rsidRPr="00922016">
              <w:t>Pezizomycotina</w:t>
            </w:r>
          </w:p>
        </w:tc>
        <w:tc>
          <w:tcPr>
            <w:tcW w:w="0" w:type="auto"/>
          </w:tcPr>
          <w:p w14:paraId="0EA72B31" w14:textId="77777777" w:rsidR="007C0D28" w:rsidRPr="00922016" w:rsidRDefault="007C0D28" w:rsidP="00515665">
            <w:r w:rsidRPr="00922016">
              <w:t>fungi</w:t>
            </w:r>
          </w:p>
        </w:tc>
      </w:tr>
      <w:tr w:rsidR="007C0D28" w:rsidRPr="00922016" w14:paraId="7E21E8C4" w14:textId="77777777" w:rsidTr="002E4524">
        <w:tc>
          <w:tcPr>
            <w:tcW w:w="0" w:type="auto"/>
          </w:tcPr>
          <w:p w14:paraId="6F6DF005" w14:textId="77777777" w:rsidR="007C0D28" w:rsidRPr="00922016" w:rsidRDefault="007C0D28" w:rsidP="00515665">
            <w:r w:rsidRPr="00922016">
              <w:rPr>
                <w:bCs/>
              </w:rPr>
              <w:t>75</w:t>
            </w:r>
          </w:p>
        </w:tc>
        <w:tc>
          <w:tcPr>
            <w:tcW w:w="0" w:type="auto"/>
          </w:tcPr>
          <w:p w14:paraId="2C9894FB" w14:textId="77777777" w:rsidR="007C0D28" w:rsidRPr="00922016" w:rsidRDefault="007C0D28" w:rsidP="00515665">
            <w:r w:rsidRPr="00922016">
              <w:t>Aspergillus clavatus</w:t>
            </w:r>
          </w:p>
        </w:tc>
        <w:tc>
          <w:tcPr>
            <w:tcW w:w="0" w:type="auto"/>
          </w:tcPr>
          <w:p w14:paraId="74983AF2" w14:textId="77777777" w:rsidR="007C0D28" w:rsidRPr="00922016" w:rsidRDefault="007C0D28" w:rsidP="00515665">
            <w:r w:rsidRPr="00922016">
              <w:t>Pezizomycotina</w:t>
            </w:r>
          </w:p>
        </w:tc>
        <w:tc>
          <w:tcPr>
            <w:tcW w:w="0" w:type="auto"/>
          </w:tcPr>
          <w:p w14:paraId="0F1A46FC" w14:textId="77777777" w:rsidR="007C0D28" w:rsidRPr="00922016" w:rsidRDefault="007C0D28" w:rsidP="00515665">
            <w:r w:rsidRPr="00922016">
              <w:t>fungi</w:t>
            </w:r>
          </w:p>
        </w:tc>
      </w:tr>
      <w:tr w:rsidR="007C0D28" w:rsidRPr="00922016" w14:paraId="46F86785" w14:textId="77777777" w:rsidTr="002E4524">
        <w:tc>
          <w:tcPr>
            <w:tcW w:w="0" w:type="auto"/>
          </w:tcPr>
          <w:p w14:paraId="75EBA262" w14:textId="77777777" w:rsidR="007C0D28" w:rsidRPr="00922016" w:rsidRDefault="007C0D28" w:rsidP="00515665">
            <w:r w:rsidRPr="00922016">
              <w:rPr>
                <w:bCs/>
              </w:rPr>
              <w:t>76</w:t>
            </w:r>
          </w:p>
        </w:tc>
        <w:tc>
          <w:tcPr>
            <w:tcW w:w="0" w:type="auto"/>
          </w:tcPr>
          <w:p w14:paraId="789D0EED" w14:textId="77777777" w:rsidR="007C0D28" w:rsidRPr="00922016" w:rsidRDefault="007C0D28" w:rsidP="00515665">
            <w:r w:rsidRPr="00922016">
              <w:t>Aspergillus fischeri</w:t>
            </w:r>
          </w:p>
        </w:tc>
        <w:tc>
          <w:tcPr>
            <w:tcW w:w="0" w:type="auto"/>
          </w:tcPr>
          <w:p w14:paraId="3C52A2FE" w14:textId="77777777" w:rsidR="007C0D28" w:rsidRPr="00922016" w:rsidRDefault="007C0D28" w:rsidP="00515665">
            <w:r w:rsidRPr="00922016">
              <w:t>Pezizomycotina</w:t>
            </w:r>
          </w:p>
        </w:tc>
        <w:tc>
          <w:tcPr>
            <w:tcW w:w="0" w:type="auto"/>
          </w:tcPr>
          <w:p w14:paraId="4943BEB8" w14:textId="77777777" w:rsidR="007C0D28" w:rsidRPr="00922016" w:rsidRDefault="007C0D28" w:rsidP="00515665">
            <w:r w:rsidRPr="00922016">
              <w:t>fungi</w:t>
            </w:r>
          </w:p>
        </w:tc>
      </w:tr>
      <w:tr w:rsidR="007C0D28" w:rsidRPr="00922016" w14:paraId="5D1B9452" w14:textId="77777777" w:rsidTr="002E4524">
        <w:tc>
          <w:tcPr>
            <w:tcW w:w="0" w:type="auto"/>
          </w:tcPr>
          <w:p w14:paraId="42A82884" w14:textId="77777777" w:rsidR="007C0D28" w:rsidRPr="00922016" w:rsidRDefault="007C0D28" w:rsidP="00515665">
            <w:r w:rsidRPr="00922016">
              <w:rPr>
                <w:bCs/>
              </w:rPr>
              <w:t>77</w:t>
            </w:r>
          </w:p>
        </w:tc>
        <w:tc>
          <w:tcPr>
            <w:tcW w:w="0" w:type="auto"/>
          </w:tcPr>
          <w:p w14:paraId="217282CF" w14:textId="77777777" w:rsidR="007C0D28" w:rsidRPr="00922016" w:rsidRDefault="007C0D28" w:rsidP="00515665">
            <w:r w:rsidRPr="00922016">
              <w:t>Aspergillus flavus</w:t>
            </w:r>
          </w:p>
        </w:tc>
        <w:tc>
          <w:tcPr>
            <w:tcW w:w="0" w:type="auto"/>
          </w:tcPr>
          <w:p w14:paraId="4110FE97" w14:textId="77777777" w:rsidR="007C0D28" w:rsidRPr="00922016" w:rsidRDefault="007C0D28" w:rsidP="00515665">
            <w:r w:rsidRPr="00922016">
              <w:t>Pezizomycotina</w:t>
            </w:r>
          </w:p>
        </w:tc>
        <w:tc>
          <w:tcPr>
            <w:tcW w:w="0" w:type="auto"/>
          </w:tcPr>
          <w:p w14:paraId="4403B3F5" w14:textId="77777777" w:rsidR="007C0D28" w:rsidRPr="00922016" w:rsidRDefault="007C0D28" w:rsidP="00515665">
            <w:r w:rsidRPr="00922016">
              <w:t>fungi</w:t>
            </w:r>
          </w:p>
        </w:tc>
      </w:tr>
      <w:tr w:rsidR="007C0D28" w:rsidRPr="00922016" w14:paraId="194D1515" w14:textId="77777777" w:rsidTr="002E4524">
        <w:tc>
          <w:tcPr>
            <w:tcW w:w="0" w:type="auto"/>
          </w:tcPr>
          <w:p w14:paraId="0615F139" w14:textId="77777777" w:rsidR="007C0D28" w:rsidRPr="00922016" w:rsidRDefault="007C0D28" w:rsidP="00515665">
            <w:r w:rsidRPr="00922016">
              <w:rPr>
                <w:bCs/>
              </w:rPr>
              <w:t>78</w:t>
            </w:r>
          </w:p>
        </w:tc>
        <w:tc>
          <w:tcPr>
            <w:tcW w:w="0" w:type="auto"/>
          </w:tcPr>
          <w:p w14:paraId="625D3949" w14:textId="77777777" w:rsidR="007C0D28" w:rsidRPr="00922016" w:rsidRDefault="007C0D28" w:rsidP="00515665">
            <w:r w:rsidRPr="00922016">
              <w:t>Aspergillus fumigatus</w:t>
            </w:r>
          </w:p>
        </w:tc>
        <w:tc>
          <w:tcPr>
            <w:tcW w:w="0" w:type="auto"/>
          </w:tcPr>
          <w:p w14:paraId="2D6BA3B3" w14:textId="77777777" w:rsidR="007C0D28" w:rsidRPr="00922016" w:rsidRDefault="007C0D28" w:rsidP="00515665">
            <w:r w:rsidRPr="00922016">
              <w:t>Pezizomycotina</w:t>
            </w:r>
          </w:p>
        </w:tc>
        <w:tc>
          <w:tcPr>
            <w:tcW w:w="0" w:type="auto"/>
          </w:tcPr>
          <w:p w14:paraId="1573DF60" w14:textId="77777777" w:rsidR="007C0D28" w:rsidRPr="00922016" w:rsidRDefault="007C0D28" w:rsidP="00515665">
            <w:r w:rsidRPr="00922016">
              <w:t>fungi</w:t>
            </w:r>
          </w:p>
        </w:tc>
      </w:tr>
      <w:tr w:rsidR="007C0D28" w:rsidRPr="00922016" w14:paraId="451C98F9" w14:textId="77777777" w:rsidTr="002E4524">
        <w:tc>
          <w:tcPr>
            <w:tcW w:w="0" w:type="auto"/>
          </w:tcPr>
          <w:p w14:paraId="3D2E8ABD" w14:textId="77777777" w:rsidR="007C0D28" w:rsidRPr="00922016" w:rsidRDefault="007C0D28" w:rsidP="00515665">
            <w:r w:rsidRPr="00922016">
              <w:rPr>
                <w:bCs/>
              </w:rPr>
              <w:t>79</w:t>
            </w:r>
          </w:p>
        </w:tc>
        <w:tc>
          <w:tcPr>
            <w:tcW w:w="0" w:type="auto"/>
          </w:tcPr>
          <w:p w14:paraId="71AD2ECC" w14:textId="77777777" w:rsidR="007C0D28" w:rsidRPr="00922016" w:rsidRDefault="007C0D28" w:rsidP="00515665">
            <w:r w:rsidRPr="00922016">
              <w:t>Aspergillus kawachii</w:t>
            </w:r>
          </w:p>
        </w:tc>
        <w:tc>
          <w:tcPr>
            <w:tcW w:w="0" w:type="auto"/>
          </w:tcPr>
          <w:p w14:paraId="1BE94325" w14:textId="77777777" w:rsidR="007C0D28" w:rsidRPr="00922016" w:rsidRDefault="007C0D28" w:rsidP="00515665">
            <w:r w:rsidRPr="00922016">
              <w:t>Pezizomycotina</w:t>
            </w:r>
          </w:p>
        </w:tc>
        <w:tc>
          <w:tcPr>
            <w:tcW w:w="0" w:type="auto"/>
          </w:tcPr>
          <w:p w14:paraId="5EC19FCE" w14:textId="77777777" w:rsidR="007C0D28" w:rsidRPr="00922016" w:rsidRDefault="007C0D28" w:rsidP="00515665">
            <w:r w:rsidRPr="00922016">
              <w:t>fungi</w:t>
            </w:r>
          </w:p>
        </w:tc>
      </w:tr>
      <w:tr w:rsidR="007C0D28" w:rsidRPr="00922016" w14:paraId="29AA2889" w14:textId="77777777" w:rsidTr="002E4524">
        <w:tc>
          <w:tcPr>
            <w:tcW w:w="0" w:type="auto"/>
          </w:tcPr>
          <w:p w14:paraId="75255AF3" w14:textId="77777777" w:rsidR="007C0D28" w:rsidRPr="00922016" w:rsidRDefault="007C0D28" w:rsidP="00515665">
            <w:r w:rsidRPr="00922016">
              <w:rPr>
                <w:bCs/>
              </w:rPr>
              <w:t>80</w:t>
            </w:r>
          </w:p>
        </w:tc>
        <w:tc>
          <w:tcPr>
            <w:tcW w:w="0" w:type="auto"/>
          </w:tcPr>
          <w:p w14:paraId="05804D44" w14:textId="77777777" w:rsidR="007C0D28" w:rsidRPr="00922016" w:rsidRDefault="007C0D28" w:rsidP="00515665">
            <w:r w:rsidRPr="00922016">
              <w:t>Aspergillus nidulans 2095</w:t>
            </w:r>
          </w:p>
        </w:tc>
        <w:tc>
          <w:tcPr>
            <w:tcW w:w="0" w:type="auto"/>
          </w:tcPr>
          <w:p w14:paraId="2620D337" w14:textId="77777777" w:rsidR="007C0D28" w:rsidRPr="00922016" w:rsidRDefault="007C0D28" w:rsidP="00515665">
            <w:r w:rsidRPr="00922016">
              <w:t>Pezizomycotina</w:t>
            </w:r>
          </w:p>
        </w:tc>
        <w:tc>
          <w:tcPr>
            <w:tcW w:w="0" w:type="auto"/>
          </w:tcPr>
          <w:p w14:paraId="5453B095" w14:textId="77777777" w:rsidR="007C0D28" w:rsidRPr="00922016" w:rsidRDefault="007C0D28" w:rsidP="00515665">
            <w:r w:rsidRPr="00922016">
              <w:t>fungi</w:t>
            </w:r>
          </w:p>
        </w:tc>
      </w:tr>
      <w:tr w:rsidR="007C0D28" w:rsidRPr="00922016" w14:paraId="78A7EBA5" w14:textId="77777777" w:rsidTr="002E4524">
        <w:tc>
          <w:tcPr>
            <w:tcW w:w="0" w:type="auto"/>
          </w:tcPr>
          <w:p w14:paraId="7FE1D287" w14:textId="77777777" w:rsidR="007C0D28" w:rsidRPr="00922016" w:rsidRDefault="007C0D28" w:rsidP="00515665">
            <w:r w:rsidRPr="00922016">
              <w:rPr>
                <w:bCs/>
              </w:rPr>
              <w:t>81</w:t>
            </w:r>
          </w:p>
        </w:tc>
        <w:tc>
          <w:tcPr>
            <w:tcW w:w="0" w:type="auto"/>
          </w:tcPr>
          <w:p w14:paraId="3259BE2F" w14:textId="77777777" w:rsidR="007C0D28" w:rsidRPr="00922016" w:rsidRDefault="007C0D28" w:rsidP="00515665">
            <w:r w:rsidRPr="00922016">
              <w:t>Aspergillus nidulans 1855</w:t>
            </w:r>
          </w:p>
        </w:tc>
        <w:tc>
          <w:tcPr>
            <w:tcW w:w="0" w:type="auto"/>
          </w:tcPr>
          <w:p w14:paraId="37E1ECF0" w14:textId="77777777" w:rsidR="007C0D28" w:rsidRPr="00922016" w:rsidRDefault="007C0D28" w:rsidP="00515665">
            <w:r w:rsidRPr="00922016">
              <w:t>Pezizomycotina</w:t>
            </w:r>
          </w:p>
        </w:tc>
        <w:tc>
          <w:tcPr>
            <w:tcW w:w="0" w:type="auto"/>
          </w:tcPr>
          <w:p w14:paraId="714B812F" w14:textId="77777777" w:rsidR="007C0D28" w:rsidRPr="00922016" w:rsidRDefault="007C0D28" w:rsidP="00515665">
            <w:r w:rsidRPr="00922016">
              <w:t>fungi</w:t>
            </w:r>
          </w:p>
        </w:tc>
      </w:tr>
      <w:tr w:rsidR="007C0D28" w:rsidRPr="00922016" w14:paraId="4B1C0580" w14:textId="77777777" w:rsidTr="002E4524">
        <w:tc>
          <w:tcPr>
            <w:tcW w:w="0" w:type="auto"/>
          </w:tcPr>
          <w:p w14:paraId="5D0817A5" w14:textId="77777777" w:rsidR="007C0D28" w:rsidRPr="00922016" w:rsidRDefault="007C0D28" w:rsidP="00515665">
            <w:r w:rsidRPr="00922016">
              <w:rPr>
                <w:bCs/>
              </w:rPr>
              <w:t>82</w:t>
            </w:r>
          </w:p>
        </w:tc>
        <w:tc>
          <w:tcPr>
            <w:tcW w:w="0" w:type="auto"/>
          </w:tcPr>
          <w:p w14:paraId="39DE35FC" w14:textId="77777777" w:rsidR="007C0D28" w:rsidRPr="00922016" w:rsidRDefault="007C0D28" w:rsidP="00515665">
            <w:r w:rsidRPr="00922016">
              <w:t>Aspergillus oryzae</w:t>
            </w:r>
          </w:p>
        </w:tc>
        <w:tc>
          <w:tcPr>
            <w:tcW w:w="0" w:type="auto"/>
          </w:tcPr>
          <w:p w14:paraId="1CC9C729" w14:textId="77777777" w:rsidR="007C0D28" w:rsidRPr="00922016" w:rsidRDefault="007C0D28" w:rsidP="00515665">
            <w:r w:rsidRPr="00922016">
              <w:t>Pezizomycotina</w:t>
            </w:r>
          </w:p>
        </w:tc>
        <w:tc>
          <w:tcPr>
            <w:tcW w:w="0" w:type="auto"/>
          </w:tcPr>
          <w:p w14:paraId="03EA35BB" w14:textId="77777777" w:rsidR="007C0D28" w:rsidRPr="00922016" w:rsidRDefault="007C0D28" w:rsidP="00515665">
            <w:r w:rsidRPr="00922016">
              <w:t>fungi</w:t>
            </w:r>
          </w:p>
        </w:tc>
      </w:tr>
      <w:tr w:rsidR="007C0D28" w:rsidRPr="00922016" w14:paraId="298FE35C" w14:textId="77777777" w:rsidTr="002E4524">
        <w:tc>
          <w:tcPr>
            <w:tcW w:w="0" w:type="auto"/>
          </w:tcPr>
          <w:p w14:paraId="0D0BCCAE" w14:textId="77777777" w:rsidR="007C0D28" w:rsidRPr="00922016" w:rsidRDefault="007C0D28" w:rsidP="00515665">
            <w:r w:rsidRPr="00922016">
              <w:rPr>
                <w:bCs/>
              </w:rPr>
              <w:t>83</w:t>
            </w:r>
          </w:p>
        </w:tc>
        <w:tc>
          <w:tcPr>
            <w:tcW w:w="0" w:type="auto"/>
          </w:tcPr>
          <w:p w14:paraId="620485A9" w14:textId="77777777" w:rsidR="007C0D28" w:rsidRPr="00922016" w:rsidRDefault="007C0D28" w:rsidP="00515665">
            <w:r w:rsidRPr="00922016">
              <w:t>Aspergillus terreus</w:t>
            </w:r>
          </w:p>
        </w:tc>
        <w:tc>
          <w:tcPr>
            <w:tcW w:w="0" w:type="auto"/>
          </w:tcPr>
          <w:p w14:paraId="62888008" w14:textId="77777777" w:rsidR="007C0D28" w:rsidRPr="00922016" w:rsidRDefault="007C0D28" w:rsidP="00515665">
            <w:r w:rsidRPr="00922016">
              <w:t>Pezizomycotina</w:t>
            </w:r>
          </w:p>
        </w:tc>
        <w:tc>
          <w:tcPr>
            <w:tcW w:w="0" w:type="auto"/>
          </w:tcPr>
          <w:p w14:paraId="29A4925E" w14:textId="77777777" w:rsidR="007C0D28" w:rsidRPr="00922016" w:rsidRDefault="007C0D28" w:rsidP="00515665">
            <w:r w:rsidRPr="00922016">
              <w:t>fungi</w:t>
            </w:r>
          </w:p>
        </w:tc>
      </w:tr>
      <w:tr w:rsidR="007C0D28" w:rsidRPr="00922016" w14:paraId="7FF6534E" w14:textId="77777777" w:rsidTr="002E4524">
        <w:tc>
          <w:tcPr>
            <w:tcW w:w="0" w:type="auto"/>
          </w:tcPr>
          <w:p w14:paraId="101217A4" w14:textId="77777777" w:rsidR="007C0D28" w:rsidRPr="00922016" w:rsidRDefault="007C0D28" w:rsidP="00515665">
            <w:r w:rsidRPr="00922016">
              <w:rPr>
                <w:bCs/>
              </w:rPr>
              <w:t>84</w:t>
            </w:r>
          </w:p>
        </w:tc>
        <w:tc>
          <w:tcPr>
            <w:tcW w:w="0" w:type="auto"/>
          </w:tcPr>
          <w:p w14:paraId="24CB284F" w14:textId="77777777" w:rsidR="007C0D28" w:rsidRPr="00922016" w:rsidRDefault="007C0D28" w:rsidP="00515665">
            <w:r w:rsidRPr="00922016">
              <w:t>Botrytis cinerea</w:t>
            </w:r>
          </w:p>
        </w:tc>
        <w:tc>
          <w:tcPr>
            <w:tcW w:w="0" w:type="auto"/>
          </w:tcPr>
          <w:p w14:paraId="20D61FD0" w14:textId="77777777" w:rsidR="007C0D28" w:rsidRPr="00922016" w:rsidRDefault="007C0D28" w:rsidP="00515665">
            <w:r w:rsidRPr="00922016">
              <w:t>Pezizomycotina</w:t>
            </w:r>
          </w:p>
        </w:tc>
        <w:tc>
          <w:tcPr>
            <w:tcW w:w="0" w:type="auto"/>
          </w:tcPr>
          <w:p w14:paraId="518F427B" w14:textId="77777777" w:rsidR="007C0D28" w:rsidRPr="00922016" w:rsidRDefault="007C0D28" w:rsidP="00515665">
            <w:r w:rsidRPr="00922016">
              <w:t>fungi</w:t>
            </w:r>
          </w:p>
        </w:tc>
      </w:tr>
      <w:tr w:rsidR="007C0D28" w:rsidRPr="00922016" w14:paraId="57F438AB" w14:textId="77777777" w:rsidTr="002E4524">
        <w:tc>
          <w:tcPr>
            <w:tcW w:w="0" w:type="auto"/>
          </w:tcPr>
          <w:p w14:paraId="27E6C362" w14:textId="77777777" w:rsidR="007C0D28" w:rsidRPr="00922016" w:rsidRDefault="007C0D28" w:rsidP="00515665">
            <w:r w:rsidRPr="00922016">
              <w:rPr>
                <w:bCs/>
              </w:rPr>
              <w:t>85</w:t>
            </w:r>
          </w:p>
        </w:tc>
        <w:tc>
          <w:tcPr>
            <w:tcW w:w="0" w:type="auto"/>
          </w:tcPr>
          <w:p w14:paraId="39332561" w14:textId="77777777" w:rsidR="007C0D28" w:rsidRPr="00922016" w:rsidRDefault="007C0D28" w:rsidP="00515665">
            <w:r w:rsidRPr="00922016">
              <w:t>Chaetomium globosum</w:t>
            </w:r>
          </w:p>
        </w:tc>
        <w:tc>
          <w:tcPr>
            <w:tcW w:w="0" w:type="auto"/>
          </w:tcPr>
          <w:p w14:paraId="7A2DCE88" w14:textId="77777777" w:rsidR="007C0D28" w:rsidRPr="00922016" w:rsidRDefault="007C0D28" w:rsidP="00515665">
            <w:r w:rsidRPr="00922016">
              <w:t>Pezizomycotina</w:t>
            </w:r>
          </w:p>
        </w:tc>
        <w:tc>
          <w:tcPr>
            <w:tcW w:w="0" w:type="auto"/>
          </w:tcPr>
          <w:p w14:paraId="4A591E82" w14:textId="77777777" w:rsidR="007C0D28" w:rsidRPr="00922016" w:rsidRDefault="007C0D28" w:rsidP="00515665">
            <w:r w:rsidRPr="00922016">
              <w:t>fungi</w:t>
            </w:r>
          </w:p>
        </w:tc>
      </w:tr>
      <w:tr w:rsidR="007C0D28" w:rsidRPr="00922016" w14:paraId="0BEA77D6" w14:textId="77777777" w:rsidTr="002E4524">
        <w:tc>
          <w:tcPr>
            <w:tcW w:w="0" w:type="auto"/>
          </w:tcPr>
          <w:p w14:paraId="4F2ED0FC" w14:textId="77777777" w:rsidR="007C0D28" w:rsidRPr="00922016" w:rsidRDefault="007C0D28" w:rsidP="00515665">
            <w:r w:rsidRPr="00922016">
              <w:rPr>
                <w:bCs/>
              </w:rPr>
              <w:t>86</w:t>
            </w:r>
          </w:p>
        </w:tc>
        <w:tc>
          <w:tcPr>
            <w:tcW w:w="0" w:type="auto"/>
          </w:tcPr>
          <w:p w14:paraId="6D90A471" w14:textId="77777777" w:rsidR="007C0D28" w:rsidRPr="00922016" w:rsidRDefault="007C0D28" w:rsidP="00515665">
            <w:r w:rsidRPr="00922016">
              <w:t>Coccidioides immitis RS</w:t>
            </w:r>
          </w:p>
        </w:tc>
        <w:tc>
          <w:tcPr>
            <w:tcW w:w="0" w:type="auto"/>
          </w:tcPr>
          <w:p w14:paraId="610172C4" w14:textId="77777777" w:rsidR="007C0D28" w:rsidRPr="00922016" w:rsidRDefault="007C0D28" w:rsidP="00515665">
            <w:r w:rsidRPr="00922016">
              <w:t>Pezizomycotina</w:t>
            </w:r>
          </w:p>
        </w:tc>
        <w:tc>
          <w:tcPr>
            <w:tcW w:w="0" w:type="auto"/>
          </w:tcPr>
          <w:p w14:paraId="0F9CC2D1" w14:textId="77777777" w:rsidR="007C0D28" w:rsidRPr="00922016" w:rsidRDefault="007C0D28" w:rsidP="00515665">
            <w:r w:rsidRPr="00922016">
              <w:t>fungi</w:t>
            </w:r>
          </w:p>
        </w:tc>
      </w:tr>
      <w:tr w:rsidR="007C0D28" w:rsidRPr="00922016" w14:paraId="129059B5" w14:textId="77777777" w:rsidTr="002E4524">
        <w:tc>
          <w:tcPr>
            <w:tcW w:w="0" w:type="auto"/>
          </w:tcPr>
          <w:p w14:paraId="3D041127" w14:textId="77777777" w:rsidR="007C0D28" w:rsidRPr="00922016" w:rsidRDefault="007C0D28" w:rsidP="00515665">
            <w:r w:rsidRPr="00922016">
              <w:rPr>
                <w:bCs/>
              </w:rPr>
              <w:t>87</w:t>
            </w:r>
          </w:p>
        </w:tc>
        <w:tc>
          <w:tcPr>
            <w:tcW w:w="0" w:type="auto"/>
          </w:tcPr>
          <w:p w14:paraId="4E138C22" w14:textId="77777777" w:rsidR="007C0D28" w:rsidRPr="00922016" w:rsidRDefault="007C0D28" w:rsidP="00515665">
            <w:r w:rsidRPr="00922016">
              <w:t>Coccidioides posadasii RMSCC_3488</w:t>
            </w:r>
          </w:p>
        </w:tc>
        <w:tc>
          <w:tcPr>
            <w:tcW w:w="0" w:type="auto"/>
          </w:tcPr>
          <w:p w14:paraId="5EF3CA84" w14:textId="77777777" w:rsidR="007C0D28" w:rsidRPr="00922016" w:rsidRDefault="007C0D28" w:rsidP="00515665">
            <w:r w:rsidRPr="00922016">
              <w:t>Pezizomycotina</w:t>
            </w:r>
          </w:p>
        </w:tc>
        <w:tc>
          <w:tcPr>
            <w:tcW w:w="0" w:type="auto"/>
          </w:tcPr>
          <w:p w14:paraId="49AD25CF" w14:textId="77777777" w:rsidR="007C0D28" w:rsidRPr="00922016" w:rsidRDefault="007C0D28" w:rsidP="00515665">
            <w:r w:rsidRPr="00922016">
              <w:t>fungi</w:t>
            </w:r>
          </w:p>
        </w:tc>
      </w:tr>
      <w:tr w:rsidR="007C0D28" w:rsidRPr="00922016" w14:paraId="3DE0370A" w14:textId="77777777" w:rsidTr="002E4524">
        <w:tc>
          <w:tcPr>
            <w:tcW w:w="0" w:type="auto"/>
          </w:tcPr>
          <w:p w14:paraId="46CE309F" w14:textId="77777777" w:rsidR="007C0D28" w:rsidRPr="00922016" w:rsidRDefault="007C0D28" w:rsidP="00515665">
            <w:r w:rsidRPr="00922016">
              <w:rPr>
                <w:bCs/>
              </w:rPr>
              <w:t>88</w:t>
            </w:r>
          </w:p>
        </w:tc>
        <w:tc>
          <w:tcPr>
            <w:tcW w:w="0" w:type="auto"/>
          </w:tcPr>
          <w:p w14:paraId="0B3905F5" w14:textId="77777777" w:rsidR="007C0D28" w:rsidRPr="00922016" w:rsidRDefault="007C0D28" w:rsidP="00515665">
            <w:r w:rsidRPr="00922016">
              <w:t>Cryphonectria parasitica 3352</w:t>
            </w:r>
          </w:p>
        </w:tc>
        <w:tc>
          <w:tcPr>
            <w:tcW w:w="0" w:type="auto"/>
          </w:tcPr>
          <w:p w14:paraId="25A6338A" w14:textId="77777777" w:rsidR="007C0D28" w:rsidRPr="00922016" w:rsidRDefault="007C0D28" w:rsidP="00515665">
            <w:r w:rsidRPr="00922016">
              <w:t>Pezizomycotina</w:t>
            </w:r>
          </w:p>
        </w:tc>
        <w:tc>
          <w:tcPr>
            <w:tcW w:w="0" w:type="auto"/>
          </w:tcPr>
          <w:p w14:paraId="7413FD10" w14:textId="77777777" w:rsidR="007C0D28" w:rsidRPr="00922016" w:rsidRDefault="007C0D28" w:rsidP="00515665">
            <w:r w:rsidRPr="00922016">
              <w:t>fungi</w:t>
            </w:r>
          </w:p>
        </w:tc>
      </w:tr>
      <w:tr w:rsidR="007C0D28" w:rsidRPr="00922016" w14:paraId="2278111E" w14:textId="77777777" w:rsidTr="002E4524">
        <w:tc>
          <w:tcPr>
            <w:tcW w:w="0" w:type="auto"/>
          </w:tcPr>
          <w:p w14:paraId="5DAC4795" w14:textId="77777777" w:rsidR="007C0D28" w:rsidRPr="00922016" w:rsidRDefault="007C0D28" w:rsidP="00515665">
            <w:r w:rsidRPr="00922016">
              <w:rPr>
                <w:bCs/>
              </w:rPr>
              <w:t>89</w:t>
            </w:r>
          </w:p>
        </w:tc>
        <w:tc>
          <w:tcPr>
            <w:tcW w:w="0" w:type="auto"/>
          </w:tcPr>
          <w:p w14:paraId="68780FAE" w14:textId="77777777" w:rsidR="007C0D28" w:rsidRPr="00922016" w:rsidRDefault="007C0D28" w:rsidP="00515665">
            <w:r w:rsidRPr="00922016">
              <w:t>Cryphonectria parasitica 4119</w:t>
            </w:r>
          </w:p>
        </w:tc>
        <w:tc>
          <w:tcPr>
            <w:tcW w:w="0" w:type="auto"/>
          </w:tcPr>
          <w:p w14:paraId="60FE8716" w14:textId="77777777" w:rsidR="007C0D28" w:rsidRPr="00922016" w:rsidRDefault="007C0D28" w:rsidP="00515665">
            <w:r w:rsidRPr="00922016">
              <w:t>Pezizomycotina</w:t>
            </w:r>
          </w:p>
        </w:tc>
        <w:tc>
          <w:tcPr>
            <w:tcW w:w="0" w:type="auto"/>
          </w:tcPr>
          <w:p w14:paraId="1F914105" w14:textId="77777777" w:rsidR="007C0D28" w:rsidRPr="00922016" w:rsidRDefault="007C0D28" w:rsidP="00515665">
            <w:r w:rsidRPr="00922016">
              <w:t>fungi</w:t>
            </w:r>
          </w:p>
        </w:tc>
      </w:tr>
      <w:tr w:rsidR="007C0D28" w:rsidRPr="00922016" w14:paraId="1BA4D145" w14:textId="77777777" w:rsidTr="002E4524">
        <w:tc>
          <w:tcPr>
            <w:tcW w:w="0" w:type="auto"/>
          </w:tcPr>
          <w:p w14:paraId="73357D7E" w14:textId="77777777" w:rsidR="007C0D28" w:rsidRPr="00922016" w:rsidRDefault="007C0D28" w:rsidP="00515665">
            <w:r w:rsidRPr="00922016">
              <w:rPr>
                <w:bCs/>
              </w:rPr>
              <w:t>90</w:t>
            </w:r>
          </w:p>
        </w:tc>
        <w:tc>
          <w:tcPr>
            <w:tcW w:w="0" w:type="auto"/>
          </w:tcPr>
          <w:p w14:paraId="6558974B" w14:textId="77777777" w:rsidR="007C0D28" w:rsidRPr="00922016" w:rsidRDefault="007C0D28" w:rsidP="00515665">
            <w:r w:rsidRPr="00922016">
              <w:t>Fusarium graminearum ph1</w:t>
            </w:r>
          </w:p>
        </w:tc>
        <w:tc>
          <w:tcPr>
            <w:tcW w:w="0" w:type="auto"/>
          </w:tcPr>
          <w:p w14:paraId="12B109FE" w14:textId="77777777" w:rsidR="007C0D28" w:rsidRPr="00922016" w:rsidRDefault="007C0D28" w:rsidP="00515665">
            <w:r w:rsidRPr="00922016">
              <w:t>Pezizomycotina</w:t>
            </w:r>
          </w:p>
        </w:tc>
        <w:tc>
          <w:tcPr>
            <w:tcW w:w="0" w:type="auto"/>
          </w:tcPr>
          <w:p w14:paraId="2CD8FE69" w14:textId="77777777" w:rsidR="007C0D28" w:rsidRPr="00922016" w:rsidRDefault="007C0D28" w:rsidP="00515665">
            <w:r w:rsidRPr="00922016">
              <w:t>fungi</w:t>
            </w:r>
          </w:p>
        </w:tc>
      </w:tr>
      <w:tr w:rsidR="007C0D28" w:rsidRPr="00922016" w14:paraId="2AFDEDD8" w14:textId="77777777" w:rsidTr="002E4524">
        <w:tc>
          <w:tcPr>
            <w:tcW w:w="0" w:type="auto"/>
          </w:tcPr>
          <w:p w14:paraId="1CFD16B7" w14:textId="77777777" w:rsidR="007C0D28" w:rsidRPr="00922016" w:rsidRDefault="007C0D28" w:rsidP="00515665">
            <w:r w:rsidRPr="00922016">
              <w:rPr>
                <w:bCs/>
              </w:rPr>
              <w:t>91</w:t>
            </w:r>
          </w:p>
        </w:tc>
        <w:tc>
          <w:tcPr>
            <w:tcW w:w="0" w:type="auto"/>
          </w:tcPr>
          <w:p w14:paraId="75559A86" w14:textId="77777777" w:rsidR="007C0D28" w:rsidRPr="00922016" w:rsidRDefault="007C0D28" w:rsidP="00515665">
            <w:r w:rsidRPr="00922016">
              <w:t>Fusarium oxysporum lycopersici</w:t>
            </w:r>
          </w:p>
        </w:tc>
        <w:tc>
          <w:tcPr>
            <w:tcW w:w="0" w:type="auto"/>
          </w:tcPr>
          <w:p w14:paraId="7015FDAA" w14:textId="77777777" w:rsidR="007C0D28" w:rsidRPr="00922016" w:rsidRDefault="007C0D28" w:rsidP="00515665">
            <w:r w:rsidRPr="00922016">
              <w:t>Pezizomycotina</w:t>
            </w:r>
          </w:p>
        </w:tc>
        <w:tc>
          <w:tcPr>
            <w:tcW w:w="0" w:type="auto"/>
          </w:tcPr>
          <w:p w14:paraId="16B14DAF" w14:textId="77777777" w:rsidR="007C0D28" w:rsidRPr="00922016" w:rsidRDefault="007C0D28" w:rsidP="00515665">
            <w:r w:rsidRPr="00922016">
              <w:t>fungi</w:t>
            </w:r>
          </w:p>
        </w:tc>
      </w:tr>
      <w:tr w:rsidR="007C0D28" w:rsidRPr="00922016" w14:paraId="0AB81F95" w14:textId="77777777" w:rsidTr="002E4524">
        <w:tc>
          <w:tcPr>
            <w:tcW w:w="0" w:type="auto"/>
          </w:tcPr>
          <w:p w14:paraId="6A9A44F1" w14:textId="77777777" w:rsidR="007C0D28" w:rsidRPr="00922016" w:rsidRDefault="007C0D28" w:rsidP="00515665">
            <w:r w:rsidRPr="00922016">
              <w:rPr>
                <w:bCs/>
              </w:rPr>
              <w:t>92</w:t>
            </w:r>
          </w:p>
        </w:tc>
        <w:tc>
          <w:tcPr>
            <w:tcW w:w="0" w:type="auto"/>
          </w:tcPr>
          <w:p w14:paraId="189476F2" w14:textId="77777777" w:rsidR="007C0D28" w:rsidRPr="00922016" w:rsidRDefault="007C0D28" w:rsidP="00515665">
            <w:r w:rsidRPr="00922016">
              <w:t>Fusarium verticillioides</w:t>
            </w:r>
          </w:p>
        </w:tc>
        <w:tc>
          <w:tcPr>
            <w:tcW w:w="0" w:type="auto"/>
          </w:tcPr>
          <w:p w14:paraId="12A3D8B1" w14:textId="77777777" w:rsidR="007C0D28" w:rsidRPr="00922016" w:rsidRDefault="007C0D28" w:rsidP="00515665">
            <w:r w:rsidRPr="00922016">
              <w:t>Pezizomycotina</w:t>
            </w:r>
          </w:p>
        </w:tc>
        <w:tc>
          <w:tcPr>
            <w:tcW w:w="0" w:type="auto"/>
          </w:tcPr>
          <w:p w14:paraId="32BCA950" w14:textId="77777777" w:rsidR="007C0D28" w:rsidRPr="00922016" w:rsidRDefault="007C0D28" w:rsidP="00515665">
            <w:r w:rsidRPr="00922016">
              <w:t>fungi</w:t>
            </w:r>
          </w:p>
        </w:tc>
      </w:tr>
      <w:tr w:rsidR="007C0D28" w:rsidRPr="00922016" w14:paraId="5EDBD76B" w14:textId="77777777" w:rsidTr="002E4524">
        <w:tc>
          <w:tcPr>
            <w:tcW w:w="0" w:type="auto"/>
          </w:tcPr>
          <w:p w14:paraId="54A04F79" w14:textId="77777777" w:rsidR="007C0D28" w:rsidRPr="00922016" w:rsidRDefault="007C0D28" w:rsidP="00515665">
            <w:r w:rsidRPr="00922016">
              <w:rPr>
                <w:bCs/>
              </w:rPr>
              <w:t>93</w:t>
            </w:r>
          </w:p>
        </w:tc>
        <w:tc>
          <w:tcPr>
            <w:tcW w:w="0" w:type="auto"/>
          </w:tcPr>
          <w:p w14:paraId="4F497277" w14:textId="77777777" w:rsidR="007C0D28" w:rsidRPr="00922016" w:rsidRDefault="007C0D28" w:rsidP="00515665">
            <w:r w:rsidRPr="00922016">
              <w:t>Magnaporthe grisea</w:t>
            </w:r>
          </w:p>
        </w:tc>
        <w:tc>
          <w:tcPr>
            <w:tcW w:w="0" w:type="auto"/>
          </w:tcPr>
          <w:p w14:paraId="4FB925CF" w14:textId="77777777" w:rsidR="007C0D28" w:rsidRPr="00922016" w:rsidRDefault="007C0D28" w:rsidP="00515665">
            <w:r w:rsidRPr="00922016">
              <w:t>Pezizomycotina</w:t>
            </w:r>
          </w:p>
        </w:tc>
        <w:tc>
          <w:tcPr>
            <w:tcW w:w="0" w:type="auto"/>
          </w:tcPr>
          <w:p w14:paraId="0CEC433B" w14:textId="77777777" w:rsidR="007C0D28" w:rsidRPr="00922016" w:rsidRDefault="007C0D28" w:rsidP="00515665">
            <w:r w:rsidRPr="00922016">
              <w:t>fungi</w:t>
            </w:r>
          </w:p>
        </w:tc>
      </w:tr>
      <w:tr w:rsidR="007C0D28" w:rsidRPr="00922016" w14:paraId="518D5286" w14:textId="77777777" w:rsidTr="002E4524">
        <w:tc>
          <w:tcPr>
            <w:tcW w:w="0" w:type="auto"/>
          </w:tcPr>
          <w:p w14:paraId="32E40B6C" w14:textId="77777777" w:rsidR="007C0D28" w:rsidRPr="00922016" w:rsidRDefault="007C0D28" w:rsidP="00515665">
            <w:r w:rsidRPr="00922016">
              <w:rPr>
                <w:bCs/>
              </w:rPr>
              <w:t>94</w:t>
            </w:r>
          </w:p>
        </w:tc>
        <w:tc>
          <w:tcPr>
            <w:tcW w:w="0" w:type="auto"/>
          </w:tcPr>
          <w:p w14:paraId="4A45D0C3" w14:textId="77777777" w:rsidR="007C0D28" w:rsidRPr="00922016" w:rsidRDefault="007C0D28" w:rsidP="00515665">
            <w:r w:rsidRPr="00922016">
              <w:t>Microsporum canis CBS 113480</w:t>
            </w:r>
          </w:p>
        </w:tc>
        <w:tc>
          <w:tcPr>
            <w:tcW w:w="0" w:type="auto"/>
          </w:tcPr>
          <w:p w14:paraId="7366B542" w14:textId="77777777" w:rsidR="007C0D28" w:rsidRPr="00922016" w:rsidRDefault="007C0D28" w:rsidP="00515665">
            <w:r w:rsidRPr="00922016">
              <w:t>Pezizomycotina</w:t>
            </w:r>
          </w:p>
        </w:tc>
        <w:tc>
          <w:tcPr>
            <w:tcW w:w="0" w:type="auto"/>
          </w:tcPr>
          <w:p w14:paraId="46449ECF" w14:textId="77777777" w:rsidR="007C0D28" w:rsidRPr="00922016" w:rsidRDefault="007C0D28" w:rsidP="00515665">
            <w:r w:rsidRPr="00922016">
              <w:t>fungi</w:t>
            </w:r>
          </w:p>
        </w:tc>
      </w:tr>
      <w:tr w:rsidR="007C0D28" w:rsidRPr="00922016" w14:paraId="4B82E1E5" w14:textId="77777777" w:rsidTr="002E4524">
        <w:tc>
          <w:tcPr>
            <w:tcW w:w="0" w:type="auto"/>
          </w:tcPr>
          <w:p w14:paraId="35A3CB07" w14:textId="77777777" w:rsidR="007C0D28" w:rsidRPr="00922016" w:rsidRDefault="007C0D28" w:rsidP="00515665">
            <w:r w:rsidRPr="00922016">
              <w:rPr>
                <w:bCs/>
              </w:rPr>
              <w:t>95</w:t>
            </w:r>
          </w:p>
        </w:tc>
        <w:tc>
          <w:tcPr>
            <w:tcW w:w="0" w:type="auto"/>
          </w:tcPr>
          <w:p w14:paraId="7CC5C94A" w14:textId="77777777" w:rsidR="007C0D28" w:rsidRPr="00922016" w:rsidRDefault="007C0D28" w:rsidP="00515665">
            <w:r w:rsidRPr="00922016">
              <w:t>Microsporum gypseum CBS 118893</w:t>
            </w:r>
          </w:p>
        </w:tc>
        <w:tc>
          <w:tcPr>
            <w:tcW w:w="0" w:type="auto"/>
          </w:tcPr>
          <w:p w14:paraId="4AC82048" w14:textId="77777777" w:rsidR="007C0D28" w:rsidRPr="00922016" w:rsidRDefault="007C0D28" w:rsidP="00515665">
            <w:r w:rsidRPr="00922016">
              <w:t>Pezizomycotina</w:t>
            </w:r>
          </w:p>
        </w:tc>
        <w:tc>
          <w:tcPr>
            <w:tcW w:w="0" w:type="auto"/>
          </w:tcPr>
          <w:p w14:paraId="7A8B427E" w14:textId="77777777" w:rsidR="007C0D28" w:rsidRPr="00922016" w:rsidRDefault="007C0D28" w:rsidP="00515665">
            <w:r w:rsidRPr="00922016">
              <w:t>fungi</w:t>
            </w:r>
          </w:p>
        </w:tc>
      </w:tr>
      <w:tr w:rsidR="007C0D28" w:rsidRPr="00922016" w14:paraId="7209D5E5" w14:textId="77777777" w:rsidTr="002E4524">
        <w:tc>
          <w:tcPr>
            <w:tcW w:w="0" w:type="auto"/>
          </w:tcPr>
          <w:p w14:paraId="7720ED6C" w14:textId="77777777" w:rsidR="007C0D28" w:rsidRPr="00922016" w:rsidRDefault="007C0D28" w:rsidP="00515665">
            <w:r w:rsidRPr="00922016">
              <w:rPr>
                <w:bCs/>
              </w:rPr>
              <w:t>96</w:t>
            </w:r>
          </w:p>
        </w:tc>
        <w:tc>
          <w:tcPr>
            <w:tcW w:w="0" w:type="auto"/>
          </w:tcPr>
          <w:p w14:paraId="73BE6B6E" w14:textId="77777777" w:rsidR="007C0D28" w:rsidRPr="00922016" w:rsidRDefault="007C0D28" w:rsidP="00515665">
            <w:r w:rsidRPr="00922016">
              <w:t>Mycosphaerella fijiensis</w:t>
            </w:r>
          </w:p>
        </w:tc>
        <w:tc>
          <w:tcPr>
            <w:tcW w:w="0" w:type="auto"/>
          </w:tcPr>
          <w:p w14:paraId="6B2C5218" w14:textId="77777777" w:rsidR="007C0D28" w:rsidRPr="00922016" w:rsidRDefault="007C0D28" w:rsidP="00515665">
            <w:r w:rsidRPr="00922016">
              <w:t>Pezizomycotina</w:t>
            </w:r>
          </w:p>
        </w:tc>
        <w:tc>
          <w:tcPr>
            <w:tcW w:w="0" w:type="auto"/>
          </w:tcPr>
          <w:p w14:paraId="1E565BBB" w14:textId="77777777" w:rsidR="007C0D28" w:rsidRPr="00922016" w:rsidRDefault="007C0D28" w:rsidP="00515665">
            <w:r w:rsidRPr="00922016">
              <w:t>fungi</w:t>
            </w:r>
          </w:p>
        </w:tc>
      </w:tr>
      <w:tr w:rsidR="007C0D28" w:rsidRPr="00922016" w14:paraId="274F053F" w14:textId="77777777" w:rsidTr="002E4524">
        <w:tc>
          <w:tcPr>
            <w:tcW w:w="0" w:type="auto"/>
          </w:tcPr>
          <w:p w14:paraId="7E5F9E89" w14:textId="77777777" w:rsidR="007C0D28" w:rsidRPr="00922016" w:rsidRDefault="007C0D28" w:rsidP="00515665">
            <w:r w:rsidRPr="00922016">
              <w:rPr>
                <w:bCs/>
              </w:rPr>
              <w:t>97</w:t>
            </w:r>
          </w:p>
        </w:tc>
        <w:tc>
          <w:tcPr>
            <w:tcW w:w="0" w:type="auto"/>
          </w:tcPr>
          <w:p w14:paraId="212951F8" w14:textId="77777777" w:rsidR="007C0D28" w:rsidRPr="00922016" w:rsidRDefault="007C0D28" w:rsidP="00515665">
            <w:r w:rsidRPr="00922016">
              <w:t>Mycosphaerella graminicola</w:t>
            </w:r>
          </w:p>
        </w:tc>
        <w:tc>
          <w:tcPr>
            <w:tcW w:w="0" w:type="auto"/>
          </w:tcPr>
          <w:p w14:paraId="493A4D7E" w14:textId="77777777" w:rsidR="007C0D28" w:rsidRPr="00922016" w:rsidRDefault="007C0D28" w:rsidP="00515665">
            <w:r w:rsidRPr="00922016">
              <w:t>Pezizomycotina</w:t>
            </w:r>
          </w:p>
        </w:tc>
        <w:tc>
          <w:tcPr>
            <w:tcW w:w="0" w:type="auto"/>
          </w:tcPr>
          <w:p w14:paraId="5CBBAFAA" w14:textId="77777777" w:rsidR="007C0D28" w:rsidRPr="00922016" w:rsidRDefault="007C0D28" w:rsidP="00515665">
            <w:r w:rsidRPr="00922016">
              <w:t>fungi</w:t>
            </w:r>
          </w:p>
        </w:tc>
      </w:tr>
      <w:tr w:rsidR="007C0D28" w:rsidRPr="00922016" w14:paraId="7B87DC5B" w14:textId="77777777" w:rsidTr="002E4524">
        <w:tc>
          <w:tcPr>
            <w:tcW w:w="0" w:type="auto"/>
          </w:tcPr>
          <w:p w14:paraId="1D88F85D" w14:textId="77777777" w:rsidR="007C0D28" w:rsidRPr="00922016" w:rsidRDefault="007C0D28" w:rsidP="00515665">
            <w:r w:rsidRPr="00922016">
              <w:rPr>
                <w:bCs/>
              </w:rPr>
              <w:t>98</w:t>
            </w:r>
          </w:p>
        </w:tc>
        <w:tc>
          <w:tcPr>
            <w:tcW w:w="0" w:type="auto"/>
          </w:tcPr>
          <w:p w14:paraId="3FE66785" w14:textId="77777777" w:rsidR="007C0D28" w:rsidRPr="00922016" w:rsidRDefault="007C0D28" w:rsidP="00515665">
            <w:r w:rsidRPr="00922016">
              <w:t>Nectria haematococca MPVI</w:t>
            </w:r>
          </w:p>
        </w:tc>
        <w:tc>
          <w:tcPr>
            <w:tcW w:w="0" w:type="auto"/>
          </w:tcPr>
          <w:p w14:paraId="051E3688" w14:textId="77777777" w:rsidR="007C0D28" w:rsidRPr="00922016" w:rsidRDefault="007C0D28" w:rsidP="00515665">
            <w:r w:rsidRPr="00922016">
              <w:t>Pezizomycotina</w:t>
            </w:r>
          </w:p>
        </w:tc>
        <w:tc>
          <w:tcPr>
            <w:tcW w:w="0" w:type="auto"/>
          </w:tcPr>
          <w:p w14:paraId="731EB161" w14:textId="77777777" w:rsidR="007C0D28" w:rsidRPr="00922016" w:rsidRDefault="007C0D28" w:rsidP="00515665">
            <w:r w:rsidRPr="00922016">
              <w:t>fungi</w:t>
            </w:r>
          </w:p>
        </w:tc>
      </w:tr>
      <w:tr w:rsidR="007C0D28" w:rsidRPr="00922016" w14:paraId="21DC72AB" w14:textId="77777777" w:rsidTr="002E4524">
        <w:tc>
          <w:tcPr>
            <w:tcW w:w="0" w:type="auto"/>
          </w:tcPr>
          <w:p w14:paraId="261D94A8" w14:textId="77777777" w:rsidR="007C0D28" w:rsidRPr="00922016" w:rsidRDefault="007C0D28" w:rsidP="00515665">
            <w:r w:rsidRPr="00922016">
              <w:rPr>
                <w:bCs/>
              </w:rPr>
              <w:t>99</w:t>
            </w:r>
          </w:p>
        </w:tc>
        <w:tc>
          <w:tcPr>
            <w:tcW w:w="0" w:type="auto"/>
          </w:tcPr>
          <w:p w14:paraId="4B9C277A" w14:textId="77777777" w:rsidR="007C0D28" w:rsidRPr="00922016" w:rsidRDefault="007C0D28" w:rsidP="00515665">
            <w:r w:rsidRPr="00922016">
              <w:t>Neurospora crassa</w:t>
            </w:r>
          </w:p>
        </w:tc>
        <w:tc>
          <w:tcPr>
            <w:tcW w:w="0" w:type="auto"/>
          </w:tcPr>
          <w:p w14:paraId="40A35866" w14:textId="77777777" w:rsidR="007C0D28" w:rsidRPr="00922016" w:rsidRDefault="007C0D28" w:rsidP="00515665">
            <w:r w:rsidRPr="00922016">
              <w:t>Pezizomycotina</w:t>
            </w:r>
          </w:p>
        </w:tc>
        <w:tc>
          <w:tcPr>
            <w:tcW w:w="0" w:type="auto"/>
          </w:tcPr>
          <w:p w14:paraId="55831C2B" w14:textId="77777777" w:rsidR="007C0D28" w:rsidRPr="00922016" w:rsidRDefault="007C0D28" w:rsidP="00515665">
            <w:r w:rsidRPr="00922016">
              <w:t>fungi</w:t>
            </w:r>
          </w:p>
        </w:tc>
      </w:tr>
      <w:tr w:rsidR="007C0D28" w:rsidRPr="00922016" w14:paraId="6E8888E2" w14:textId="77777777" w:rsidTr="002E4524">
        <w:tc>
          <w:tcPr>
            <w:tcW w:w="0" w:type="auto"/>
          </w:tcPr>
          <w:p w14:paraId="2127C3D1" w14:textId="77777777" w:rsidR="007C0D28" w:rsidRPr="00922016" w:rsidRDefault="007C0D28" w:rsidP="00515665">
            <w:r w:rsidRPr="00922016">
              <w:rPr>
                <w:bCs/>
              </w:rPr>
              <w:t>100</w:t>
            </w:r>
          </w:p>
        </w:tc>
        <w:tc>
          <w:tcPr>
            <w:tcW w:w="0" w:type="auto"/>
          </w:tcPr>
          <w:p w14:paraId="67FDB3ED" w14:textId="77777777" w:rsidR="007C0D28" w:rsidRPr="00922016" w:rsidRDefault="007C0D28" w:rsidP="00515665">
            <w:r w:rsidRPr="00922016">
              <w:t>Neurospora discreta FGSC 8579 mat A</w:t>
            </w:r>
          </w:p>
        </w:tc>
        <w:tc>
          <w:tcPr>
            <w:tcW w:w="0" w:type="auto"/>
          </w:tcPr>
          <w:p w14:paraId="0AEC786C" w14:textId="77777777" w:rsidR="007C0D28" w:rsidRPr="00922016" w:rsidRDefault="007C0D28" w:rsidP="00515665">
            <w:r w:rsidRPr="00922016">
              <w:t>Pezizomycotina</w:t>
            </w:r>
          </w:p>
        </w:tc>
        <w:tc>
          <w:tcPr>
            <w:tcW w:w="0" w:type="auto"/>
          </w:tcPr>
          <w:p w14:paraId="2CD47B3C" w14:textId="77777777" w:rsidR="007C0D28" w:rsidRPr="00922016" w:rsidRDefault="007C0D28" w:rsidP="00515665">
            <w:r w:rsidRPr="00922016">
              <w:t>fungi</w:t>
            </w:r>
          </w:p>
        </w:tc>
      </w:tr>
      <w:tr w:rsidR="007C0D28" w:rsidRPr="00922016" w14:paraId="0436F695" w14:textId="77777777" w:rsidTr="002E4524">
        <w:tc>
          <w:tcPr>
            <w:tcW w:w="0" w:type="auto"/>
          </w:tcPr>
          <w:p w14:paraId="06F82903" w14:textId="77777777" w:rsidR="007C0D28" w:rsidRPr="00922016" w:rsidRDefault="007C0D28" w:rsidP="00515665">
            <w:r w:rsidRPr="00922016">
              <w:rPr>
                <w:bCs/>
              </w:rPr>
              <w:t>101</w:t>
            </w:r>
          </w:p>
        </w:tc>
        <w:tc>
          <w:tcPr>
            <w:tcW w:w="0" w:type="auto"/>
          </w:tcPr>
          <w:p w14:paraId="27519ADE" w14:textId="77777777" w:rsidR="007C0D28" w:rsidRPr="00922016" w:rsidRDefault="007C0D28" w:rsidP="00515665">
            <w:r w:rsidRPr="00922016">
              <w:t>Neurospora tetrasperma FGSC 2508 mat A</w:t>
            </w:r>
          </w:p>
        </w:tc>
        <w:tc>
          <w:tcPr>
            <w:tcW w:w="0" w:type="auto"/>
          </w:tcPr>
          <w:p w14:paraId="00AF0BFF" w14:textId="77777777" w:rsidR="007C0D28" w:rsidRPr="00922016" w:rsidRDefault="007C0D28" w:rsidP="00515665">
            <w:r w:rsidRPr="00922016">
              <w:t>Pezizomycotina</w:t>
            </w:r>
          </w:p>
        </w:tc>
        <w:tc>
          <w:tcPr>
            <w:tcW w:w="0" w:type="auto"/>
          </w:tcPr>
          <w:p w14:paraId="566BE4D7" w14:textId="77777777" w:rsidR="007C0D28" w:rsidRPr="00922016" w:rsidRDefault="007C0D28" w:rsidP="00515665">
            <w:r w:rsidRPr="00922016">
              <w:t>fungi</w:t>
            </w:r>
          </w:p>
        </w:tc>
      </w:tr>
      <w:tr w:rsidR="007C0D28" w:rsidRPr="00922016" w14:paraId="7FE07B97" w14:textId="77777777" w:rsidTr="002E4524">
        <w:tc>
          <w:tcPr>
            <w:tcW w:w="0" w:type="auto"/>
          </w:tcPr>
          <w:p w14:paraId="4B9E7557" w14:textId="77777777" w:rsidR="007C0D28" w:rsidRPr="00922016" w:rsidRDefault="007C0D28" w:rsidP="00515665">
            <w:r w:rsidRPr="00922016">
              <w:rPr>
                <w:bCs/>
              </w:rPr>
              <w:t>102</w:t>
            </w:r>
          </w:p>
        </w:tc>
        <w:tc>
          <w:tcPr>
            <w:tcW w:w="0" w:type="auto"/>
          </w:tcPr>
          <w:p w14:paraId="719D9F9C" w14:textId="77777777" w:rsidR="007C0D28" w:rsidRPr="00922016" w:rsidRDefault="007C0D28" w:rsidP="00515665">
            <w:r w:rsidRPr="00922016">
              <w:t>Paracoccidioides brasiliensis Pb03</w:t>
            </w:r>
          </w:p>
        </w:tc>
        <w:tc>
          <w:tcPr>
            <w:tcW w:w="0" w:type="auto"/>
          </w:tcPr>
          <w:p w14:paraId="47011A35" w14:textId="77777777" w:rsidR="007C0D28" w:rsidRPr="00922016" w:rsidRDefault="007C0D28" w:rsidP="00515665">
            <w:r w:rsidRPr="00922016">
              <w:t>Pezizomycotina</w:t>
            </w:r>
          </w:p>
        </w:tc>
        <w:tc>
          <w:tcPr>
            <w:tcW w:w="0" w:type="auto"/>
          </w:tcPr>
          <w:p w14:paraId="10574AE2" w14:textId="77777777" w:rsidR="007C0D28" w:rsidRPr="00922016" w:rsidRDefault="007C0D28" w:rsidP="00515665">
            <w:r w:rsidRPr="00922016">
              <w:t>fungi</w:t>
            </w:r>
          </w:p>
        </w:tc>
      </w:tr>
      <w:tr w:rsidR="007C0D28" w:rsidRPr="00922016" w14:paraId="7AD7B997" w14:textId="77777777" w:rsidTr="002E4524">
        <w:tc>
          <w:tcPr>
            <w:tcW w:w="0" w:type="auto"/>
          </w:tcPr>
          <w:p w14:paraId="61F25899" w14:textId="77777777" w:rsidR="007C0D28" w:rsidRPr="00922016" w:rsidRDefault="007C0D28" w:rsidP="00515665">
            <w:r w:rsidRPr="00922016">
              <w:rPr>
                <w:bCs/>
              </w:rPr>
              <w:t>103</w:t>
            </w:r>
          </w:p>
        </w:tc>
        <w:tc>
          <w:tcPr>
            <w:tcW w:w="0" w:type="auto"/>
          </w:tcPr>
          <w:p w14:paraId="43BF830F" w14:textId="77777777" w:rsidR="007C0D28" w:rsidRPr="00922016" w:rsidRDefault="007C0D28" w:rsidP="00515665">
            <w:r w:rsidRPr="00922016">
              <w:t>Penicillium chrysogenum</w:t>
            </w:r>
          </w:p>
        </w:tc>
        <w:tc>
          <w:tcPr>
            <w:tcW w:w="0" w:type="auto"/>
          </w:tcPr>
          <w:p w14:paraId="2513A4E7" w14:textId="77777777" w:rsidR="007C0D28" w:rsidRPr="00922016" w:rsidRDefault="007C0D28" w:rsidP="00515665">
            <w:r w:rsidRPr="00922016">
              <w:t>Pezizomycotina</w:t>
            </w:r>
          </w:p>
        </w:tc>
        <w:tc>
          <w:tcPr>
            <w:tcW w:w="0" w:type="auto"/>
          </w:tcPr>
          <w:p w14:paraId="7DA9EC35" w14:textId="77777777" w:rsidR="007C0D28" w:rsidRPr="00922016" w:rsidRDefault="007C0D28" w:rsidP="00515665">
            <w:r w:rsidRPr="00922016">
              <w:t>fungi</w:t>
            </w:r>
          </w:p>
        </w:tc>
      </w:tr>
      <w:tr w:rsidR="007C0D28" w:rsidRPr="00922016" w14:paraId="75CEE46E" w14:textId="77777777" w:rsidTr="002E4524">
        <w:tc>
          <w:tcPr>
            <w:tcW w:w="0" w:type="auto"/>
          </w:tcPr>
          <w:p w14:paraId="40F7DE4D" w14:textId="77777777" w:rsidR="007C0D28" w:rsidRPr="00922016" w:rsidRDefault="007C0D28" w:rsidP="00515665">
            <w:r w:rsidRPr="00922016">
              <w:rPr>
                <w:bCs/>
              </w:rPr>
              <w:t>104</w:t>
            </w:r>
          </w:p>
        </w:tc>
        <w:tc>
          <w:tcPr>
            <w:tcW w:w="0" w:type="auto"/>
          </w:tcPr>
          <w:p w14:paraId="33EA117F" w14:textId="77777777" w:rsidR="007C0D28" w:rsidRPr="00922016" w:rsidRDefault="007C0D28" w:rsidP="00515665">
            <w:r w:rsidRPr="00922016">
              <w:t>Penicillium marneffei ATCC 18224</w:t>
            </w:r>
          </w:p>
        </w:tc>
        <w:tc>
          <w:tcPr>
            <w:tcW w:w="0" w:type="auto"/>
          </w:tcPr>
          <w:p w14:paraId="35AE0217" w14:textId="77777777" w:rsidR="007C0D28" w:rsidRPr="00922016" w:rsidRDefault="007C0D28" w:rsidP="00515665">
            <w:r w:rsidRPr="00922016">
              <w:t>Pezizomycotina</w:t>
            </w:r>
          </w:p>
        </w:tc>
        <w:tc>
          <w:tcPr>
            <w:tcW w:w="0" w:type="auto"/>
          </w:tcPr>
          <w:p w14:paraId="6F93025F" w14:textId="77777777" w:rsidR="007C0D28" w:rsidRPr="00922016" w:rsidRDefault="007C0D28" w:rsidP="00515665">
            <w:r w:rsidRPr="00922016">
              <w:t>fungi</w:t>
            </w:r>
          </w:p>
        </w:tc>
      </w:tr>
      <w:tr w:rsidR="007C0D28" w:rsidRPr="00922016" w14:paraId="55D0C4B4" w14:textId="77777777" w:rsidTr="002E4524">
        <w:tc>
          <w:tcPr>
            <w:tcW w:w="0" w:type="auto"/>
          </w:tcPr>
          <w:p w14:paraId="1D1E3BC9" w14:textId="77777777" w:rsidR="007C0D28" w:rsidRPr="00922016" w:rsidRDefault="007C0D28" w:rsidP="00515665">
            <w:r w:rsidRPr="00922016">
              <w:rPr>
                <w:bCs/>
              </w:rPr>
              <w:t>105</w:t>
            </w:r>
          </w:p>
        </w:tc>
        <w:tc>
          <w:tcPr>
            <w:tcW w:w="0" w:type="auto"/>
          </w:tcPr>
          <w:p w14:paraId="0A58DD77" w14:textId="77777777" w:rsidR="007C0D28" w:rsidRPr="00922016" w:rsidRDefault="007C0D28" w:rsidP="00515665">
            <w:r w:rsidRPr="00922016">
              <w:t>Podospora anserina</w:t>
            </w:r>
          </w:p>
        </w:tc>
        <w:tc>
          <w:tcPr>
            <w:tcW w:w="0" w:type="auto"/>
          </w:tcPr>
          <w:p w14:paraId="0E34CF29" w14:textId="77777777" w:rsidR="007C0D28" w:rsidRPr="00922016" w:rsidRDefault="007C0D28" w:rsidP="00515665">
            <w:r w:rsidRPr="00922016">
              <w:t>Pezizomycotina</w:t>
            </w:r>
          </w:p>
        </w:tc>
        <w:tc>
          <w:tcPr>
            <w:tcW w:w="0" w:type="auto"/>
          </w:tcPr>
          <w:p w14:paraId="1AFC22D3" w14:textId="77777777" w:rsidR="007C0D28" w:rsidRPr="00922016" w:rsidRDefault="007C0D28" w:rsidP="00515665">
            <w:r w:rsidRPr="00922016">
              <w:t>fungi</w:t>
            </w:r>
          </w:p>
        </w:tc>
      </w:tr>
      <w:tr w:rsidR="007C0D28" w:rsidRPr="00922016" w14:paraId="04C9DA22" w14:textId="77777777" w:rsidTr="002E4524">
        <w:tc>
          <w:tcPr>
            <w:tcW w:w="0" w:type="auto"/>
          </w:tcPr>
          <w:p w14:paraId="4517153E" w14:textId="77777777" w:rsidR="007C0D28" w:rsidRPr="00922016" w:rsidRDefault="007C0D28" w:rsidP="00515665">
            <w:r w:rsidRPr="00922016">
              <w:rPr>
                <w:bCs/>
              </w:rPr>
              <w:t>106</w:t>
            </w:r>
          </w:p>
        </w:tc>
        <w:tc>
          <w:tcPr>
            <w:tcW w:w="0" w:type="auto"/>
          </w:tcPr>
          <w:p w14:paraId="2EB422C1" w14:textId="77777777" w:rsidR="007C0D28" w:rsidRPr="00922016" w:rsidRDefault="007C0D28" w:rsidP="00515665">
            <w:r w:rsidRPr="00922016">
              <w:t>Sclerotinia sclerotiorum</w:t>
            </w:r>
          </w:p>
        </w:tc>
        <w:tc>
          <w:tcPr>
            <w:tcW w:w="0" w:type="auto"/>
          </w:tcPr>
          <w:p w14:paraId="4FA60DAB" w14:textId="77777777" w:rsidR="007C0D28" w:rsidRPr="00922016" w:rsidRDefault="007C0D28" w:rsidP="00515665">
            <w:r w:rsidRPr="00922016">
              <w:t>Pezizomycotina</w:t>
            </w:r>
          </w:p>
        </w:tc>
        <w:tc>
          <w:tcPr>
            <w:tcW w:w="0" w:type="auto"/>
          </w:tcPr>
          <w:p w14:paraId="306744DF" w14:textId="77777777" w:rsidR="007C0D28" w:rsidRPr="00922016" w:rsidRDefault="007C0D28" w:rsidP="00515665">
            <w:r w:rsidRPr="00922016">
              <w:t>fungi</w:t>
            </w:r>
          </w:p>
        </w:tc>
      </w:tr>
      <w:tr w:rsidR="007C0D28" w:rsidRPr="00922016" w14:paraId="1FC3B636" w14:textId="77777777" w:rsidTr="002E4524">
        <w:tc>
          <w:tcPr>
            <w:tcW w:w="0" w:type="auto"/>
          </w:tcPr>
          <w:p w14:paraId="4EC209E4" w14:textId="77777777" w:rsidR="007C0D28" w:rsidRPr="00922016" w:rsidRDefault="007C0D28" w:rsidP="00515665">
            <w:r w:rsidRPr="00922016">
              <w:rPr>
                <w:bCs/>
              </w:rPr>
              <w:t>107</w:t>
            </w:r>
          </w:p>
        </w:tc>
        <w:tc>
          <w:tcPr>
            <w:tcW w:w="0" w:type="auto"/>
          </w:tcPr>
          <w:p w14:paraId="43FEF4B9" w14:textId="77777777" w:rsidR="007C0D28" w:rsidRPr="00922016" w:rsidRDefault="007C0D28" w:rsidP="00515665">
            <w:r w:rsidRPr="00922016">
              <w:t>Stagonospora nodorum</w:t>
            </w:r>
          </w:p>
        </w:tc>
        <w:tc>
          <w:tcPr>
            <w:tcW w:w="0" w:type="auto"/>
          </w:tcPr>
          <w:p w14:paraId="26FF4163" w14:textId="77777777" w:rsidR="007C0D28" w:rsidRPr="00922016" w:rsidRDefault="007C0D28" w:rsidP="00515665">
            <w:r w:rsidRPr="00922016">
              <w:t>Pezizomycotina</w:t>
            </w:r>
          </w:p>
        </w:tc>
        <w:tc>
          <w:tcPr>
            <w:tcW w:w="0" w:type="auto"/>
          </w:tcPr>
          <w:p w14:paraId="297C4730" w14:textId="77777777" w:rsidR="007C0D28" w:rsidRPr="00922016" w:rsidRDefault="007C0D28" w:rsidP="00515665">
            <w:r w:rsidRPr="00922016">
              <w:t>fungi</w:t>
            </w:r>
          </w:p>
        </w:tc>
      </w:tr>
      <w:tr w:rsidR="007C0D28" w:rsidRPr="00922016" w14:paraId="043E6313" w14:textId="77777777" w:rsidTr="002E4524">
        <w:tc>
          <w:tcPr>
            <w:tcW w:w="0" w:type="auto"/>
          </w:tcPr>
          <w:p w14:paraId="3231EAD1" w14:textId="77777777" w:rsidR="007C0D28" w:rsidRPr="00922016" w:rsidRDefault="007C0D28" w:rsidP="00515665">
            <w:r w:rsidRPr="00922016">
              <w:rPr>
                <w:bCs/>
              </w:rPr>
              <w:t>108</w:t>
            </w:r>
          </w:p>
        </w:tc>
        <w:tc>
          <w:tcPr>
            <w:tcW w:w="0" w:type="auto"/>
          </w:tcPr>
          <w:p w14:paraId="6156CC33" w14:textId="77777777" w:rsidR="007C0D28" w:rsidRPr="00922016" w:rsidRDefault="007C0D28" w:rsidP="00515665">
            <w:r w:rsidRPr="00922016">
              <w:t>Talaromyces stipitatus</w:t>
            </w:r>
          </w:p>
        </w:tc>
        <w:tc>
          <w:tcPr>
            <w:tcW w:w="0" w:type="auto"/>
          </w:tcPr>
          <w:p w14:paraId="59E4BDBB" w14:textId="77777777" w:rsidR="007C0D28" w:rsidRPr="00922016" w:rsidRDefault="007C0D28" w:rsidP="00515665">
            <w:r w:rsidRPr="00922016">
              <w:t>Pezizomycotina</w:t>
            </w:r>
          </w:p>
        </w:tc>
        <w:tc>
          <w:tcPr>
            <w:tcW w:w="0" w:type="auto"/>
          </w:tcPr>
          <w:p w14:paraId="374F9CC8" w14:textId="77777777" w:rsidR="007C0D28" w:rsidRPr="00922016" w:rsidRDefault="007C0D28" w:rsidP="00515665">
            <w:r w:rsidRPr="00922016">
              <w:t>fungi</w:t>
            </w:r>
          </w:p>
        </w:tc>
      </w:tr>
      <w:tr w:rsidR="007C0D28" w:rsidRPr="00922016" w14:paraId="52BCA654" w14:textId="77777777" w:rsidTr="002E4524">
        <w:tc>
          <w:tcPr>
            <w:tcW w:w="0" w:type="auto"/>
          </w:tcPr>
          <w:p w14:paraId="686B8F24" w14:textId="77777777" w:rsidR="007C0D28" w:rsidRPr="00922016" w:rsidRDefault="007C0D28" w:rsidP="00515665">
            <w:r w:rsidRPr="00922016">
              <w:rPr>
                <w:bCs/>
              </w:rPr>
              <w:t>109</w:t>
            </w:r>
          </w:p>
        </w:tc>
        <w:tc>
          <w:tcPr>
            <w:tcW w:w="0" w:type="auto"/>
          </w:tcPr>
          <w:p w14:paraId="3DCB41DE" w14:textId="77777777" w:rsidR="007C0D28" w:rsidRPr="00922016" w:rsidRDefault="007C0D28" w:rsidP="00515665">
            <w:r w:rsidRPr="00922016">
              <w:t>Thielavia terrestris</w:t>
            </w:r>
          </w:p>
        </w:tc>
        <w:tc>
          <w:tcPr>
            <w:tcW w:w="0" w:type="auto"/>
          </w:tcPr>
          <w:p w14:paraId="39AAC455" w14:textId="77777777" w:rsidR="007C0D28" w:rsidRPr="00922016" w:rsidRDefault="007C0D28" w:rsidP="00515665">
            <w:r w:rsidRPr="00922016">
              <w:t>Pezizomycotina</w:t>
            </w:r>
          </w:p>
        </w:tc>
        <w:tc>
          <w:tcPr>
            <w:tcW w:w="0" w:type="auto"/>
          </w:tcPr>
          <w:p w14:paraId="673AB849" w14:textId="77777777" w:rsidR="007C0D28" w:rsidRPr="00922016" w:rsidRDefault="007C0D28" w:rsidP="00515665">
            <w:r w:rsidRPr="00922016">
              <w:t>fungi</w:t>
            </w:r>
          </w:p>
        </w:tc>
      </w:tr>
      <w:tr w:rsidR="007C0D28" w:rsidRPr="00922016" w14:paraId="29416B6B" w14:textId="77777777" w:rsidTr="002E4524">
        <w:tc>
          <w:tcPr>
            <w:tcW w:w="0" w:type="auto"/>
          </w:tcPr>
          <w:p w14:paraId="2A45CE3E" w14:textId="77777777" w:rsidR="007C0D28" w:rsidRPr="00922016" w:rsidRDefault="007C0D28" w:rsidP="00515665">
            <w:r w:rsidRPr="00922016">
              <w:rPr>
                <w:bCs/>
              </w:rPr>
              <w:t>110</w:t>
            </w:r>
          </w:p>
        </w:tc>
        <w:tc>
          <w:tcPr>
            <w:tcW w:w="0" w:type="auto"/>
          </w:tcPr>
          <w:p w14:paraId="2354E225" w14:textId="77777777" w:rsidR="007C0D28" w:rsidRPr="00922016" w:rsidRDefault="007C0D28" w:rsidP="00515665">
            <w:r w:rsidRPr="00922016">
              <w:t>Trichoderma atroviride</w:t>
            </w:r>
          </w:p>
        </w:tc>
        <w:tc>
          <w:tcPr>
            <w:tcW w:w="0" w:type="auto"/>
          </w:tcPr>
          <w:p w14:paraId="0A74765E" w14:textId="77777777" w:rsidR="007C0D28" w:rsidRPr="00922016" w:rsidRDefault="007C0D28" w:rsidP="00515665">
            <w:r w:rsidRPr="00922016">
              <w:t>Pezizomycotina</w:t>
            </w:r>
          </w:p>
        </w:tc>
        <w:tc>
          <w:tcPr>
            <w:tcW w:w="0" w:type="auto"/>
          </w:tcPr>
          <w:p w14:paraId="30EDAE38" w14:textId="77777777" w:rsidR="007C0D28" w:rsidRPr="00922016" w:rsidRDefault="007C0D28" w:rsidP="00515665">
            <w:r w:rsidRPr="00922016">
              <w:t>fungi</w:t>
            </w:r>
          </w:p>
        </w:tc>
      </w:tr>
      <w:tr w:rsidR="007C0D28" w:rsidRPr="00922016" w14:paraId="718CBEC3" w14:textId="77777777" w:rsidTr="002E4524">
        <w:tc>
          <w:tcPr>
            <w:tcW w:w="0" w:type="auto"/>
          </w:tcPr>
          <w:p w14:paraId="4DC2AFE0" w14:textId="77777777" w:rsidR="007C0D28" w:rsidRPr="00922016" w:rsidRDefault="007C0D28" w:rsidP="00515665">
            <w:r w:rsidRPr="00922016">
              <w:rPr>
                <w:bCs/>
              </w:rPr>
              <w:t>111</w:t>
            </w:r>
          </w:p>
        </w:tc>
        <w:tc>
          <w:tcPr>
            <w:tcW w:w="0" w:type="auto"/>
          </w:tcPr>
          <w:p w14:paraId="3C1590CC" w14:textId="77777777" w:rsidR="007C0D28" w:rsidRPr="00922016" w:rsidRDefault="007C0D28" w:rsidP="00515665">
            <w:r w:rsidRPr="00922016">
              <w:t>Trichophyton equinum CBS127.97</w:t>
            </w:r>
          </w:p>
        </w:tc>
        <w:tc>
          <w:tcPr>
            <w:tcW w:w="0" w:type="auto"/>
          </w:tcPr>
          <w:p w14:paraId="2260A3E6" w14:textId="77777777" w:rsidR="007C0D28" w:rsidRPr="00922016" w:rsidRDefault="007C0D28" w:rsidP="00515665">
            <w:r w:rsidRPr="00922016">
              <w:t>Pezizomycotina</w:t>
            </w:r>
          </w:p>
        </w:tc>
        <w:tc>
          <w:tcPr>
            <w:tcW w:w="0" w:type="auto"/>
          </w:tcPr>
          <w:p w14:paraId="707C7476" w14:textId="77777777" w:rsidR="007C0D28" w:rsidRPr="00922016" w:rsidRDefault="007C0D28" w:rsidP="00515665">
            <w:r w:rsidRPr="00922016">
              <w:t>fungi</w:t>
            </w:r>
          </w:p>
        </w:tc>
      </w:tr>
      <w:tr w:rsidR="007C0D28" w:rsidRPr="00922016" w14:paraId="6A15B284" w14:textId="77777777" w:rsidTr="002E4524">
        <w:tc>
          <w:tcPr>
            <w:tcW w:w="0" w:type="auto"/>
          </w:tcPr>
          <w:p w14:paraId="3F7F2E42" w14:textId="77777777" w:rsidR="007C0D28" w:rsidRPr="00922016" w:rsidRDefault="007C0D28" w:rsidP="00515665">
            <w:r w:rsidRPr="00922016">
              <w:rPr>
                <w:bCs/>
              </w:rPr>
              <w:t>112</w:t>
            </w:r>
          </w:p>
        </w:tc>
        <w:tc>
          <w:tcPr>
            <w:tcW w:w="0" w:type="auto"/>
          </w:tcPr>
          <w:p w14:paraId="64E363DF" w14:textId="77777777" w:rsidR="007C0D28" w:rsidRPr="00922016" w:rsidRDefault="007C0D28" w:rsidP="00515665">
            <w:r w:rsidRPr="00922016">
              <w:t>Trichoderma reesei</w:t>
            </w:r>
          </w:p>
        </w:tc>
        <w:tc>
          <w:tcPr>
            <w:tcW w:w="0" w:type="auto"/>
          </w:tcPr>
          <w:p w14:paraId="027B4B4A" w14:textId="77777777" w:rsidR="007C0D28" w:rsidRPr="00922016" w:rsidRDefault="007C0D28" w:rsidP="00515665">
            <w:r w:rsidRPr="00922016">
              <w:t>Pezizomycotina</w:t>
            </w:r>
          </w:p>
        </w:tc>
        <w:tc>
          <w:tcPr>
            <w:tcW w:w="0" w:type="auto"/>
          </w:tcPr>
          <w:p w14:paraId="4F04113A" w14:textId="77777777" w:rsidR="007C0D28" w:rsidRPr="00922016" w:rsidRDefault="007C0D28" w:rsidP="00515665">
            <w:r w:rsidRPr="00922016">
              <w:t>fungi</w:t>
            </w:r>
          </w:p>
        </w:tc>
      </w:tr>
      <w:tr w:rsidR="007C0D28" w:rsidRPr="00922016" w14:paraId="087EE90D" w14:textId="77777777" w:rsidTr="002E4524">
        <w:tc>
          <w:tcPr>
            <w:tcW w:w="0" w:type="auto"/>
          </w:tcPr>
          <w:p w14:paraId="5D6E57A1" w14:textId="77777777" w:rsidR="007C0D28" w:rsidRPr="00922016" w:rsidRDefault="007C0D28" w:rsidP="00515665">
            <w:r w:rsidRPr="00922016">
              <w:rPr>
                <w:bCs/>
              </w:rPr>
              <w:t>113</w:t>
            </w:r>
          </w:p>
        </w:tc>
        <w:tc>
          <w:tcPr>
            <w:tcW w:w="0" w:type="auto"/>
          </w:tcPr>
          <w:p w14:paraId="324D48FD" w14:textId="77777777" w:rsidR="007C0D28" w:rsidRPr="00922016" w:rsidRDefault="007C0D28" w:rsidP="00515665">
            <w:r w:rsidRPr="00922016">
              <w:t>Trichoderma virens Gv29-8</w:t>
            </w:r>
          </w:p>
        </w:tc>
        <w:tc>
          <w:tcPr>
            <w:tcW w:w="0" w:type="auto"/>
          </w:tcPr>
          <w:p w14:paraId="59F5CEAD" w14:textId="77777777" w:rsidR="007C0D28" w:rsidRPr="00922016" w:rsidRDefault="007C0D28" w:rsidP="00515665">
            <w:r w:rsidRPr="00922016">
              <w:t>Pezizomycotina</w:t>
            </w:r>
          </w:p>
        </w:tc>
        <w:tc>
          <w:tcPr>
            <w:tcW w:w="0" w:type="auto"/>
          </w:tcPr>
          <w:p w14:paraId="4606A89A" w14:textId="77777777" w:rsidR="007C0D28" w:rsidRPr="00922016" w:rsidRDefault="007C0D28" w:rsidP="00515665">
            <w:r w:rsidRPr="00922016">
              <w:t>fungi</w:t>
            </w:r>
          </w:p>
        </w:tc>
      </w:tr>
      <w:tr w:rsidR="007C0D28" w:rsidRPr="00922016" w14:paraId="4991CA1E" w14:textId="77777777" w:rsidTr="002E4524">
        <w:tc>
          <w:tcPr>
            <w:tcW w:w="0" w:type="auto"/>
          </w:tcPr>
          <w:p w14:paraId="07BF47AE" w14:textId="77777777" w:rsidR="007C0D28" w:rsidRPr="00922016" w:rsidRDefault="007C0D28" w:rsidP="00515665">
            <w:r w:rsidRPr="00922016">
              <w:rPr>
                <w:bCs/>
              </w:rPr>
              <w:t>114</w:t>
            </w:r>
          </w:p>
        </w:tc>
        <w:tc>
          <w:tcPr>
            <w:tcW w:w="0" w:type="auto"/>
          </w:tcPr>
          <w:p w14:paraId="00AACE0F" w14:textId="77777777" w:rsidR="007C0D28" w:rsidRPr="00922016" w:rsidRDefault="007C0D28" w:rsidP="00515665">
            <w:r w:rsidRPr="00922016">
              <w:t>Tuber melanosporum</w:t>
            </w:r>
          </w:p>
        </w:tc>
        <w:tc>
          <w:tcPr>
            <w:tcW w:w="0" w:type="auto"/>
          </w:tcPr>
          <w:p w14:paraId="33AFD211" w14:textId="77777777" w:rsidR="007C0D28" w:rsidRPr="00922016" w:rsidRDefault="007C0D28" w:rsidP="00515665">
            <w:r w:rsidRPr="00922016">
              <w:t>Pezizomycotina</w:t>
            </w:r>
          </w:p>
        </w:tc>
        <w:tc>
          <w:tcPr>
            <w:tcW w:w="0" w:type="auto"/>
          </w:tcPr>
          <w:p w14:paraId="7B1AADFD" w14:textId="77777777" w:rsidR="007C0D28" w:rsidRPr="00922016" w:rsidRDefault="007C0D28" w:rsidP="00515665">
            <w:r w:rsidRPr="00922016">
              <w:t>fungi</w:t>
            </w:r>
          </w:p>
        </w:tc>
      </w:tr>
      <w:tr w:rsidR="007C0D28" w:rsidRPr="00922016" w14:paraId="2AF39907" w14:textId="77777777" w:rsidTr="002E4524">
        <w:tc>
          <w:tcPr>
            <w:tcW w:w="0" w:type="auto"/>
          </w:tcPr>
          <w:p w14:paraId="7903C539" w14:textId="77777777" w:rsidR="007C0D28" w:rsidRPr="00922016" w:rsidRDefault="007C0D28" w:rsidP="00515665">
            <w:r w:rsidRPr="00922016">
              <w:rPr>
                <w:bCs/>
              </w:rPr>
              <w:t>115</w:t>
            </w:r>
          </w:p>
        </w:tc>
        <w:tc>
          <w:tcPr>
            <w:tcW w:w="0" w:type="auto"/>
          </w:tcPr>
          <w:p w14:paraId="6D249D1C" w14:textId="77777777" w:rsidR="007C0D28" w:rsidRPr="00922016" w:rsidRDefault="007C0D28" w:rsidP="00515665">
            <w:r w:rsidRPr="00922016">
              <w:t>Uncinocarpus reesii 5820</w:t>
            </w:r>
          </w:p>
        </w:tc>
        <w:tc>
          <w:tcPr>
            <w:tcW w:w="0" w:type="auto"/>
          </w:tcPr>
          <w:p w14:paraId="30AC256C" w14:textId="77777777" w:rsidR="007C0D28" w:rsidRPr="00922016" w:rsidRDefault="007C0D28" w:rsidP="00515665">
            <w:r w:rsidRPr="00922016">
              <w:t>Pezizomycotina</w:t>
            </w:r>
          </w:p>
        </w:tc>
        <w:tc>
          <w:tcPr>
            <w:tcW w:w="0" w:type="auto"/>
          </w:tcPr>
          <w:p w14:paraId="57246997" w14:textId="77777777" w:rsidR="007C0D28" w:rsidRPr="00922016" w:rsidRDefault="007C0D28" w:rsidP="00515665">
            <w:r w:rsidRPr="00922016">
              <w:t>fungi</w:t>
            </w:r>
          </w:p>
        </w:tc>
      </w:tr>
      <w:tr w:rsidR="007C0D28" w:rsidRPr="00922016" w14:paraId="54A172E1" w14:textId="77777777" w:rsidTr="002E4524">
        <w:tc>
          <w:tcPr>
            <w:tcW w:w="0" w:type="auto"/>
          </w:tcPr>
          <w:p w14:paraId="5E426CD8" w14:textId="77777777" w:rsidR="007C0D28" w:rsidRPr="00922016" w:rsidRDefault="007C0D28" w:rsidP="00515665">
            <w:r w:rsidRPr="00922016">
              <w:rPr>
                <w:bCs/>
              </w:rPr>
              <w:t>116</w:t>
            </w:r>
          </w:p>
        </w:tc>
        <w:tc>
          <w:tcPr>
            <w:tcW w:w="0" w:type="auto"/>
          </w:tcPr>
          <w:p w14:paraId="53E08808" w14:textId="77777777" w:rsidR="007C0D28" w:rsidRPr="00922016" w:rsidRDefault="007C0D28" w:rsidP="00515665">
            <w:r w:rsidRPr="00922016">
              <w:t>Uncinocarpus reesii 2939</w:t>
            </w:r>
          </w:p>
        </w:tc>
        <w:tc>
          <w:tcPr>
            <w:tcW w:w="0" w:type="auto"/>
          </w:tcPr>
          <w:p w14:paraId="67CF6D2D" w14:textId="77777777" w:rsidR="007C0D28" w:rsidRPr="00922016" w:rsidRDefault="007C0D28" w:rsidP="00515665">
            <w:r w:rsidRPr="00922016">
              <w:t>Pezizomycotina</w:t>
            </w:r>
          </w:p>
        </w:tc>
        <w:tc>
          <w:tcPr>
            <w:tcW w:w="0" w:type="auto"/>
          </w:tcPr>
          <w:p w14:paraId="1B9C421F" w14:textId="77777777" w:rsidR="007C0D28" w:rsidRPr="00922016" w:rsidRDefault="007C0D28" w:rsidP="00515665">
            <w:r w:rsidRPr="00922016">
              <w:t>fungi</w:t>
            </w:r>
          </w:p>
        </w:tc>
      </w:tr>
      <w:tr w:rsidR="007C0D28" w:rsidRPr="00922016" w14:paraId="5CC4AEF7" w14:textId="77777777" w:rsidTr="002E4524">
        <w:tc>
          <w:tcPr>
            <w:tcW w:w="0" w:type="auto"/>
          </w:tcPr>
          <w:p w14:paraId="50C116DA" w14:textId="77777777" w:rsidR="007C0D28" w:rsidRPr="00922016" w:rsidRDefault="007C0D28" w:rsidP="00515665">
            <w:r w:rsidRPr="00922016">
              <w:rPr>
                <w:bCs/>
              </w:rPr>
              <w:t>117</w:t>
            </w:r>
          </w:p>
        </w:tc>
        <w:tc>
          <w:tcPr>
            <w:tcW w:w="0" w:type="auto"/>
          </w:tcPr>
          <w:p w14:paraId="1AA0E848" w14:textId="77777777" w:rsidR="007C0D28" w:rsidRPr="00922016" w:rsidRDefault="007C0D28" w:rsidP="00515665">
            <w:r w:rsidRPr="00922016">
              <w:t>Verticillium albo-atrum VaMs.102</w:t>
            </w:r>
          </w:p>
        </w:tc>
        <w:tc>
          <w:tcPr>
            <w:tcW w:w="0" w:type="auto"/>
          </w:tcPr>
          <w:p w14:paraId="29FBCF4D" w14:textId="77777777" w:rsidR="007C0D28" w:rsidRPr="00922016" w:rsidRDefault="007C0D28" w:rsidP="00515665">
            <w:r w:rsidRPr="00922016">
              <w:t>Pezizomycotina</w:t>
            </w:r>
          </w:p>
        </w:tc>
        <w:tc>
          <w:tcPr>
            <w:tcW w:w="0" w:type="auto"/>
          </w:tcPr>
          <w:p w14:paraId="3C4C78D7" w14:textId="77777777" w:rsidR="007C0D28" w:rsidRPr="00922016" w:rsidRDefault="007C0D28" w:rsidP="00515665">
            <w:r w:rsidRPr="00922016">
              <w:t>fungi</w:t>
            </w:r>
          </w:p>
        </w:tc>
      </w:tr>
      <w:tr w:rsidR="007C0D28" w:rsidRPr="00922016" w14:paraId="4659D480" w14:textId="77777777" w:rsidTr="002E4524">
        <w:tc>
          <w:tcPr>
            <w:tcW w:w="0" w:type="auto"/>
          </w:tcPr>
          <w:p w14:paraId="007911ED" w14:textId="77777777" w:rsidR="007C0D28" w:rsidRPr="00922016" w:rsidRDefault="007C0D28" w:rsidP="00515665">
            <w:r w:rsidRPr="00922016">
              <w:rPr>
                <w:bCs/>
              </w:rPr>
              <w:t>118</w:t>
            </w:r>
          </w:p>
        </w:tc>
        <w:tc>
          <w:tcPr>
            <w:tcW w:w="0" w:type="auto"/>
          </w:tcPr>
          <w:p w14:paraId="12389AEB" w14:textId="77777777" w:rsidR="007C0D28" w:rsidRPr="00922016" w:rsidRDefault="007C0D28" w:rsidP="00515665">
            <w:r w:rsidRPr="00922016">
              <w:t>Verticillium dahliae VdLs.17</w:t>
            </w:r>
          </w:p>
        </w:tc>
        <w:tc>
          <w:tcPr>
            <w:tcW w:w="0" w:type="auto"/>
          </w:tcPr>
          <w:p w14:paraId="209BD475" w14:textId="77777777" w:rsidR="007C0D28" w:rsidRPr="00922016" w:rsidRDefault="007C0D28" w:rsidP="00515665">
            <w:r w:rsidRPr="00922016">
              <w:t>Pezizomycotina</w:t>
            </w:r>
          </w:p>
        </w:tc>
        <w:tc>
          <w:tcPr>
            <w:tcW w:w="0" w:type="auto"/>
          </w:tcPr>
          <w:p w14:paraId="153250FE" w14:textId="77777777" w:rsidR="007C0D28" w:rsidRPr="00922016" w:rsidRDefault="007C0D28" w:rsidP="00515665">
            <w:r w:rsidRPr="00922016">
              <w:t>fungi</w:t>
            </w:r>
          </w:p>
        </w:tc>
      </w:tr>
      <w:tr w:rsidR="007C0D28" w:rsidRPr="00922016" w14:paraId="49C6F1A2" w14:textId="77777777" w:rsidTr="002E4524">
        <w:tc>
          <w:tcPr>
            <w:tcW w:w="0" w:type="auto"/>
          </w:tcPr>
          <w:p w14:paraId="7F39FD20" w14:textId="77777777" w:rsidR="007C0D28" w:rsidRPr="00922016" w:rsidRDefault="007C0D28" w:rsidP="00515665">
            <w:r w:rsidRPr="00922016">
              <w:rPr>
                <w:bCs/>
              </w:rPr>
              <w:t>119</w:t>
            </w:r>
          </w:p>
        </w:tc>
        <w:tc>
          <w:tcPr>
            <w:tcW w:w="0" w:type="auto"/>
          </w:tcPr>
          <w:p w14:paraId="0B978075" w14:textId="77777777" w:rsidR="007C0D28" w:rsidRPr="00922016" w:rsidRDefault="007C0D28" w:rsidP="00515665">
            <w:r w:rsidRPr="00922016">
              <w:t>Phaeosphaeria nodorum SN15</w:t>
            </w:r>
          </w:p>
        </w:tc>
        <w:tc>
          <w:tcPr>
            <w:tcW w:w="0" w:type="auto"/>
          </w:tcPr>
          <w:p w14:paraId="4E27B815" w14:textId="77777777" w:rsidR="007C0D28" w:rsidRPr="00922016" w:rsidRDefault="007C0D28" w:rsidP="00515665">
            <w:r w:rsidRPr="00922016">
              <w:t>Pezizomycotina</w:t>
            </w:r>
          </w:p>
        </w:tc>
        <w:tc>
          <w:tcPr>
            <w:tcW w:w="0" w:type="auto"/>
          </w:tcPr>
          <w:p w14:paraId="64CDE494" w14:textId="77777777" w:rsidR="007C0D28" w:rsidRPr="00922016" w:rsidRDefault="007C0D28" w:rsidP="00515665">
            <w:r w:rsidRPr="00922016">
              <w:t>fungi</w:t>
            </w:r>
          </w:p>
        </w:tc>
      </w:tr>
      <w:tr w:rsidR="007C0D28" w:rsidRPr="00922016" w14:paraId="6B5467FE" w14:textId="77777777" w:rsidTr="002E4524">
        <w:tc>
          <w:tcPr>
            <w:tcW w:w="0" w:type="auto"/>
          </w:tcPr>
          <w:p w14:paraId="7030B4F5" w14:textId="77777777" w:rsidR="007C0D28" w:rsidRPr="00922016" w:rsidRDefault="007C0D28" w:rsidP="00515665">
            <w:r w:rsidRPr="00922016">
              <w:rPr>
                <w:bCs/>
              </w:rPr>
              <w:t>120</w:t>
            </w:r>
          </w:p>
        </w:tc>
        <w:tc>
          <w:tcPr>
            <w:tcW w:w="0" w:type="auto"/>
          </w:tcPr>
          <w:p w14:paraId="3105B951" w14:textId="77777777" w:rsidR="007C0D28" w:rsidRPr="00922016" w:rsidRDefault="007C0D28" w:rsidP="00515665">
            <w:r w:rsidRPr="00922016">
              <w:t>Schizosaccharomyces japonicus</w:t>
            </w:r>
          </w:p>
        </w:tc>
        <w:tc>
          <w:tcPr>
            <w:tcW w:w="0" w:type="auto"/>
          </w:tcPr>
          <w:p w14:paraId="43A32B99" w14:textId="77777777" w:rsidR="007C0D28" w:rsidRPr="00922016" w:rsidRDefault="007C0D28" w:rsidP="00515665">
            <w:r w:rsidRPr="00922016">
              <w:t>Taphrinomycotina</w:t>
            </w:r>
          </w:p>
        </w:tc>
        <w:tc>
          <w:tcPr>
            <w:tcW w:w="0" w:type="auto"/>
          </w:tcPr>
          <w:p w14:paraId="65CC57E2" w14:textId="77777777" w:rsidR="007C0D28" w:rsidRPr="00922016" w:rsidRDefault="007C0D28" w:rsidP="00515665">
            <w:r w:rsidRPr="00922016">
              <w:t>fungi</w:t>
            </w:r>
          </w:p>
        </w:tc>
      </w:tr>
      <w:tr w:rsidR="007C0D28" w:rsidRPr="00922016" w14:paraId="4A9C8855" w14:textId="77777777" w:rsidTr="002E4524">
        <w:tc>
          <w:tcPr>
            <w:tcW w:w="0" w:type="auto"/>
          </w:tcPr>
          <w:p w14:paraId="202674E2" w14:textId="77777777" w:rsidR="007C0D28" w:rsidRPr="00922016" w:rsidRDefault="007C0D28" w:rsidP="00515665">
            <w:r w:rsidRPr="00922016">
              <w:rPr>
                <w:bCs/>
              </w:rPr>
              <w:t>121</w:t>
            </w:r>
          </w:p>
        </w:tc>
        <w:tc>
          <w:tcPr>
            <w:tcW w:w="0" w:type="auto"/>
          </w:tcPr>
          <w:p w14:paraId="17090B28" w14:textId="77777777" w:rsidR="007C0D28" w:rsidRPr="00922016" w:rsidRDefault="007C0D28" w:rsidP="00515665">
            <w:r w:rsidRPr="00922016">
              <w:t>Schizosaccharomyce octosporus</w:t>
            </w:r>
          </w:p>
        </w:tc>
        <w:tc>
          <w:tcPr>
            <w:tcW w:w="0" w:type="auto"/>
          </w:tcPr>
          <w:p w14:paraId="50FDCD2E" w14:textId="77777777" w:rsidR="007C0D28" w:rsidRPr="00922016" w:rsidRDefault="007C0D28" w:rsidP="00515665">
            <w:r w:rsidRPr="00922016">
              <w:t>Taphrinomycotina</w:t>
            </w:r>
          </w:p>
        </w:tc>
        <w:tc>
          <w:tcPr>
            <w:tcW w:w="0" w:type="auto"/>
          </w:tcPr>
          <w:p w14:paraId="33B53AC6" w14:textId="77777777" w:rsidR="007C0D28" w:rsidRPr="00922016" w:rsidRDefault="007C0D28" w:rsidP="00515665">
            <w:r w:rsidRPr="00922016">
              <w:t>fungi</w:t>
            </w:r>
          </w:p>
        </w:tc>
      </w:tr>
      <w:tr w:rsidR="007C0D28" w:rsidRPr="00922016" w14:paraId="7E609ADD" w14:textId="77777777" w:rsidTr="002E4524">
        <w:tc>
          <w:tcPr>
            <w:tcW w:w="0" w:type="auto"/>
          </w:tcPr>
          <w:p w14:paraId="72270CE0" w14:textId="77777777" w:rsidR="007C0D28" w:rsidRPr="00922016" w:rsidRDefault="007C0D28" w:rsidP="00515665">
            <w:r w:rsidRPr="00922016">
              <w:rPr>
                <w:bCs/>
              </w:rPr>
              <w:t>122</w:t>
            </w:r>
          </w:p>
        </w:tc>
        <w:tc>
          <w:tcPr>
            <w:tcW w:w="0" w:type="auto"/>
          </w:tcPr>
          <w:p w14:paraId="4DC490C1" w14:textId="77777777" w:rsidR="007C0D28" w:rsidRPr="00922016" w:rsidRDefault="007C0D28" w:rsidP="00515665">
            <w:r w:rsidRPr="00922016">
              <w:t>Schizosaccharomyces pombe</w:t>
            </w:r>
          </w:p>
        </w:tc>
        <w:tc>
          <w:tcPr>
            <w:tcW w:w="0" w:type="auto"/>
          </w:tcPr>
          <w:p w14:paraId="08F20B64" w14:textId="77777777" w:rsidR="007C0D28" w:rsidRPr="00922016" w:rsidRDefault="007C0D28" w:rsidP="00515665">
            <w:r w:rsidRPr="00922016">
              <w:t>Taphrinomycotina</w:t>
            </w:r>
          </w:p>
        </w:tc>
        <w:tc>
          <w:tcPr>
            <w:tcW w:w="0" w:type="auto"/>
          </w:tcPr>
          <w:p w14:paraId="48ABB58C" w14:textId="77777777" w:rsidR="007C0D28" w:rsidRPr="00922016" w:rsidRDefault="007C0D28" w:rsidP="00515665">
            <w:r w:rsidRPr="00922016">
              <w:t>fungi</w:t>
            </w:r>
          </w:p>
        </w:tc>
      </w:tr>
      <w:tr w:rsidR="007C0D28" w:rsidRPr="00922016" w14:paraId="1A1D98A0" w14:textId="77777777" w:rsidTr="002E4524">
        <w:tc>
          <w:tcPr>
            <w:tcW w:w="0" w:type="auto"/>
          </w:tcPr>
          <w:p w14:paraId="5B221CC6" w14:textId="77777777" w:rsidR="007C0D28" w:rsidRPr="00922016" w:rsidRDefault="007C0D28" w:rsidP="00515665">
            <w:r w:rsidRPr="00922016">
              <w:rPr>
                <w:bCs/>
              </w:rPr>
              <w:t>123</w:t>
            </w:r>
          </w:p>
        </w:tc>
        <w:tc>
          <w:tcPr>
            <w:tcW w:w="0" w:type="auto"/>
          </w:tcPr>
          <w:p w14:paraId="6D217DF5" w14:textId="77777777" w:rsidR="007C0D28" w:rsidRPr="00922016" w:rsidRDefault="007C0D28" w:rsidP="00515665">
            <w:r w:rsidRPr="00922016">
              <w:t>Schizosaccharomyces sp. OY26</w:t>
            </w:r>
          </w:p>
        </w:tc>
        <w:tc>
          <w:tcPr>
            <w:tcW w:w="0" w:type="auto"/>
          </w:tcPr>
          <w:p w14:paraId="38EA0130" w14:textId="77777777" w:rsidR="007C0D28" w:rsidRPr="00922016" w:rsidRDefault="007C0D28" w:rsidP="00515665">
            <w:r w:rsidRPr="00922016">
              <w:t>Taphrinomycotina</w:t>
            </w:r>
          </w:p>
        </w:tc>
        <w:tc>
          <w:tcPr>
            <w:tcW w:w="0" w:type="auto"/>
          </w:tcPr>
          <w:p w14:paraId="043C588C" w14:textId="77777777" w:rsidR="007C0D28" w:rsidRPr="00922016" w:rsidRDefault="007C0D28" w:rsidP="00515665">
            <w:r w:rsidRPr="00922016">
              <w:t>fungi</w:t>
            </w:r>
          </w:p>
        </w:tc>
      </w:tr>
      <w:tr w:rsidR="007C0D28" w:rsidRPr="00922016" w14:paraId="4D4F6AC9" w14:textId="77777777" w:rsidTr="002E4524">
        <w:tc>
          <w:tcPr>
            <w:tcW w:w="0" w:type="auto"/>
          </w:tcPr>
          <w:p w14:paraId="7C74FA94" w14:textId="77777777" w:rsidR="007C0D28" w:rsidRPr="00922016" w:rsidRDefault="007C0D28" w:rsidP="00515665">
            <w:r w:rsidRPr="00922016">
              <w:rPr>
                <w:bCs/>
              </w:rPr>
              <w:t>124</w:t>
            </w:r>
          </w:p>
        </w:tc>
        <w:tc>
          <w:tcPr>
            <w:tcW w:w="0" w:type="auto"/>
          </w:tcPr>
          <w:p w14:paraId="48095653" w14:textId="77777777" w:rsidR="007C0D28" w:rsidRPr="00922016" w:rsidRDefault="007C0D28" w:rsidP="00515665">
            <w:r w:rsidRPr="00922016">
              <w:t>Coprinopsis cinerea</w:t>
            </w:r>
          </w:p>
        </w:tc>
        <w:tc>
          <w:tcPr>
            <w:tcW w:w="0" w:type="auto"/>
          </w:tcPr>
          <w:p w14:paraId="29418020" w14:textId="77777777" w:rsidR="007C0D28" w:rsidRPr="00922016" w:rsidRDefault="007C0D28" w:rsidP="00515665">
            <w:r w:rsidRPr="00922016">
              <w:t>Basidiomycota</w:t>
            </w:r>
          </w:p>
        </w:tc>
        <w:tc>
          <w:tcPr>
            <w:tcW w:w="0" w:type="auto"/>
          </w:tcPr>
          <w:p w14:paraId="50DD1A86" w14:textId="77777777" w:rsidR="007C0D28" w:rsidRPr="00922016" w:rsidRDefault="007C0D28" w:rsidP="00515665">
            <w:r w:rsidRPr="00922016">
              <w:t>fungi</w:t>
            </w:r>
          </w:p>
        </w:tc>
      </w:tr>
      <w:tr w:rsidR="007C0D28" w:rsidRPr="00922016" w14:paraId="3CCBFACD" w14:textId="77777777" w:rsidTr="002E4524">
        <w:tc>
          <w:tcPr>
            <w:tcW w:w="0" w:type="auto"/>
          </w:tcPr>
          <w:p w14:paraId="7AC06E44" w14:textId="77777777" w:rsidR="007C0D28" w:rsidRPr="00922016" w:rsidRDefault="007C0D28" w:rsidP="00515665">
            <w:r w:rsidRPr="00922016">
              <w:rPr>
                <w:bCs/>
              </w:rPr>
              <w:t>125</w:t>
            </w:r>
          </w:p>
        </w:tc>
        <w:tc>
          <w:tcPr>
            <w:tcW w:w="0" w:type="auto"/>
          </w:tcPr>
          <w:p w14:paraId="6997F220" w14:textId="77777777" w:rsidR="007C0D28" w:rsidRPr="00922016" w:rsidRDefault="007C0D28" w:rsidP="00515665">
            <w:r w:rsidRPr="00922016">
              <w:t>Cryptococcus neoformans JEC21</w:t>
            </w:r>
          </w:p>
        </w:tc>
        <w:tc>
          <w:tcPr>
            <w:tcW w:w="0" w:type="auto"/>
          </w:tcPr>
          <w:p w14:paraId="05309F94" w14:textId="77777777" w:rsidR="007C0D28" w:rsidRPr="00922016" w:rsidRDefault="007C0D28" w:rsidP="00515665">
            <w:r w:rsidRPr="00922016">
              <w:t>Basidiomycota</w:t>
            </w:r>
          </w:p>
        </w:tc>
        <w:tc>
          <w:tcPr>
            <w:tcW w:w="0" w:type="auto"/>
          </w:tcPr>
          <w:p w14:paraId="35669E19" w14:textId="77777777" w:rsidR="007C0D28" w:rsidRPr="00922016" w:rsidRDefault="007C0D28" w:rsidP="00515665">
            <w:r w:rsidRPr="00922016">
              <w:t>fungi</w:t>
            </w:r>
          </w:p>
        </w:tc>
      </w:tr>
      <w:tr w:rsidR="007C0D28" w:rsidRPr="00922016" w14:paraId="709E0533" w14:textId="77777777" w:rsidTr="002E4524">
        <w:tc>
          <w:tcPr>
            <w:tcW w:w="0" w:type="auto"/>
          </w:tcPr>
          <w:p w14:paraId="78615C84" w14:textId="77777777" w:rsidR="007C0D28" w:rsidRPr="00922016" w:rsidRDefault="007C0D28" w:rsidP="00515665">
            <w:r w:rsidRPr="00922016">
              <w:rPr>
                <w:bCs/>
              </w:rPr>
              <w:t>126</w:t>
            </w:r>
          </w:p>
        </w:tc>
        <w:tc>
          <w:tcPr>
            <w:tcW w:w="0" w:type="auto"/>
          </w:tcPr>
          <w:p w14:paraId="5C705B35" w14:textId="77777777" w:rsidR="007C0D28" w:rsidRPr="00922016" w:rsidRDefault="007C0D28" w:rsidP="00515665">
            <w:r w:rsidRPr="00922016">
              <w:t>Gelatoporia subvermispora</w:t>
            </w:r>
          </w:p>
        </w:tc>
        <w:tc>
          <w:tcPr>
            <w:tcW w:w="0" w:type="auto"/>
          </w:tcPr>
          <w:p w14:paraId="5D67DBD1" w14:textId="77777777" w:rsidR="007C0D28" w:rsidRPr="00922016" w:rsidRDefault="007C0D28" w:rsidP="00515665">
            <w:r w:rsidRPr="00922016">
              <w:t>Basidiomycota</w:t>
            </w:r>
          </w:p>
        </w:tc>
        <w:tc>
          <w:tcPr>
            <w:tcW w:w="0" w:type="auto"/>
          </w:tcPr>
          <w:p w14:paraId="7468B96A" w14:textId="77777777" w:rsidR="007C0D28" w:rsidRPr="00922016" w:rsidRDefault="007C0D28" w:rsidP="00515665">
            <w:r w:rsidRPr="00922016">
              <w:t>fungi</w:t>
            </w:r>
          </w:p>
        </w:tc>
      </w:tr>
      <w:tr w:rsidR="007C0D28" w:rsidRPr="00922016" w14:paraId="4102BA2E" w14:textId="77777777" w:rsidTr="002E4524">
        <w:tc>
          <w:tcPr>
            <w:tcW w:w="0" w:type="auto"/>
          </w:tcPr>
          <w:p w14:paraId="793A72BB" w14:textId="77777777" w:rsidR="007C0D28" w:rsidRPr="00922016" w:rsidRDefault="007C0D28" w:rsidP="00515665">
            <w:r w:rsidRPr="00922016">
              <w:rPr>
                <w:bCs/>
              </w:rPr>
              <w:t>127</w:t>
            </w:r>
          </w:p>
        </w:tc>
        <w:tc>
          <w:tcPr>
            <w:tcW w:w="0" w:type="auto"/>
          </w:tcPr>
          <w:p w14:paraId="702D6004" w14:textId="77777777" w:rsidR="007C0D28" w:rsidRPr="00922016" w:rsidRDefault="007C0D28" w:rsidP="00515665">
            <w:r w:rsidRPr="00922016">
              <w:t>Heterobasidion annosum</w:t>
            </w:r>
          </w:p>
        </w:tc>
        <w:tc>
          <w:tcPr>
            <w:tcW w:w="0" w:type="auto"/>
          </w:tcPr>
          <w:p w14:paraId="17C961E8" w14:textId="77777777" w:rsidR="007C0D28" w:rsidRPr="00922016" w:rsidRDefault="007C0D28" w:rsidP="00515665">
            <w:r w:rsidRPr="00922016">
              <w:t>Basidiomycota</w:t>
            </w:r>
          </w:p>
        </w:tc>
        <w:tc>
          <w:tcPr>
            <w:tcW w:w="0" w:type="auto"/>
          </w:tcPr>
          <w:p w14:paraId="23BDBCDA" w14:textId="77777777" w:rsidR="007C0D28" w:rsidRPr="00922016" w:rsidRDefault="007C0D28" w:rsidP="00515665">
            <w:r w:rsidRPr="00922016">
              <w:t>fungi</w:t>
            </w:r>
          </w:p>
        </w:tc>
      </w:tr>
      <w:tr w:rsidR="007C0D28" w:rsidRPr="00922016" w14:paraId="70E4D316" w14:textId="77777777" w:rsidTr="002E4524">
        <w:tc>
          <w:tcPr>
            <w:tcW w:w="0" w:type="auto"/>
          </w:tcPr>
          <w:p w14:paraId="20AD5F63" w14:textId="77777777" w:rsidR="007C0D28" w:rsidRPr="00922016" w:rsidRDefault="007C0D28" w:rsidP="00515665">
            <w:r w:rsidRPr="00922016">
              <w:rPr>
                <w:bCs/>
              </w:rPr>
              <w:t>128</w:t>
            </w:r>
          </w:p>
        </w:tc>
        <w:tc>
          <w:tcPr>
            <w:tcW w:w="0" w:type="auto"/>
          </w:tcPr>
          <w:p w14:paraId="1709CAEF" w14:textId="77777777" w:rsidR="007C0D28" w:rsidRPr="00922016" w:rsidRDefault="007C0D28" w:rsidP="00515665">
            <w:r w:rsidRPr="00922016">
              <w:t>Laccaria bicolor</w:t>
            </w:r>
          </w:p>
        </w:tc>
        <w:tc>
          <w:tcPr>
            <w:tcW w:w="0" w:type="auto"/>
          </w:tcPr>
          <w:p w14:paraId="6DBAFE80" w14:textId="77777777" w:rsidR="007C0D28" w:rsidRPr="00922016" w:rsidRDefault="007C0D28" w:rsidP="00515665">
            <w:r w:rsidRPr="00922016">
              <w:t>Basidiomycota</w:t>
            </w:r>
          </w:p>
        </w:tc>
        <w:tc>
          <w:tcPr>
            <w:tcW w:w="0" w:type="auto"/>
          </w:tcPr>
          <w:p w14:paraId="39C25FDF" w14:textId="77777777" w:rsidR="007C0D28" w:rsidRPr="00922016" w:rsidRDefault="007C0D28" w:rsidP="00515665">
            <w:r w:rsidRPr="00922016">
              <w:t>fungi</w:t>
            </w:r>
          </w:p>
        </w:tc>
      </w:tr>
      <w:tr w:rsidR="007C0D28" w:rsidRPr="00922016" w14:paraId="3EF643B4" w14:textId="77777777" w:rsidTr="002E4524">
        <w:tc>
          <w:tcPr>
            <w:tcW w:w="0" w:type="auto"/>
          </w:tcPr>
          <w:p w14:paraId="1582F479" w14:textId="77777777" w:rsidR="007C0D28" w:rsidRPr="00922016" w:rsidRDefault="007C0D28" w:rsidP="00515665">
            <w:r w:rsidRPr="00922016">
              <w:rPr>
                <w:bCs/>
              </w:rPr>
              <w:t>129</w:t>
            </w:r>
          </w:p>
        </w:tc>
        <w:tc>
          <w:tcPr>
            <w:tcW w:w="0" w:type="auto"/>
          </w:tcPr>
          <w:p w14:paraId="262C7146" w14:textId="77777777" w:rsidR="007C0D28" w:rsidRPr="00922016" w:rsidRDefault="007C0D28" w:rsidP="00515665">
            <w:r w:rsidRPr="00922016">
              <w:t>Malassezia globosa CBS 7966</w:t>
            </w:r>
          </w:p>
        </w:tc>
        <w:tc>
          <w:tcPr>
            <w:tcW w:w="0" w:type="auto"/>
          </w:tcPr>
          <w:p w14:paraId="12025F07" w14:textId="77777777" w:rsidR="007C0D28" w:rsidRPr="00922016" w:rsidRDefault="007C0D28" w:rsidP="00515665">
            <w:r w:rsidRPr="00922016">
              <w:t>Basidiomycota</w:t>
            </w:r>
          </w:p>
        </w:tc>
        <w:tc>
          <w:tcPr>
            <w:tcW w:w="0" w:type="auto"/>
          </w:tcPr>
          <w:p w14:paraId="000445CC" w14:textId="77777777" w:rsidR="007C0D28" w:rsidRPr="00922016" w:rsidRDefault="007C0D28" w:rsidP="00515665">
            <w:r w:rsidRPr="00922016">
              <w:t>fungi</w:t>
            </w:r>
          </w:p>
        </w:tc>
      </w:tr>
      <w:tr w:rsidR="007C0D28" w:rsidRPr="00922016" w14:paraId="1DF7D950" w14:textId="77777777" w:rsidTr="002E4524">
        <w:tc>
          <w:tcPr>
            <w:tcW w:w="0" w:type="auto"/>
          </w:tcPr>
          <w:p w14:paraId="08902AC2" w14:textId="77777777" w:rsidR="007C0D28" w:rsidRPr="00922016" w:rsidRDefault="007C0D28" w:rsidP="00515665">
            <w:r w:rsidRPr="00922016">
              <w:rPr>
                <w:bCs/>
              </w:rPr>
              <w:t>130</w:t>
            </w:r>
          </w:p>
        </w:tc>
        <w:tc>
          <w:tcPr>
            <w:tcW w:w="0" w:type="auto"/>
          </w:tcPr>
          <w:p w14:paraId="2D38F182" w14:textId="77777777" w:rsidR="007C0D28" w:rsidRPr="00922016" w:rsidRDefault="007C0D28" w:rsidP="00515665">
            <w:r w:rsidRPr="00922016">
              <w:t>Melampsora laricis-populina</w:t>
            </w:r>
          </w:p>
        </w:tc>
        <w:tc>
          <w:tcPr>
            <w:tcW w:w="0" w:type="auto"/>
          </w:tcPr>
          <w:p w14:paraId="7C95DDF1" w14:textId="77777777" w:rsidR="007C0D28" w:rsidRPr="00922016" w:rsidRDefault="007C0D28" w:rsidP="00515665">
            <w:r w:rsidRPr="00922016">
              <w:t>Basidiomycota</w:t>
            </w:r>
          </w:p>
        </w:tc>
        <w:tc>
          <w:tcPr>
            <w:tcW w:w="0" w:type="auto"/>
          </w:tcPr>
          <w:p w14:paraId="1C705EF7" w14:textId="77777777" w:rsidR="007C0D28" w:rsidRPr="00922016" w:rsidRDefault="007C0D28" w:rsidP="00515665">
            <w:r w:rsidRPr="00922016">
              <w:t>fungi</w:t>
            </w:r>
          </w:p>
        </w:tc>
      </w:tr>
      <w:tr w:rsidR="007C0D28" w:rsidRPr="00922016" w14:paraId="2514AA64" w14:textId="77777777" w:rsidTr="002E4524">
        <w:tc>
          <w:tcPr>
            <w:tcW w:w="0" w:type="auto"/>
          </w:tcPr>
          <w:p w14:paraId="485892A7" w14:textId="77777777" w:rsidR="007C0D28" w:rsidRPr="00922016" w:rsidRDefault="007C0D28" w:rsidP="00515665">
            <w:r w:rsidRPr="00922016">
              <w:rPr>
                <w:bCs/>
              </w:rPr>
              <w:t>131</w:t>
            </w:r>
          </w:p>
        </w:tc>
        <w:tc>
          <w:tcPr>
            <w:tcW w:w="0" w:type="auto"/>
          </w:tcPr>
          <w:p w14:paraId="3404AB18" w14:textId="77777777" w:rsidR="007C0D28" w:rsidRPr="00922016" w:rsidRDefault="007C0D28" w:rsidP="00515665">
            <w:r w:rsidRPr="00922016">
              <w:t>Moniliophthora perniciosa FA553</w:t>
            </w:r>
          </w:p>
        </w:tc>
        <w:tc>
          <w:tcPr>
            <w:tcW w:w="0" w:type="auto"/>
          </w:tcPr>
          <w:p w14:paraId="32247AC8" w14:textId="77777777" w:rsidR="007C0D28" w:rsidRPr="00922016" w:rsidRDefault="007C0D28" w:rsidP="00515665">
            <w:r w:rsidRPr="00922016">
              <w:t>Basidiomycota</w:t>
            </w:r>
          </w:p>
        </w:tc>
        <w:tc>
          <w:tcPr>
            <w:tcW w:w="0" w:type="auto"/>
          </w:tcPr>
          <w:p w14:paraId="3C8713F0" w14:textId="77777777" w:rsidR="007C0D28" w:rsidRPr="00922016" w:rsidRDefault="007C0D28" w:rsidP="00515665">
            <w:r w:rsidRPr="00922016">
              <w:t>fungi</w:t>
            </w:r>
          </w:p>
        </w:tc>
      </w:tr>
      <w:tr w:rsidR="007C0D28" w:rsidRPr="00922016" w14:paraId="4F4114D1" w14:textId="77777777" w:rsidTr="002E4524">
        <w:tc>
          <w:tcPr>
            <w:tcW w:w="0" w:type="auto"/>
          </w:tcPr>
          <w:p w14:paraId="24D98DC1" w14:textId="77777777" w:rsidR="007C0D28" w:rsidRPr="00922016" w:rsidRDefault="007C0D28" w:rsidP="00515665">
            <w:r w:rsidRPr="00922016">
              <w:rPr>
                <w:bCs/>
              </w:rPr>
              <w:t>132</w:t>
            </w:r>
          </w:p>
        </w:tc>
        <w:tc>
          <w:tcPr>
            <w:tcW w:w="0" w:type="auto"/>
          </w:tcPr>
          <w:p w14:paraId="68DE46D5" w14:textId="77777777" w:rsidR="007C0D28" w:rsidRPr="00922016" w:rsidRDefault="007C0D28" w:rsidP="00515665">
            <w:r w:rsidRPr="00922016">
              <w:t>Phanerochaete chrysosporium P-78</w:t>
            </w:r>
          </w:p>
        </w:tc>
        <w:tc>
          <w:tcPr>
            <w:tcW w:w="0" w:type="auto"/>
          </w:tcPr>
          <w:p w14:paraId="32504042" w14:textId="77777777" w:rsidR="007C0D28" w:rsidRPr="00922016" w:rsidRDefault="007C0D28" w:rsidP="00515665">
            <w:r w:rsidRPr="00922016">
              <w:t>Basidiomycota</w:t>
            </w:r>
          </w:p>
        </w:tc>
        <w:tc>
          <w:tcPr>
            <w:tcW w:w="0" w:type="auto"/>
          </w:tcPr>
          <w:p w14:paraId="4BBDE683" w14:textId="77777777" w:rsidR="007C0D28" w:rsidRPr="00922016" w:rsidRDefault="007C0D28" w:rsidP="00515665">
            <w:r w:rsidRPr="00922016">
              <w:t>fungi</w:t>
            </w:r>
          </w:p>
        </w:tc>
      </w:tr>
      <w:tr w:rsidR="007C0D28" w:rsidRPr="00922016" w14:paraId="634E6B77" w14:textId="77777777" w:rsidTr="002E4524">
        <w:tc>
          <w:tcPr>
            <w:tcW w:w="0" w:type="auto"/>
          </w:tcPr>
          <w:p w14:paraId="0EC87EFB" w14:textId="77777777" w:rsidR="007C0D28" w:rsidRPr="00922016" w:rsidRDefault="007C0D28" w:rsidP="00515665">
            <w:r w:rsidRPr="00922016">
              <w:rPr>
                <w:bCs/>
              </w:rPr>
              <w:t>133</w:t>
            </w:r>
          </w:p>
        </w:tc>
        <w:tc>
          <w:tcPr>
            <w:tcW w:w="0" w:type="auto"/>
          </w:tcPr>
          <w:p w14:paraId="14C9F992" w14:textId="77777777" w:rsidR="007C0D28" w:rsidRPr="00922016" w:rsidRDefault="007C0D28" w:rsidP="00515665">
            <w:r w:rsidRPr="00922016">
              <w:t>Pleurotus ostreatus PC15</w:t>
            </w:r>
          </w:p>
        </w:tc>
        <w:tc>
          <w:tcPr>
            <w:tcW w:w="0" w:type="auto"/>
          </w:tcPr>
          <w:p w14:paraId="23782398" w14:textId="77777777" w:rsidR="007C0D28" w:rsidRPr="00922016" w:rsidRDefault="007C0D28" w:rsidP="00515665">
            <w:r w:rsidRPr="00922016">
              <w:t>Basidiomycota</w:t>
            </w:r>
          </w:p>
        </w:tc>
        <w:tc>
          <w:tcPr>
            <w:tcW w:w="0" w:type="auto"/>
          </w:tcPr>
          <w:p w14:paraId="52FA319E" w14:textId="77777777" w:rsidR="007C0D28" w:rsidRPr="00922016" w:rsidRDefault="007C0D28" w:rsidP="00515665">
            <w:r w:rsidRPr="00922016">
              <w:t>fungi</w:t>
            </w:r>
          </w:p>
        </w:tc>
      </w:tr>
      <w:tr w:rsidR="007C0D28" w:rsidRPr="00922016" w14:paraId="6DBC8215" w14:textId="77777777" w:rsidTr="002E4524">
        <w:tc>
          <w:tcPr>
            <w:tcW w:w="0" w:type="auto"/>
          </w:tcPr>
          <w:p w14:paraId="527D91BD" w14:textId="77777777" w:rsidR="007C0D28" w:rsidRPr="00922016" w:rsidRDefault="007C0D28" w:rsidP="00515665">
            <w:r w:rsidRPr="00922016">
              <w:rPr>
                <w:bCs/>
              </w:rPr>
              <w:t>134</w:t>
            </w:r>
          </w:p>
        </w:tc>
        <w:tc>
          <w:tcPr>
            <w:tcW w:w="0" w:type="auto"/>
          </w:tcPr>
          <w:p w14:paraId="4134A7A6" w14:textId="77777777" w:rsidR="007C0D28" w:rsidRPr="00922016" w:rsidRDefault="007C0D28" w:rsidP="00515665">
            <w:r w:rsidRPr="00922016">
              <w:t>Postia placenta</w:t>
            </w:r>
          </w:p>
        </w:tc>
        <w:tc>
          <w:tcPr>
            <w:tcW w:w="0" w:type="auto"/>
          </w:tcPr>
          <w:p w14:paraId="1C106BE4" w14:textId="77777777" w:rsidR="007C0D28" w:rsidRPr="00922016" w:rsidRDefault="007C0D28" w:rsidP="00515665">
            <w:r w:rsidRPr="00922016">
              <w:t>Basidiomycota</w:t>
            </w:r>
          </w:p>
        </w:tc>
        <w:tc>
          <w:tcPr>
            <w:tcW w:w="0" w:type="auto"/>
          </w:tcPr>
          <w:p w14:paraId="3D07C279" w14:textId="77777777" w:rsidR="007C0D28" w:rsidRPr="00922016" w:rsidRDefault="007C0D28" w:rsidP="00515665">
            <w:r w:rsidRPr="00922016">
              <w:t>fungi</w:t>
            </w:r>
          </w:p>
        </w:tc>
      </w:tr>
      <w:tr w:rsidR="007C0D28" w:rsidRPr="00922016" w14:paraId="2FCB212F" w14:textId="77777777" w:rsidTr="002E4524">
        <w:tc>
          <w:tcPr>
            <w:tcW w:w="0" w:type="auto"/>
          </w:tcPr>
          <w:p w14:paraId="73D74F92" w14:textId="77777777" w:rsidR="007C0D28" w:rsidRPr="00922016" w:rsidRDefault="007C0D28" w:rsidP="00515665">
            <w:r w:rsidRPr="00922016">
              <w:rPr>
                <w:bCs/>
              </w:rPr>
              <w:t>135</w:t>
            </w:r>
          </w:p>
        </w:tc>
        <w:tc>
          <w:tcPr>
            <w:tcW w:w="0" w:type="auto"/>
          </w:tcPr>
          <w:p w14:paraId="7AF009A7" w14:textId="77777777" w:rsidR="007C0D28" w:rsidRPr="00922016" w:rsidRDefault="007C0D28" w:rsidP="00515665">
            <w:r w:rsidRPr="00922016">
              <w:t>Puccinia graminis</w:t>
            </w:r>
          </w:p>
        </w:tc>
        <w:tc>
          <w:tcPr>
            <w:tcW w:w="0" w:type="auto"/>
          </w:tcPr>
          <w:p w14:paraId="65AF3A69" w14:textId="77777777" w:rsidR="007C0D28" w:rsidRPr="00922016" w:rsidRDefault="007C0D28" w:rsidP="00515665">
            <w:r w:rsidRPr="00922016">
              <w:t>Basidiomycota</w:t>
            </w:r>
          </w:p>
        </w:tc>
        <w:tc>
          <w:tcPr>
            <w:tcW w:w="0" w:type="auto"/>
          </w:tcPr>
          <w:p w14:paraId="0E60B9F8" w14:textId="77777777" w:rsidR="007C0D28" w:rsidRPr="00922016" w:rsidRDefault="007C0D28" w:rsidP="00515665">
            <w:r w:rsidRPr="00922016">
              <w:t>fungi</w:t>
            </w:r>
          </w:p>
        </w:tc>
      </w:tr>
      <w:tr w:rsidR="007C0D28" w:rsidRPr="00922016" w14:paraId="02AD4084" w14:textId="77777777" w:rsidTr="002E4524">
        <w:tc>
          <w:tcPr>
            <w:tcW w:w="0" w:type="auto"/>
          </w:tcPr>
          <w:p w14:paraId="1EC4C37F" w14:textId="77777777" w:rsidR="007C0D28" w:rsidRPr="00922016" w:rsidRDefault="007C0D28" w:rsidP="00515665">
            <w:r w:rsidRPr="00922016">
              <w:rPr>
                <w:bCs/>
              </w:rPr>
              <w:t>136</w:t>
            </w:r>
          </w:p>
        </w:tc>
        <w:tc>
          <w:tcPr>
            <w:tcW w:w="0" w:type="auto"/>
          </w:tcPr>
          <w:p w14:paraId="151DBFFE" w14:textId="77777777" w:rsidR="007C0D28" w:rsidRPr="00922016" w:rsidRDefault="007C0D28" w:rsidP="00515665">
            <w:r w:rsidRPr="00922016">
              <w:t>Schizophyllum commune</w:t>
            </w:r>
          </w:p>
        </w:tc>
        <w:tc>
          <w:tcPr>
            <w:tcW w:w="0" w:type="auto"/>
          </w:tcPr>
          <w:p w14:paraId="315B42EC" w14:textId="77777777" w:rsidR="007C0D28" w:rsidRPr="00922016" w:rsidRDefault="007C0D28" w:rsidP="00515665">
            <w:r w:rsidRPr="00922016">
              <w:t>Basidiomycota</w:t>
            </w:r>
          </w:p>
        </w:tc>
        <w:tc>
          <w:tcPr>
            <w:tcW w:w="0" w:type="auto"/>
          </w:tcPr>
          <w:p w14:paraId="152334CC" w14:textId="77777777" w:rsidR="007C0D28" w:rsidRPr="00922016" w:rsidRDefault="007C0D28" w:rsidP="00515665">
            <w:r w:rsidRPr="00922016">
              <w:t>fungi</w:t>
            </w:r>
          </w:p>
        </w:tc>
      </w:tr>
      <w:tr w:rsidR="007C0D28" w:rsidRPr="00922016" w14:paraId="56C5D57B" w14:textId="77777777" w:rsidTr="002E4524">
        <w:tc>
          <w:tcPr>
            <w:tcW w:w="0" w:type="auto"/>
          </w:tcPr>
          <w:p w14:paraId="4B90C997" w14:textId="77777777" w:rsidR="007C0D28" w:rsidRPr="00922016" w:rsidRDefault="007C0D28" w:rsidP="00515665">
            <w:r w:rsidRPr="00922016">
              <w:rPr>
                <w:bCs/>
              </w:rPr>
              <w:t>137</w:t>
            </w:r>
          </w:p>
        </w:tc>
        <w:tc>
          <w:tcPr>
            <w:tcW w:w="0" w:type="auto"/>
          </w:tcPr>
          <w:p w14:paraId="6BE63094" w14:textId="77777777" w:rsidR="007C0D28" w:rsidRPr="00922016" w:rsidRDefault="007C0D28" w:rsidP="00515665">
            <w:r w:rsidRPr="00922016">
              <w:t>Serpula lacrymans S7_3</w:t>
            </w:r>
          </w:p>
        </w:tc>
        <w:tc>
          <w:tcPr>
            <w:tcW w:w="0" w:type="auto"/>
          </w:tcPr>
          <w:p w14:paraId="78E2835E" w14:textId="77777777" w:rsidR="007C0D28" w:rsidRPr="00922016" w:rsidRDefault="007C0D28" w:rsidP="00515665">
            <w:r w:rsidRPr="00922016">
              <w:t>Basidiomycota</w:t>
            </w:r>
          </w:p>
        </w:tc>
        <w:tc>
          <w:tcPr>
            <w:tcW w:w="0" w:type="auto"/>
          </w:tcPr>
          <w:p w14:paraId="24D692AE" w14:textId="77777777" w:rsidR="007C0D28" w:rsidRPr="00922016" w:rsidRDefault="007C0D28" w:rsidP="00515665">
            <w:r w:rsidRPr="00922016">
              <w:t>fungi</w:t>
            </w:r>
          </w:p>
        </w:tc>
      </w:tr>
      <w:tr w:rsidR="007C0D28" w:rsidRPr="00922016" w14:paraId="529FC385" w14:textId="77777777" w:rsidTr="002E4524">
        <w:tc>
          <w:tcPr>
            <w:tcW w:w="0" w:type="auto"/>
          </w:tcPr>
          <w:p w14:paraId="7E9BB954" w14:textId="77777777" w:rsidR="007C0D28" w:rsidRPr="00922016" w:rsidRDefault="007C0D28" w:rsidP="00515665">
            <w:r w:rsidRPr="00922016">
              <w:rPr>
                <w:bCs/>
              </w:rPr>
              <w:t>138</w:t>
            </w:r>
          </w:p>
        </w:tc>
        <w:tc>
          <w:tcPr>
            <w:tcW w:w="0" w:type="auto"/>
          </w:tcPr>
          <w:p w14:paraId="2737DC17" w14:textId="77777777" w:rsidR="007C0D28" w:rsidRPr="00922016" w:rsidRDefault="007C0D28" w:rsidP="00515665">
            <w:r w:rsidRPr="00922016">
              <w:t>Sporobolomyces roseus</w:t>
            </w:r>
          </w:p>
        </w:tc>
        <w:tc>
          <w:tcPr>
            <w:tcW w:w="0" w:type="auto"/>
          </w:tcPr>
          <w:p w14:paraId="250335E0" w14:textId="77777777" w:rsidR="007C0D28" w:rsidRPr="00922016" w:rsidRDefault="007C0D28" w:rsidP="00515665">
            <w:r w:rsidRPr="00922016">
              <w:t>Basidiomycota</w:t>
            </w:r>
          </w:p>
        </w:tc>
        <w:tc>
          <w:tcPr>
            <w:tcW w:w="0" w:type="auto"/>
          </w:tcPr>
          <w:p w14:paraId="07368BD9" w14:textId="77777777" w:rsidR="007C0D28" w:rsidRPr="00922016" w:rsidRDefault="007C0D28" w:rsidP="00515665">
            <w:r w:rsidRPr="00922016">
              <w:t>fungi</w:t>
            </w:r>
          </w:p>
        </w:tc>
      </w:tr>
      <w:tr w:rsidR="007C0D28" w:rsidRPr="00922016" w14:paraId="109D7824" w14:textId="77777777" w:rsidTr="002E4524">
        <w:tc>
          <w:tcPr>
            <w:tcW w:w="0" w:type="auto"/>
          </w:tcPr>
          <w:p w14:paraId="561CAE4A" w14:textId="77777777" w:rsidR="007C0D28" w:rsidRPr="00922016" w:rsidRDefault="007C0D28" w:rsidP="00515665">
            <w:r w:rsidRPr="00922016">
              <w:rPr>
                <w:bCs/>
              </w:rPr>
              <w:t>139</w:t>
            </w:r>
          </w:p>
        </w:tc>
        <w:tc>
          <w:tcPr>
            <w:tcW w:w="0" w:type="auto"/>
          </w:tcPr>
          <w:p w14:paraId="1E359932" w14:textId="77777777" w:rsidR="007C0D28" w:rsidRPr="00922016" w:rsidRDefault="007C0D28" w:rsidP="00515665">
            <w:r w:rsidRPr="00922016">
              <w:t>Tremella mesenterica Fries</w:t>
            </w:r>
          </w:p>
        </w:tc>
        <w:tc>
          <w:tcPr>
            <w:tcW w:w="0" w:type="auto"/>
          </w:tcPr>
          <w:p w14:paraId="0942E058" w14:textId="77777777" w:rsidR="007C0D28" w:rsidRPr="00922016" w:rsidRDefault="007C0D28" w:rsidP="00515665">
            <w:r w:rsidRPr="00922016">
              <w:t>Basidiomycota</w:t>
            </w:r>
          </w:p>
        </w:tc>
        <w:tc>
          <w:tcPr>
            <w:tcW w:w="0" w:type="auto"/>
          </w:tcPr>
          <w:p w14:paraId="65A546E4" w14:textId="77777777" w:rsidR="007C0D28" w:rsidRPr="00922016" w:rsidRDefault="007C0D28" w:rsidP="00515665">
            <w:r w:rsidRPr="00922016">
              <w:t>fungi</w:t>
            </w:r>
          </w:p>
        </w:tc>
      </w:tr>
      <w:tr w:rsidR="007C0D28" w:rsidRPr="00922016" w14:paraId="1666601D" w14:textId="77777777" w:rsidTr="002E4524">
        <w:tc>
          <w:tcPr>
            <w:tcW w:w="0" w:type="auto"/>
          </w:tcPr>
          <w:p w14:paraId="0416B25B" w14:textId="77777777" w:rsidR="007C0D28" w:rsidRPr="00922016" w:rsidRDefault="007C0D28" w:rsidP="00515665">
            <w:r w:rsidRPr="00922016">
              <w:rPr>
                <w:bCs/>
              </w:rPr>
              <w:t>140</w:t>
            </w:r>
          </w:p>
        </w:tc>
        <w:tc>
          <w:tcPr>
            <w:tcW w:w="0" w:type="auto"/>
          </w:tcPr>
          <w:p w14:paraId="2289EFBE" w14:textId="77777777" w:rsidR="007C0D28" w:rsidRPr="00922016" w:rsidRDefault="007C0D28" w:rsidP="00515665">
            <w:r w:rsidRPr="00922016">
              <w:t>Ustilago maydis</w:t>
            </w:r>
          </w:p>
        </w:tc>
        <w:tc>
          <w:tcPr>
            <w:tcW w:w="0" w:type="auto"/>
          </w:tcPr>
          <w:p w14:paraId="20BF2351" w14:textId="77777777" w:rsidR="007C0D28" w:rsidRPr="00922016" w:rsidRDefault="007C0D28" w:rsidP="00515665">
            <w:r w:rsidRPr="00922016">
              <w:t>Basidiomycota</w:t>
            </w:r>
          </w:p>
        </w:tc>
        <w:tc>
          <w:tcPr>
            <w:tcW w:w="0" w:type="auto"/>
          </w:tcPr>
          <w:p w14:paraId="5FBAA55A" w14:textId="77777777" w:rsidR="007C0D28" w:rsidRPr="00922016" w:rsidRDefault="007C0D28" w:rsidP="00515665">
            <w:r w:rsidRPr="00922016">
              <w:t>fungi</w:t>
            </w:r>
          </w:p>
        </w:tc>
      </w:tr>
      <w:tr w:rsidR="007C0D28" w:rsidRPr="00922016" w14:paraId="01FED77E" w14:textId="77777777" w:rsidTr="002E4524">
        <w:tc>
          <w:tcPr>
            <w:tcW w:w="0" w:type="auto"/>
          </w:tcPr>
          <w:p w14:paraId="7081FA05" w14:textId="77777777" w:rsidR="007C0D28" w:rsidRPr="00922016" w:rsidRDefault="007C0D28" w:rsidP="00515665">
            <w:r w:rsidRPr="00922016">
              <w:rPr>
                <w:bCs/>
              </w:rPr>
              <w:t>141</w:t>
            </w:r>
          </w:p>
        </w:tc>
        <w:tc>
          <w:tcPr>
            <w:tcW w:w="0" w:type="auto"/>
          </w:tcPr>
          <w:p w14:paraId="49C16BDC" w14:textId="77777777" w:rsidR="007C0D28" w:rsidRPr="00922016" w:rsidRDefault="007C0D28" w:rsidP="00515665">
            <w:r w:rsidRPr="00922016">
              <w:t>Mucor circinelloides</w:t>
            </w:r>
          </w:p>
        </w:tc>
        <w:tc>
          <w:tcPr>
            <w:tcW w:w="0" w:type="auto"/>
          </w:tcPr>
          <w:p w14:paraId="1C53A573" w14:textId="77777777" w:rsidR="007C0D28" w:rsidRPr="00922016" w:rsidRDefault="007C0D28" w:rsidP="00515665">
            <w:r w:rsidRPr="00922016">
              <w:t>Mucoromycotina</w:t>
            </w:r>
          </w:p>
        </w:tc>
        <w:tc>
          <w:tcPr>
            <w:tcW w:w="0" w:type="auto"/>
          </w:tcPr>
          <w:p w14:paraId="4FFEEE0A" w14:textId="77777777" w:rsidR="007C0D28" w:rsidRPr="00922016" w:rsidRDefault="007C0D28" w:rsidP="00515665">
            <w:r w:rsidRPr="00922016">
              <w:t>fungi</w:t>
            </w:r>
          </w:p>
        </w:tc>
      </w:tr>
      <w:tr w:rsidR="007C0D28" w:rsidRPr="00922016" w14:paraId="0257F9B7" w14:textId="77777777" w:rsidTr="002E4524">
        <w:tc>
          <w:tcPr>
            <w:tcW w:w="0" w:type="auto"/>
          </w:tcPr>
          <w:p w14:paraId="289DB8CB" w14:textId="77777777" w:rsidR="007C0D28" w:rsidRPr="00922016" w:rsidRDefault="007C0D28" w:rsidP="00515665">
            <w:r w:rsidRPr="00922016">
              <w:rPr>
                <w:bCs/>
              </w:rPr>
              <w:t>142</w:t>
            </w:r>
          </w:p>
        </w:tc>
        <w:tc>
          <w:tcPr>
            <w:tcW w:w="0" w:type="auto"/>
          </w:tcPr>
          <w:p w14:paraId="7FDE6DA9" w14:textId="77777777" w:rsidR="007C0D28" w:rsidRPr="00922016" w:rsidRDefault="007C0D28" w:rsidP="00515665">
            <w:r w:rsidRPr="00922016">
              <w:t>Phycomyces blakesleeanus</w:t>
            </w:r>
          </w:p>
        </w:tc>
        <w:tc>
          <w:tcPr>
            <w:tcW w:w="0" w:type="auto"/>
          </w:tcPr>
          <w:p w14:paraId="1321DC44" w14:textId="77777777" w:rsidR="007C0D28" w:rsidRPr="00922016" w:rsidRDefault="007C0D28" w:rsidP="00515665">
            <w:r w:rsidRPr="00922016">
              <w:t>Mucoromycotina</w:t>
            </w:r>
          </w:p>
        </w:tc>
        <w:tc>
          <w:tcPr>
            <w:tcW w:w="0" w:type="auto"/>
          </w:tcPr>
          <w:p w14:paraId="150BD786" w14:textId="77777777" w:rsidR="007C0D28" w:rsidRPr="00922016" w:rsidRDefault="007C0D28" w:rsidP="00515665">
            <w:r w:rsidRPr="00922016">
              <w:t>fungi</w:t>
            </w:r>
          </w:p>
        </w:tc>
      </w:tr>
      <w:tr w:rsidR="007C0D28" w:rsidRPr="00922016" w14:paraId="4173B5F1" w14:textId="77777777" w:rsidTr="002E4524">
        <w:tc>
          <w:tcPr>
            <w:tcW w:w="0" w:type="auto"/>
          </w:tcPr>
          <w:p w14:paraId="04138048" w14:textId="77777777" w:rsidR="007C0D28" w:rsidRPr="00922016" w:rsidRDefault="007C0D28" w:rsidP="00515665">
            <w:r w:rsidRPr="00922016">
              <w:rPr>
                <w:bCs/>
              </w:rPr>
              <w:t>143</w:t>
            </w:r>
          </w:p>
        </w:tc>
        <w:tc>
          <w:tcPr>
            <w:tcW w:w="0" w:type="auto"/>
          </w:tcPr>
          <w:p w14:paraId="060E4F69" w14:textId="77777777" w:rsidR="007C0D28" w:rsidRPr="00922016" w:rsidRDefault="007C0D28" w:rsidP="00515665">
            <w:r w:rsidRPr="00922016">
              <w:t>Rhizopus oryzae</w:t>
            </w:r>
          </w:p>
        </w:tc>
        <w:tc>
          <w:tcPr>
            <w:tcW w:w="0" w:type="auto"/>
          </w:tcPr>
          <w:p w14:paraId="6E0930DB" w14:textId="77777777" w:rsidR="007C0D28" w:rsidRPr="00922016" w:rsidRDefault="007C0D28" w:rsidP="00515665">
            <w:r w:rsidRPr="00922016">
              <w:t>Mucoromycotina</w:t>
            </w:r>
          </w:p>
        </w:tc>
        <w:tc>
          <w:tcPr>
            <w:tcW w:w="0" w:type="auto"/>
          </w:tcPr>
          <w:p w14:paraId="71A426DC" w14:textId="77777777" w:rsidR="007C0D28" w:rsidRPr="00922016" w:rsidRDefault="007C0D28" w:rsidP="00515665">
            <w:r w:rsidRPr="00922016">
              <w:t>fungi</w:t>
            </w:r>
          </w:p>
        </w:tc>
      </w:tr>
      <w:tr w:rsidR="007C0D28" w:rsidRPr="00922016" w14:paraId="7E9F99EA" w14:textId="77777777" w:rsidTr="002E4524">
        <w:tc>
          <w:tcPr>
            <w:tcW w:w="0" w:type="auto"/>
          </w:tcPr>
          <w:p w14:paraId="0F17A74F" w14:textId="77777777" w:rsidR="007C0D28" w:rsidRPr="00922016" w:rsidRDefault="007C0D28" w:rsidP="00515665">
            <w:r w:rsidRPr="00922016">
              <w:rPr>
                <w:bCs/>
              </w:rPr>
              <w:t>144</w:t>
            </w:r>
          </w:p>
        </w:tc>
        <w:tc>
          <w:tcPr>
            <w:tcW w:w="0" w:type="auto"/>
          </w:tcPr>
          <w:p w14:paraId="027BD853" w14:textId="77777777" w:rsidR="007C0D28" w:rsidRPr="00922016" w:rsidRDefault="007C0D28" w:rsidP="00515665">
            <w:r w:rsidRPr="00922016">
              <w:t>Batrachochytrium dendrobatidis</w:t>
            </w:r>
          </w:p>
        </w:tc>
        <w:tc>
          <w:tcPr>
            <w:tcW w:w="0" w:type="auto"/>
          </w:tcPr>
          <w:p w14:paraId="64268752" w14:textId="77777777" w:rsidR="007C0D28" w:rsidRPr="00922016" w:rsidRDefault="007C0D28" w:rsidP="00515665">
            <w:r w:rsidRPr="00922016">
              <w:t>Chytridiomycota</w:t>
            </w:r>
          </w:p>
        </w:tc>
        <w:tc>
          <w:tcPr>
            <w:tcW w:w="0" w:type="auto"/>
          </w:tcPr>
          <w:p w14:paraId="35224436" w14:textId="77777777" w:rsidR="007C0D28" w:rsidRPr="00922016" w:rsidRDefault="007C0D28" w:rsidP="00515665">
            <w:r w:rsidRPr="00922016">
              <w:t>fungi</w:t>
            </w:r>
          </w:p>
        </w:tc>
      </w:tr>
      <w:tr w:rsidR="007C0D28" w:rsidRPr="00922016" w14:paraId="6A99212E" w14:textId="77777777" w:rsidTr="002E4524">
        <w:tc>
          <w:tcPr>
            <w:tcW w:w="0" w:type="auto"/>
          </w:tcPr>
          <w:p w14:paraId="4BE09F17" w14:textId="77777777" w:rsidR="007C0D28" w:rsidRPr="00922016" w:rsidRDefault="007C0D28" w:rsidP="00515665">
            <w:r w:rsidRPr="00922016">
              <w:rPr>
                <w:bCs/>
              </w:rPr>
              <w:t>145</w:t>
            </w:r>
          </w:p>
        </w:tc>
        <w:tc>
          <w:tcPr>
            <w:tcW w:w="0" w:type="auto"/>
          </w:tcPr>
          <w:p w14:paraId="68159FA8" w14:textId="77777777" w:rsidR="007C0D28" w:rsidRPr="00922016" w:rsidRDefault="007C0D28" w:rsidP="00515665">
            <w:r w:rsidRPr="00922016">
              <w:t>Spizellomyces punctatus</w:t>
            </w:r>
          </w:p>
        </w:tc>
        <w:tc>
          <w:tcPr>
            <w:tcW w:w="0" w:type="auto"/>
          </w:tcPr>
          <w:p w14:paraId="209AE766" w14:textId="77777777" w:rsidR="007C0D28" w:rsidRPr="00922016" w:rsidRDefault="007C0D28" w:rsidP="00515665">
            <w:r w:rsidRPr="00922016">
              <w:t>Chytridiomycota</w:t>
            </w:r>
          </w:p>
        </w:tc>
        <w:tc>
          <w:tcPr>
            <w:tcW w:w="0" w:type="auto"/>
          </w:tcPr>
          <w:p w14:paraId="71ABE5BB" w14:textId="77777777" w:rsidR="007C0D28" w:rsidRPr="00922016" w:rsidRDefault="007C0D28" w:rsidP="00515665">
            <w:r w:rsidRPr="00922016">
              <w:t>fungi</w:t>
            </w:r>
          </w:p>
        </w:tc>
      </w:tr>
      <w:tr w:rsidR="007C0D28" w:rsidRPr="00922016" w14:paraId="4CD1734C" w14:textId="77777777" w:rsidTr="002E4524">
        <w:tc>
          <w:tcPr>
            <w:tcW w:w="0" w:type="auto"/>
          </w:tcPr>
          <w:p w14:paraId="0F9AD16F" w14:textId="77777777" w:rsidR="007C0D28" w:rsidRPr="00922016" w:rsidRDefault="007C0D28" w:rsidP="00515665">
            <w:r w:rsidRPr="00922016">
              <w:rPr>
                <w:bCs/>
              </w:rPr>
              <w:t>146</w:t>
            </w:r>
          </w:p>
        </w:tc>
        <w:tc>
          <w:tcPr>
            <w:tcW w:w="0" w:type="auto"/>
          </w:tcPr>
          <w:p w14:paraId="4A4CAFA7" w14:textId="77777777" w:rsidR="007C0D28" w:rsidRPr="00922016" w:rsidRDefault="007C0D28" w:rsidP="00515665">
            <w:r w:rsidRPr="00922016">
              <w:t>Encephalitozoon hellem</w:t>
            </w:r>
          </w:p>
        </w:tc>
        <w:tc>
          <w:tcPr>
            <w:tcW w:w="0" w:type="auto"/>
          </w:tcPr>
          <w:p w14:paraId="7AFB888F" w14:textId="3488E0B4" w:rsidR="007C0D28" w:rsidRPr="00922016" w:rsidRDefault="0057765D" w:rsidP="00515665">
            <w:r w:rsidRPr="00922016">
              <w:t>microsporidia</w:t>
            </w:r>
          </w:p>
        </w:tc>
        <w:tc>
          <w:tcPr>
            <w:tcW w:w="0" w:type="auto"/>
          </w:tcPr>
          <w:p w14:paraId="1EB2CF8F" w14:textId="02FDC22F" w:rsidR="007C0D28" w:rsidRPr="00922016" w:rsidRDefault="0057765D" w:rsidP="00515665">
            <w:r w:rsidRPr="00922016">
              <w:t>microsporidia</w:t>
            </w:r>
          </w:p>
        </w:tc>
      </w:tr>
      <w:tr w:rsidR="007C0D28" w:rsidRPr="00922016" w14:paraId="0EE31688" w14:textId="77777777" w:rsidTr="002E4524">
        <w:tc>
          <w:tcPr>
            <w:tcW w:w="0" w:type="auto"/>
          </w:tcPr>
          <w:p w14:paraId="1A40F5FD" w14:textId="77777777" w:rsidR="007C0D28" w:rsidRPr="00922016" w:rsidRDefault="007C0D28" w:rsidP="00515665">
            <w:r w:rsidRPr="00922016">
              <w:rPr>
                <w:bCs/>
              </w:rPr>
              <w:t>147</w:t>
            </w:r>
          </w:p>
        </w:tc>
        <w:tc>
          <w:tcPr>
            <w:tcW w:w="0" w:type="auto"/>
          </w:tcPr>
          <w:p w14:paraId="60E11D44" w14:textId="77777777" w:rsidR="007C0D28" w:rsidRPr="00922016" w:rsidRDefault="007C0D28" w:rsidP="00515665">
            <w:r w:rsidRPr="00922016">
              <w:t>Encephalitozoon intestinalis</w:t>
            </w:r>
          </w:p>
        </w:tc>
        <w:tc>
          <w:tcPr>
            <w:tcW w:w="0" w:type="auto"/>
          </w:tcPr>
          <w:p w14:paraId="372CB2B7" w14:textId="4DABDC22" w:rsidR="007C0D28" w:rsidRPr="00922016" w:rsidRDefault="0057765D" w:rsidP="00515665">
            <w:r w:rsidRPr="00922016">
              <w:t>microsporidia</w:t>
            </w:r>
          </w:p>
        </w:tc>
        <w:tc>
          <w:tcPr>
            <w:tcW w:w="0" w:type="auto"/>
          </w:tcPr>
          <w:p w14:paraId="48D0D75E" w14:textId="1A1CFC50" w:rsidR="007C0D28" w:rsidRPr="00922016" w:rsidRDefault="0057765D" w:rsidP="00515665">
            <w:r w:rsidRPr="00922016">
              <w:t>microsporidia</w:t>
            </w:r>
          </w:p>
        </w:tc>
      </w:tr>
      <w:tr w:rsidR="007C0D28" w:rsidRPr="00922016" w14:paraId="74D942BC" w14:textId="77777777" w:rsidTr="002E4524">
        <w:tc>
          <w:tcPr>
            <w:tcW w:w="0" w:type="auto"/>
          </w:tcPr>
          <w:p w14:paraId="38E409AB" w14:textId="77777777" w:rsidR="007C0D28" w:rsidRPr="00922016" w:rsidRDefault="007C0D28" w:rsidP="00515665">
            <w:r w:rsidRPr="00922016">
              <w:rPr>
                <w:bCs/>
              </w:rPr>
              <w:t>148</w:t>
            </w:r>
          </w:p>
        </w:tc>
        <w:tc>
          <w:tcPr>
            <w:tcW w:w="0" w:type="auto"/>
          </w:tcPr>
          <w:p w14:paraId="67A159C4" w14:textId="77777777" w:rsidR="007C0D28" w:rsidRPr="00922016" w:rsidRDefault="007C0D28" w:rsidP="00515665">
            <w:r w:rsidRPr="00922016">
              <w:t>Encephalitozoon cuniculi</w:t>
            </w:r>
          </w:p>
        </w:tc>
        <w:tc>
          <w:tcPr>
            <w:tcW w:w="0" w:type="auto"/>
          </w:tcPr>
          <w:p w14:paraId="33FDA113" w14:textId="1BC147E7" w:rsidR="007C0D28" w:rsidRPr="00922016" w:rsidRDefault="0057765D" w:rsidP="00515665">
            <w:r w:rsidRPr="00922016">
              <w:t>microsporidia</w:t>
            </w:r>
          </w:p>
        </w:tc>
        <w:tc>
          <w:tcPr>
            <w:tcW w:w="0" w:type="auto"/>
          </w:tcPr>
          <w:p w14:paraId="24192CD2" w14:textId="53A61D2C" w:rsidR="007C0D28" w:rsidRPr="00922016" w:rsidRDefault="0057765D" w:rsidP="00515665">
            <w:r w:rsidRPr="00922016">
              <w:t>microsporidia</w:t>
            </w:r>
          </w:p>
        </w:tc>
      </w:tr>
      <w:tr w:rsidR="007C0D28" w:rsidRPr="00922016" w14:paraId="5D27E482" w14:textId="77777777" w:rsidTr="002E4524">
        <w:tc>
          <w:tcPr>
            <w:tcW w:w="0" w:type="auto"/>
          </w:tcPr>
          <w:p w14:paraId="4DE22D51" w14:textId="77777777" w:rsidR="007C0D28" w:rsidRPr="00922016" w:rsidRDefault="007C0D28" w:rsidP="00515665">
            <w:r w:rsidRPr="00922016">
              <w:rPr>
                <w:bCs/>
              </w:rPr>
              <w:t>149</w:t>
            </w:r>
          </w:p>
        </w:tc>
        <w:tc>
          <w:tcPr>
            <w:tcW w:w="0" w:type="auto"/>
          </w:tcPr>
          <w:p w14:paraId="5F5EAB2A" w14:textId="77777777" w:rsidR="007C0D28" w:rsidRPr="00922016" w:rsidRDefault="007C0D28" w:rsidP="00515665">
            <w:r w:rsidRPr="00922016">
              <w:t>Nosema ceranae</w:t>
            </w:r>
          </w:p>
        </w:tc>
        <w:tc>
          <w:tcPr>
            <w:tcW w:w="0" w:type="auto"/>
          </w:tcPr>
          <w:p w14:paraId="4DD9527C" w14:textId="761C64C2" w:rsidR="007C0D28" w:rsidRPr="00922016" w:rsidRDefault="0057765D" w:rsidP="00515665">
            <w:r w:rsidRPr="00922016">
              <w:t>microsporidia</w:t>
            </w:r>
          </w:p>
        </w:tc>
        <w:tc>
          <w:tcPr>
            <w:tcW w:w="0" w:type="auto"/>
          </w:tcPr>
          <w:p w14:paraId="253E2BED" w14:textId="7BD3E97F" w:rsidR="007C0D28" w:rsidRPr="00922016" w:rsidRDefault="0057765D" w:rsidP="00515665">
            <w:r w:rsidRPr="00922016">
              <w:t>microsporidia</w:t>
            </w:r>
          </w:p>
        </w:tc>
      </w:tr>
      <w:tr w:rsidR="007C0D28" w:rsidRPr="00922016" w14:paraId="0B10BCFC" w14:textId="77777777" w:rsidTr="002E4524">
        <w:tc>
          <w:tcPr>
            <w:tcW w:w="0" w:type="auto"/>
          </w:tcPr>
          <w:p w14:paraId="5E763F05" w14:textId="77777777" w:rsidR="007C0D28" w:rsidRPr="00922016" w:rsidRDefault="007C0D28" w:rsidP="00515665">
            <w:r w:rsidRPr="00922016">
              <w:rPr>
                <w:bCs/>
              </w:rPr>
              <w:t>150</w:t>
            </w:r>
          </w:p>
        </w:tc>
        <w:tc>
          <w:tcPr>
            <w:tcW w:w="0" w:type="auto"/>
          </w:tcPr>
          <w:p w14:paraId="6C328A2F" w14:textId="77777777" w:rsidR="007C0D28" w:rsidRPr="00922016" w:rsidRDefault="007C0D28" w:rsidP="00515665">
            <w:r w:rsidRPr="00922016">
              <w:t>Enterocytozoon bieneusi</w:t>
            </w:r>
          </w:p>
        </w:tc>
        <w:tc>
          <w:tcPr>
            <w:tcW w:w="0" w:type="auto"/>
          </w:tcPr>
          <w:p w14:paraId="69EC1C7E" w14:textId="04290AC2" w:rsidR="007C0D28" w:rsidRPr="00922016" w:rsidRDefault="0057765D" w:rsidP="00515665">
            <w:r w:rsidRPr="00922016">
              <w:t>microsporidia</w:t>
            </w:r>
          </w:p>
        </w:tc>
        <w:tc>
          <w:tcPr>
            <w:tcW w:w="0" w:type="auto"/>
          </w:tcPr>
          <w:p w14:paraId="220DEB83" w14:textId="19793DC2" w:rsidR="007C0D28" w:rsidRPr="00922016" w:rsidRDefault="0057765D" w:rsidP="00515665">
            <w:r w:rsidRPr="00922016">
              <w:t>microsporidia</w:t>
            </w:r>
          </w:p>
        </w:tc>
      </w:tr>
      <w:tr w:rsidR="007C0D28" w:rsidRPr="00922016" w14:paraId="223CC04A" w14:textId="77777777" w:rsidTr="002E4524">
        <w:tc>
          <w:tcPr>
            <w:tcW w:w="0" w:type="auto"/>
          </w:tcPr>
          <w:p w14:paraId="1C2ED276" w14:textId="77777777" w:rsidR="007C0D28" w:rsidRPr="00922016" w:rsidRDefault="007C0D28" w:rsidP="00515665">
            <w:r w:rsidRPr="00922016">
              <w:rPr>
                <w:bCs/>
              </w:rPr>
              <w:t>151</w:t>
            </w:r>
          </w:p>
        </w:tc>
        <w:tc>
          <w:tcPr>
            <w:tcW w:w="0" w:type="auto"/>
          </w:tcPr>
          <w:p w14:paraId="58AA500F" w14:textId="77777777" w:rsidR="007C0D28" w:rsidRPr="00922016" w:rsidRDefault="007C0D28" w:rsidP="00515665">
            <w:r w:rsidRPr="00922016">
              <w:t>Antonospora locustae</w:t>
            </w:r>
          </w:p>
        </w:tc>
        <w:tc>
          <w:tcPr>
            <w:tcW w:w="0" w:type="auto"/>
          </w:tcPr>
          <w:p w14:paraId="18CE447D" w14:textId="32D7F195" w:rsidR="007C0D28" w:rsidRPr="00922016" w:rsidRDefault="0057765D" w:rsidP="00515665">
            <w:r w:rsidRPr="00922016">
              <w:t>microsporidia</w:t>
            </w:r>
          </w:p>
        </w:tc>
        <w:tc>
          <w:tcPr>
            <w:tcW w:w="0" w:type="auto"/>
          </w:tcPr>
          <w:p w14:paraId="3C263E9C" w14:textId="34D9E39F" w:rsidR="007C0D28" w:rsidRPr="00922016" w:rsidRDefault="0057765D" w:rsidP="00515665">
            <w:r w:rsidRPr="00922016">
              <w:t>microsporidia</w:t>
            </w:r>
          </w:p>
        </w:tc>
      </w:tr>
      <w:tr w:rsidR="007C0D28" w:rsidRPr="00922016" w14:paraId="45436E77" w14:textId="77777777" w:rsidTr="002E4524">
        <w:tc>
          <w:tcPr>
            <w:tcW w:w="0" w:type="auto"/>
          </w:tcPr>
          <w:p w14:paraId="0FA993A7" w14:textId="77777777" w:rsidR="007C0D28" w:rsidRPr="00922016" w:rsidRDefault="007C0D28" w:rsidP="00515665">
            <w:r w:rsidRPr="00922016">
              <w:rPr>
                <w:bCs/>
              </w:rPr>
              <w:t>152</w:t>
            </w:r>
          </w:p>
        </w:tc>
        <w:tc>
          <w:tcPr>
            <w:tcW w:w="0" w:type="auto"/>
          </w:tcPr>
          <w:p w14:paraId="3DD7658D" w14:textId="77777777" w:rsidR="007C0D28" w:rsidRPr="00922016" w:rsidRDefault="007C0D28" w:rsidP="00515665">
            <w:r w:rsidRPr="00922016">
              <w:t>Edhazardia aedis</w:t>
            </w:r>
          </w:p>
        </w:tc>
        <w:tc>
          <w:tcPr>
            <w:tcW w:w="0" w:type="auto"/>
          </w:tcPr>
          <w:p w14:paraId="0B5FA89E" w14:textId="54718CAC" w:rsidR="007C0D28" w:rsidRPr="00922016" w:rsidRDefault="0057765D" w:rsidP="00515665">
            <w:r w:rsidRPr="00922016">
              <w:t>microsporidia</w:t>
            </w:r>
          </w:p>
        </w:tc>
        <w:tc>
          <w:tcPr>
            <w:tcW w:w="0" w:type="auto"/>
          </w:tcPr>
          <w:p w14:paraId="6FD4796E" w14:textId="427F6F20" w:rsidR="007C0D28" w:rsidRPr="00922016" w:rsidRDefault="0057765D" w:rsidP="00515665">
            <w:r w:rsidRPr="00922016">
              <w:t>microsporidia</w:t>
            </w:r>
          </w:p>
        </w:tc>
      </w:tr>
      <w:tr w:rsidR="007C0D28" w:rsidRPr="00922016" w14:paraId="77A872B1" w14:textId="77777777" w:rsidTr="002E4524">
        <w:tc>
          <w:tcPr>
            <w:tcW w:w="0" w:type="auto"/>
          </w:tcPr>
          <w:p w14:paraId="46F1AEA9" w14:textId="77777777" w:rsidR="007C0D28" w:rsidRPr="00922016" w:rsidRDefault="007C0D28" w:rsidP="00515665">
            <w:r w:rsidRPr="00922016">
              <w:rPr>
                <w:bCs/>
              </w:rPr>
              <w:t>153</w:t>
            </w:r>
          </w:p>
        </w:tc>
        <w:tc>
          <w:tcPr>
            <w:tcW w:w="0" w:type="auto"/>
          </w:tcPr>
          <w:p w14:paraId="16106404" w14:textId="77777777" w:rsidR="007C0D28" w:rsidRPr="00922016" w:rsidRDefault="007C0D28" w:rsidP="00515665">
            <w:r w:rsidRPr="00922016">
              <w:t>Vavraia culicis floridensis</w:t>
            </w:r>
          </w:p>
        </w:tc>
        <w:tc>
          <w:tcPr>
            <w:tcW w:w="0" w:type="auto"/>
          </w:tcPr>
          <w:p w14:paraId="0DD99EE9" w14:textId="4D32C1FB" w:rsidR="007C0D28" w:rsidRPr="00922016" w:rsidRDefault="0057765D" w:rsidP="00515665">
            <w:r w:rsidRPr="00922016">
              <w:t>microsporidia</w:t>
            </w:r>
          </w:p>
        </w:tc>
        <w:tc>
          <w:tcPr>
            <w:tcW w:w="0" w:type="auto"/>
          </w:tcPr>
          <w:p w14:paraId="70B1FF9F" w14:textId="0C5D7E80" w:rsidR="007C0D28" w:rsidRPr="00922016" w:rsidRDefault="0057765D" w:rsidP="00515665">
            <w:r w:rsidRPr="00922016">
              <w:t>microsporidia</w:t>
            </w:r>
          </w:p>
        </w:tc>
      </w:tr>
      <w:tr w:rsidR="007C0D28" w:rsidRPr="00922016" w14:paraId="0E10EABF" w14:textId="77777777" w:rsidTr="002E4524">
        <w:tc>
          <w:tcPr>
            <w:tcW w:w="0" w:type="auto"/>
          </w:tcPr>
          <w:p w14:paraId="1444DAED" w14:textId="77777777" w:rsidR="007C0D28" w:rsidRPr="00922016" w:rsidRDefault="007C0D28" w:rsidP="00515665">
            <w:r w:rsidRPr="00922016">
              <w:rPr>
                <w:bCs/>
              </w:rPr>
              <w:t>154</w:t>
            </w:r>
          </w:p>
        </w:tc>
        <w:tc>
          <w:tcPr>
            <w:tcW w:w="0" w:type="auto"/>
          </w:tcPr>
          <w:p w14:paraId="0B8F5E86" w14:textId="77777777" w:rsidR="007C0D28" w:rsidRPr="00922016" w:rsidRDefault="007C0D28" w:rsidP="00515665">
            <w:r w:rsidRPr="00922016">
              <w:t>Nematocida parisii</w:t>
            </w:r>
          </w:p>
        </w:tc>
        <w:tc>
          <w:tcPr>
            <w:tcW w:w="0" w:type="auto"/>
          </w:tcPr>
          <w:p w14:paraId="1629E59E" w14:textId="11ADB5F6" w:rsidR="007C0D28" w:rsidRPr="00922016" w:rsidRDefault="0057765D" w:rsidP="00515665">
            <w:r w:rsidRPr="00922016">
              <w:t>microsporidia</w:t>
            </w:r>
          </w:p>
        </w:tc>
        <w:tc>
          <w:tcPr>
            <w:tcW w:w="0" w:type="auto"/>
          </w:tcPr>
          <w:p w14:paraId="605A94F2" w14:textId="4E8DE55D" w:rsidR="007C0D28" w:rsidRPr="00922016" w:rsidRDefault="0057765D" w:rsidP="00515665">
            <w:r w:rsidRPr="00922016">
              <w:t>microsporidia</w:t>
            </w:r>
          </w:p>
        </w:tc>
      </w:tr>
      <w:tr w:rsidR="007C0D28" w:rsidRPr="00922016" w14:paraId="09E7D681" w14:textId="77777777" w:rsidTr="002E4524">
        <w:tc>
          <w:tcPr>
            <w:tcW w:w="0" w:type="auto"/>
          </w:tcPr>
          <w:p w14:paraId="3A0A6B44" w14:textId="77777777" w:rsidR="007C0D28" w:rsidRPr="00922016" w:rsidRDefault="007C0D28" w:rsidP="00515665">
            <w:r w:rsidRPr="00922016">
              <w:rPr>
                <w:bCs/>
              </w:rPr>
              <w:t>155</w:t>
            </w:r>
          </w:p>
        </w:tc>
        <w:tc>
          <w:tcPr>
            <w:tcW w:w="0" w:type="auto"/>
          </w:tcPr>
          <w:p w14:paraId="76B904B3" w14:textId="77777777" w:rsidR="007C0D28" w:rsidRPr="00922016" w:rsidRDefault="007C0D28" w:rsidP="00515665">
            <w:r w:rsidRPr="00922016">
              <w:t>Anncaliia algerae PRA339</w:t>
            </w:r>
          </w:p>
        </w:tc>
        <w:tc>
          <w:tcPr>
            <w:tcW w:w="0" w:type="auto"/>
          </w:tcPr>
          <w:p w14:paraId="32F6388B" w14:textId="05869B22" w:rsidR="007C0D28" w:rsidRPr="00922016" w:rsidRDefault="0057765D" w:rsidP="00515665">
            <w:r w:rsidRPr="00922016">
              <w:t>microsporidia</w:t>
            </w:r>
          </w:p>
        </w:tc>
        <w:tc>
          <w:tcPr>
            <w:tcW w:w="0" w:type="auto"/>
          </w:tcPr>
          <w:p w14:paraId="2AE40D88" w14:textId="68BDA9AA" w:rsidR="007C0D28" w:rsidRPr="00922016" w:rsidRDefault="0057765D" w:rsidP="00515665">
            <w:r w:rsidRPr="00922016">
              <w:t>microsporidia</w:t>
            </w:r>
          </w:p>
        </w:tc>
      </w:tr>
      <w:tr w:rsidR="007C0D28" w:rsidRPr="00922016" w14:paraId="537A1514" w14:textId="77777777" w:rsidTr="002E4524">
        <w:tc>
          <w:tcPr>
            <w:tcW w:w="0" w:type="auto"/>
          </w:tcPr>
          <w:p w14:paraId="1E1CB9E7" w14:textId="77777777" w:rsidR="007C0D28" w:rsidRPr="00922016" w:rsidRDefault="007C0D28" w:rsidP="00515665">
            <w:r w:rsidRPr="00922016">
              <w:rPr>
                <w:bCs/>
              </w:rPr>
              <w:t>156</w:t>
            </w:r>
          </w:p>
        </w:tc>
        <w:tc>
          <w:tcPr>
            <w:tcW w:w="0" w:type="auto"/>
          </w:tcPr>
          <w:p w14:paraId="651AD855" w14:textId="77777777" w:rsidR="007C0D28" w:rsidRPr="00922016" w:rsidRDefault="007C0D28" w:rsidP="00515665">
            <w:r w:rsidRPr="00922016">
              <w:t>Vittaforma corneae</w:t>
            </w:r>
          </w:p>
        </w:tc>
        <w:tc>
          <w:tcPr>
            <w:tcW w:w="0" w:type="auto"/>
          </w:tcPr>
          <w:p w14:paraId="51EA11A4" w14:textId="6F5FFA25" w:rsidR="007C0D28" w:rsidRPr="00922016" w:rsidRDefault="0057765D" w:rsidP="00515665">
            <w:r w:rsidRPr="00922016">
              <w:t>microsporidia</w:t>
            </w:r>
          </w:p>
        </w:tc>
        <w:tc>
          <w:tcPr>
            <w:tcW w:w="0" w:type="auto"/>
          </w:tcPr>
          <w:p w14:paraId="1BB39579" w14:textId="15583213" w:rsidR="007C0D28" w:rsidRPr="00922016" w:rsidRDefault="0057765D" w:rsidP="00515665">
            <w:r w:rsidRPr="00922016">
              <w:t>microsporidia</w:t>
            </w:r>
          </w:p>
        </w:tc>
      </w:tr>
      <w:tr w:rsidR="007C0D28" w:rsidRPr="00922016" w14:paraId="0AC84843" w14:textId="77777777" w:rsidTr="002E4524">
        <w:tc>
          <w:tcPr>
            <w:tcW w:w="0" w:type="auto"/>
          </w:tcPr>
          <w:p w14:paraId="0D877D1B" w14:textId="77777777" w:rsidR="007C0D28" w:rsidRPr="00922016" w:rsidRDefault="007C0D28" w:rsidP="00515665">
            <w:r w:rsidRPr="00922016">
              <w:rPr>
                <w:bCs/>
              </w:rPr>
              <w:t>157</w:t>
            </w:r>
          </w:p>
        </w:tc>
        <w:tc>
          <w:tcPr>
            <w:tcW w:w="0" w:type="auto"/>
          </w:tcPr>
          <w:p w14:paraId="567EE6B3" w14:textId="77777777" w:rsidR="007C0D28" w:rsidRPr="00922016" w:rsidRDefault="007C0D28" w:rsidP="00515665">
            <w:r w:rsidRPr="00922016">
              <w:t>Anas platyrhynchos</w:t>
            </w:r>
          </w:p>
        </w:tc>
        <w:tc>
          <w:tcPr>
            <w:tcW w:w="0" w:type="auto"/>
          </w:tcPr>
          <w:p w14:paraId="5D653E3D" w14:textId="77777777" w:rsidR="007C0D28" w:rsidRPr="00922016" w:rsidRDefault="007C0D28" w:rsidP="00515665">
            <w:r w:rsidRPr="00922016">
              <w:t>Metazoa</w:t>
            </w:r>
          </w:p>
        </w:tc>
        <w:tc>
          <w:tcPr>
            <w:tcW w:w="0" w:type="auto"/>
          </w:tcPr>
          <w:p w14:paraId="10118281" w14:textId="77777777" w:rsidR="007C0D28" w:rsidRPr="00922016" w:rsidRDefault="007C0D28" w:rsidP="00515665">
            <w:r w:rsidRPr="00922016">
              <w:t>unikonta</w:t>
            </w:r>
          </w:p>
        </w:tc>
      </w:tr>
      <w:tr w:rsidR="007C0D28" w:rsidRPr="00922016" w14:paraId="35E27EF2" w14:textId="77777777" w:rsidTr="002E4524">
        <w:tc>
          <w:tcPr>
            <w:tcW w:w="0" w:type="auto"/>
          </w:tcPr>
          <w:p w14:paraId="4088EB10" w14:textId="77777777" w:rsidR="007C0D28" w:rsidRPr="00922016" w:rsidRDefault="007C0D28" w:rsidP="00515665">
            <w:r w:rsidRPr="00922016">
              <w:rPr>
                <w:bCs/>
              </w:rPr>
              <w:t>158</w:t>
            </w:r>
          </w:p>
        </w:tc>
        <w:tc>
          <w:tcPr>
            <w:tcW w:w="0" w:type="auto"/>
          </w:tcPr>
          <w:p w14:paraId="462C3F51" w14:textId="77777777" w:rsidR="007C0D28" w:rsidRPr="00922016" w:rsidRDefault="007C0D28" w:rsidP="00515665">
            <w:r w:rsidRPr="00922016">
              <w:t>Latimeria chalumnae</w:t>
            </w:r>
          </w:p>
        </w:tc>
        <w:tc>
          <w:tcPr>
            <w:tcW w:w="0" w:type="auto"/>
          </w:tcPr>
          <w:p w14:paraId="2A85EEE1" w14:textId="77777777" w:rsidR="007C0D28" w:rsidRPr="00922016" w:rsidRDefault="007C0D28" w:rsidP="00515665">
            <w:r w:rsidRPr="00922016">
              <w:t>Metazoa</w:t>
            </w:r>
          </w:p>
        </w:tc>
        <w:tc>
          <w:tcPr>
            <w:tcW w:w="0" w:type="auto"/>
          </w:tcPr>
          <w:p w14:paraId="6F29E927" w14:textId="77777777" w:rsidR="007C0D28" w:rsidRPr="00922016" w:rsidRDefault="007C0D28" w:rsidP="00515665">
            <w:r w:rsidRPr="00922016">
              <w:t>unikonta</w:t>
            </w:r>
          </w:p>
        </w:tc>
      </w:tr>
      <w:tr w:rsidR="007C0D28" w:rsidRPr="00922016" w14:paraId="63DD39C4" w14:textId="77777777" w:rsidTr="002E4524">
        <w:tc>
          <w:tcPr>
            <w:tcW w:w="0" w:type="auto"/>
          </w:tcPr>
          <w:p w14:paraId="4D2CD478" w14:textId="77777777" w:rsidR="007C0D28" w:rsidRPr="00922016" w:rsidRDefault="007C0D28" w:rsidP="00515665">
            <w:r w:rsidRPr="00922016">
              <w:rPr>
                <w:bCs/>
              </w:rPr>
              <w:t>159</w:t>
            </w:r>
          </w:p>
        </w:tc>
        <w:tc>
          <w:tcPr>
            <w:tcW w:w="0" w:type="auto"/>
          </w:tcPr>
          <w:p w14:paraId="641B7AB6" w14:textId="77777777" w:rsidR="007C0D28" w:rsidRPr="00922016" w:rsidRDefault="007C0D28" w:rsidP="00515665">
            <w:r w:rsidRPr="00922016">
              <w:t>mustela putorius furo</w:t>
            </w:r>
          </w:p>
        </w:tc>
        <w:tc>
          <w:tcPr>
            <w:tcW w:w="0" w:type="auto"/>
          </w:tcPr>
          <w:p w14:paraId="0D3F8D02" w14:textId="77777777" w:rsidR="007C0D28" w:rsidRPr="00922016" w:rsidRDefault="007C0D28" w:rsidP="00515665">
            <w:r w:rsidRPr="00922016">
              <w:t>Metazoa</w:t>
            </w:r>
          </w:p>
        </w:tc>
        <w:tc>
          <w:tcPr>
            <w:tcW w:w="0" w:type="auto"/>
          </w:tcPr>
          <w:p w14:paraId="5A1146FD" w14:textId="77777777" w:rsidR="007C0D28" w:rsidRPr="00922016" w:rsidRDefault="007C0D28" w:rsidP="00515665">
            <w:r w:rsidRPr="00922016">
              <w:t>unikonta</w:t>
            </w:r>
          </w:p>
        </w:tc>
      </w:tr>
      <w:tr w:rsidR="007C0D28" w:rsidRPr="00922016" w14:paraId="72BA8CB0" w14:textId="77777777" w:rsidTr="002E4524">
        <w:tc>
          <w:tcPr>
            <w:tcW w:w="0" w:type="auto"/>
          </w:tcPr>
          <w:p w14:paraId="38FDF696" w14:textId="77777777" w:rsidR="007C0D28" w:rsidRPr="00922016" w:rsidRDefault="007C0D28" w:rsidP="00515665">
            <w:r w:rsidRPr="00922016">
              <w:rPr>
                <w:bCs/>
              </w:rPr>
              <w:t>160</w:t>
            </w:r>
          </w:p>
        </w:tc>
        <w:tc>
          <w:tcPr>
            <w:tcW w:w="0" w:type="auto"/>
          </w:tcPr>
          <w:p w14:paraId="7A82BA0B" w14:textId="77777777" w:rsidR="007C0D28" w:rsidRPr="00922016" w:rsidRDefault="007C0D28" w:rsidP="00515665">
            <w:r w:rsidRPr="00922016">
              <w:t>Linepithema humile</w:t>
            </w:r>
          </w:p>
        </w:tc>
        <w:tc>
          <w:tcPr>
            <w:tcW w:w="0" w:type="auto"/>
          </w:tcPr>
          <w:p w14:paraId="042830F0" w14:textId="77777777" w:rsidR="007C0D28" w:rsidRPr="00922016" w:rsidRDefault="007C0D28" w:rsidP="00515665">
            <w:r w:rsidRPr="00922016">
              <w:t>Metazoa</w:t>
            </w:r>
          </w:p>
        </w:tc>
        <w:tc>
          <w:tcPr>
            <w:tcW w:w="0" w:type="auto"/>
          </w:tcPr>
          <w:p w14:paraId="14EA11D3" w14:textId="77777777" w:rsidR="007C0D28" w:rsidRPr="00922016" w:rsidRDefault="007C0D28" w:rsidP="00515665">
            <w:r w:rsidRPr="00922016">
              <w:t>unikonta</w:t>
            </w:r>
          </w:p>
        </w:tc>
      </w:tr>
      <w:tr w:rsidR="007C0D28" w:rsidRPr="00922016" w14:paraId="4F1805D0" w14:textId="77777777" w:rsidTr="002E4524">
        <w:tc>
          <w:tcPr>
            <w:tcW w:w="0" w:type="auto"/>
          </w:tcPr>
          <w:p w14:paraId="79B42F40" w14:textId="77777777" w:rsidR="007C0D28" w:rsidRPr="00922016" w:rsidRDefault="007C0D28" w:rsidP="00515665">
            <w:r w:rsidRPr="00922016">
              <w:rPr>
                <w:bCs/>
              </w:rPr>
              <w:t>161</w:t>
            </w:r>
          </w:p>
        </w:tc>
        <w:tc>
          <w:tcPr>
            <w:tcW w:w="0" w:type="auto"/>
          </w:tcPr>
          <w:p w14:paraId="704E13E3" w14:textId="77777777" w:rsidR="007C0D28" w:rsidRPr="00922016" w:rsidRDefault="007C0D28" w:rsidP="00515665">
            <w:r w:rsidRPr="00922016">
              <w:t>Pelodiscus sinensis</w:t>
            </w:r>
          </w:p>
        </w:tc>
        <w:tc>
          <w:tcPr>
            <w:tcW w:w="0" w:type="auto"/>
          </w:tcPr>
          <w:p w14:paraId="7E5DEF2F" w14:textId="77777777" w:rsidR="007C0D28" w:rsidRPr="00922016" w:rsidRDefault="007C0D28" w:rsidP="00515665">
            <w:r w:rsidRPr="00922016">
              <w:t>Metazoa</w:t>
            </w:r>
          </w:p>
        </w:tc>
        <w:tc>
          <w:tcPr>
            <w:tcW w:w="0" w:type="auto"/>
          </w:tcPr>
          <w:p w14:paraId="74ADEADD" w14:textId="77777777" w:rsidR="007C0D28" w:rsidRPr="00922016" w:rsidRDefault="007C0D28" w:rsidP="00515665">
            <w:r w:rsidRPr="00922016">
              <w:t>unikonta</w:t>
            </w:r>
          </w:p>
        </w:tc>
      </w:tr>
      <w:tr w:rsidR="007C0D28" w:rsidRPr="00922016" w14:paraId="1C0FD060" w14:textId="77777777" w:rsidTr="002E4524">
        <w:tc>
          <w:tcPr>
            <w:tcW w:w="0" w:type="auto"/>
          </w:tcPr>
          <w:p w14:paraId="67A3DB32" w14:textId="77777777" w:rsidR="007C0D28" w:rsidRPr="00922016" w:rsidRDefault="007C0D28" w:rsidP="00515665">
            <w:r w:rsidRPr="00922016">
              <w:rPr>
                <w:bCs/>
              </w:rPr>
              <w:t>162</w:t>
            </w:r>
          </w:p>
        </w:tc>
        <w:tc>
          <w:tcPr>
            <w:tcW w:w="0" w:type="auto"/>
          </w:tcPr>
          <w:p w14:paraId="363567C0" w14:textId="77777777" w:rsidR="007C0D28" w:rsidRPr="00922016" w:rsidRDefault="007C0D28" w:rsidP="00515665">
            <w:r w:rsidRPr="00922016">
              <w:t>Acropora digitifera</w:t>
            </w:r>
          </w:p>
        </w:tc>
        <w:tc>
          <w:tcPr>
            <w:tcW w:w="0" w:type="auto"/>
          </w:tcPr>
          <w:p w14:paraId="39D9F097" w14:textId="77777777" w:rsidR="007C0D28" w:rsidRPr="00922016" w:rsidRDefault="007C0D28" w:rsidP="00515665">
            <w:r w:rsidRPr="00922016">
              <w:t>Metazoa</w:t>
            </w:r>
          </w:p>
        </w:tc>
        <w:tc>
          <w:tcPr>
            <w:tcW w:w="0" w:type="auto"/>
          </w:tcPr>
          <w:p w14:paraId="78EFA166" w14:textId="77777777" w:rsidR="007C0D28" w:rsidRPr="00922016" w:rsidRDefault="007C0D28" w:rsidP="00515665">
            <w:r w:rsidRPr="00922016">
              <w:t>unikonta</w:t>
            </w:r>
          </w:p>
        </w:tc>
      </w:tr>
      <w:tr w:rsidR="007C0D28" w:rsidRPr="00922016" w14:paraId="4B7ADF5B" w14:textId="77777777" w:rsidTr="002E4524">
        <w:tc>
          <w:tcPr>
            <w:tcW w:w="0" w:type="auto"/>
          </w:tcPr>
          <w:p w14:paraId="25B9B257" w14:textId="77777777" w:rsidR="007C0D28" w:rsidRPr="00922016" w:rsidRDefault="007C0D28" w:rsidP="00515665">
            <w:r w:rsidRPr="00922016">
              <w:rPr>
                <w:bCs/>
              </w:rPr>
              <w:t>163</w:t>
            </w:r>
          </w:p>
        </w:tc>
        <w:tc>
          <w:tcPr>
            <w:tcW w:w="0" w:type="auto"/>
          </w:tcPr>
          <w:p w14:paraId="4F90CA0B" w14:textId="77777777" w:rsidR="007C0D28" w:rsidRPr="00922016" w:rsidRDefault="007C0D28" w:rsidP="00515665">
            <w:r w:rsidRPr="00922016">
              <w:t>Acyrthosiphon pisum</w:t>
            </w:r>
          </w:p>
        </w:tc>
        <w:tc>
          <w:tcPr>
            <w:tcW w:w="0" w:type="auto"/>
          </w:tcPr>
          <w:p w14:paraId="00A3EBCE" w14:textId="77777777" w:rsidR="007C0D28" w:rsidRPr="00922016" w:rsidRDefault="007C0D28" w:rsidP="00515665">
            <w:r w:rsidRPr="00922016">
              <w:t>Metazoa</w:t>
            </w:r>
          </w:p>
        </w:tc>
        <w:tc>
          <w:tcPr>
            <w:tcW w:w="0" w:type="auto"/>
          </w:tcPr>
          <w:p w14:paraId="2B99EF37" w14:textId="77777777" w:rsidR="007C0D28" w:rsidRPr="00922016" w:rsidRDefault="007C0D28" w:rsidP="00515665">
            <w:r w:rsidRPr="00922016">
              <w:t>unikonta</w:t>
            </w:r>
          </w:p>
        </w:tc>
      </w:tr>
      <w:tr w:rsidR="007C0D28" w:rsidRPr="00922016" w14:paraId="1DF348F2" w14:textId="77777777" w:rsidTr="002E4524">
        <w:tc>
          <w:tcPr>
            <w:tcW w:w="0" w:type="auto"/>
          </w:tcPr>
          <w:p w14:paraId="43D78B40" w14:textId="77777777" w:rsidR="007C0D28" w:rsidRPr="00922016" w:rsidRDefault="007C0D28" w:rsidP="00515665">
            <w:r w:rsidRPr="00922016">
              <w:rPr>
                <w:bCs/>
              </w:rPr>
              <w:t>164</w:t>
            </w:r>
          </w:p>
        </w:tc>
        <w:tc>
          <w:tcPr>
            <w:tcW w:w="0" w:type="auto"/>
          </w:tcPr>
          <w:p w14:paraId="60BBE0D4" w14:textId="77777777" w:rsidR="007C0D28" w:rsidRPr="00922016" w:rsidRDefault="007C0D28" w:rsidP="00515665">
            <w:r w:rsidRPr="00922016">
              <w:t>Aedes aegypti</w:t>
            </w:r>
          </w:p>
        </w:tc>
        <w:tc>
          <w:tcPr>
            <w:tcW w:w="0" w:type="auto"/>
          </w:tcPr>
          <w:p w14:paraId="22AD16C2" w14:textId="77777777" w:rsidR="007C0D28" w:rsidRPr="00922016" w:rsidRDefault="007C0D28" w:rsidP="00515665">
            <w:r w:rsidRPr="00922016">
              <w:t>Metazoa</w:t>
            </w:r>
          </w:p>
        </w:tc>
        <w:tc>
          <w:tcPr>
            <w:tcW w:w="0" w:type="auto"/>
          </w:tcPr>
          <w:p w14:paraId="654EDFF9" w14:textId="77777777" w:rsidR="007C0D28" w:rsidRPr="00922016" w:rsidRDefault="007C0D28" w:rsidP="00515665">
            <w:r w:rsidRPr="00922016">
              <w:t>unikonta</w:t>
            </w:r>
          </w:p>
        </w:tc>
      </w:tr>
      <w:tr w:rsidR="007C0D28" w:rsidRPr="00922016" w14:paraId="2EC52DAA" w14:textId="77777777" w:rsidTr="002E4524">
        <w:tc>
          <w:tcPr>
            <w:tcW w:w="0" w:type="auto"/>
          </w:tcPr>
          <w:p w14:paraId="19423E90" w14:textId="77777777" w:rsidR="007C0D28" w:rsidRPr="00922016" w:rsidRDefault="007C0D28" w:rsidP="00515665">
            <w:r w:rsidRPr="00922016">
              <w:rPr>
                <w:bCs/>
              </w:rPr>
              <w:t>165</w:t>
            </w:r>
          </w:p>
        </w:tc>
        <w:tc>
          <w:tcPr>
            <w:tcW w:w="0" w:type="auto"/>
          </w:tcPr>
          <w:p w14:paraId="0DF418E9" w14:textId="77777777" w:rsidR="007C0D28" w:rsidRPr="00922016" w:rsidRDefault="007C0D28" w:rsidP="00515665">
            <w:r w:rsidRPr="00922016">
              <w:t>Ailuropoda melanoleuca</w:t>
            </w:r>
          </w:p>
        </w:tc>
        <w:tc>
          <w:tcPr>
            <w:tcW w:w="0" w:type="auto"/>
          </w:tcPr>
          <w:p w14:paraId="686C4CE7" w14:textId="77777777" w:rsidR="007C0D28" w:rsidRPr="00922016" w:rsidRDefault="007C0D28" w:rsidP="00515665">
            <w:r w:rsidRPr="00922016">
              <w:t>Metazoa</w:t>
            </w:r>
          </w:p>
        </w:tc>
        <w:tc>
          <w:tcPr>
            <w:tcW w:w="0" w:type="auto"/>
          </w:tcPr>
          <w:p w14:paraId="1DCF24D8" w14:textId="77777777" w:rsidR="007C0D28" w:rsidRPr="00922016" w:rsidRDefault="007C0D28" w:rsidP="00515665">
            <w:r w:rsidRPr="00922016">
              <w:t>unikonta</w:t>
            </w:r>
          </w:p>
        </w:tc>
      </w:tr>
      <w:tr w:rsidR="007C0D28" w:rsidRPr="00922016" w14:paraId="7FFBACC9" w14:textId="77777777" w:rsidTr="002E4524">
        <w:tc>
          <w:tcPr>
            <w:tcW w:w="0" w:type="auto"/>
          </w:tcPr>
          <w:p w14:paraId="5D759944" w14:textId="77777777" w:rsidR="007C0D28" w:rsidRPr="00922016" w:rsidRDefault="007C0D28" w:rsidP="00515665">
            <w:r w:rsidRPr="00922016">
              <w:rPr>
                <w:bCs/>
              </w:rPr>
              <w:t>166</w:t>
            </w:r>
          </w:p>
        </w:tc>
        <w:tc>
          <w:tcPr>
            <w:tcW w:w="0" w:type="auto"/>
          </w:tcPr>
          <w:p w14:paraId="37D64E36" w14:textId="77777777" w:rsidR="007C0D28" w:rsidRPr="00922016" w:rsidRDefault="007C0D28" w:rsidP="00515665">
            <w:r w:rsidRPr="00922016">
              <w:t>Amphimedon queenslandica</w:t>
            </w:r>
          </w:p>
        </w:tc>
        <w:tc>
          <w:tcPr>
            <w:tcW w:w="0" w:type="auto"/>
          </w:tcPr>
          <w:p w14:paraId="33834E47" w14:textId="77777777" w:rsidR="007C0D28" w:rsidRPr="00922016" w:rsidRDefault="007C0D28" w:rsidP="00515665">
            <w:r w:rsidRPr="00922016">
              <w:t>Metazoa</w:t>
            </w:r>
          </w:p>
        </w:tc>
        <w:tc>
          <w:tcPr>
            <w:tcW w:w="0" w:type="auto"/>
          </w:tcPr>
          <w:p w14:paraId="4F5EB968" w14:textId="77777777" w:rsidR="007C0D28" w:rsidRPr="00922016" w:rsidRDefault="007C0D28" w:rsidP="00515665">
            <w:r w:rsidRPr="00922016">
              <w:t>unikonta</w:t>
            </w:r>
          </w:p>
        </w:tc>
      </w:tr>
      <w:tr w:rsidR="007C0D28" w:rsidRPr="00922016" w14:paraId="3BCE8DF1" w14:textId="77777777" w:rsidTr="002E4524">
        <w:tc>
          <w:tcPr>
            <w:tcW w:w="0" w:type="auto"/>
          </w:tcPr>
          <w:p w14:paraId="75208B56" w14:textId="77777777" w:rsidR="007C0D28" w:rsidRPr="00922016" w:rsidRDefault="007C0D28" w:rsidP="00515665">
            <w:r w:rsidRPr="00922016">
              <w:rPr>
                <w:bCs/>
              </w:rPr>
              <w:t>167</w:t>
            </w:r>
          </w:p>
        </w:tc>
        <w:tc>
          <w:tcPr>
            <w:tcW w:w="0" w:type="auto"/>
          </w:tcPr>
          <w:p w14:paraId="7941B0C0" w14:textId="77777777" w:rsidR="007C0D28" w:rsidRPr="00922016" w:rsidRDefault="007C0D28" w:rsidP="00515665">
            <w:r w:rsidRPr="00922016">
              <w:t>Anolis carolinensis</w:t>
            </w:r>
          </w:p>
        </w:tc>
        <w:tc>
          <w:tcPr>
            <w:tcW w:w="0" w:type="auto"/>
          </w:tcPr>
          <w:p w14:paraId="6826AA90" w14:textId="77777777" w:rsidR="007C0D28" w:rsidRPr="00922016" w:rsidRDefault="007C0D28" w:rsidP="00515665">
            <w:r w:rsidRPr="00922016">
              <w:t>Metazoa</w:t>
            </w:r>
          </w:p>
        </w:tc>
        <w:tc>
          <w:tcPr>
            <w:tcW w:w="0" w:type="auto"/>
          </w:tcPr>
          <w:p w14:paraId="2E6A370C" w14:textId="77777777" w:rsidR="007C0D28" w:rsidRPr="00922016" w:rsidRDefault="007C0D28" w:rsidP="00515665">
            <w:r w:rsidRPr="00922016">
              <w:t>unikonta</w:t>
            </w:r>
          </w:p>
        </w:tc>
      </w:tr>
      <w:tr w:rsidR="007C0D28" w:rsidRPr="00922016" w14:paraId="39A44E9B" w14:textId="77777777" w:rsidTr="002E4524">
        <w:tc>
          <w:tcPr>
            <w:tcW w:w="0" w:type="auto"/>
          </w:tcPr>
          <w:p w14:paraId="7E28346F" w14:textId="77777777" w:rsidR="007C0D28" w:rsidRPr="00922016" w:rsidRDefault="007C0D28" w:rsidP="00515665">
            <w:r w:rsidRPr="00922016">
              <w:rPr>
                <w:bCs/>
              </w:rPr>
              <w:t>168</w:t>
            </w:r>
          </w:p>
        </w:tc>
        <w:tc>
          <w:tcPr>
            <w:tcW w:w="0" w:type="auto"/>
          </w:tcPr>
          <w:p w14:paraId="6092B57C" w14:textId="77777777" w:rsidR="007C0D28" w:rsidRPr="00922016" w:rsidRDefault="007C0D28" w:rsidP="00515665">
            <w:r w:rsidRPr="00922016">
              <w:t>Anopheles gambiae</w:t>
            </w:r>
          </w:p>
        </w:tc>
        <w:tc>
          <w:tcPr>
            <w:tcW w:w="0" w:type="auto"/>
          </w:tcPr>
          <w:p w14:paraId="77493880" w14:textId="77777777" w:rsidR="007C0D28" w:rsidRPr="00922016" w:rsidRDefault="007C0D28" w:rsidP="00515665">
            <w:r w:rsidRPr="00922016">
              <w:t>Metazoa</w:t>
            </w:r>
          </w:p>
        </w:tc>
        <w:tc>
          <w:tcPr>
            <w:tcW w:w="0" w:type="auto"/>
          </w:tcPr>
          <w:p w14:paraId="4F097A43" w14:textId="77777777" w:rsidR="007C0D28" w:rsidRPr="00922016" w:rsidRDefault="007C0D28" w:rsidP="00515665">
            <w:r w:rsidRPr="00922016">
              <w:t>unikonta</w:t>
            </w:r>
          </w:p>
        </w:tc>
      </w:tr>
      <w:tr w:rsidR="007C0D28" w:rsidRPr="00922016" w14:paraId="4680B54B" w14:textId="77777777" w:rsidTr="002E4524">
        <w:tc>
          <w:tcPr>
            <w:tcW w:w="0" w:type="auto"/>
          </w:tcPr>
          <w:p w14:paraId="6F686A38" w14:textId="77777777" w:rsidR="007C0D28" w:rsidRPr="00922016" w:rsidRDefault="007C0D28" w:rsidP="00515665">
            <w:r w:rsidRPr="00922016">
              <w:rPr>
                <w:bCs/>
              </w:rPr>
              <w:t>169</w:t>
            </w:r>
          </w:p>
        </w:tc>
        <w:tc>
          <w:tcPr>
            <w:tcW w:w="0" w:type="auto"/>
          </w:tcPr>
          <w:p w14:paraId="43CE5CAD" w14:textId="77777777" w:rsidR="007C0D28" w:rsidRPr="00922016" w:rsidRDefault="007C0D28" w:rsidP="00515665">
            <w:r w:rsidRPr="00922016">
              <w:t>Apis mellifera</w:t>
            </w:r>
          </w:p>
        </w:tc>
        <w:tc>
          <w:tcPr>
            <w:tcW w:w="0" w:type="auto"/>
          </w:tcPr>
          <w:p w14:paraId="5EC62E6A" w14:textId="77777777" w:rsidR="007C0D28" w:rsidRPr="00922016" w:rsidRDefault="007C0D28" w:rsidP="00515665">
            <w:r w:rsidRPr="00922016">
              <w:t>Metazoa</w:t>
            </w:r>
          </w:p>
        </w:tc>
        <w:tc>
          <w:tcPr>
            <w:tcW w:w="0" w:type="auto"/>
          </w:tcPr>
          <w:p w14:paraId="73EF82FA" w14:textId="77777777" w:rsidR="007C0D28" w:rsidRPr="00922016" w:rsidRDefault="007C0D28" w:rsidP="00515665">
            <w:r w:rsidRPr="00922016">
              <w:t>unikonta</w:t>
            </w:r>
          </w:p>
        </w:tc>
      </w:tr>
      <w:tr w:rsidR="007C0D28" w:rsidRPr="00922016" w14:paraId="343C6487" w14:textId="77777777" w:rsidTr="002E4524">
        <w:tc>
          <w:tcPr>
            <w:tcW w:w="0" w:type="auto"/>
          </w:tcPr>
          <w:p w14:paraId="52B7DD7B" w14:textId="77777777" w:rsidR="007C0D28" w:rsidRPr="00922016" w:rsidRDefault="007C0D28" w:rsidP="00515665">
            <w:r w:rsidRPr="00922016">
              <w:rPr>
                <w:bCs/>
              </w:rPr>
              <w:t>170</w:t>
            </w:r>
          </w:p>
        </w:tc>
        <w:tc>
          <w:tcPr>
            <w:tcW w:w="0" w:type="auto"/>
          </w:tcPr>
          <w:p w14:paraId="2CED3C47" w14:textId="77777777" w:rsidR="007C0D28" w:rsidRPr="00922016" w:rsidRDefault="007C0D28" w:rsidP="00515665">
            <w:r w:rsidRPr="00922016">
              <w:t>Bombyx mori</w:t>
            </w:r>
          </w:p>
        </w:tc>
        <w:tc>
          <w:tcPr>
            <w:tcW w:w="0" w:type="auto"/>
          </w:tcPr>
          <w:p w14:paraId="242E32B5" w14:textId="77777777" w:rsidR="007C0D28" w:rsidRPr="00922016" w:rsidRDefault="007C0D28" w:rsidP="00515665">
            <w:r w:rsidRPr="00922016">
              <w:t>Metazoa</w:t>
            </w:r>
          </w:p>
        </w:tc>
        <w:tc>
          <w:tcPr>
            <w:tcW w:w="0" w:type="auto"/>
          </w:tcPr>
          <w:p w14:paraId="1B5C051A" w14:textId="77777777" w:rsidR="007C0D28" w:rsidRPr="00922016" w:rsidRDefault="007C0D28" w:rsidP="00515665">
            <w:r w:rsidRPr="00922016">
              <w:t>unikonta</w:t>
            </w:r>
          </w:p>
        </w:tc>
      </w:tr>
      <w:tr w:rsidR="007C0D28" w:rsidRPr="00922016" w14:paraId="5591F50B" w14:textId="77777777" w:rsidTr="002E4524">
        <w:tc>
          <w:tcPr>
            <w:tcW w:w="0" w:type="auto"/>
          </w:tcPr>
          <w:p w14:paraId="0BE95DB9" w14:textId="77777777" w:rsidR="007C0D28" w:rsidRPr="00922016" w:rsidRDefault="007C0D28" w:rsidP="00515665">
            <w:r w:rsidRPr="00922016">
              <w:rPr>
                <w:bCs/>
              </w:rPr>
              <w:t>171</w:t>
            </w:r>
          </w:p>
        </w:tc>
        <w:tc>
          <w:tcPr>
            <w:tcW w:w="0" w:type="auto"/>
          </w:tcPr>
          <w:p w14:paraId="7E291E9B" w14:textId="77777777" w:rsidR="007C0D28" w:rsidRPr="00922016" w:rsidRDefault="007C0D28" w:rsidP="00515665">
            <w:r w:rsidRPr="00922016">
              <w:t>Bos taurus</w:t>
            </w:r>
          </w:p>
        </w:tc>
        <w:tc>
          <w:tcPr>
            <w:tcW w:w="0" w:type="auto"/>
          </w:tcPr>
          <w:p w14:paraId="0A8829CE" w14:textId="77777777" w:rsidR="007C0D28" w:rsidRPr="00922016" w:rsidRDefault="007C0D28" w:rsidP="00515665">
            <w:r w:rsidRPr="00922016">
              <w:t>Metazoa</w:t>
            </w:r>
          </w:p>
        </w:tc>
        <w:tc>
          <w:tcPr>
            <w:tcW w:w="0" w:type="auto"/>
          </w:tcPr>
          <w:p w14:paraId="24B8834D" w14:textId="77777777" w:rsidR="007C0D28" w:rsidRPr="00922016" w:rsidRDefault="007C0D28" w:rsidP="00515665">
            <w:r w:rsidRPr="00922016">
              <w:t>unikonta</w:t>
            </w:r>
          </w:p>
        </w:tc>
      </w:tr>
      <w:tr w:rsidR="007C0D28" w:rsidRPr="00922016" w14:paraId="2BAFBABE" w14:textId="77777777" w:rsidTr="002E4524">
        <w:tc>
          <w:tcPr>
            <w:tcW w:w="0" w:type="auto"/>
          </w:tcPr>
          <w:p w14:paraId="5B727931" w14:textId="77777777" w:rsidR="007C0D28" w:rsidRPr="00922016" w:rsidRDefault="007C0D28" w:rsidP="00515665">
            <w:r w:rsidRPr="00922016">
              <w:rPr>
                <w:bCs/>
              </w:rPr>
              <w:t>172</w:t>
            </w:r>
          </w:p>
        </w:tc>
        <w:tc>
          <w:tcPr>
            <w:tcW w:w="0" w:type="auto"/>
          </w:tcPr>
          <w:p w14:paraId="0975820E" w14:textId="77777777" w:rsidR="007C0D28" w:rsidRPr="00922016" w:rsidRDefault="007C0D28" w:rsidP="00515665">
            <w:r w:rsidRPr="00922016">
              <w:t>Branchiostoma floridae</w:t>
            </w:r>
          </w:p>
        </w:tc>
        <w:tc>
          <w:tcPr>
            <w:tcW w:w="0" w:type="auto"/>
          </w:tcPr>
          <w:p w14:paraId="7C0AFB18" w14:textId="77777777" w:rsidR="007C0D28" w:rsidRPr="00922016" w:rsidRDefault="007C0D28" w:rsidP="00515665">
            <w:r w:rsidRPr="00922016">
              <w:t>Metazoa</w:t>
            </w:r>
          </w:p>
        </w:tc>
        <w:tc>
          <w:tcPr>
            <w:tcW w:w="0" w:type="auto"/>
          </w:tcPr>
          <w:p w14:paraId="4C4FC7C5" w14:textId="77777777" w:rsidR="007C0D28" w:rsidRPr="00922016" w:rsidRDefault="007C0D28" w:rsidP="00515665">
            <w:r w:rsidRPr="00922016">
              <w:t>unikonta</w:t>
            </w:r>
          </w:p>
        </w:tc>
      </w:tr>
      <w:tr w:rsidR="007C0D28" w:rsidRPr="00922016" w14:paraId="6222CE12" w14:textId="77777777" w:rsidTr="002E4524">
        <w:tc>
          <w:tcPr>
            <w:tcW w:w="0" w:type="auto"/>
          </w:tcPr>
          <w:p w14:paraId="0F9BCD43" w14:textId="77777777" w:rsidR="007C0D28" w:rsidRPr="00922016" w:rsidRDefault="007C0D28" w:rsidP="00515665">
            <w:r w:rsidRPr="00922016">
              <w:rPr>
                <w:bCs/>
              </w:rPr>
              <w:t>173</w:t>
            </w:r>
          </w:p>
        </w:tc>
        <w:tc>
          <w:tcPr>
            <w:tcW w:w="0" w:type="auto"/>
          </w:tcPr>
          <w:p w14:paraId="10711BD6" w14:textId="77777777" w:rsidR="007C0D28" w:rsidRPr="00922016" w:rsidRDefault="007C0D28" w:rsidP="00515665">
            <w:r w:rsidRPr="00922016">
              <w:t>Caenorhabditis brenneri 2851</w:t>
            </w:r>
          </w:p>
        </w:tc>
        <w:tc>
          <w:tcPr>
            <w:tcW w:w="0" w:type="auto"/>
          </w:tcPr>
          <w:p w14:paraId="5E45AC0B" w14:textId="77777777" w:rsidR="007C0D28" w:rsidRPr="00922016" w:rsidRDefault="007C0D28" w:rsidP="00515665">
            <w:r w:rsidRPr="00922016">
              <w:t>Metazoa</w:t>
            </w:r>
          </w:p>
        </w:tc>
        <w:tc>
          <w:tcPr>
            <w:tcW w:w="0" w:type="auto"/>
          </w:tcPr>
          <w:p w14:paraId="31E610E4" w14:textId="77777777" w:rsidR="007C0D28" w:rsidRPr="00922016" w:rsidRDefault="007C0D28" w:rsidP="00515665">
            <w:r w:rsidRPr="00922016">
              <w:t>unikonta</w:t>
            </w:r>
          </w:p>
        </w:tc>
      </w:tr>
      <w:tr w:rsidR="007C0D28" w:rsidRPr="00922016" w14:paraId="0305FFA2" w14:textId="77777777" w:rsidTr="002E4524">
        <w:tc>
          <w:tcPr>
            <w:tcW w:w="0" w:type="auto"/>
          </w:tcPr>
          <w:p w14:paraId="6C48812C" w14:textId="77777777" w:rsidR="007C0D28" w:rsidRPr="00922016" w:rsidRDefault="007C0D28" w:rsidP="00515665">
            <w:r w:rsidRPr="00922016">
              <w:rPr>
                <w:bCs/>
              </w:rPr>
              <w:t>174</w:t>
            </w:r>
          </w:p>
        </w:tc>
        <w:tc>
          <w:tcPr>
            <w:tcW w:w="0" w:type="auto"/>
          </w:tcPr>
          <w:p w14:paraId="21B6692C" w14:textId="77777777" w:rsidR="007C0D28" w:rsidRPr="00922016" w:rsidRDefault="007C0D28" w:rsidP="00515665">
            <w:r w:rsidRPr="00922016">
              <w:t>Caenorhabditis brenneri 70</w:t>
            </w:r>
          </w:p>
        </w:tc>
        <w:tc>
          <w:tcPr>
            <w:tcW w:w="0" w:type="auto"/>
          </w:tcPr>
          <w:p w14:paraId="6DED92B3" w14:textId="77777777" w:rsidR="007C0D28" w:rsidRPr="00922016" w:rsidRDefault="007C0D28" w:rsidP="00515665">
            <w:r w:rsidRPr="00922016">
              <w:t>Metazoa</w:t>
            </w:r>
          </w:p>
        </w:tc>
        <w:tc>
          <w:tcPr>
            <w:tcW w:w="0" w:type="auto"/>
          </w:tcPr>
          <w:p w14:paraId="4E21D570" w14:textId="77777777" w:rsidR="007C0D28" w:rsidRPr="00922016" w:rsidRDefault="007C0D28" w:rsidP="00515665">
            <w:r w:rsidRPr="00922016">
              <w:t>unikonta</w:t>
            </w:r>
          </w:p>
        </w:tc>
      </w:tr>
      <w:tr w:rsidR="007C0D28" w:rsidRPr="00922016" w14:paraId="37B736A6" w14:textId="77777777" w:rsidTr="002E4524">
        <w:tc>
          <w:tcPr>
            <w:tcW w:w="0" w:type="auto"/>
          </w:tcPr>
          <w:p w14:paraId="182CAA71" w14:textId="77777777" w:rsidR="007C0D28" w:rsidRPr="00922016" w:rsidRDefault="007C0D28" w:rsidP="00515665">
            <w:r w:rsidRPr="00922016">
              <w:rPr>
                <w:bCs/>
              </w:rPr>
              <w:t>175</w:t>
            </w:r>
          </w:p>
        </w:tc>
        <w:tc>
          <w:tcPr>
            <w:tcW w:w="0" w:type="auto"/>
          </w:tcPr>
          <w:p w14:paraId="28D191B3" w14:textId="77777777" w:rsidR="007C0D28" w:rsidRPr="00922016" w:rsidRDefault="007C0D28" w:rsidP="00515665">
            <w:r w:rsidRPr="00922016">
              <w:t>Caenorhabditis elegans</w:t>
            </w:r>
          </w:p>
        </w:tc>
        <w:tc>
          <w:tcPr>
            <w:tcW w:w="0" w:type="auto"/>
          </w:tcPr>
          <w:p w14:paraId="0ACF3A07" w14:textId="77777777" w:rsidR="007C0D28" w:rsidRPr="00922016" w:rsidRDefault="007C0D28" w:rsidP="00515665">
            <w:r w:rsidRPr="00922016">
              <w:t>Metazoa</w:t>
            </w:r>
          </w:p>
        </w:tc>
        <w:tc>
          <w:tcPr>
            <w:tcW w:w="0" w:type="auto"/>
          </w:tcPr>
          <w:p w14:paraId="4AF1C249" w14:textId="77777777" w:rsidR="007C0D28" w:rsidRPr="00922016" w:rsidRDefault="007C0D28" w:rsidP="00515665">
            <w:r w:rsidRPr="00922016">
              <w:t>unikonta</w:t>
            </w:r>
          </w:p>
        </w:tc>
      </w:tr>
      <w:tr w:rsidR="007C0D28" w:rsidRPr="00922016" w14:paraId="5C3A190A" w14:textId="77777777" w:rsidTr="002E4524">
        <w:tc>
          <w:tcPr>
            <w:tcW w:w="0" w:type="auto"/>
          </w:tcPr>
          <w:p w14:paraId="0AB846C4" w14:textId="77777777" w:rsidR="007C0D28" w:rsidRPr="00922016" w:rsidRDefault="007C0D28" w:rsidP="00515665">
            <w:r w:rsidRPr="00922016">
              <w:rPr>
                <w:bCs/>
              </w:rPr>
              <w:t>176</w:t>
            </w:r>
          </w:p>
        </w:tc>
        <w:tc>
          <w:tcPr>
            <w:tcW w:w="0" w:type="auto"/>
          </w:tcPr>
          <w:p w14:paraId="66701C4A" w14:textId="77777777" w:rsidR="007C0D28" w:rsidRPr="00922016" w:rsidRDefault="007C0D28" w:rsidP="00515665">
            <w:r w:rsidRPr="00922016">
              <w:t>Caenorhabditis japonica</w:t>
            </w:r>
          </w:p>
        </w:tc>
        <w:tc>
          <w:tcPr>
            <w:tcW w:w="0" w:type="auto"/>
          </w:tcPr>
          <w:p w14:paraId="75FA2D47" w14:textId="77777777" w:rsidR="007C0D28" w:rsidRPr="00922016" w:rsidRDefault="007C0D28" w:rsidP="00515665">
            <w:r w:rsidRPr="00922016">
              <w:t>Metazoa</w:t>
            </w:r>
          </w:p>
        </w:tc>
        <w:tc>
          <w:tcPr>
            <w:tcW w:w="0" w:type="auto"/>
          </w:tcPr>
          <w:p w14:paraId="19A7FA4D" w14:textId="77777777" w:rsidR="007C0D28" w:rsidRPr="00922016" w:rsidRDefault="007C0D28" w:rsidP="00515665">
            <w:r w:rsidRPr="00922016">
              <w:t>unikonta</w:t>
            </w:r>
          </w:p>
        </w:tc>
      </w:tr>
      <w:tr w:rsidR="007C0D28" w:rsidRPr="00922016" w14:paraId="0F2B0E40" w14:textId="77777777" w:rsidTr="002E4524">
        <w:tc>
          <w:tcPr>
            <w:tcW w:w="0" w:type="auto"/>
          </w:tcPr>
          <w:p w14:paraId="3BDF6FE5" w14:textId="77777777" w:rsidR="007C0D28" w:rsidRPr="00922016" w:rsidRDefault="007C0D28" w:rsidP="00515665">
            <w:r w:rsidRPr="00922016">
              <w:rPr>
                <w:bCs/>
              </w:rPr>
              <w:t>177</w:t>
            </w:r>
          </w:p>
        </w:tc>
        <w:tc>
          <w:tcPr>
            <w:tcW w:w="0" w:type="auto"/>
          </w:tcPr>
          <w:p w14:paraId="45527ACD" w14:textId="77777777" w:rsidR="007C0D28" w:rsidRPr="00922016" w:rsidRDefault="007C0D28" w:rsidP="00515665">
            <w:r w:rsidRPr="00922016">
              <w:t>Caenorhabditis remanei</w:t>
            </w:r>
          </w:p>
        </w:tc>
        <w:tc>
          <w:tcPr>
            <w:tcW w:w="0" w:type="auto"/>
          </w:tcPr>
          <w:p w14:paraId="083DDFD2" w14:textId="77777777" w:rsidR="007C0D28" w:rsidRPr="00922016" w:rsidRDefault="007C0D28" w:rsidP="00515665">
            <w:r w:rsidRPr="00922016">
              <w:t>Metazoa</w:t>
            </w:r>
          </w:p>
        </w:tc>
        <w:tc>
          <w:tcPr>
            <w:tcW w:w="0" w:type="auto"/>
          </w:tcPr>
          <w:p w14:paraId="48C02A7E" w14:textId="77777777" w:rsidR="007C0D28" w:rsidRPr="00922016" w:rsidRDefault="007C0D28" w:rsidP="00515665">
            <w:r w:rsidRPr="00922016">
              <w:t>unikonta</w:t>
            </w:r>
          </w:p>
        </w:tc>
      </w:tr>
      <w:tr w:rsidR="007C0D28" w:rsidRPr="00922016" w14:paraId="6E15FB4C" w14:textId="77777777" w:rsidTr="002E4524">
        <w:tc>
          <w:tcPr>
            <w:tcW w:w="0" w:type="auto"/>
          </w:tcPr>
          <w:p w14:paraId="01CE6500" w14:textId="77777777" w:rsidR="007C0D28" w:rsidRPr="00922016" w:rsidRDefault="007C0D28" w:rsidP="00515665">
            <w:r w:rsidRPr="00922016">
              <w:rPr>
                <w:bCs/>
              </w:rPr>
              <w:t>178</w:t>
            </w:r>
          </w:p>
        </w:tc>
        <w:tc>
          <w:tcPr>
            <w:tcW w:w="0" w:type="auto"/>
          </w:tcPr>
          <w:p w14:paraId="78BB64AE" w14:textId="77777777" w:rsidR="007C0D28" w:rsidRPr="00922016" w:rsidRDefault="007C0D28" w:rsidP="00515665">
            <w:r w:rsidRPr="00922016">
              <w:t>Callithrix jacchus</w:t>
            </w:r>
          </w:p>
        </w:tc>
        <w:tc>
          <w:tcPr>
            <w:tcW w:w="0" w:type="auto"/>
          </w:tcPr>
          <w:p w14:paraId="481261CB" w14:textId="77777777" w:rsidR="007C0D28" w:rsidRPr="00922016" w:rsidRDefault="007C0D28" w:rsidP="00515665">
            <w:r w:rsidRPr="00922016">
              <w:t>Metazoa</w:t>
            </w:r>
          </w:p>
        </w:tc>
        <w:tc>
          <w:tcPr>
            <w:tcW w:w="0" w:type="auto"/>
          </w:tcPr>
          <w:p w14:paraId="043E88E2" w14:textId="77777777" w:rsidR="007C0D28" w:rsidRPr="00922016" w:rsidRDefault="007C0D28" w:rsidP="00515665">
            <w:r w:rsidRPr="00922016">
              <w:t>unikonta</w:t>
            </w:r>
          </w:p>
        </w:tc>
      </w:tr>
      <w:tr w:rsidR="007C0D28" w:rsidRPr="00922016" w14:paraId="782EA307" w14:textId="77777777" w:rsidTr="002E4524">
        <w:tc>
          <w:tcPr>
            <w:tcW w:w="0" w:type="auto"/>
          </w:tcPr>
          <w:p w14:paraId="5C569176" w14:textId="77777777" w:rsidR="007C0D28" w:rsidRPr="00922016" w:rsidRDefault="007C0D28" w:rsidP="00515665">
            <w:r w:rsidRPr="00922016">
              <w:rPr>
                <w:bCs/>
              </w:rPr>
              <w:t>179</w:t>
            </w:r>
          </w:p>
        </w:tc>
        <w:tc>
          <w:tcPr>
            <w:tcW w:w="0" w:type="auto"/>
          </w:tcPr>
          <w:p w14:paraId="1870D007" w14:textId="77777777" w:rsidR="007C0D28" w:rsidRPr="00922016" w:rsidRDefault="007C0D28" w:rsidP="00515665">
            <w:r w:rsidRPr="00922016">
              <w:t>Canis familiaris</w:t>
            </w:r>
          </w:p>
        </w:tc>
        <w:tc>
          <w:tcPr>
            <w:tcW w:w="0" w:type="auto"/>
          </w:tcPr>
          <w:p w14:paraId="3AE95FE8" w14:textId="77777777" w:rsidR="007C0D28" w:rsidRPr="00922016" w:rsidRDefault="007C0D28" w:rsidP="00515665">
            <w:r w:rsidRPr="00922016">
              <w:t>Metazoa</w:t>
            </w:r>
          </w:p>
        </w:tc>
        <w:tc>
          <w:tcPr>
            <w:tcW w:w="0" w:type="auto"/>
          </w:tcPr>
          <w:p w14:paraId="261113BB" w14:textId="77777777" w:rsidR="007C0D28" w:rsidRPr="00922016" w:rsidRDefault="007C0D28" w:rsidP="00515665">
            <w:r w:rsidRPr="00922016">
              <w:t>unikonta</w:t>
            </w:r>
          </w:p>
        </w:tc>
      </w:tr>
      <w:tr w:rsidR="007C0D28" w:rsidRPr="00922016" w14:paraId="27BA1F6D" w14:textId="77777777" w:rsidTr="002E4524">
        <w:tc>
          <w:tcPr>
            <w:tcW w:w="0" w:type="auto"/>
          </w:tcPr>
          <w:p w14:paraId="3031494B" w14:textId="77777777" w:rsidR="007C0D28" w:rsidRPr="00922016" w:rsidRDefault="007C0D28" w:rsidP="00515665">
            <w:r w:rsidRPr="00922016">
              <w:rPr>
                <w:bCs/>
              </w:rPr>
              <w:t>180</w:t>
            </w:r>
          </w:p>
        </w:tc>
        <w:tc>
          <w:tcPr>
            <w:tcW w:w="0" w:type="auto"/>
          </w:tcPr>
          <w:p w14:paraId="32653C9F" w14:textId="77777777" w:rsidR="007C0D28" w:rsidRPr="00922016" w:rsidRDefault="007C0D28" w:rsidP="00515665">
            <w:r w:rsidRPr="00922016">
              <w:t>Capitella capitata</w:t>
            </w:r>
          </w:p>
        </w:tc>
        <w:tc>
          <w:tcPr>
            <w:tcW w:w="0" w:type="auto"/>
          </w:tcPr>
          <w:p w14:paraId="70D35F39" w14:textId="77777777" w:rsidR="007C0D28" w:rsidRPr="00922016" w:rsidRDefault="007C0D28" w:rsidP="00515665">
            <w:r w:rsidRPr="00922016">
              <w:t>Metazoa</w:t>
            </w:r>
          </w:p>
        </w:tc>
        <w:tc>
          <w:tcPr>
            <w:tcW w:w="0" w:type="auto"/>
          </w:tcPr>
          <w:p w14:paraId="77F90823" w14:textId="77777777" w:rsidR="007C0D28" w:rsidRPr="00922016" w:rsidRDefault="007C0D28" w:rsidP="00515665">
            <w:r w:rsidRPr="00922016">
              <w:t>unikonta</w:t>
            </w:r>
          </w:p>
        </w:tc>
      </w:tr>
      <w:tr w:rsidR="007C0D28" w:rsidRPr="00922016" w14:paraId="007470F5" w14:textId="77777777" w:rsidTr="002E4524">
        <w:tc>
          <w:tcPr>
            <w:tcW w:w="0" w:type="auto"/>
          </w:tcPr>
          <w:p w14:paraId="2A54640D" w14:textId="77777777" w:rsidR="007C0D28" w:rsidRPr="00922016" w:rsidRDefault="007C0D28" w:rsidP="00515665">
            <w:r w:rsidRPr="00922016">
              <w:rPr>
                <w:bCs/>
              </w:rPr>
              <w:t>181</w:t>
            </w:r>
          </w:p>
        </w:tc>
        <w:tc>
          <w:tcPr>
            <w:tcW w:w="0" w:type="auto"/>
          </w:tcPr>
          <w:p w14:paraId="475FABCE" w14:textId="77777777" w:rsidR="007C0D28" w:rsidRPr="00922016" w:rsidRDefault="007C0D28" w:rsidP="00515665">
            <w:r w:rsidRPr="00922016">
              <w:t>Cavia porcellus</w:t>
            </w:r>
          </w:p>
        </w:tc>
        <w:tc>
          <w:tcPr>
            <w:tcW w:w="0" w:type="auto"/>
          </w:tcPr>
          <w:p w14:paraId="3C4ED0DC" w14:textId="77777777" w:rsidR="007C0D28" w:rsidRPr="00922016" w:rsidRDefault="007C0D28" w:rsidP="00515665">
            <w:r w:rsidRPr="00922016">
              <w:t>Metazoa</w:t>
            </w:r>
          </w:p>
        </w:tc>
        <w:tc>
          <w:tcPr>
            <w:tcW w:w="0" w:type="auto"/>
          </w:tcPr>
          <w:p w14:paraId="36AF5C4B" w14:textId="77777777" w:rsidR="007C0D28" w:rsidRPr="00922016" w:rsidRDefault="007C0D28" w:rsidP="00515665">
            <w:r w:rsidRPr="00922016">
              <w:t>unikonta</w:t>
            </w:r>
          </w:p>
        </w:tc>
      </w:tr>
      <w:tr w:rsidR="007C0D28" w:rsidRPr="00922016" w14:paraId="64C99713" w14:textId="77777777" w:rsidTr="002E4524">
        <w:tc>
          <w:tcPr>
            <w:tcW w:w="0" w:type="auto"/>
          </w:tcPr>
          <w:p w14:paraId="0E1E13F7" w14:textId="77777777" w:rsidR="007C0D28" w:rsidRPr="00922016" w:rsidRDefault="007C0D28" w:rsidP="00515665">
            <w:r w:rsidRPr="00922016">
              <w:rPr>
                <w:bCs/>
              </w:rPr>
              <w:t>182</w:t>
            </w:r>
          </w:p>
        </w:tc>
        <w:tc>
          <w:tcPr>
            <w:tcW w:w="0" w:type="auto"/>
          </w:tcPr>
          <w:p w14:paraId="53DB3576" w14:textId="77777777" w:rsidR="007C0D28" w:rsidRPr="00922016" w:rsidRDefault="007C0D28" w:rsidP="00515665">
            <w:r w:rsidRPr="00922016">
              <w:t>Choloepus hoffmanni</w:t>
            </w:r>
          </w:p>
        </w:tc>
        <w:tc>
          <w:tcPr>
            <w:tcW w:w="0" w:type="auto"/>
          </w:tcPr>
          <w:p w14:paraId="1B9ED283" w14:textId="77777777" w:rsidR="007C0D28" w:rsidRPr="00922016" w:rsidRDefault="007C0D28" w:rsidP="00515665">
            <w:r w:rsidRPr="00922016">
              <w:t>Metazoa</w:t>
            </w:r>
          </w:p>
        </w:tc>
        <w:tc>
          <w:tcPr>
            <w:tcW w:w="0" w:type="auto"/>
          </w:tcPr>
          <w:p w14:paraId="36FEB745" w14:textId="77777777" w:rsidR="007C0D28" w:rsidRPr="00922016" w:rsidRDefault="007C0D28" w:rsidP="00515665">
            <w:r w:rsidRPr="00922016">
              <w:t>unikonta</w:t>
            </w:r>
          </w:p>
        </w:tc>
      </w:tr>
      <w:tr w:rsidR="007C0D28" w:rsidRPr="00922016" w14:paraId="6630A6F6" w14:textId="77777777" w:rsidTr="002E4524">
        <w:tc>
          <w:tcPr>
            <w:tcW w:w="0" w:type="auto"/>
          </w:tcPr>
          <w:p w14:paraId="24B598E8" w14:textId="77777777" w:rsidR="007C0D28" w:rsidRPr="00922016" w:rsidRDefault="007C0D28" w:rsidP="00515665">
            <w:r w:rsidRPr="00922016">
              <w:rPr>
                <w:bCs/>
              </w:rPr>
              <w:t>183</w:t>
            </w:r>
          </w:p>
        </w:tc>
        <w:tc>
          <w:tcPr>
            <w:tcW w:w="0" w:type="auto"/>
          </w:tcPr>
          <w:p w14:paraId="57C3BEC3" w14:textId="77777777" w:rsidR="007C0D28" w:rsidRPr="00922016" w:rsidRDefault="007C0D28" w:rsidP="00515665">
            <w:r w:rsidRPr="00922016">
              <w:t>Ciona intestinalis</w:t>
            </w:r>
          </w:p>
        </w:tc>
        <w:tc>
          <w:tcPr>
            <w:tcW w:w="0" w:type="auto"/>
          </w:tcPr>
          <w:p w14:paraId="0B7A1E87" w14:textId="77777777" w:rsidR="007C0D28" w:rsidRPr="00922016" w:rsidRDefault="007C0D28" w:rsidP="00515665">
            <w:r w:rsidRPr="00922016">
              <w:t>Metazoa</w:t>
            </w:r>
          </w:p>
        </w:tc>
        <w:tc>
          <w:tcPr>
            <w:tcW w:w="0" w:type="auto"/>
          </w:tcPr>
          <w:p w14:paraId="66F1D2CB" w14:textId="77777777" w:rsidR="007C0D28" w:rsidRPr="00922016" w:rsidRDefault="007C0D28" w:rsidP="00515665">
            <w:r w:rsidRPr="00922016">
              <w:t>unikonta</w:t>
            </w:r>
          </w:p>
        </w:tc>
      </w:tr>
      <w:tr w:rsidR="007C0D28" w:rsidRPr="00922016" w14:paraId="40BF6E5D" w14:textId="77777777" w:rsidTr="002E4524">
        <w:tc>
          <w:tcPr>
            <w:tcW w:w="0" w:type="auto"/>
          </w:tcPr>
          <w:p w14:paraId="738216D0" w14:textId="77777777" w:rsidR="007C0D28" w:rsidRPr="00922016" w:rsidRDefault="007C0D28" w:rsidP="00515665">
            <w:r w:rsidRPr="00922016">
              <w:rPr>
                <w:bCs/>
              </w:rPr>
              <w:t>184</w:t>
            </w:r>
          </w:p>
        </w:tc>
        <w:tc>
          <w:tcPr>
            <w:tcW w:w="0" w:type="auto"/>
          </w:tcPr>
          <w:p w14:paraId="2AF0F8DF" w14:textId="77777777" w:rsidR="007C0D28" w:rsidRPr="00922016" w:rsidRDefault="007C0D28" w:rsidP="00515665">
            <w:r w:rsidRPr="00922016">
              <w:t>Ciona savignyi</w:t>
            </w:r>
          </w:p>
        </w:tc>
        <w:tc>
          <w:tcPr>
            <w:tcW w:w="0" w:type="auto"/>
          </w:tcPr>
          <w:p w14:paraId="79883D27" w14:textId="77777777" w:rsidR="007C0D28" w:rsidRPr="00922016" w:rsidRDefault="007C0D28" w:rsidP="00515665">
            <w:r w:rsidRPr="00922016">
              <w:t>Metazoa</w:t>
            </w:r>
          </w:p>
        </w:tc>
        <w:tc>
          <w:tcPr>
            <w:tcW w:w="0" w:type="auto"/>
          </w:tcPr>
          <w:p w14:paraId="7A9EFF92" w14:textId="77777777" w:rsidR="007C0D28" w:rsidRPr="00922016" w:rsidRDefault="007C0D28" w:rsidP="00515665">
            <w:r w:rsidRPr="00922016">
              <w:t>unikonta</w:t>
            </w:r>
          </w:p>
        </w:tc>
      </w:tr>
      <w:tr w:rsidR="007C0D28" w:rsidRPr="00922016" w14:paraId="1AEA682F" w14:textId="77777777" w:rsidTr="002E4524">
        <w:tc>
          <w:tcPr>
            <w:tcW w:w="0" w:type="auto"/>
          </w:tcPr>
          <w:p w14:paraId="0AF9B609" w14:textId="77777777" w:rsidR="007C0D28" w:rsidRPr="00922016" w:rsidRDefault="007C0D28" w:rsidP="00515665">
            <w:r w:rsidRPr="00922016">
              <w:rPr>
                <w:bCs/>
              </w:rPr>
              <w:t>185</w:t>
            </w:r>
          </w:p>
        </w:tc>
        <w:tc>
          <w:tcPr>
            <w:tcW w:w="0" w:type="auto"/>
          </w:tcPr>
          <w:p w14:paraId="4B902F7E" w14:textId="77777777" w:rsidR="007C0D28" w:rsidRPr="00922016" w:rsidRDefault="007C0D28" w:rsidP="00515665">
            <w:r w:rsidRPr="00922016">
              <w:t>Culex pipiens quinquefasciatus</w:t>
            </w:r>
          </w:p>
        </w:tc>
        <w:tc>
          <w:tcPr>
            <w:tcW w:w="0" w:type="auto"/>
          </w:tcPr>
          <w:p w14:paraId="757ADFC5" w14:textId="77777777" w:rsidR="007C0D28" w:rsidRPr="00922016" w:rsidRDefault="007C0D28" w:rsidP="00515665">
            <w:r w:rsidRPr="00922016">
              <w:t>Metazoa</w:t>
            </w:r>
          </w:p>
        </w:tc>
        <w:tc>
          <w:tcPr>
            <w:tcW w:w="0" w:type="auto"/>
          </w:tcPr>
          <w:p w14:paraId="05E77118" w14:textId="77777777" w:rsidR="007C0D28" w:rsidRPr="00922016" w:rsidRDefault="007C0D28" w:rsidP="00515665">
            <w:r w:rsidRPr="00922016">
              <w:t>unikonta</w:t>
            </w:r>
          </w:p>
        </w:tc>
      </w:tr>
      <w:tr w:rsidR="007C0D28" w:rsidRPr="00922016" w14:paraId="0C5E7D06" w14:textId="77777777" w:rsidTr="002E4524">
        <w:tc>
          <w:tcPr>
            <w:tcW w:w="0" w:type="auto"/>
          </w:tcPr>
          <w:p w14:paraId="2DAB8AF9" w14:textId="77777777" w:rsidR="007C0D28" w:rsidRPr="00922016" w:rsidRDefault="007C0D28" w:rsidP="00515665">
            <w:r w:rsidRPr="00922016">
              <w:rPr>
                <w:bCs/>
              </w:rPr>
              <w:t>186</w:t>
            </w:r>
          </w:p>
        </w:tc>
        <w:tc>
          <w:tcPr>
            <w:tcW w:w="0" w:type="auto"/>
          </w:tcPr>
          <w:p w14:paraId="6244B221" w14:textId="77777777" w:rsidR="007C0D28" w:rsidRPr="00922016" w:rsidRDefault="007C0D28" w:rsidP="00515665">
            <w:r w:rsidRPr="00922016">
              <w:t>Danio rerio</w:t>
            </w:r>
          </w:p>
        </w:tc>
        <w:tc>
          <w:tcPr>
            <w:tcW w:w="0" w:type="auto"/>
          </w:tcPr>
          <w:p w14:paraId="00728052" w14:textId="77777777" w:rsidR="007C0D28" w:rsidRPr="00922016" w:rsidRDefault="007C0D28" w:rsidP="00515665">
            <w:r w:rsidRPr="00922016">
              <w:t>Metazoa</w:t>
            </w:r>
          </w:p>
        </w:tc>
        <w:tc>
          <w:tcPr>
            <w:tcW w:w="0" w:type="auto"/>
          </w:tcPr>
          <w:p w14:paraId="43B18595" w14:textId="77777777" w:rsidR="007C0D28" w:rsidRPr="00922016" w:rsidRDefault="007C0D28" w:rsidP="00515665">
            <w:r w:rsidRPr="00922016">
              <w:t>unikonta</w:t>
            </w:r>
          </w:p>
        </w:tc>
      </w:tr>
      <w:tr w:rsidR="007C0D28" w:rsidRPr="00922016" w14:paraId="04116723" w14:textId="77777777" w:rsidTr="002E4524">
        <w:tc>
          <w:tcPr>
            <w:tcW w:w="0" w:type="auto"/>
          </w:tcPr>
          <w:p w14:paraId="1FEF1098" w14:textId="77777777" w:rsidR="007C0D28" w:rsidRPr="00922016" w:rsidRDefault="007C0D28" w:rsidP="00515665">
            <w:r w:rsidRPr="00922016">
              <w:rPr>
                <w:bCs/>
              </w:rPr>
              <w:t>187</w:t>
            </w:r>
          </w:p>
        </w:tc>
        <w:tc>
          <w:tcPr>
            <w:tcW w:w="0" w:type="auto"/>
          </w:tcPr>
          <w:p w14:paraId="3FF49A72" w14:textId="77777777" w:rsidR="007C0D28" w:rsidRPr="00922016" w:rsidRDefault="007C0D28" w:rsidP="00515665">
            <w:r w:rsidRPr="00922016">
              <w:t>Daphnia pulex</w:t>
            </w:r>
          </w:p>
        </w:tc>
        <w:tc>
          <w:tcPr>
            <w:tcW w:w="0" w:type="auto"/>
          </w:tcPr>
          <w:p w14:paraId="25D5CE99" w14:textId="77777777" w:rsidR="007C0D28" w:rsidRPr="00922016" w:rsidRDefault="007C0D28" w:rsidP="00515665">
            <w:r w:rsidRPr="00922016">
              <w:t>Metazoa</w:t>
            </w:r>
          </w:p>
        </w:tc>
        <w:tc>
          <w:tcPr>
            <w:tcW w:w="0" w:type="auto"/>
          </w:tcPr>
          <w:p w14:paraId="16638C7D" w14:textId="77777777" w:rsidR="007C0D28" w:rsidRPr="00922016" w:rsidRDefault="007C0D28" w:rsidP="00515665">
            <w:r w:rsidRPr="00922016">
              <w:t>unikonta</w:t>
            </w:r>
          </w:p>
        </w:tc>
      </w:tr>
      <w:tr w:rsidR="007C0D28" w:rsidRPr="00922016" w14:paraId="1A202C8A" w14:textId="77777777" w:rsidTr="002E4524">
        <w:tc>
          <w:tcPr>
            <w:tcW w:w="0" w:type="auto"/>
          </w:tcPr>
          <w:p w14:paraId="2AAE6762" w14:textId="77777777" w:rsidR="007C0D28" w:rsidRPr="00922016" w:rsidRDefault="007C0D28" w:rsidP="00515665">
            <w:r w:rsidRPr="00922016">
              <w:rPr>
                <w:bCs/>
              </w:rPr>
              <w:t>188</w:t>
            </w:r>
          </w:p>
        </w:tc>
        <w:tc>
          <w:tcPr>
            <w:tcW w:w="0" w:type="auto"/>
          </w:tcPr>
          <w:p w14:paraId="2580267B" w14:textId="77777777" w:rsidR="007C0D28" w:rsidRPr="00922016" w:rsidRDefault="007C0D28" w:rsidP="00515665">
            <w:r w:rsidRPr="00922016">
              <w:t>Dasypus novemcinctus</w:t>
            </w:r>
          </w:p>
        </w:tc>
        <w:tc>
          <w:tcPr>
            <w:tcW w:w="0" w:type="auto"/>
          </w:tcPr>
          <w:p w14:paraId="4050F135" w14:textId="77777777" w:rsidR="007C0D28" w:rsidRPr="00922016" w:rsidRDefault="007C0D28" w:rsidP="00515665">
            <w:r w:rsidRPr="00922016">
              <w:t>Metazoa</w:t>
            </w:r>
          </w:p>
        </w:tc>
        <w:tc>
          <w:tcPr>
            <w:tcW w:w="0" w:type="auto"/>
          </w:tcPr>
          <w:p w14:paraId="7C4264C1" w14:textId="77777777" w:rsidR="007C0D28" w:rsidRPr="00922016" w:rsidRDefault="007C0D28" w:rsidP="00515665">
            <w:r w:rsidRPr="00922016">
              <w:t>unikonta</w:t>
            </w:r>
          </w:p>
        </w:tc>
      </w:tr>
      <w:tr w:rsidR="007C0D28" w:rsidRPr="00922016" w14:paraId="40080680" w14:textId="77777777" w:rsidTr="002E4524">
        <w:tc>
          <w:tcPr>
            <w:tcW w:w="0" w:type="auto"/>
          </w:tcPr>
          <w:p w14:paraId="5F595750" w14:textId="77777777" w:rsidR="007C0D28" w:rsidRPr="00922016" w:rsidRDefault="007C0D28" w:rsidP="00515665">
            <w:r w:rsidRPr="00922016">
              <w:rPr>
                <w:bCs/>
              </w:rPr>
              <w:t>189</w:t>
            </w:r>
          </w:p>
        </w:tc>
        <w:tc>
          <w:tcPr>
            <w:tcW w:w="0" w:type="auto"/>
          </w:tcPr>
          <w:p w14:paraId="6164798A" w14:textId="77777777" w:rsidR="007C0D28" w:rsidRPr="00922016" w:rsidRDefault="007C0D28" w:rsidP="00515665">
            <w:r w:rsidRPr="00922016">
              <w:t>Dipodomys ordii</w:t>
            </w:r>
          </w:p>
        </w:tc>
        <w:tc>
          <w:tcPr>
            <w:tcW w:w="0" w:type="auto"/>
          </w:tcPr>
          <w:p w14:paraId="66979E9D" w14:textId="77777777" w:rsidR="007C0D28" w:rsidRPr="00922016" w:rsidRDefault="007C0D28" w:rsidP="00515665">
            <w:r w:rsidRPr="00922016">
              <w:t>Metazoa</w:t>
            </w:r>
          </w:p>
        </w:tc>
        <w:tc>
          <w:tcPr>
            <w:tcW w:w="0" w:type="auto"/>
          </w:tcPr>
          <w:p w14:paraId="61ACDF86" w14:textId="77777777" w:rsidR="007C0D28" w:rsidRPr="00922016" w:rsidRDefault="007C0D28" w:rsidP="00515665">
            <w:r w:rsidRPr="00922016">
              <w:t>unikonta</w:t>
            </w:r>
          </w:p>
        </w:tc>
      </w:tr>
      <w:tr w:rsidR="007C0D28" w:rsidRPr="00922016" w14:paraId="75A0D97B" w14:textId="77777777" w:rsidTr="002E4524">
        <w:tc>
          <w:tcPr>
            <w:tcW w:w="0" w:type="auto"/>
          </w:tcPr>
          <w:p w14:paraId="0EEE28C8" w14:textId="77777777" w:rsidR="007C0D28" w:rsidRPr="00922016" w:rsidRDefault="007C0D28" w:rsidP="00515665">
            <w:r w:rsidRPr="00922016">
              <w:rPr>
                <w:bCs/>
              </w:rPr>
              <w:t>190</w:t>
            </w:r>
          </w:p>
        </w:tc>
        <w:tc>
          <w:tcPr>
            <w:tcW w:w="0" w:type="auto"/>
          </w:tcPr>
          <w:p w14:paraId="331B93F9" w14:textId="77777777" w:rsidR="007C0D28" w:rsidRPr="00922016" w:rsidRDefault="007C0D28" w:rsidP="00515665">
            <w:r w:rsidRPr="00922016">
              <w:t>Drosophila ananassae</w:t>
            </w:r>
          </w:p>
        </w:tc>
        <w:tc>
          <w:tcPr>
            <w:tcW w:w="0" w:type="auto"/>
          </w:tcPr>
          <w:p w14:paraId="44088E99" w14:textId="77777777" w:rsidR="007C0D28" w:rsidRPr="00922016" w:rsidRDefault="007C0D28" w:rsidP="00515665">
            <w:r w:rsidRPr="00922016">
              <w:t>Metazoa</w:t>
            </w:r>
          </w:p>
        </w:tc>
        <w:tc>
          <w:tcPr>
            <w:tcW w:w="0" w:type="auto"/>
          </w:tcPr>
          <w:p w14:paraId="175366F1" w14:textId="77777777" w:rsidR="007C0D28" w:rsidRPr="00922016" w:rsidRDefault="007C0D28" w:rsidP="00515665">
            <w:r w:rsidRPr="00922016">
              <w:t>unikonta</w:t>
            </w:r>
          </w:p>
        </w:tc>
      </w:tr>
      <w:tr w:rsidR="007C0D28" w:rsidRPr="00922016" w14:paraId="3C620B7E" w14:textId="77777777" w:rsidTr="002E4524">
        <w:tc>
          <w:tcPr>
            <w:tcW w:w="0" w:type="auto"/>
          </w:tcPr>
          <w:p w14:paraId="36C42AC9" w14:textId="77777777" w:rsidR="007C0D28" w:rsidRPr="00922016" w:rsidRDefault="007C0D28" w:rsidP="00515665">
            <w:r w:rsidRPr="00922016">
              <w:rPr>
                <w:bCs/>
              </w:rPr>
              <w:t>191</w:t>
            </w:r>
          </w:p>
        </w:tc>
        <w:tc>
          <w:tcPr>
            <w:tcW w:w="0" w:type="auto"/>
          </w:tcPr>
          <w:p w14:paraId="0344DFBC" w14:textId="77777777" w:rsidR="007C0D28" w:rsidRPr="00922016" w:rsidRDefault="007C0D28" w:rsidP="00515665">
            <w:r w:rsidRPr="00922016">
              <w:t>Drosophila erecta</w:t>
            </w:r>
          </w:p>
        </w:tc>
        <w:tc>
          <w:tcPr>
            <w:tcW w:w="0" w:type="auto"/>
          </w:tcPr>
          <w:p w14:paraId="0447F31C" w14:textId="77777777" w:rsidR="007C0D28" w:rsidRPr="00922016" w:rsidRDefault="007C0D28" w:rsidP="00515665">
            <w:r w:rsidRPr="00922016">
              <w:t>Metazoa</w:t>
            </w:r>
          </w:p>
        </w:tc>
        <w:tc>
          <w:tcPr>
            <w:tcW w:w="0" w:type="auto"/>
          </w:tcPr>
          <w:p w14:paraId="57463B69" w14:textId="77777777" w:rsidR="007C0D28" w:rsidRPr="00922016" w:rsidRDefault="007C0D28" w:rsidP="00515665">
            <w:r w:rsidRPr="00922016">
              <w:t>unikonta</w:t>
            </w:r>
          </w:p>
        </w:tc>
      </w:tr>
      <w:tr w:rsidR="007C0D28" w:rsidRPr="00922016" w14:paraId="25E2A12F" w14:textId="77777777" w:rsidTr="002E4524">
        <w:tc>
          <w:tcPr>
            <w:tcW w:w="0" w:type="auto"/>
          </w:tcPr>
          <w:p w14:paraId="185FC1F5" w14:textId="77777777" w:rsidR="007C0D28" w:rsidRPr="00922016" w:rsidRDefault="007C0D28" w:rsidP="00515665">
            <w:r w:rsidRPr="00922016">
              <w:rPr>
                <w:bCs/>
              </w:rPr>
              <w:t>192</w:t>
            </w:r>
          </w:p>
        </w:tc>
        <w:tc>
          <w:tcPr>
            <w:tcW w:w="0" w:type="auto"/>
          </w:tcPr>
          <w:p w14:paraId="28DB846E" w14:textId="77777777" w:rsidR="007C0D28" w:rsidRPr="00922016" w:rsidRDefault="007C0D28" w:rsidP="00515665">
            <w:r w:rsidRPr="00922016">
              <w:t>Drosophila grimshawi</w:t>
            </w:r>
          </w:p>
        </w:tc>
        <w:tc>
          <w:tcPr>
            <w:tcW w:w="0" w:type="auto"/>
          </w:tcPr>
          <w:p w14:paraId="08743C8B" w14:textId="77777777" w:rsidR="007C0D28" w:rsidRPr="00922016" w:rsidRDefault="007C0D28" w:rsidP="00515665">
            <w:r w:rsidRPr="00922016">
              <w:t>Metazoa</w:t>
            </w:r>
          </w:p>
        </w:tc>
        <w:tc>
          <w:tcPr>
            <w:tcW w:w="0" w:type="auto"/>
          </w:tcPr>
          <w:p w14:paraId="6E434608" w14:textId="77777777" w:rsidR="007C0D28" w:rsidRPr="00922016" w:rsidRDefault="007C0D28" w:rsidP="00515665">
            <w:r w:rsidRPr="00922016">
              <w:t>unikonta</w:t>
            </w:r>
          </w:p>
        </w:tc>
      </w:tr>
      <w:tr w:rsidR="007C0D28" w:rsidRPr="00922016" w14:paraId="3EED4092" w14:textId="77777777" w:rsidTr="002E4524">
        <w:tc>
          <w:tcPr>
            <w:tcW w:w="0" w:type="auto"/>
          </w:tcPr>
          <w:p w14:paraId="024E60B8" w14:textId="77777777" w:rsidR="007C0D28" w:rsidRPr="00922016" w:rsidRDefault="007C0D28" w:rsidP="00515665">
            <w:r w:rsidRPr="00922016">
              <w:rPr>
                <w:bCs/>
              </w:rPr>
              <w:t>193</w:t>
            </w:r>
          </w:p>
        </w:tc>
        <w:tc>
          <w:tcPr>
            <w:tcW w:w="0" w:type="auto"/>
          </w:tcPr>
          <w:p w14:paraId="3ED8915A" w14:textId="77777777" w:rsidR="007C0D28" w:rsidRPr="00922016" w:rsidRDefault="007C0D28" w:rsidP="00515665">
            <w:r w:rsidRPr="00922016">
              <w:t>Drosophila melanogaster</w:t>
            </w:r>
          </w:p>
        </w:tc>
        <w:tc>
          <w:tcPr>
            <w:tcW w:w="0" w:type="auto"/>
          </w:tcPr>
          <w:p w14:paraId="154D08EF" w14:textId="77777777" w:rsidR="007C0D28" w:rsidRPr="00922016" w:rsidRDefault="007C0D28" w:rsidP="00515665">
            <w:r w:rsidRPr="00922016">
              <w:t>Metazoa</w:t>
            </w:r>
          </w:p>
        </w:tc>
        <w:tc>
          <w:tcPr>
            <w:tcW w:w="0" w:type="auto"/>
          </w:tcPr>
          <w:p w14:paraId="475C6721" w14:textId="77777777" w:rsidR="007C0D28" w:rsidRPr="00922016" w:rsidRDefault="007C0D28" w:rsidP="00515665">
            <w:r w:rsidRPr="00922016">
              <w:t>unikonta</w:t>
            </w:r>
          </w:p>
        </w:tc>
      </w:tr>
      <w:tr w:rsidR="007C0D28" w:rsidRPr="00922016" w14:paraId="56C40AF5" w14:textId="77777777" w:rsidTr="002E4524">
        <w:tc>
          <w:tcPr>
            <w:tcW w:w="0" w:type="auto"/>
          </w:tcPr>
          <w:p w14:paraId="2ED2E3E0" w14:textId="77777777" w:rsidR="007C0D28" w:rsidRPr="00922016" w:rsidRDefault="007C0D28" w:rsidP="00515665">
            <w:r w:rsidRPr="00922016">
              <w:rPr>
                <w:bCs/>
              </w:rPr>
              <w:t>194</w:t>
            </w:r>
          </w:p>
        </w:tc>
        <w:tc>
          <w:tcPr>
            <w:tcW w:w="0" w:type="auto"/>
          </w:tcPr>
          <w:p w14:paraId="3121A81A" w14:textId="77777777" w:rsidR="007C0D28" w:rsidRPr="00922016" w:rsidRDefault="007C0D28" w:rsidP="00515665">
            <w:r w:rsidRPr="00922016">
              <w:t>Drosophila mojavensis</w:t>
            </w:r>
          </w:p>
        </w:tc>
        <w:tc>
          <w:tcPr>
            <w:tcW w:w="0" w:type="auto"/>
          </w:tcPr>
          <w:p w14:paraId="733ABBE4" w14:textId="77777777" w:rsidR="007C0D28" w:rsidRPr="00922016" w:rsidRDefault="007C0D28" w:rsidP="00515665">
            <w:r w:rsidRPr="00922016">
              <w:t>Metazoa</w:t>
            </w:r>
          </w:p>
        </w:tc>
        <w:tc>
          <w:tcPr>
            <w:tcW w:w="0" w:type="auto"/>
          </w:tcPr>
          <w:p w14:paraId="2F4720DA" w14:textId="77777777" w:rsidR="007C0D28" w:rsidRPr="00922016" w:rsidRDefault="007C0D28" w:rsidP="00515665">
            <w:r w:rsidRPr="00922016">
              <w:t>unikonta</w:t>
            </w:r>
          </w:p>
        </w:tc>
      </w:tr>
      <w:tr w:rsidR="007C0D28" w:rsidRPr="00922016" w14:paraId="1C89C060" w14:textId="77777777" w:rsidTr="002E4524">
        <w:tc>
          <w:tcPr>
            <w:tcW w:w="0" w:type="auto"/>
          </w:tcPr>
          <w:p w14:paraId="39E548F3" w14:textId="77777777" w:rsidR="007C0D28" w:rsidRPr="00922016" w:rsidRDefault="007C0D28" w:rsidP="00515665">
            <w:r w:rsidRPr="00922016">
              <w:rPr>
                <w:bCs/>
              </w:rPr>
              <w:t>195</w:t>
            </w:r>
          </w:p>
        </w:tc>
        <w:tc>
          <w:tcPr>
            <w:tcW w:w="0" w:type="auto"/>
          </w:tcPr>
          <w:p w14:paraId="3B9EF637" w14:textId="77777777" w:rsidR="007C0D28" w:rsidRPr="00922016" w:rsidRDefault="007C0D28" w:rsidP="00515665">
            <w:r w:rsidRPr="00922016">
              <w:t>Drosophila persimilis</w:t>
            </w:r>
          </w:p>
        </w:tc>
        <w:tc>
          <w:tcPr>
            <w:tcW w:w="0" w:type="auto"/>
          </w:tcPr>
          <w:p w14:paraId="5C5865A2" w14:textId="77777777" w:rsidR="007C0D28" w:rsidRPr="00922016" w:rsidRDefault="007C0D28" w:rsidP="00515665">
            <w:r w:rsidRPr="00922016">
              <w:t>Metazoa</w:t>
            </w:r>
          </w:p>
        </w:tc>
        <w:tc>
          <w:tcPr>
            <w:tcW w:w="0" w:type="auto"/>
          </w:tcPr>
          <w:p w14:paraId="463FE6E5" w14:textId="77777777" w:rsidR="007C0D28" w:rsidRPr="00922016" w:rsidRDefault="007C0D28" w:rsidP="00515665">
            <w:r w:rsidRPr="00922016">
              <w:t>unikonta</w:t>
            </w:r>
          </w:p>
        </w:tc>
      </w:tr>
      <w:tr w:rsidR="007C0D28" w:rsidRPr="00922016" w14:paraId="7E02795D" w14:textId="77777777" w:rsidTr="002E4524">
        <w:tc>
          <w:tcPr>
            <w:tcW w:w="0" w:type="auto"/>
          </w:tcPr>
          <w:p w14:paraId="6BA5ECE7" w14:textId="77777777" w:rsidR="007C0D28" w:rsidRPr="00922016" w:rsidRDefault="007C0D28" w:rsidP="00515665">
            <w:r w:rsidRPr="00922016">
              <w:rPr>
                <w:bCs/>
              </w:rPr>
              <w:t>196</w:t>
            </w:r>
          </w:p>
        </w:tc>
        <w:tc>
          <w:tcPr>
            <w:tcW w:w="0" w:type="auto"/>
          </w:tcPr>
          <w:p w14:paraId="223ACCB4" w14:textId="77777777" w:rsidR="007C0D28" w:rsidRPr="00922016" w:rsidRDefault="007C0D28" w:rsidP="00515665">
            <w:r w:rsidRPr="00922016">
              <w:t>Drosophila pseudoobscura</w:t>
            </w:r>
          </w:p>
        </w:tc>
        <w:tc>
          <w:tcPr>
            <w:tcW w:w="0" w:type="auto"/>
          </w:tcPr>
          <w:p w14:paraId="44CBE843" w14:textId="77777777" w:rsidR="007C0D28" w:rsidRPr="00922016" w:rsidRDefault="007C0D28" w:rsidP="00515665">
            <w:r w:rsidRPr="00922016">
              <w:t>Metazoa</w:t>
            </w:r>
          </w:p>
        </w:tc>
        <w:tc>
          <w:tcPr>
            <w:tcW w:w="0" w:type="auto"/>
          </w:tcPr>
          <w:p w14:paraId="5D9A2822" w14:textId="77777777" w:rsidR="007C0D28" w:rsidRPr="00922016" w:rsidRDefault="007C0D28" w:rsidP="00515665">
            <w:r w:rsidRPr="00922016">
              <w:t>unikonta</w:t>
            </w:r>
          </w:p>
        </w:tc>
      </w:tr>
      <w:tr w:rsidR="007C0D28" w:rsidRPr="00922016" w14:paraId="1E17307C" w14:textId="77777777" w:rsidTr="002E4524">
        <w:tc>
          <w:tcPr>
            <w:tcW w:w="0" w:type="auto"/>
          </w:tcPr>
          <w:p w14:paraId="3FF6DCE5" w14:textId="77777777" w:rsidR="007C0D28" w:rsidRPr="00922016" w:rsidRDefault="007C0D28" w:rsidP="00515665">
            <w:r w:rsidRPr="00922016">
              <w:rPr>
                <w:bCs/>
              </w:rPr>
              <w:t>197</w:t>
            </w:r>
          </w:p>
        </w:tc>
        <w:tc>
          <w:tcPr>
            <w:tcW w:w="0" w:type="auto"/>
          </w:tcPr>
          <w:p w14:paraId="19CE5433" w14:textId="77777777" w:rsidR="007C0D28" w:rsidRPr="00922016" w:rsidRDefault="007C0D28" w:rsidP="00515665">
            <w:r w:rsidRPr="00922016">
              <w:t>Drosophila sechellia</w:t>
            </w:r>
          </w:p>
        </w:tc>
        <w:tc>
          <w:tcPr>
            <w:tcW w:w="0" w:type="auto"/>
          </w:tcPr>
          <w:p w14:paraId="1B80F0B0" w14:textId="77777777" w:rsidR="007C0D28" w:rsidRPr="00922016" w:rsidRDefault="007C0D28" w:rsidP="00515665">
            <w:r w:rsidRPr="00922016">
              <w:t>Metazoa</w:t>
            </w:r>
          </w:p>
        </w:tc>
        <w:tc>
          <w:tcPr>
            <w:tcW w:w="0" w:type="auto"/>
          </w:tcPr>
          <w:p w14:paraId="3C9E4057" w14:textId="77777777" w:rsidR="007C0D28" w:rsidRPr="00922016" w:rsidRDefault="007C0D28" w:rsidP="00515665">
            <w:r w:rsidRPr="00922016">
              <w:t>unikonta</w:t>
            </w:r>
          </w:p>
        </w:tc>
      </w:tr>
      <w:tr w:rsidR="007C0D28" w:rsidRPr="00922016" w14:paraId="56830975" w14:textId="77777777" w:rsidTr="002E4524">
        <w:tc>
          <w:tcPr>
            <w:tcW w:w="0" w:type="auto"/>
          </w:tcPr>
          <w:p w14:paraId="7AABC794" w14:textId="77777777" w:rsidR="007C0D28" w:rsidRPr="00922016" w:rsidRDefault="007C0D28" w:rsidP="00515665">
            <w:r w:rsidRPr="00922016">
              <w:rPr>
                <w:bCs/>
              </w:rPr>
              <w:t>198</w:t>
            </w:r>
          </w:p>
        </w:tc>
        <w:tc>
          <w:tcPr>
            <w:tcW w:w="0" w:type="auto"/>
          </w:tcPr>
          <w:p w14:paraId="4D26802F" w14:textId="77777777" w:rsidR="007C0D28" w:rsidRPr="00922016" w:rsidRDefault="007C0D28" w:rsidP="00515665">
            <w:r w:rsidRPr="00922016">
              <w:t>Drosophila simulans</w:t>
            </w:r>
          </w:p>
        </w:tc>
        <w:tc>
          <w:tcPr>
            <w:tcW w:w="0" w:type="auto"/>
          </w:tcPr>
          <w:p w14:paraId="59105ED8" w14:textId="77777777" w:rsidR="007C0D28" w:rsidRPr="00922016" w:rsidRDefault="007C0D28" w:rsidP="00515665">
            <w:r w:rsidRPr="00922016">
              <w:t>Metazoa</w:t>
            </w:r>
          </w:p>
        </w:tc>
        <w:tc>
          <w:tcPr>
            <w:tcW w:w="0" w:type="auto"/>
          </w:tcPr>
          <w:p w14:paraId="64136127" w14:textId="77777777" w:rsidR="007C0D28" w:rsidRPr="00922016" w:rsidRDefault="007C0D28" w:rsidP="00515665">
            <w:r w:rsidRPr="00922016">
              <w:t>unikonta</w:t>
            </w:r>
          </w:p>
        </w:tc>
      </w:tr>
      <w:tr w:rsidR="007C0D28" w:rsidRPr="00922016" w14:paraId="0313561D" w14:textId="77777777" w:rsidTr="002E4524">
        <w:tc>
          <w:tcPr>
            <w:tcW w:w="0" w:type="auto"/>
          </w:tcPr>
          <w:p w14:paraId="7C0EA3BE" w14:textId="77777777" w:rsidR="007C0D28" w:rsidRPr="00922016" w:rsidRDefault="007C0D28" w:rsidP="00515665">
            <w:r w:rsidRPr="00922016">
              <w:rPr>
                <w:bCs/>
              </w:rPr>
              <w:t>199</w:t>
            </w:r>
          </w:p>
        </w:tc>
        <w:tc>
          <w:tcPr>
            <w:tcW w:w="0" w:type="auto"/>
          </w:tcPr>
          <w:p w14:paraId="74560E5D" w14:textId="77777777" w:rsidR="007C0D28" w:rsidRPr="00922016" w:rsidRDefault="007C0D28" w:rsidP="00515665">
            <w:r w:rsidRPr="00922016">
              <w:t>Drosophila virilis</w:t>
            </w:r>
          </w:p>
        </w:tc>
        <w:tc>
          <w:tcPr>
            <w:tcW w:w="0" w:type="auto"/>
          </w:tcPr>
          <w:p w14:paraId="2471F654" w14:textId="77777777" w:rsidR="007C0D28" w:rsidRPr="00922016" w:rsidRDefault="007C0D28" w:rsidP="00515665">
            <w:r w:rsidRPr="00922016">
              <w:t>Metazoa</w:t>
            </w:r>
          </w:p>
        </w:tc>
        <w:tc>
          <w:tcPr>
            <w:tcW w:w="0" w:type="auto"/>
          </w:tcPr>
          <w:p w14:paraId="4303C7C3" w14:textId="77777777" w:rsidR="007C0D28" w:rsidRPr="00922016" w:rsidRDefault="007C0D28" w:rsidP="00515665">
            <w:r w:rsidRPr="00922016">
              <w:t>unikonta</w:t>
            </w:r>
          </w:p>
        </w:tc>
      </w:tr>
      <w:tr w:rsidR="007C0D28" w:rsidRPr="00922016" w14:paraId="6D8EECE2" w14:textId="77777777" w:rsidTr="002E4524">
        <w:tc>
          <w:tcPr>
            <w:tcW w:w="0" w:type="auto"/>
          </w:tcPr>
          <w:p w14:paraId="17DB5AF3" w14:textId="77777777" w:rsidR="007C0D28" w:rsidRPr="00922016" w:rsidRDefault="007C0D28" w:rsidP="00515665">
            <w:r w:rsidRPr="00922016">
              <w:rPr>
                <w:bCs/>
              </w:rPr>
              <w:t>200</w:t>
            </w:r>
          </w:p>
        </w:tc>
        <w:tc>
          <w:tcPr>
            <w:tcW w:w="0" w:type="auto"/>
          </w:tcPr>
          <w:p w14:paraId="180C7286" w14:textId="77777777" w:rsidR="007C0D28" w:rsidRPr="00922016" w:rsidRDefault="007C0D28" w:rsidP="00515665">
            <w:r w:rsidRPr="00922016">
              <w:t>Drosophila willistoni</w:t>
            </w:r>
          </w:p>
        </w:tc>
        <w:tc>
          <w:tcPr>
            <w:tcW w:w="0" w:type="auto"/>
          </w:tcPr>
          <w:p w14:paraId="30924BC8" w14:textId="77777777" w:rsidR="007C0D28" w:rsidRPr="00922016" w:rsidRDefault="007C0D28" w:rsidP="00515665">
            <w:r w:rsidRPr="00922016">
              <w:t>Metazoa</w:t>
            </w:r>
          </w:p>
        </w:tc>
        <w:tc>
          <w:tcPr>
            <w:tcW w:w="0" w:type="auto"/>
          </w:tcPr>
          <w:p w14:paraId="77720DF8" w14:textId="77777777" w:rsidR="007C0D28" w:rsidRPr="00922016" w:rsidRDefault="007C0D28" w:rsidP="00515665">
            <w:r w:rsidRPr="00922016">
              <w:t>unikonta</w:t>
            </w:r>
          </w:p>
        </w:tc>
      </w:tr>
      <w:tr w:rsidR="007C0D28" w:rsidRPr="00922016" w14:paraId="775828B6" w14:textId="77777777" w:rsidTr="002E4524">
        <w:tc>
          <w:tcPr>
            <w:tcW w:w="0" w:type="auto"/>
          </w:tcPr>
          <w:p w14:paraId="1F229BCE" w14:textId="77777777" w:rsidR="007C0D28" w:rsidRPr="00922016" w:rsidRDefault="007C0D28" w:rsidP="00515665">
            <w:r w:rsidRPr="00922016">
              <w:rPr>
                <w:bCs/>
              </w:rPr>
              <w:t>201</w:t>
            </w:r>
          </w:p>
        </w:tc>
        <w:tc>
          <w:tcPr>
            <w:tcW w:w="0" w:type="auto"/>
          </w:tcPr>
          <w:p w14:paraId="17A06FCE" w14:textId="77777777" w:rsidR="007C0D28" w:rsidRPr="00922016" w:rsidRDefault="007C0D28" w:rsidP="00515665">
            <w:r w:rsidRPr="00922016">
              <w:t>Drosophila yakuba</w:t>
            </w:r>
          </w:p>
        </w:tc>
        <w:tc>
          <w:tcPr>
            <w:tcW w:w="0" w:type="auto"/>
          </w:tcPr>
          <w:p w14:paraId="00EDDD13" w14:textId="77777777" w:rsidR="007C0D28" w:rsidRPr="00922016" w:rsidRDefault="007C0D28" w:rsidP="00515665">
            <w:r w:rsidRPr="00922016">
              <w:t>Metazoa</w:t>
            </w:r>
          </w:p>
        </w:tc>
        <w:tc>
          <w:tcPr>
            <w:tcW w:w="0" w:type="auto"/>
          </w:tcPr>
          <w:p w14:paraId="4046CDF6" w14:textId="77777777" w:rsidR="007C0D28" w:rsidRPr="00922016" w:rsidRDefault="007C0D28" w:rsidP="00515665">
            <w:r w:rsidRPr="00922016">
              <w:t>unikonta</w:t>
            </w:r>
          </w:p>
        </w:tc>
      </w:tr>
      <w:tr w:rsidR="007C0D28" w:rsidRPr="00922016" w14:paraId="79C79207" w14:textId="77777777" w:rsidTr="002E4524">
        <w:tc>
          <w:tcPr>
            <w:tcW w:w="0" w:type="auto"/>
          </w:tcPr>
          <w:p w14:paraId="0C1ECB53" w14:textId="77777777" w:rsidR="007C0D28" w:rsidRPr="00922016" w:rsidRDefault="007C0D28" w:rsidP="00515665">
            <w:r w:rsidRPr="00922016">
              <w:rPr>
                <w:bCs/>
              </w:rPr>
              <w:t>202</w:t>
            </w:r>
          </w:p>
        </w:tc>
        <w:tc>
          <w:tcPr>
            <w:tcW w:w="0" w:type="auto"/>
          </w:tcPr>
          <w:p w14:paraId="66876980" w14:textId="77777777" w:rsidR="007C0D28" w:rsidRPr="00922016" w:rsidRDefault="007C0D28" w:rsidP="00515665">
            <w:r w:rsidRPr="00922016">
              <w:t>Echinops telfairi</w:t>
            </w:r>
          </w:p>
        </w:tc>
        <w:tc>
          <w:tcPr>
            <w:tcW w:w="0" w:type="auto"/>
          </w:tcPr>
          <w:p w14:paraId="73E734FB" w14:textId="77777777" w:rsidR="007C0D28" w:rsidRPr="00922016" w:rsidRDefault="007C0D28" w:rsidP="00515665">
            <w:r w:rsidRPr="00922016">
              <w:t>Metazoa</w:t>
            </w:r>
          </w:p>
        </w:tc>
        <w:tc>
          <w:tcPr>
            <w:tcW w:w="0" w:type="auto"/>
          </w:tcPr>
          <w:p w14:paraId="07E86717" w14:textId="77777777" w:rsidR="007C0D28" w:rsidRPr="00922016" w:rsidRDefault="007C0D28" w:rsidP="00515665">
            <w:r w:rsidRPr="00922016">
              <w:t>unikonta</w:t>
            </w:r>
          </w:p>
        </w:tc>
      </w:tr>
      <w:tr w:rsidR="007C0D28" w:rsidRPr="00922016" w14:paraId="72803E75" w14:textId="77777777" w:rsidTr="002E4524">
        <w:tc>
          <w:tcPr>
            <w:tcW w:w="0" w:type="auto"/>
          </w:tcPr>
          <w:p w14:paraId="783A0AFA" w14:textId="77777777" w:rsidR="007C0D28" w:rsidRPr="00922016" w:rsidRDefault="007C0D28" w:rsidP="00515665">
            <w:r w:rsidRPr="00922016">
              <w:rPr>
                <w:bCs/>
              </w:rPr>
              <w:t>203</w:t>
            </w:r>
          </w:p>
        </w:tc>
        <w:tc>
          <w:tcPr>
            <w:tcW w:w="0" w:type="auto"/>
          </w:tcPr>
          <w:p w14:paraId="30933AD2" w14:textId="77777777" w:rsidR="007C0D28" w:rsidRPr="00922016" w:rsidRDefault="007C0D28" w:rsidP="00515665">
            <w:r w:rsidRPr="00922016">
              <w:t>Equus caballus</w:t>
            </w:r>
          </w:p>
        </w:tc>
        <w:tc>
          <w:tcPr>
            <w:tcW w:w="0" w:type="auto"/>
          </w:tcPr>
          <w:p w14:paraId="1B446927" w14:textId="77777777" w:rsidR="007C0D28" w:rsidRPr="00922016" w:rsidRDefault="007C0D28" w:rsidP="00515665">
            <w:r w:rsidRPr="00922016">
              <w:t>Metazoa</w:t>
            </w:r>
          </w:p>
        </w:tc>
        <w:tc>
          <w:tcPr>
            <w:tcW w:w="0" w:type="auto"/>
          </w:tcPr>
          <w:p w14:paraId="2A82AEFF" w14:textId="77777777" w:rsidR="007C0D28" w:rsidRPr="00922016" w:rsidRDefault="007C0D28" w:rsidP="00515665">
            <w:r w:rsidRPr="00922016">
              <w:t>unikonta</w:t>
            </w:r>
          </w:p>
        </w:tc>
      </w:tr>
      <w:tr w:rsidR="007C0D28" w:rsidRPr="00922016" w14:paraId="7DF39100" w14:textId="77777777" w:rsidTr="002E4524">
        <w:tc>
          <w:tcPr>
            <w:tcW w:w="0" w:type="auto"/>
          </w:tcPr>
          <w:p w14:paraId="3CE8F5D5" w14:textId="77777777" w:rsidR="007C0D28" w:rsidRPr="00922016" w:rsidRDefault="007C0D28" w:rsidP="00515665">
            <w:r w:rsidRPr="00922016">
              <w:rPr>
                <w:bCs/>
              </w:rPr>
              <w:t>204</w:t>
            </w:r>
          </w:p>
        </w:tc>
        <w:tc>
          <w:tcPr>
            <w:tcW w:w="0" w:type="auto"/>
          </w:tcPr>
          <w:p w14:paraId="37694629" w14:textId="77777777" w:rsidR="007C0D28" w:rsidRPr="00922016" w:rsidRDefault="007C0D28" w:rsidP="00515665">
            <w:r w:rsidRPr="00922016">
              <w:t>Erinaceus europaeus</w:t>
            </w:r>
          </w:p>
        </w:tc>
        <w:tc>
          <w:tcPr>
            <w:tcW w:w="0" w:type="auto"/>
          </w:tcPr>
          <w:p w14:paraId="5CB553B5" w14:textId="77777777" w:rsidR="007C0D28" w:rsidRPr="00922016" w:rsidRDefault="007C0D28" w:rsidP="00515665">
            <w:r w:rsidRPr="00922016">
              <w:t>Metazoa</w:t>
            </w:r>
          </w:p>
        </w:tc>
        <w:tc>
          <w:tcPr>
            <w:tcW w:w="0" w:type="auto"/>
          </w:tcPr>
          <w:p w14:paraId="3359252A" w14:textId="77777777" w:rsidR="007C0D28" w:rsidRPr="00922016" w:rsidRDefault="007C0D28" w:rsidP="00515665">
            <w:r w:rsidRPr="00922016">
              <w:t>unikonta</w:t>
            </w:r>
          </w:p>
        </w:tc>
      </w:tr>
      <w:tr w:rsidR="007C0D28" w:rsidRPr="00922016" w14:paraId="254CA4ED" w14:textId="77777777" w:rsidTr="002E4524">
        <w:tc>
          <w:tcPr>
            <w:tcW w:w="0" w:type="auto"/>
          </w:tcPr>
          <w:p w14:paraId="040E978D" w14:textId="77777777" w:rsidR="007C0D28" w:rsidRPr="00922016" w:rsidRDefault="007C0D28" w:rsidP="00515665">
            <w:r w:rsidRPr="00922016">
              <w:rPr>
                <w:bCs/>
              </w:rPr>
              <w:t>205</w:t>
            </w:r>
          </w:p>
        </w:tc>
        <w:tc>
          <w:tcPr>
            <w:tcW w:w="0" w:type="auto"/>
          </w:tcPr>
          <w:p w14:paraId="1B8E240B" w14:textId="77777777" w:rsidR="007C0D28" w:rsidRPr="00922016" w:rsidRDefault="007C0D28" w:rsidP="00515665">
            <w:r w:rsidRPr="00922016">
              <w:t>Felis catus</w:t>
            </w:r>
          </w:p>
        </w:tc>
        <w:tc>
          <w:tcPr>
            <w:tcW w:w="0" w:type="auto"/>
          </w:tcPr>
          <w:p w14:paraId="370986CC" w14:textId="77777777" w:rsidR="007C0D28" w:rsidRPr="00922016" w:rsidRDefault="007C0D28" w:rsidP="00515665">
            <w:r w:rsidRPr="00922016">
              <w:t>Metazoa</w:t>
            </w:r>
          </w:p>
        </w:tc>
        <w:tc>
          <w:tcPr>
            <w:tcW w:w="0" w:type="auto"/>
          </w:tcPr>
          <w:p w14:paraId="038520EC" w14:textId="77777777" w:rsidR="007C0D28" w:rsidRPr="00922016" w:rsidRDefault="007C0D28" w:rsidP="00515665">
            <w:r w:rsidRPr="00922016">
              <w:t>unikonta</w:t>
            </w:r>
          </w:p>
        </w:tc>
      </w:tr>
      <w:tr w:rsidR="007C0D28" w:rsidRPr="00922016" w14:paraId="6011FD0F" w14:textId="77777777" w:rsidTr="002E4524">
        <w:tc>
          <w:tcPr>
            <w:tcW w:w="0" w:type="auto"/>
          </w:tcPr>
          <w:p w14:paraId="085FCB81" w14:textId="77777777" w:rsidR="007C0D28" w:rsidRPr="00922016" w:rsidRDefault="007C0D28" w:rsidP="00515665">
            <w:r w:rsidRPr="00922016">
              <w:rPr>
                <w:bCs/>
              </w:rPr>
              <w:t>206</w:t>
            </w:r>
          </w:p>
        </w:tc>
        <w:tc>
          <w:tcPr>
            <w:tcW w:w="0" w:type="auto"/>
          </w:tcPr>
          <w:p w14:paraId="75BD8066" w14:textId="77777777" w:rsidR="007C0D28" w:rsidRPr="00922016" w:rsidRDefault="007C0D28" w:rsidP="00515665">
            <w:r w:rsidRPr="00922016">
              <w:t>Takifugu rubripes</w:t>
            </w:r>
          </w:p>
        </w:tc>
        <w:tc>
          <w:tcPr>
            <w:tcW w:w="0" w:type="auto"/>
          </w:tcPr>
          <w:p w14:paraId="01F3BD46" w14:textId="77777777" w:rsidR="007C0D28" w:rsidRPr="00922016" w:rsidRDefault="007C0D28" w:rsidP="00515665">
            <w:r w:rsidRPr="00922016">
              <w:t>Metazoa</w:t>
            </w:r>
          </w:p>
        </w:tc>
        <w:tc>
          <w:tcPr>
            <w:tcW w:w="0" w:type="auto"/>
          </w:tcPr>
          <w:p w14:paraId="7EB0CF69" w14:textId="77777777" w:rsidR="007C0D28" w:rsidRPr="00922016" w:rsidRDefault="007C0D28" w:rsidP="00515665">
            <w:r w:rsidRPr="00922016">
              <w:t>unikonta</w:t>
            </w:r>
          </w:p>
        </w:tc>
      </w:tr>
      <w:tr w:rsidR="007C0D28" w:rsidRPr="00922016" w14:paraId="7C269362" w14:textId="77777777" w:rsidTr="002E4524">
        <w:tc>
          <w:tcPr>
            <w:tcW w:w="0" w:type="auto"/>
          </w:tcPr>
          <w:p w14:paraId="2D261A6B" w14:textId="77777777" w:rsidR="007C0D28" w:rsidRPr="00922016" w:rsidRDefault="007C0D28" w:rsidP="00515665">
            <w:r w:rsidRPr="00922016">
              <w:rPr>
                <w:bCs/>
              </w:rPr>
              <w:t>207</w:t>
            </w:r>
          </w:p>
        </w:tc>
        <w:tc>
          <w:tcPr>
            <w:tcW w:w="0" w:type="auto"/>
          </w:tcPr>
          <w:p w14:paraId="34242BC5" w14:textId="77777777" w:rsidR="007C0D28" w:rsidRPr="00922016" w:rsidRDefault="007C0D28" w:rsidP="00515665">
            <w:r w:rsidRPr="00922016">
              <w:t>Gadus morhua</w:t>
            </w:r>
          </w:p>
        </w:tc>
        <w:tc>
          <w:tcPr>
            <w:tcW w:w="0" w:type="auto"/>
          </w:tcPr>
          <w:p w14:paraId="6AAFF855" w14:textId="77777777" w:rsidR="007C0D28" w:rsidRPr="00922016" w:rsidRDefault="007C0D28" w:rsidP="00515665">
            <w:r w:rsidRPr="00922016">
              <w:t>Metazoa</w:t>
            </w:r>
          </w:p>
        </w:tc>
        <w:tc>
          <w:tcPr>
            <w:tcW w:w="0" w:type="auto"/>
          </w:tcPr>
          <w:p w14:paraId="7BD6D7ED" w14:textId="77777777" w:rsidR="007C0D28" w:rsidRPr="00922016" w:rsidRDefault="007C0D28" w:rsidP="00515665">
            <w:r w:rsidRPr="00922016">
              <w:t>unikonta</w:t>
            </w:r>
          </w:p>
        </w:tc>
      </w:tr>
      <w:tr w:rsidR="007C0D28" w:rsidRPr="00922016" w14:paraId="6411F5C7" w14:textId="77777777" w:rsidTr="002E4524">
        <w:tc>
          <w:tcPr>
            <w:tcW w:w="0" w:type="auto"/>
          </w:tcPr>
          <w:p w14:paraId="6EF11334" w14:textId="77777777" w:rsidR="007C0D28" w:rsidRPr="00922016" w:rsidRDefault="007C0D28" w:rsidP="00515665">
            <w:r w:rsidRPr="00922016">
              <w:rPr>
                <w:bCs/>
              </w:rPr>
              <w:t>208</w:t>
            </w:r>
          </w:p>
        </w:tc>
        <w:tc>
          <w:tcPr>
            <w:tcW w:w="0" w:type="auto"/>
          </w:tcPr>
          <w:p w14:paraId="4B768FCF" w14:textId="77777777" w:rsidR="007C0D28" w:rsidRPr="00922016" w:rsidRDefault="007C0D28" w:rsidP="00515665">
            <w:r w:rsidRPr="00922016">
              <w:t>Gallus gallus</w:t>
            </w:r>
          </w:p>
        </w:tc>
        <w:tc>
          <w:tcPr>
            <w:tcW w:w="0" w:type="auto"/>
          </w:tcPr>
          <w:p w14:paraId="1E77DDA8" w14:textId="77777777" w:rsidR="007C0D28" w:rsidRPr="00922016" w:rsidRDefault="007C0D28" w:rsidP="00515665">
            <w:r w:rsidRPr="00922016">
              <w:t>Metazoa</w:t>
            </w:r>
          </w:p>
        </w:tc>
        <w:tc>
          <w:tcPr>
            <w:tcW w:w="0" w:type="auto"/>
          </w:tcPr>
          <w:p w14:paraId="777F2742" w14:textId="77777777" w:rsidR="007C0D28" w:rsidRPr="00922016" w:rsidRDefault="007C0D28" w:rsidP="00515665">
            <w:r w:rsidRPr="00922016">
              <w:t>unikonta</w:t>
            </w:r>
          </w:p>
        </w:tc>
      </w:tr>
      <w:tr w:rsidR="007C0D28" w:rsidRPr="00922016" w14:paraId="1A9DD945" w14:textId="77777777" w:rsidTr="002E4524">
        <w:tc>
          <w:tcPr>
            <w:tcW w:w="0" w:type="auto"/>
          </w:tcPr>
          <w:p w14:paraId="200EB53A" w14:textId="77777777" w:rsidR="007C0D28" w:rsidRPr="00922016" w:rsidRDefault="007C0D28" w:rsidP="00515665">
            <w:r w:rsidRPr="00922016">
              <w:rPr>
                <w:bCs/>
              </w:rPr>
              <w:t>209</w:t>
            </w:r>
          </w:p>
        </w:tc>
        <w:tc>
          <w:tcPr>
            <w:tcW w:w="0" w:type="auto"/>
          </w:tcPr>
          <w:p w14:paraId="333F42C3" w14:textId="77777777" w:rsidR="007C0D28" w:rsidRPr="00922016" w:rsidRDefault="007C0D28" w:rsidP="00515665">
            <w:r w:rsidRPr="00922016">
              <w:t>Gasterosteus aculeatus</w:t>
            </w:r>
          </w:p>
        </w:tc>
        <w:tc>
          <w:tcPr>
            <w:tcW w:w="0" w:type="auto"/>
          </w:tcPr>
          <w:p w14:paraId="1CF1033E" w14:textId="77777777" w:rsidR="007C0D28" w:rsidRPr="00922016" w:rsidRDefault="007C0D28" w:rsidP="00515665">
            <w:r w:rsidRPr="00922016">
              <w:t>Metazoa</w:t>
            </w:r>
          </w:p>
        </w:tc>
        <w:tc>
          <w:tcPr>
            <w:tcW w:w="0" w:type="auto"/>
          </w:tcPr>
          <w:p w14:paraId="6516112D" w14:textId="77777777" w:rsidR="007C0D28" w:rsidRPr="00922016" w:rsidRDefault="007C0D28" w:rsidP="00515665">
            <w:r w:rsidRPr="00922016">
              <w:t>unikonta</w:t>
            </w:r>
          </w:p>
        </w:tc>
      </w:tr>
      <w:tr w:rsidR="007C0D28" w:rsidRPr="00922016" w14:paraId="011B7355" w14:textId="77777777" w:rsidTr="002E4524">
        <w:tc>
          <w:tcPr>
            <w:tcW w:w="0" w:type="auto"/>
          </w:tcPr>
          <w:p w14:paraId="34A4F173" w14:textId="77777777" w:rsidR="007C0D28" w:rsidRPr="00922016" w:rsidRDefault="007C0D28" w:rsidP="00515665">
            <w:r w:rsidRPr="00922016">
              <w:rPr>
                <w:bCs/>
              </w:rPr>
              <w:t>210</w:t>
            </w:r>
          </w:p>
        </w:tc>
        <w:tc>
          <w:tcPr>
            <w:tcW w:w="0" w:type="auto"/>
          </w:tcPr>
          <w:p w14:paraId="57C38BE1" w14:textId="77777777" w:rsidR="007C0D28" w:rsidRPr="00922016" w:rsidRDefault="007C0D28" w:rsidP="00515665">
            <w:r w:rsidRPr="00922016">
              <w:t>Gorilla gorilla</w:t>
            </w:r>
          </w:p>
        </w:tc>
        <w:tc>
          <w:tcPr>
            <w:tcW w:w="0" w:type="auto"/>
          </w:tcPr>
          <w:p w14:paraId="03DA11C8" w14:textId="77777777" w:rsidR="007C0D28" w:rsidRPr="00922016" w:rsidRDefault="007C0D28" w:rsidP="00515665">
            <w:r w:rsidRPr="00922016">
              <w:t>Metazoa</w:t>
            </w:r>
          </w:p>
        </w:tc>
        <w:tc>
          <w:tcPr>
            <w:tcW w:w="0" w:type="auto"/>
          </w:tcPr>
          <w:p w14:paraId="5FE8CD5E" w14:textId="77777777" w:rsidR="007C0D28" w:rsidRPr="00922016" w:rsidRDefault="007C0D28" w:rsidP="00515665">
            <w:r w:rsidRPr="00922016">
              <w:t>unikonta</w:t>
            </w:r>
          </w:p>
        </w:tc>
      </w:tr>
      <w:tr w:rsidR="007C0D28" w:rsidRPr="00922016" w14:paraId="47B4D546" w14:textId="77777777" w:rsidTr="002E4524">
        <w:tc>
          <w:tcPr>
            <w:tcW w:w="0" w:type="auto"/>
          </w:tcPr>
          <w:p w14:paraId="152431BD" w14:textId="77777777" w:rsidR="007C0D28" w:rsidRPr="00922016" w:rsidRDefault="007C0D28" w:rsidP="00515665">
            <w:r w:rsidRPr="00922016">
              <w:rPr>
                <w:bCs/>
              </w:rPr>
              <w:t>211</w:t>
            </w:r>
          </w:p>
        </w:tc>
        <w:tc>
          <w:tcPr>
            <w:tcW w:w="0" w:type="auto"/>
          </w:tcPr>
          <w:p w14:paraId="71663806" w14:textId="77777777" w:rsidR="007C0D28" w:rsidRPr="00922016" w:rsidRDefault="007C0D28" w:rsidP="00515665">
            <w:r w:rsidRPr="00922016">
              <w:t>Helobdella robusta</w:t>
            </w:r>
          </w:p>
        </w:tc>
        <w:tc>
          <w:tcPr>
            <w:tcW w:w="0" w:type="auto"/>
          </w:tcPr>
          <w:p w14:paraId="79802551" w14:textId="77777777" w:rsidR="007C0D28" w:rsidRPr="00922016" w:rsidRDefault="007C0D28" w:rsidP="00515665">
            <w:r w:rsidRPr="00922016">
              <w:t>Metazoa</w:t>
            </w:r>
          </w:p>
        </w:tc>
        <w:tc>
          <w:tcPr>
            <w:tcW w:w="0" w:type="auto"/>
          </w:tcPr>
          <w:p w14:paraId="442482A5" w14:textId="77777777" w:rsidR="007C0D28" w:rsidRPr="00922016" w:rsidRDefault="007C0D28" w:rsidP="00515665">
            <w:r w:rsidRPr="00922016">
              <w:t>unikonta</w:t>
            </w:r>
          </w:p>
        </w:tc>
      </w:tr>
      <w:tr w:rsidR="007C0D28" w:rsidRPr="00922016" w14:paraId="73FD006C" w14:textId="77777777" w:rsidTr="002E4524">
        <w:tc>
          <w:tcPr>
            <w:tcW w:w="0" w:type="auto"/>
          </w:tcPr>
          <w:p w14:paraId="7F66B664" w14:textId="77777777" w:rsidR="007C0D28" w:rsidRPr="00922016" w:rsidRDefault="007C0D28" w:rsidP="00515665">
            <w:r w:rsidRPr="00922016">
              <w:rPr>
                <w:bCs/>
              </w:rPr>
              <w:t>212</w:t>
            </w:r>
          </w:p>
        </w:tc>
        <w:tc>
          <w:tcPr>
            <w:tcW w:w="0" w:type="auto"/>
          </w:tcPr>
          <w:p w14:paraId="4320D4DC" w14:textId="77777777" w:rsidR="007C0D28" w:rsidRPr="00922016" w:rsidRDefault="007C0D28" w:rsidP="00515665">
            <w:r w:rsidRPr="00922016">
              <w:t>Homo sapiens</w:t>
            </w:r>
          </w:p>
        </w:tc>
        <w:tc>
          <w:tcPr>
            <w:tcW w:w="0" w:type="auto"/>
          </w:tcPr>
          <w:p w14:paraId="5D92C7BF" w14:textId="77777777" w:rsidR="007C0D28" w:rsidRPr="00922016" w:rsidRDefault="007C0D28" w:rsidP="00515665">
            <w:r w:rsidRPr="00922016">
              <w:t>Metazoa</w:t>
            </w:r>
          </w:p>
        </w:tc>
        <w:tc>
          <w:tcPr>
            <w:tcW w:w="0" w:type="auto"/>
          </w:tcPr>
          <w:p w14:paraId="6305E3B2" w14:textId="77777777" w:rsidR="007C0D28" w:rsidRPr="00922016" w:rsidRDefault="007C0D28" w:rsidP="00515665">
            <w:r w:rsidRPr="00922016">
              <w:t>unikonta</w:t>
            </w:r>
          </w:p>
        </w:tc>
      </w:tr>
      <w:tr w:rsidR="007C0D28" w:rsidRPr="00922016" w14:paraId="544FB73C" w14:textId="77777777" w:rsidTr="002E4524">
        <w:tc>
          <w:tcPr>
            <w:tcW w:w="0" w:type="auto"/>
          </w:tcPr>
          <w:p w14:paraId="4C062A7E" w14:textId="77777777" w:rsidR="007C0D28" w:rsidRPr="00922016" w:rsidRDefault="007C0D28" w:rsidP="00515665">
            <w:r w:rsidRPr="00922016">
              <w:rPr>
                <w:bCs/>
              </w:rPr>
              <w:t>213</w:t>
            </w:r>
          </w:p>
        </w:tc>
        <w:tc>
          <w:tcPr>
            <w:tcW w:w="0" w:type="auto"/>
          </w:tcPr>
          <w:p w14:paraId="3E210EE6" w14:textId="77777777" w:rsidR="007C0D28" w:rsidRPr="00922016" w:rsidRDefault="007C0D28" w:rsidP="00515665">
            <w:r w:rsidRPr="00922016">
              <w:t>Hydra magnipapillata</w:t>
            </w:r>
          </w:p>
        </w:tc>
        <w:tc>
          <w:tcPr>
            <w:tcW w:w="0" w:type="auto"/>
          </w:tcPr>
          <w:p w14:paraId="1545654C" w14:textId="77777777" w:rsidR="007C0D28" w:rsidRPr="00922016" w:rsidRDefault="007C0D28" w:rsidP="00515665">
            <w:r w:rsidRPr="00922016">
              <w:t>Metazoa</w:t>
            </w:r>
          </w:p>
        </w:tc>
        <w:tc>
          <w:tcPr>
            <w:tcW w:w="0" w:type="auto"/>
          </w:tcPr>
          <w:p w14:paraId="224BE2FD" w14:textId="77777777" w:rsidR="007C0D28" w:rsidRPr="00922016" w:rsidRDefault="007C0D28" w:rsidP="00515665">
            <w:r w:rsidRPr="00922016">
              <w:t>unikonta</w:t>
            </w:r>
          </w:p>
        </w:tc>
      </w:tr>
      <w:tr w:rsidR="007C0D28" w:rsidRPr="00922016" w14:paraId="60E1E09A" w14:textId="77777777" w:rsidTr="002E4524">
        <w:tc>
          <w:tcPr>
            <w:tcW w:w="0" w:type="auto"/>
          </w:tcPr>
          <w:p w14:paraId="113562E6" w14:textId="77777777" w:rsidR="007C0D28" w:rsidRPr="00922016" w:rsidRDefault="007C0D28" w:rsidP="00515665">
            <w:r w:rsidRPr="00922016">
              <w:rPr>
                <w:bCs/>
              </w:rPr>
              <w:t>214</w:t>
            </w:r>
          </w:p>
        </w:tc>
        <w:tc>
          <w:tcPr>
            <w:tcW w:w="0" w:type="auto"/>
          </w:tcPr>
          <w:p w14:paraId="07018822" w14:textId="77777777" w:rsidR="007C0D28" w:rsidRPr="00922016" w:rsidRDefault="007C0D28" w:rsidP="00515665">
            <w:r w:rsidRPr="00922016">
              <w:t>Ixodes scapularis</w:t>
            </w:r>
          </w:p>
        </w:tc>
        <w:tc>
          <w:tcPr>
            <w:tcW w:w="0" w:type="auto"/>
          </w:tcPr>
          <w:p w14:paraId="60D02CC8" w14:textId="77777777" w:rsidR="007C0D28" w:rsidRPr="00922016" w:rsidRDefault="007C0D28" w:rsidP="00515665">
            <w:r w:rsidRPr="00922016">
              <w:t>Metazoa</w:t>
            </w:r>
          </w:p>
        </w:tc>
        <w:tc>
          <w:tcPr>
            <w:tcW w:w="0" w:type="auto"/>
          </w:tcPr>
          <w:p w14:paraId="2D52E9D8" w14:textId="77777777" w:rsidR="007C0D28" w:rsidRPr="00922016" w:rsidRDefault="007C0D28" w:rsidP="00515665">
            <w:r w:rsidRPr="00922016">
              <w:t>unikonta</w:t>
            </w:r>
          </w:p>
        </w:tc>
      </w:tr>
      <w:tr w:rsidR="007C0D28" w:rsidRPr="00922016" w14:paraId="3B4DDBE8" w14:textId="77777777" w:rsidTr="002E4524">
        <w:tc>
          <w:tcPr>
            <w:tcW w:w="0" w:type="auto"/>
          </w:tcPr>
          <w:p w14:paraId="54726BAE" w14:textId="77777777" w:rsidR="007C0D28" w:rsidRPr="00922016" w:rsidRDefault="007C0D28" w:rsidP="00515665">
            <w:r w:rsidRPr="00922016">
              <w:rPr>
                <w:bCs/>
              </w:rPr>
              <w:t>215</w:t>
            </w:r>
          </w:p>
        </w:tc>
        <w:tc>
          <w:tcPr>
            <w:tcW w:w="0" w:type="auto"/>
          </w:tcPr>
          <w:p w14:paraId="5CB70F10" w14:textId="77777777" w:rsidR="007C0D28" w:rsidRPr="00922016" w:rsidRDefault="007C0D28" w:rsidP="00515665">
            <w:r w:rsidRPr="00922016">
              <w:t>Lama pacos</w:t>
            </w:r>
          </w:p>
        </w:tc>
        <w:tc>
          <w:tcPr>
            <w:tcW w:w="0" w:type="auto"/>
          </w:tcPr>
          <w:p w14:paraId="75C9C96D" w14:textId="77777777" w:rsidR="007C0D28" w:rsidRPr="00922016" w:rsidRDefault="007C0D28" w:rsidP="00515665">
            <w:r w:rsidRPr="00922016">
              <w:t>Metazoa</w:t>
            </w:r>
          </w:p>
        </w:tc>
        <w:tc>
          <w:tcPr>
            <w:tcW w:w="0" w:type="auto"/>
          </w:tcPr>
          <w:p w14:paraId="59415B06" w14:textId="77777777" w:rsidR="007C0D28" w:rsidRPr="00922016" w:rsidRDefault="007C0D28" w:rsidP="00515665">
            <w:r w:rsidRPr="00922016">
              <w:t>unikonta</w:t>
            </w:r>
          </w:p>
        </w:tc>
      </w:tr>
      <w:tr w:rsidR="007C0D28" w:rsidRPr="00922016" w14:paraId="6A2A6A4C" w14:textId="77777777" w:rsidTr="002E4524">
        <w:tc>
          <w:tcPr>
            <w:tcW w:w="0" w:type="auto"/>
          </w:tcPr>
          <w:p w14:paraId="34FA2E3F" w14:textId="77777777" w:rsidR="007C0D28" w:rsidRPr="00922016" w:rsidRDefault="007C0D28" w:rsidP="00515665">
            <w:r w:rsidRPr="00922016">
              <w:rPr>
                <w:bCs/>
              </w:rPr>
              <w:t>216</w:t>
            </w:r>
          </w:p>
        </w:tc>
        <w:tc>
          <w:tcPr>
            <w:tcW w:w="0" w:type="auto"/>
          </w:tcPr>
          <w:p w14:paraId="5CD31192" w14:textId="77777777" w:rsidR="007C0D28" w:rsidRPr="00922016" w:rsidRDefault="007C0D28" w:rsidP="00515665">
            <w:r w:rsidRPr="00922016">
              <w:t>Lepisosteus oculatus</w:t>
            </w:r>
          </w:p>
        </w:tc>
        <w:tc>
          <w:tcPr>
            <w:tcW w:w="0" w:type="auto"/>
          </w:tcPr>
          <w:p w14:paraId="28560840" w14:textId="77777777" w:rsidR="007C0D28" w:rsidRPr="00922016" w:rsidRDefault="007C0D28" w:rsidP="00515665">
            <w:r w:rsidRPr="00922016">
              <w:t>Metazoa</w:t>
            </w:r>
          </w:p>
        </w:tc>
        <w:tc>
          <w:tcPr>
            <w:tcW w:w="0" w:type="auto"/>
          </w:tcPr>
          <w:p w14:paraId="07873C8C" w14:textId="77777777" w:rsidR="007C0D28" w:rsidRPr="00922016" w:rsidRDefault="007C0D28" w:rsidP="00515665">
            <w:r w:rsidRPr="00922016">
              <w:t>unikonta</w:t>
            </w:r>
          </w:p>
        </w:tc>
      </w:tr>
      <w:tr w:rsidR="007C0D28" w:rsidRPr="00922016" w14:paraId="440089CB" w14:textId="77777777" w:rsidTr="002E4524">
        <w:tc>
          <w:tcPr>
            <w:tcW w:w="0" w:type="auto"/>
          </w:tcPr>
          <w:p w14:paraId="783CE296" w14:textId="77777777" w:rsidR="007C0D28" w:rsidRPr="00922016" w:rsidRDefault="007C0D28" w:rsidP="00515665">
            <w:r w:rsidRPr="00922016">
              <w:rPr>
                <w:bCs/>
              </w:rPr>
              <w:t>217</w:t>
            </w:r>
          </w:p>
        </w:tc>
        <w:tc>
          <w:tcPr>
            <w:tcW w:w="0" w:type="auto"/>
          </w:tcPr>
          <w:p w14:paraId="33ABC3F7" w14:textId="77777777" w:rsidR="007C0D28" w:rsidRPr="00922016" w:rsidRDefault="007C0D28" w:rsidP="00515665">
            <w:r w:rsidRPr="00922016">
              <w:t>Loa loa</w:t>
            </w:r>
          </w:p>
        </w:tc>
        <w:tc>
          <w:tcPr>
            <w:tcW w:w="0" w:type="auto"/>
          </w:tcPr>
          <w:p w14:paraId="5F899FD0" w14:textId="77777777" w:rsidR="007C0D28" w:rsidRPr="00922016" w:rsidRDefault="007C0D28" w:rsidP="00515665">
            <w:r w:rsidRPr="00922016">
              <w:t>Metazoa</w:t>
            </w:r>
          </w:p>
        </w:tc>
        <w:tc>
          <w:tcPr>
            <w:tcW w:w="0" w:type="auto"/>
          </w:tcPr>
          <w:p w14:paraId="3DC4DA89" w14:textId="77777777" w:rsidR="007C0D28" w:rsidRPr="00922016" w:rsidRDefault="007C0D28" w:rsidP="00515665">
            <w:r w:rsidRPr="00922016">
              <w:t>unikonta</w:t>
            </w:r>
          </w:p>
        </w:tc>
      </w:tr>
      <w:tr w:rsidR="007C0D28" w:rsidRPr="00922016" w14:paraId="4C3DDE3F" w14:textId="77777777" w:rsidTr="002E4524">
        <w:tc>
          <w:tcPr>
            <w:tcW w:w="0" w:type="auto"/>
          </w:tcPr>
          <w:p w14:paraId="63B30A49" w14:textId="77777777" w:rsidR="007C0D28" w:rsidRPr="00922016" w:rsidRDefault="007C0D28" w:rsidP="00515665">
            <w:r w:rsidRPr="00922016">
              <w:rPr>
                <w:bCs/>
              </w:rPr>
              <w:t>218</w:t>
            </w:r>
          </w:p>
        </w:tc>
        <w:tc>
          <w:tcPr>
            <w:tcW w:w="0" w:type="auto"/>
          </w:tcPr>
          <w:p w14:paraId="6708F315" w14:textId="77777777" w:rsidR="007C0D28" w:rsidRPr="00922016" w:rsidRDefault="007C0D28" w:rsidP="00515665">
            <w:r w:rsidRPr="00922016">
              <w:t>Lottia gigantea</w:t>
            </w:r>
          </w:p>
        </w:tc>
        <w:tc>
          <w:tcPr>
            <w:tcW w:w="0" w:type="auto"/>
          </w:tcPr>
          <w:p w14:paraId="5D625FB8" w14:textId="77777777" w:rsidR="007C0D28" w:rsidRPr="00922016" w:rsidRDefault="007C0D28" w:rsidP="00515665">
            <w:r w:rsidRPr="00922016">
              <w:t>Metazoa</w:t>
            </w:r>
          </w:p>
        </w:tc>
        <w:tc>
          <w:tcPr>
            <w:tcW w:w="0" w:type="auto"/>
          </w:tcPr>
          <w:p w14:paraId="21FEEFAF" w14:textId="77777777" w:rsidR="007C0D28" w:rsidRPr="00922016" w:rsidRDefault="007C0D28" w:rsidP="00515665">
            <w:r w:rsidRPr="00922016">
              <w:t>unikonta</w:t>
            </w:r>
          </w:p>
        </w:tc>
      </w:tr>
      <w:tr w:rsidR="007C0D28" w:rsidRPr="00922016" w14:paraId="1C9741A8" w14:textId="77777777" w:rsidTr="002E4524">
        <w:tc>
          <w:tcPr>
            <w:tcW w:w="0" w:type="auto"/>
          </w:tcPr>
          <w:p w14:paraId="7C83F046" w14:textId="77777777" w:rsidR="007C0D28" w:rsidRPr="00922016" w:rsidRDefault="007C0D28" w:rsidP="00515665">
            <w:r w:rsidRPr="00922016">
              <w:rPr>
                <w:bCs/>
              </w:rPr>
              <w:t>219</w:t>
            </w:r>
          </w:p>
        </w:tc>
        <w:tc>
          <w:tcPr>
            <w:tcW w:w="0" w:type="auto"/>
          </w:tcPr>
          <w:p w14:paraId="29456592" w14:textId="77777777" w:rsidR="007C0D28" w:rsidRPr="00922016" w:rsidRDefault="007C0D28" w:rsidP="00515665">
            <w:r w:rsidRPr="00922016">
              <w:t>Loxodonta africana</w:t>
            </w:r>
          </w:p>
        </w:tc>
        <w:tc>
          <w:tcPr>
            <w:tcW w:w="0" w:type="auto"/>
          </w:tcPr>
          <w:p w14:paraId="66565E17" w14:textId="77777777" w:rsidR="007C0D28" w:rsidRPr="00922016" w:rsidRDefault="007C0D28" w:rsidP="00515665">
            <w:r w:rsidRPr="00922016">
              <w:t>Metazoa</w:t>
            </w:r>
          </w:p>
        </w:tc>
        <w:tc>
          <w:tcPr>
            <w:tcW w:w="0" w:type="auto"/>
          </w:tcPr>
          <w:p w14:paraId="1A648035" w14:textId="77777777" w:rsidR="007C0D28" w:rsidRPr="00922016" w:rsidRDefault="007C0D28" w:rsidP="00515665">
            <w:r w:rsidRPr="00922016">
              <w:t>unikonta</w:t>
            </w:r>
          </w:p>
        </w:tc>
      </w:tr>
      <w:tr w:rsidR="007C0D28" w:rsidRPr="00922016" w14:paraId="76305A12" w14:textId="77777777" w:rsidTr="002E4524">
        <w:tc>
          <w:tcPr>
            <w:tcW w:w="0" w:type="auto"/>
          </w:tcPr>
          <w:p w14:paraId="71BE79AF" w14:textId="77777777" w:rsidR="007C0D28" w:rsidRPr="00922016" w:rsidRDefault="007C0D28" w:rsidP="00515665">
            <w:r w:rsidRPr="00922016">
              <w:rPr>
                <w:bCs/>
              </w:rPr>
              <w:t>220</w:t>
            </w:r>
          </w:p>
        </w:tc>
        <w:tc>
          <w:tcPr>
            <w:tcW w:w="0" w:type="auto"/>
          </w:tcPr>
          <w:p w14:paraId="7D04F998" w14:textId="77777777" w:rsidR="007C0D28" w:rsidRPr="00922016" w:rsidRDefault="007C0D28" w:rsidP="00515665">
            <w:r w:rsidRPr="00922016">
              <w:t>Macropus eugenii</w:t>
            </w:r>
          </w:p>
        </w:tc>
        <w:tc>
          <w:tcPr>
            <w:tcW w:w="0" w:type="auto"/>
          </w:tcPr>
          <w:p w14:paraId="42E824AB" w14:textId="77777777" w:rsidR="007C0D28" w:rsidRPr="00922016" w:rsidRDefault="007C0D28" w:rsidP="00515665">
            <w:r w:rsidRPr="00922016">
              <w:t>Metazoa</w:t>
            </w:r>
          </w:p>
        </w:tc>
        <w:tc>
          <w:tcPr>
            <w:tcW w:w="0" w:type="auto"/>
          </w:tcPr>
          <w:p w14:paraId="5ED3960D" w14:textId="77777777" w:rsidR="007C0D28" w:rsidRPr="00922016" w:rsidRDefault="007C0D28" w:rsidP="00515665">
            <w:r w:rsidRPr="00922016">
              <w:t>unikonta</w:t>
            </w:r>
          </w:p>
        </w:tc>
      </w:tr>
      <w:tr w:rsidR="007C0D28" w:rsidRPr="00922016" w14:paraId="7C5787CC" w14:textId="77777777" w:rsidTr="002E4524">
        <w:tc>
          <w:tcPr>
            <w:tcW w:w="0" w:type="auto"/>
          </w:tcPr>
          <w:p w14:paraId="37FC4D37" w14:textId="77777777" w:rsidR="007C0D28" w:rsidRPr="00922016" w:rsidRDefault="007C0D28" w:rsidP="00515665">
            <w:r w:rsidRPr="00922016">
              <w:rPr>
                <w:bCs/>
              </w:rPr>
              <w:t>221</w:t>
            </w:r>
          </w:p>
        </w:tc>
        <w:tc>
          <w:tcPr>
            <w:tcW w:w="0" w:type="auto"/>
          </w:tcPr>
          <w:p w14:paraId="3EC6EA42" w14:textId="77777777" w:rsidR="007C0D28" w:rsidRPr="00922016" w:rsidRDefault="007C0D28" w:rsidP="00515665">
            <w:r w:rsidRPr="00922016">
              <w:t>Macaca mulatta</w:t>
            </w:r>
          </w:p>
        </w:tc>
        <w:tc>
          <w:tcPr>
            <w:tcW w:w="0" w:type="auto"/>
          </w:tcPr>
          <w:p w14:paraId="7015AD88" w14:textId="77777777" w:rsidR="007C0D28" w:rsidRPr="00922016" w:rsidRDefault="007C0D28" w:rsidP="00515665">
            <w:r w:rsidRPr="00922016">
              <w:t>Metazoa</w:t>
            </w:r>
          </w:p>
        </w:tc>
        <w:tc>
          <w:tcPr>
            <w:tcW w:w="0" w:type="auto"/>
          </w:tcPr>
          <w:p w14:paraId="0AAF2628" w14:textId="77777777" w:rsidR="007C0D28" w:rsidRPr="00922016" w:rsidRDefault="007C0D28" w:rsidP="00515665">
            <w:r w:rsidRPr="00922016">
              <w:t>unikonta</w:t>
            </w:r>
          </w:p>
        </w:tc>
      </w:tr>
      <w:tr w:rsidR="007C0D28" w:rsidRPr="00922016" w14:paraId="0F19E73F" w14:textId="77777777" w:rsidTr="002E4524">
        <w:tc>
          <w:tcPr>
            <w:tcW w:w="0" w:type="auto"/>
          </w:tcPr>
          <w:p w14:paraId="450190F3" w14:textId="77777777" w:rsidR="007C0D28" w:rsidRPr="00922016" w:rsidRDefault="007C0D28" w:rsidP="00515665">
            <w:r w:rsidRPr="00922016">
              <w:rPr>
                <w:bCs/>
              </w:rPr>
              <w:t>222</w:t>
            </w:r>
          </w:p>
        </w:tc>
        <w:tc>
          <w:tcPr>
            <w:tcW w:w="0" w:type="auto"/>
          </w:tcPr>
          <w:p w14:paraId="1090A079" w14:textId="77777777" w:rsidR="007C0D28" w:rsidRPr="00922016" w:rsidRDefault="007C0D28" w:rsidP="00515665">
            <w:r w:rsidRPr="00922016">
              <w:t>Microcebus murinus</w:t>
            </w:r>
          </w:p>
        </w:tc>
        <w:tc>
          <w:tcPr>
            <w:tcW w:w="0" w:type="auto"/>
          </w:tcPr>
          <w:p w14:paraId="1768F07E" w14:textId="77777777" w:rsidR="007C0D28" w:rsidRPr="00922016" w:rsidRDefault="007C0D28" w:rsidP="00515665">
            <w:r w:rsidRPr="00922016">
              <w:t>Metazoa</w:t>
            </w:r>
          </w:p>
        </w:tc>
        <w:tc>
          <w:tcPr>
            <w:tcW w:w="0" w:type="auto"/>
          </w:tcPr>
          <w:p w14:paraId="2FDEBD88" w14:textId="77777777" w:rsidR="007C0D28" w:rsidRPr="00922016" w:rsidRDefault="007C0D28" w:rsidP="00515665">
            <w:r w:rsidRPr="00922016">
              <w:t>unikonta</w:t>
            </w:r>
          </w:p>
        </w:tc>
      </w:tr>
      <w:tr w:rsidR="007C0D28" w:rsidRPr="00922016" w14:paraId="3612D8DB" w14:textId="77777777" w:rsidTr="002E4524">
        <w:tc>
          <w:tcPr>
            <w:tcW w:w="0" w:type="auto"/>
          </w:tcPr>
          <w:p w14:paraId="6FC91162" w14:textId="77777777" w:rsidR="007C0D28" w:rsidRPr="00922016" w:rsidRDefault="007C0D28" w:rsidP="00515665">
            <w:r w:rsidRPr="00922016">
              <w:rPr>
                <w:bCs/>
              </w:rPr>
              <w:t>223</w:t>
            </w:r>
          </w:p>
        </w:tc>
        <w:tc>
          <w:tcPr>
            <w:tcW w:w="0" w:type="auto"/>
          </w:tcPr>
          <w:p w14:paraId="73D97103" w14:textId="77777777" w:rsidR="007C0D28" w:rsidRPr="00922016" w:rsidRDefault="007C0D28" w:rsidP="00515665">
            <w:r w:rsidRPr="00922016">
              <w:t>Monodelphis domestica</w:t>
            </w:r>
          </w:p>
        </w:tc>
        <w:tc>
          <w:tcPr>
            <w:tcW w:w="0" w:type="auto"/>
          </w:tcPr>
          <w:p w14:paraId="77D185C2" w14:textId="77777777" w:rsidR="007C0D28" w:rsidRPr="00922016" w:rsidRDefault="007C0D28" w:rsidP="00515665">
            <w:r w:rsidRPr="00922016">
              <w:t>Metazoa</w:t>
            </w:r>
          </w:p>
        </w:tc>
        <w:tc>
          <w:tcPr>
            <w:tcW w:w="0" w:type="auto"/>
          </w:tcPr>
          <w:p w14:paraId="3C05657A" w14:textId="77777777" w:rsidR="007C0D28" w:rsidRPr="00922016" w:rsidRDefault="007C0D28" w:rsidP="00515665">
            <w:r w:rsidRPr="00922016">
              <w:t>unikonta</w:t>
            </w:r>
          </w:p>
        </w:tc>
      </w:tr>
      <w:tr w:rsidR="007C0D28" w:rsidRPr="00922016" w14:paraId="29B102FD" w14:textId="77777777" w:rsidTr="002E4524">
        <w:tc>
          <w:tcPr>
            <w:tcW w:w="0" w:type="auto"/>
          </w:tcPr>
          <w:p w14:paraId="0C1613BE" w14:textId="77777777" w:rsidR="007C0D28" w:rsidRPr="00922016" w:rsidRDefault="007C0D28" w:rsidP="00515665">
            <w:r w:rsidRPr="00922016">
              <w:rPr>
                <w:bCs/>
              </w:rPr>
              <w:t>224</w:t>
            </w:r>
          </w:p>
        </w:tc>
        <w:tc>
          <w:tcPr>
            <w:tcW w:w="0" w:type="auto"/>
          </w:tcPr>
          <w:p w14:paraId="0AF632D1" w14:textId="77777777" w:rsidR="007C0D28" w:rsidRPr="00922016" w:rsidRDefault="007C0D28" w:rsidP="00515665">
            <w:r w:rsidRPr="00922016">
              <w:t>Mus musculus</w:t>
            </w:r>
          </w:p>
        </w:tc>
        <w:tc>
          <w:tcPr>
            <w:tcW w:w="0" w:type="auto"/>
          </w:tcPr>
          <w:p w14:paraId="22082237" w14:textId="77777777" w:rsidR="007C0D28" w:rsidRPr="00922016" w:rsidRDefault="007C0D28" w:rsidP="00515665">
            <w:r w:rsidRPr="00922016">
              <w:t>Metazoa</w:t>
            </w:r>
          </w:p>
        </w:tc>
        <w:tc>
          <w:tcPr>
            <w:tcW w:w="0" w:type="auto"/>
          </w:tcPr>
          <w:p w14:paraId="2D156ADA" w14:textId="77777777" w:rsidR="007C0D28" w:rsidRPr="00922016" w:rsidRDefault="007C0D28" w:rsidP="00515665">
            <w:r w:rsidRPr="00922016">
              <w:t>unikonta</w:t>
            </w:r>
          </w:p>
        </w:tc>
      </w:tr>
      <w:tr w:rsidR="007C0D28" w:rsidRPr="00922016" w14:paraId="4DB0336F" w14:textId="77777777" w:rsidTr="002E4524">
        <w:tc>
          <w:tcPr>
            <w:tcW w:w="0" w:type="auto"/>
          </w:tcPr>
          <w:p w14:paraId="06CC7CEE" w14:textId="77777777" w:rsidR="007C0D28" w:rsidRPr="00922016" w:rsidRDefault="007C0D28" w:rsidP="00515665">
            <w:r w:rsidRPr="00922016">
              <w:rPr>
                <w:bCs/>
              </w:rPr>
              <w:t>225</w:t>
            </w:r>
          </w:p>
        </w:tc>
        <w:tc>
          <w:tcPr>
            <w:tcW w:w="0" w:type="auto"/>
          </w:tcPr>
          <w:p w14:paraId="7A737BD3" w14:textId="77777777" w:rsidR="007C0D28" w:rsidRPr="00922016" w:rsidRDefault="007C0D28" w:rsidP="00515665">
            <w:r w:rsidRPr="00922016">
              <w:t>Myotis lucifugus</w:t>
            </w:r>
          </w:p>
        </w:tc>
        <w:tc>
          <w:tcPr>
            <w:tcW w:w="0" w:type="auto"/>
          </w:tcPr>
          <w:p w14:paraId="3B623E45" w14:textId="77777777" w:rsidR="007C0D28" w:rsidRPr="00922016" w:rsidRDefault="007C0D28" w:rsidP="00515665">
            <w:r w:rsidRPr="00922016">
              <w:t>Metazoa</w:t>
            </w:r>
          </w:p>
        </w:tc>
        <w:tc>
          <w:tcPr>
            <w:tcW w:w="0" w:type="auto"/>
          </w:tcPr>
          <w:p w14:paraId="42FBB735" w14:textId="77777777" w:rsidR="007C0D28" w:rsidRPr="00922016" w:rsidRDefault="007C0D28" w:rsidP="00515665">
            <w:r w:rsidRPr="00922016">
              <w:t>unikonta</w:t>
            </w:r>
          </w:p>
        </w:tc>
      </w:tr>
      <w:tr w:rsidR="007C0D28" w:rsidRPr="00922016" w14:paraId="3C8CE405" w14:textId="77777777" w:rsidTr="002E4524">
        <w:tc>
          <w:tcPr>
            <w:tcW w:w="0" w:type="auto"/>
          </w:tcPr>
          <w:p w14:paraId="7BB21897" w14:textId="77777777" w:rsidR="007C0D28" w:rsidRPr="00922016" w:rsidRDefault="007C0D28" w:rsidP="00515665">
            <w:r w:rsidRPr="00922016">
              <w:rPr>
                <w:bCs/>
              </w:rPr>
              <w:t>226</w:t>
            </w:r>
          </w:p>
        </w:tc>
        <w:tc>
          <w:tcPr>
            <w:tcW w:w="0" w:type="auto"/>
          </w:tcPr>
          <w:p w14:paraId="41EF5795" w14:textId="77777777" w:rsidR="007C0D28" w:rsidRPr="00922016" w:rsidRDefault="007C0D28" w:rsidP="00515665">
            <w:r w:rsidRPr="00922016">
              <w:t>Nasonia vitripennis</w:t>
            </w:r>
          </w:p>
        </w:tc>
        <w:tc>
          <w:tcPr>
            <w:tcW w:w="0" w:type="auto"/>
          </w:tcPr>
          <w:p w14:paraId="15FFB57D" w14:textId="77777777" w:rsidR="007C0D28" w:rsidRPr="00922016" w:rsidRDefault="007C0D28" w:rsidP="00515665">
            <w:r w:rsidRPr="00922016">
              <w:t>Metazoa</w:t>
            </w:r>
          </w:p>
        </w:tc>
        <w:tc>
          <w:tcPr>
            <w:tcW w:w="0" w:type="auto"/>
          </w:tcPr>
          <w:p w14:paraId="0DE24565" w14:textId="77777777" w:rsidR="007C0D28" w:rsidRPr="00922016" w:rsidRDefault="007C0D28" w:rsidP="00515665">
            <w:r w:rsidRPr="00922016">
              <w:t>unikonta</w:t>
            </w:r>
          </w:p>
        </w:tc>
      </w:tr>
      <w:tr w:rsidR="007C0D28" w:rsidRPr="00922016" w14:paraId="3D5804F5" w14:textId="77777777" w:rsidTr="002E4524">
        <w:tc>
          <w:tcPr>
            <w:tcW w:w="0" w:type="auto"/>
          </w:tcPr>
          <w:p w14:paraId="041473BB" w14:textId="77777777" w:rsidR="007C0D28" w:rsidRPr="00922016" w:rsidRDefault="007C0D28" w:rsidP="00515665">
            <w:r w:rsidRPr="00922016">
              <w:rPr>
                <w:bCs/>
              </w:rPr>
              <w:t>227</w:t>
            </w:r>
          </w:p>
        </w:tc>
        <w:tc>
          <w:tcPr>
            <w:tcW w:w="0" w:type="auto"/>
          </w:tcPr>
          <w:p w14:paraId="1B732EED" w14:textId="77777777" w:rsidR="007C0D28" w:rsidRPr="00922016" w:rsidRDefault="007C0D28" w:rsidP="00515665">
            <w:r w:rsidRPr="00922016">
              <w:t>Nematostella vectensis</w:t>
            </w:r>
          </w:p>
        </w:tc>
        <w:tc>
          <w:tcPr>
            <w:tcW w:w="0" w:type="auto"/>
          </w:tcPr>
          <w:p w14:paraId="2CDC004F" w14:textId="77777777" w:rsidR="007C0D28" w:rsidRPr="00922016" w:rsidRDefault="007C0D28" w:rsidP="00515665">
            <w:r w:rsidRPr="00922016">
              <w:t>Metazoa</w:t>
            </w:r>
          </w:p>
        </w:tc>
        <w:tc>
          <w:tcPr>
            <w:tcW w:w="0" w:type="auto"/>
          </w:tcPr>
          <w:p w14:paraId="0F0491BF" w14:textId="77777777" w:rsidR="007C0D28" w:rsidRPr="00922016" w:rsidRDefault="007C0D28" w:rsidP="00515665">
            <w:r w:rsidRPr="00922016">
              <w:t>unikonta</w:t>
            </w:r>
          </w:p>
        </w:tc>
      </w:tr>
      <w:tr w:rsidR="007C0D28" w:rsidRPr="00922016" w14:paraId="5635596D" w14:textId="77777777" w:rsidTr="002E4524">
        <w:tc>
          <w:tcPr>
            <w:tcW w:w="0" w:type="auto"/>
          </w:tcPr>
          <w:p w14:paraId="74C30A29" w14:textId="77777777" w:rsidR="007C0D28" w:rsidRPr="00922016" w:rsidRDefault="007C0D28" w:rsidP="00515665">
            <w:r w:rsidRPr="00922016">
              <w:rPr>
                <w:bCs/>
              </w:rPr>
              <w:t>228</w:t>
            </w:r>
          </w:p>
        </w:tc>
        <w:tc>
          <w:tcPr>
            <w:tcW w:w="0" w:type="auto"/>
          </w:tcPr>
          <w:p w14:paraId="683630C7" w14:textId="77777777" w:rsidR="007C0D28" w:rsidRPr="00922016" w:rsidRDefault="007C0D28" w:rsidP="00515665">
            <w:r w:rsidRPr="00922016">
              <w:t>Nomascus leucogenys</w:t>
            </w:r>
          </w:p>
        </w:tc>
        <w:tc>
          <w:tcPr>
            <w:tcW w:w="0" w:type="auto"/>
          </w:tcPr>
          <w:p w14:paraId="01FA322A" w14:textId="77777777" w:rsidR="007C0D28" w:rsidRPr="00922016" w:rsidRDefault="007C0D28" w:rsidP="00515665">
            <w:r w:rsidRPr="00922016">
              <w:t>Metazoa</w:t>
            </w:r>
          </w:p>
        </w:tc>
        <w:tc>
          <w:tcPr>
            <w:tcW w:w="0" w:type="auto"/>
          </w:tcPr>
          <w:p w14:paraId="76633000" w14:textId="77777777" w:rsidR="007C0D28" w:rsidRPr="00922016" w:rsidRDefault="007C0D28" w:rsidP="00515665">
            <w:r w:rsidRPr="00922016">
              <w:t>unikonta</w:t>
            </w:r>
          </w:p>
        </w:tc>
      </w:tr>
      <w:tr w:rsidR="007C0D28" w:rsidRPr="00922016" w14:paraId="67374AA5" w14:textId="77777777" w:rsidTr="002E4524">
        <w:tc>
          <w:tcPr>
            <w:tcW w:w="0" w:type="auto"/>
          </w:tcPr>
          <w:p w14:paraId="57B48AE1" w14:textId="77777777" w:rsidR="007C0D28" w:rsidRPr="00922016" w:rsidRDefault="007C0D28" w:rsidP="00515665">
            <w:r w:rsidRPr="00922016">
              <w:rPr>
                <w:bCs/>
              </w:rPr>
              <w:t>229</w:t>
            </w:r>
          </w:p>
        </w:tc>
        <w:tc>
          <w:tcPr>
            <w:tcW w:w="0" w:type="auto"/>
          </w:tcPr>
          <w:p w14:paraId="038ECB6A" w14:textId="77777777" w:rsidR="007C0D28" w:rsidRPr="00922016" w:rsidRDefault="007C0D28" w:rsidP="00515665">
            <w:r w:rsidRPr="00922016">
              <w:t>Ochotona princeps</w:t>
            </w:r>
          </w:p>
        </w:tc>
        <w:tc>
          <w:tcPr>
            <w:tcW w:w="0" w:type="auto"/>
          </w:tcPr>
          <w:p w14:paraId="181E433A" w14:textId="77777777" w:rsidR="007C0D28" w:rsidRPr="00922016" w:rsidRDefault="007C0D28" w:rsidP="00515665">
            <w:r w:rsidRPr="00922016">
              <w:t>Metazoa</w:t>
            </w:r>
          </w:p>
        </w:tc>
        <w:tc>
          <w:tcPr>
            <w:tcW w:w="0" w:type="auto"/>
          </w:tcPr>
          <w:p w14:paraId="5C05D7DE" w14:textId="77777777" w:rsidR="007C0D28" w:rsidRPr="00922016" w:rsidRDefault="007C0D28" w:rsidP="00515665">
            <w:r w:rsidRPr="00922016">
              <w:t>unikonta</w:t>
            </w:r>
          </w:p>
        </w:tc>
      </w:tr>
      <w:tr w:rsidR="007C0D28" w:rsidRPr="00922016" w14:paraId="326E18D3" w14:textId="77777777" w:rsidTr="002E4524">
        <w:tc>
          <w:tcPr>
            <w:tcW w:w="0" w:type="auto"/>
          </w:tcPr>
          <w:p w14:paraId="4F378477" w14:textId="77777777" w:rsidR="007C0D28" w:rsidRPr="00922016" w:rsidRDefault="007C0D28" w:rsidP="00515665">
            <w:r w:rsidRPr="00922016">
              <w:rPr>
                <w:bCs/>
              </w:rPr>
              <w:t>230</w:t>
            </w:r>
          </w:p>
        </w:tc>
        <w:tc>
          <w:tcPr>
            <w:tcW w:w="0" w:type="auto"/>
          </w:tcPr>
          <w:p w14:paraId="3075C17A" w14:textId="77777777" w:rsidR="007C0D28" w:rsidRPr="00922016" w:rsidRDefault="007C0D28" w:rsidP="00515665">
            <w:r w:rsidRPr="00922016">
              <w:t>Ornithorhynchus anatinus</w:t>
            </w:r>
          </w:p>
        </w:tc>
        <w:tc>
          <w:tcPr>
            <w:tcW w:w="0" w:type="auto"/>
          </w:tcPr>
          <w:p w14:paraId="308C3040" w14:textId="77777777" w:rsidR="007C0D28" w:rsidRPr="00922016" w:rsidRDefault="007C0D28" w:rsidP="00515665">
            <w:r w:rsidRPr="00922016">
              <w:t>Metazoa</w:t>
            </w:r>
          </w:p>
        </w:tc>
        <w:tc>
          <w:tcPr>
            <w:tcW w:w="0" w:type="auto"/>
          </w:tcPr>
          <w:p w14:paraId="0D23D34E" w14:textId="77777777" w:rsidR="007C0D28" w:rsidRPr="00922016" w:rsidRDefault="007C0D28" w:rsidP="00515665">
            <w:r w:rsidRPr="00922016">
              <w:t>unikonta</w:t>
            </w:r>
          </w:p>
        </w:tc>
      </w:tr>
      <w:tr w:rsidR="007C0D28" w:rsidRPr="00922016" w14:paraId="47937371" w14:textId="77777777" w:rsidTr="002E4524">
        <w:tc>
          <w:tcPr>
            <w:tcW w:w="0" w:type="auto"/>
          </w:tcPr>
          <w:p w14:paraId="44BB270D" w14:textId="77777777" w:rsidR="007C0D28" w:rsidRPr="00922016" w:rsidRDefault="007C0D28" w:rsidP="00515665">
            <w:r w:rsidRPr="00922016">
              <w:rPr>
                <w:bCs/>
              </w:rPr>
              <w:t>231</w:t>
            </w:r>
          </w:p>
        </w:tc>
        <w:tc>
          <w:tcPr>
            <w:tcW w:w="0" w:type="auto"/>
          </w:tcPr>
          <w:p w14:paraId="5CF48794" w14:textId="77777777" w:rsidR="007C0D28" w:rsidRPr="00922016" w:rsidRDefault="007C0D28" w:rsidP="00515665">
            <w:r w:rsidRPr="00922016">
              <w:t>Oryctolagus cuniculus</w:t>
            </w:r>
          </w:p>
        </w:tc>
        <w:tc>
          <w:tcPr>
            <w:tcW w:w="0" w:type="auto"/>
          </w:tcPr>
          <w:p w14:paraId="2C022484" w14:textId="77777777" w:rsidR="007C0D28" w:rsidRPr="00922016" w:rsidRDefault="007C0D28" w:rsidP="00515665">
            <w:r w:rsidRPr="00922016">
              <w:t>Metazoa</w:t>
            </w:r>
          </w:p>
        </w:tc>
        <w:tc>
          <w:tcPr>
            <w:tcW w:w="0" w:type="auto"/>
          </w:tcPr>
          <w:p w14:paraId="693F9712" w14:textId="77777777" w:rsidR="007C0D28" w:rsidRPr="00922016" w:rsidRDefault="007C0D28" w:rsidP="00515665">
            <w:r w:rsidRPr="00922016">
              <w:t>unikonta</w:t>
            </w:r>
          </w:p>
        </w:tc>
      </w:tr>
      <w:tr w:rsidR="007C0D28" w:rsidRPr="00922016" w14:paraId="5D4169FD" w14:textId="77777777" w:rsidTr="002E4524">
        <w:tc>
          <w:tcPr>
            <w:tcW w:w="0" w:type="auto"/>
          </w:tcPr>
          <w:p w14:paraId="7EC09116" w14:textId="77777777" w:rsidR="007C0D28" w:rsidRPr="00922016" w:rsidRDefault="007C0D28" w:rsidP="00515665">
            <w:r w:rsidRPr="00922016">
              <w:rPr>
                <w:bCs/>
              </w:rPr>
              <w:t>232</w:t>
            </w:r>
          </w:p>
        </w:tc>
        <w:tc>
          <w:tcPr>
            <w:tcW w:w="0" w:type="auto"/>
          </w:tcPr>
          <w:p w14:paraId="38C3794A" w14:textId="77777777" w:rsidR="007C0D28" w:rsidRPr="00922016" w:rsidRDefault="007C0D28" w:rsidP="00515665">
            <w:r w:rsidRPr="00922016">
              <w:t>Oryzias latipes</w:t>
            </w:r>
          </w:p>
        </w:tc>
        <w:tc>
          <w:tcPr>
            <w:tcW w:w="0" w:type="auto"/>
          </w:tcPr>
          <w:p w14:paraId="3E10EE0A" w14:textId="77777777" w:rsidR="007C0D28" w:rsidRPr="00922016" w:rsidRDefault="007C0D28" w:rsidP="00515665">
            <w:r w:rsidRPr="00922016">
              <w:t>Metazoa</w:t>
            </w:r>
          </w:p>
        </w:tc>
        <w:tc>
          <w:tcPr>
            <w:tcW w:w="0" w:type="auto"/>
          </w:tcPr>
          <w:p w14:paraId="2A88CD86" w14:textId="77777777" w:rsidR="007C0D28" w:rsidRPr="00922016" w:rsidRDefault="007C0D28" w:rsidP="00515665">
            <w:r w:rsidRPr="00922016">
              <w:t>unikonta</w:t>
            </w:r>
          </w:p>
        </w:tc>
      </w:tr>
      <w:tr w:rsidR="007C0D28" w:rsidRPr="00922016" w14:paraId="0D17F956" w14:textId="77777777" w:rsidTr="002E4524">
        <w:tc>
          <w:tcPr>
            <w:tcW w:w="0" w:type="auto"/>
          </w:tcPr>
          <w:p w14:paraId="318C06B9" w14:textId="77777777" w:rsidR="007C0D28" w:rsidRPr="00922016" w:rsidRDefault="007C0D28" w:rsidP="00515665">
            <w:r w:rsidRPr="00922016">
              <w:rPr>
                <w:bCs/>
              </w:rPr>
              <w:t>233</w:t>
            </w:r>
          </w:p>
        </w:tc>
        <w:tc>
          <w:tcPr>
            <w:tcW w:w="0" w:type="auto"/>
          </w:tcPr>
          <w:p w14:paraId="3CC97FE4" w14:textId="77777777" w:rsidR="007C0D28" w:rsidRPr="00922016" w:rsidRDefault="007C0D28" w:rsidP="00515665">
            <w:r w:rsidRPr="00922016">
              <w:t>Otolemur garnettii</w:t>
            </w:r>
          </w:p>
        </w:tc>
        <w:tc>
          <w:tcPr>
            <w:tcW w:w="0" w:type="auto"/>
          </w:tcPr>
          <w:p w14:paraId="193C1876" w14:textId="77777777" w:rsidR="007C0D28" w:rsidRPr="00922016" w:rsidRDefault="007C0D28" w:rsidP="00515665">
            <w:r w:rsidRPr="00922016">
              <w:t>Metazoa</w:t>
            </w:r>
          </w:p>
        </w:tc>
        <w:tc>
          <w:tcPr>
            <w:tcW w:w="0" w:type="auto"/>
          </w:tcPr>
          <w:p w14:paraId="3183170C" w14:textId="77777777" w:rsidR="007C0D28" w:rsidRPr="00922016" w:rsidRDefault="007C0D28" w:rsidP="00515665">
            <w:r w:rsidRPr="00922016">
              <w:t>unikonta</w:t>
            </w:r>
          </w:p>
        </w:tc>
      </w:tr>
      <w:tr w:rsidR="007C0D28" w:rsidRPr="00922016" w14:paraId="2A672FE6" w14:textId="77777777" w:rsidTr="002E4524">
        <w:tc>
          <w:tcPr>
            <w:tcW w:w="0" w:type="auto"/>
          </w:tcPr>
          <w:p w14:paraId="6BC500C7" w14:textId="77777777" w:rsidR="007C0D28" w:rsidRPr="00922016" w:rsidRDefault="007C0D28" w:rsidP="00515665">
            <w:r w:rsidRPr="00922016">
              <w:rPr>
                <w:bCs/>
              </w:rPr>
              <w:t>234</w:t>
            </w:r>
          </w:p>
        </w:tc>
        <w:tc>
          <w:tcPr>
            <w:tcW w:w="0" w:type="auto"/>
          </w:tcPr>
          <w:p w14:paraId="5F51344E" w14:textId="77777777" w:rsidR="007C0D28" w:rsidRPr="00922016" w:rsidRDefault="007C0D28" w:rsidP="00515665">
            <w:r w:rsidRPr="00922016">
              <w:t>Pan troglodytes</w:t>
            </w:r>
          </w:p>
        </w:tc>
        <w:tc>
          <w:tcPr>
            <w:tcW w:w="0" w:type="auto"/>
          </w:tcPr>
          <w:p w14:paraId="495078AA" w14:textId="77777777" w:rsidR="007C0D28" w:rsidRPr="00922016" w:rsidRDefault="007C0D28" w:rsidP="00515665">
            <w:r w:rsidRPr="00922016">
              <w:t>Metazoa</w:t>
            </w:r>
          </w:p>
        </w:tc>
        <w:tc>
          <w:tcPr>
            <w:tcW w:w="0" w:type="auto"/>
          </w:tcPr>
          <w:p w14:paraId="2F31F3EA" w14:textId="77777777" w:rsidR="007C0D28" w:rsidRPr="00922016" w:rsidRDefault="007C0D28" w:rsidP="00515665">
            <w:r w:rsidRPr="00922016">
              <w:t>unikonta</w:t>
            </w:r>
          </w:p>
        </w:tc>
      </w:tr>
      <w:tr w:rsidR="007C0D28" w:rsidRPr="00922016" w14:paraId="7A08B26B" w14:textId="77777777" w:rsidTr="002E4524">
        <w:tc>
          <w:tcPr>
            <w:tcW w:w="0" w:type="auto"/>
          </w:tcPr>
          <w:p w14:paraId="53A566DE" w14:textId="77777777" w:rsidR="007C0D28" w:rsidRPr="00922016" w:rsidRDefault="007C0D28" w:rsidP="00515665">
            <w:r w:rsidRPr="00922016">
              <w:rPr>
                <w:bCs/>
              </w:rPr>
              <w:t>235</w:t>
            </w:r>
          </w:p>
        </w:tc>
        <w:tc>
          <w:tcPr>
            <w:tcW w:w="0" w:type="auto"/>
          </w:tcPr>
          <w:p w14:paraId="353D9791" w14:textId="77777777" w:rsidR="007C0D28" w:rsidRPr="00922016" w:rsidRDefault="007C0D28" w:rsidP="00515665">
            <w:r w:rsidRPr="00922016">
              <w:t>Pediculus humanus</w:t>
            </w:r>
          </w:p>
        </w:tc>
        <w:tc>
          <w:tcPr>
            <w:tcW w:w="0" w:type="auto"/>
          </w:tcPr>
          <w:p w14:paraId="16EC7044" w14:textId="77777777" w:rsidR="007C0D28" w:rsidRPr="00922016" w:rsidRDefault="007C0D28" w:rsidP="00515665">
            <w:r w:rsidRPr="00922016">
              <w:t>Metazoa</w:t>
            </w:r>
          </w:p>
        </w:tc>
        <w:tc>
          <w:tcPr>
            <w:tcW w:w="0" w:type="auto"/>
          </w:tcPr>
          <w:p w14:paraId="079BAB56" w14:textId="77777777" w:rsidR="007C0D28" w:rsidRPr="00922016" w:rsidRDefault="007C0D28" w:rsidP="00515665">
            <w:r w:rsidRPr="00922016">
              <w:t>unikonta</w:t>
            </w:r>
          </w:p>
        </w:tc>
      </w:tr>
      <w:tr w:rsidR="007C0D28" w:rsidRPr="00922016" w14:paraId="189AEF29" w14:textId="77777777" w:rsidTr="002E4524">
        <w:tc>
          <w:tcPr>
            <w:tcW w:w="0" w:type="auto"/>
          </w:tcPr>
          <w:p w14:paraId="3AB1AB35" w14:textId="77777777" w:rsidR="007C0D28" w:rsidRPr="00922016" w:rsidRDefault="007C0D28" w:rsidP="00515665">
            <w:r w:rsidRPr="00922016">
              <w:rPr>
                <w:bCs/>
              </w:rPr>
              <w:t>236</w:t>
            </w:r>
          </w:p>
        </w:tc>
        <w:tc>
          <w:tcPr>
            <w:tcW w:w="0" w:type="auto"/>
          </w:tcPr>
          <w:p w14:paraId="5BE07F03" w14:textId="77777777" w:rsidR="007C0D28" w:rsidRPr="00922016" w:rsidRDefault="007C0D28" w:rsidP="00515665">
            <w:r w:rsidRPr="00922016">
              <w:t>Petromyzon marinus</w:t>
            </w:r>
          </w:p>
        </w:tc>
        <w:tc>
          <w:tcPr>
            <w:tcW w:w="0" w:type="auto"/>
          </w:tcPr>
          <w:p w14:paraId="4E758176" w14:textId="77777777" w:rsidR="007C0D28" w:rsidRPr="00922016" w:rsidRDefault="007C0D28" w:rsidP="00515665">
            <w:r w:rsidRPr="00922016">
              <w:t>Metazoa</w:t>
            </w:r>
          </w:p>
        </w:tc>
        <w:tc>
          <w:tcPr>
            <w:tcW w:w="0" w:type="auto"/>
          </w:tcPr>
          <w:p w14:paraId="0CF470E0" w14:textId="77777777" w:rsidR="007C0D28" w:rsidRPr="00922016" w:rsidRDefault="007C0D28" w:rsidP="00515665">
            <w:r w:rsidRPr="00922016">
              <w:t>unikonta</w:t>
            </w:r>
          </w:p>
        </w:tc>
      </w:tr>
      <w:tr w:rsidR="007C0D28" w:rsidRPr="00922016" w14:paraId="5D01E5AA" w14:textId="77777777" w:rsidTr="002E4524">
        <w:tc>
          <w:tcPr>
            <w:tcW w:w="0" w:type="auto"/>
          </w:tcPr>
          <w:p w14:paraId="0AD5AAB3" w14:textId="77777777" w:rsidR="007C0D28" w:rsidRPr="00922016" w:rsidRDefault="007C0D28" w:rsidP="00515665">
            <w:r w:rsidRPr="00922016">
              <w:rPr>
                <w:bCs/>
              </w:rPr>
              <w:t>237</w:t>
            </w:r>
          </w:p>
        </w:tc>
        <w:tc>
          <w:tcPr>
            <w:tcW w:w="0" w:type="auto"/>
          </w:tcPr>
          <w:p w14:paraId="6D848472" w14:textId="77777777" w:rsidR="007C0D28" w:rsidRPr="00922016" w:rsidRDefault="007C0D28" w:rsidP="00515665">
            <w:r w:rsidRPr="00922016">
              <w:t>Pongo pygmaeus</w:t>
            </w:r>
          </w:p>
        </w:tc>
        <w:tc>
          <w:tcPr>
            <w:tcW w:w="0" w:type="auto"/>
          </w:tcPr>
          <w:p w14:paraId="0FD9FAA2" w14:textId="77777777" w:rsidR="007C0D28" w:rsidRPr="00922016" w:rsidRDefault="007C0D28" w:rsidP="00515665">
            <w:r w:rsidRPr="00922016">
              <w:t>Metazoa</w:t>
            </w:r>
          </w:p>
        </w:tc>
        <w:tc>
          <w:tcPr>
            <w:tcW w:w="0" w:type="auto"/>
          </w:tcPr>
          <w:p w14:paraId="3870DE03" w14:textId="77777777" w:rsidR="007C0D28" w:rsidRPr="00922016" w:rsidRDefault="007C0D28" w:rsidP="00515665">
            <w:r w:rsidRPr="00922016">
              <w:t>unikonta</w:t>
            </w:r>
          </w:p>
        </w:tc>
      </w:tr>
      <w:tr w:rsidR="007C0D28" w:rsidRPr="00922016" w14:paraId="08F8B00B" w14:textId="77777777" w:rsidTr="002E4524">
        <w:tc>
          <w:tcPr>
            <w:tcW w:w="0" w:type="auto"/>
          </w:tcPr>
          <w:p w14:paraId="2CD49D06" w14:textId="77777777" w:rsidR="007C0D28" w:rsidRPr="00922016" w:rsidRDefault="007C0D28" w:rsidP="00515665">
            <w:r w:rsidRPr="00922016">
              <w:rPr>
                <w:bCs/>
              </w:rPr>
              <w:t>238</w:t>
            </w:r>
          </w:p>
        </w:tc>
        <w:tc>
          <w:tcPr>
            <w:tcW w:w="0" w:type="auto"/>
          </w:tcPr>
          <w:p w14:paraId="4767765C" w14:textId="77777777" w:rsidR="007C0D28" w:rsidRPr="00922016" w:rsidRDefault="007C0D28" w:rsidP="00515665">
            <w:r w:rsidRPr="00922016">
              <w:t>Pristionchus pacificus</w:t>
            </w:r>
          </w:p>
        </w:tc>
        <w:tc>
          <w:tcPr>
            <w:tcW w:w="0" w:type="auto"/>
          </w:tcPr>
          <w:p w14:paraId="67347CC3" w14:textId="77777777" w:rsidR="007C0D28" w:rsidRPr="00922016" w:rsidRDefault="007C0D28" w:rsidP="00515665">
            <w:r w:rsidRPr="00922016">
              <w:t>Metazoa</w:t>
            </w:r>
          </w:p>
        </w:tc>
        <w:tc>
          <w:tcPr>
            <w:tcW w:w="0" w:type="auto"/>
          </w:tcPr>
          <w:p w14:paraId="63A340C5" w14:textId="77777777" w:rsidR="007C0D28" w:rsidRPr="00922016" w:rsidRDefault="007C0D28" w:rsidP="00515665">
            <w:r w:rsidRPr="00922016">
              <w:t>unikonta</w:t>
            </w:r>
          </w:p>
        </w:tc>
      </w:tr>
      <w:tr w:rsidR="007C0D28" w:rsidRPr="00922016" w14:paraId="7AA5BBB0" w14:textId="77777777" w:rsidTr="002E4524">
        <w:tc>
          <w:tcPr>
            <w:tcW w:w="0" w:type="auto"/>
          </w:tcPr>
          <w:p w14:paraId="47864DBE" w14:textId="77777777" w:rsidR="007C0D28" w:rsidRPr="00922016" w:rsidRDefault="007C0D28" w:rsidP="00515665">
            <w:r w:rsidRPr="00922016">
              <w:rPr>
                <w:bCs/>
              </w:rPr>
              <w:t>239</w:t>
            </w:r>
          </w:p>
        </w:tc>
        <w:tc>
          <w:tcPr>
            <w:tcW w:w="0" w:type="auto"/>
          </w:tcPr>
          <w:p w14:paraId="5E7725A5" w14:textId="77777777" w:rsidR="007C0D28" w:rsidRPr="00922016" w:rsidRDefault="007C0D28" w:rsidP="00515665">
            <w:r w:rsidRPr="00922016">
              <w:t>Procavia capensis</w:t>
            </w:r>
          </w:p>
        </w:tc>
        <w:tc>
          <w:tcPr>
            <w:tcW w:w="0" w:type="auto"/>
          </w:tcPr>
          <w:p w14:paraId="1BEC0E86" w14:textId="77777777" w:rsidR="007C0D28" w:rsidRPr="00922016" w:rsidRDefault="007C0D28" w:rsidP="00515665">
            <w:r w:rsidRPr="00922016">
              <w:t>Metazoa</w:t>
            </w:r>
          </w:p>
        </w:tc>
        <w:tc>
          <w:tcPr>
            <w:tcW w:w="0" w:type="auto"/>
          </w:tcPr>
          <w:p w14:paraId="49F5ED84" w14:textId="77777777" w:rsidR="007C0D28" w:rsidRPr="00922016" w:rsidRDefault="007C0D28" w:rsidP="00515665">
            <w:r w:rsidRPr="00922016">
              <w:t>unikonta</w:t>
            </w:r>
          </w:p>
        </w:tc>
      </w:tr>
      <w:tr w:rsidR="007C0D28" w:rsidRPr="00922016" w14:paraId="4C05BA71" w14:textId="77777777" w:rsidTr="002E4524">
        <w:tc>
          <w:tcPr>
            <w:tcW w:w="0" w:type="auto"/>
          </w:tcPr>
          <w:p w14:paraId="431E4DDE" w14:textId="77777777" w:rsidR="007C0D28" w:rsidRPr="00922016" w:rsidRDefault="007C0D28" w:rsidP="00515665">
            <w:r w:rsidRPr="00922016">
              <w:rPr>
                <w:bCs/>
              </w:rPr>
              <w:t>240</w:t>
            </w:r>
          </w:p>
        </w:tc>
        <w:tc>
          <w:tcPr>
            <w:tcW w:w="0" w:type="auto"/>
          </w:tcPr>
          <w:p w14:paraId="5642FBBD" w14:textId="77777777" w:rsidR="007C0D28" w:rsidRPr="00922016" w:rsidRDefault="007C0D28" w:rsidP="00515665">
            <w:r w:rsidRPr="00922016">
              <w:t>Pteropus vampyrus</w:t>
            </w:r>
          </w:p>
        </w:tc>
        <w:tc>
          <w:tcPr>
            <w:tcW w:w="0" w:type="auto"/>
          </w:tcPr>
          <w:p w14:paraId="62C067C9" w14:textId="77777777" w:rsidR="007C0D28" w:rsidRPr="00922016" w:rsidRDefault="007C0D28" w:rsidP="00515665">
            <w:r w:rsidRPr="00922016">
              <w:t>Metazoa</w:t>
            </w:r>
          </w:p>
        </w:tc>
        <w:tc>
          <w:tcPr>
            <w:tcW w:w="0" w:type="auto"/>
          </w:tcPr>
          <w:p w14:paraId="0A5A79F7" w14:textId="77777777" w:rsidR="007C0D28" w:rsidRPr="00922016" w:rsidRDefault="007C0D28" w:rsidP="00515665">
            <w:r w:rsidRPr="00922016">
              <w:t>unikonta</w:t>
            </w:r>
          </w:p>
        </w:tc>
      </w:tr>
      <w:tr w:rsidR="007C0D28" w:rsidRPr="00922016" w14:paraId="413B86C5" w14:textId="77777777" w:rsidTr="002E4524">
        <w:tc>
          <w:tcPr>
            <w:tcW w:w="0" w:type="auto"/>
          </w:tcPr>
          <w:p w14:paraId="12CE665B" w14:textId="77777777" w:rsidR="007C0D28" w:rsidRPr="00922016" w:rsidRDefault="007C0D28" w:rsidP="00515665">
            <w:r w:rsidRPr="00922016">
              <w:rPr>
                <w:bCs/>
              </w:rPr>
              <w:t>241</w:t>
            </w:r>
          </w:p>
        </w:tc>
        <w:tc>
          <w:tcPr>
            <w:tcW w:w="0" w:type="auto"/>
          </w:tcPr>
          <w:p w14:paraId="1F25872A" w14:textId="77777777" w:rsidR="007C0D28" w:rsidRPr="00922016" w:rsidRDefault="007C0D28" w:rsidP="00515665">
            <w:r w:rsidRPr="00922016">
              <w:t>Rattus norvegicus</w:t>
            </w:r>
          </w:p>
        </w:tc>
        <w:tc>
          <w:tcPr>
            <w:tcW w:w="0" w:type="auto"/>
          </w:tcPr>
          <w:p w14:paraId="7DBF1113" w14:textId="77777777" w:rsidR="007C0D28" w:rsidRPr="00922016" w:rsidRDefault="007C0D28" w:rsidP="00515665">
            <w:r w:rsidRPr="00922016">
              <w:t>Metazoa</w:t>
            </w:r>
          </w:p>
        </w:tc>
        <w:tc>
          <w:tcPr>
            <w:tcW w:w="0" w:type="auto"/>
          </w:tcPr>
          <w:p w14:paraId="25FEF64C" w14:textId="77777777" w:rsidR="007C0D28" w:rsidRPr="00922016" w:rsidRDefault="007C0D28" w:rsidP="00515665">
            <w:r w:rsidRPr="00922016">
              <w:t>unikonta</w:t>
            </w:r>
          </w:p>
        </w:tc>
      </w:tr>
      <w:tr w:rsidR="007C0D28" w:rsidRPr="00922016" w14:paraId="2D527BD9" w14:textId="77777777" w:rsidTr="002E4524">
        <w:tc>
          <w:tcPr>
            <w:tcW w:w="0" w:type="auto"/>
          </w:tcPr>
          <w:p w14:paraId="23AE0025" w14:textId="77777777" w:rsidR="007C0D28" w:rsidRPr="00922016" w:rsidRDefault="007C0D28" w:rsidP="00515665">
            <w:r w:rsidRPr="00922016">
              <w:rPr>
                <w:bCs/>
              </w:rPr>
              <w:t>242</w:t>
            </w:r>
          </w:p>
        </w:tc>
        <w:tc>
          <w:tcPr>
            <w:tcW w:w="0" w:type="auto"/>
          </w:tcPr>
          <w:p w14:paraId="234BA4E3" w14:textId="77777777" w:rsidR="007C0D28" w:rsidRPr="00922016" w:rsidRDefault="007C0D28" w:rsidP="00515665">
            <w:r w:rsidRPr="00922016">
              <w:t>Sarcophilus_harrisii</w:t>
            </w:r>
          </w:p>
        </w:tc>
        <w:tc>
          <w:tcPr>
            <w:tcW w:w="0" w:type="auto"/>
          </w:tcPr>
          <w:p w14:paraId="28014ABE" w14:textId="77777777" w:rsidR="007C0D28" w:rsidRPr="00922016" w:rsidRDefault="007C0D28" w:rsidP="00515665">
            <w:r w:rsidRPr="00922016">
              <w:t>Metazoa</w:t>
            </w:r>
          </w:p>
        </w:tc>
        <w:tc>
          <w:tcPr>
            <w:tcW w:w="0" w:type="auto"/>
          </w:tcPr>
          <w:p w14:paraId="549D304A" w14:textId="77777777" w:rsidR="007C0D28" w:rsidRPr="00922016" w:rsidRDefault="007C0D28" w:rsidP="00515665">
            <w:r w:rsidRPr="00922016">
              <w:t>unikonta</w:t>
            </w:r>
          </w:p>
        </w:tc>
      </w:tr>
      <w:tr w:rsidR="007C0D28" w:rsidRPr="00922016" w14:paraId="1B765629" w14:textId="77777777" w:rsidTr="002E4524">
        <w:tc>
          <w:tcPr>
            <w:tcW w:w="0" w:type="auto"/>
          </w:tcPr>
          <w:p w14:paraId="5065FC10" w14:textId="77777777" w:rsidR="007C0D28" w:rsidRPr="00922016" w:rsidRDefault="007C0D28" w:rsidP="00515665">
            <w:r w:rsidRPr="00922016">
              <w:rPr>
                <w:bCs/>
              </w:rPr>
              <w:t>243</w:t>
            </w:r>
          </w:p>
        </w:tc>
        <w:tc>
          <w:tcPr>
            <w:tcW w:w="0" w:type="auto"/>
          </w:tcPr>
          <w:p w14:paraId="22BE109E" w14:textId="77777777" w:rsidR="007C0D28" w:rsidRPr="00922016" w:rsidRDefault="007C0D28" w:rsidP="00515665">
            <w:r w:rsidRPr="00922016">
              <w:t>Schistosoma mansoni</w:t>
            </w:r>
          </w:p>
        </w:tc>
        <w:tc>
          <w:tcPr>
            <w:tcW w:w="0" w:type="auto"/>
          </w:tcPr>
          <w:p w14:paraId="70904075" w14:textId="77777777" w:rsidR="007C0D28" w:rsidRPr="00922016" w:rsidRDefault="007C0D28" w:rsidP="00515665">
            <w:r w:rsidRPr="00922016">
              <w:t>Metazoa</w:t>
            </w:r>
          </w:p>
        </w:tc>
        <w:tc>
          <w:tcPr>
            <w:tcW w:w="0" w:type="auto"/>
          </w:tcPr>
          <w:p w14:paraId="6905B825" w14:textId="77777777" w:rsidR="007C0D28" w:rsidRPr="00922016" w:rsidRDefault="007C0D28" w:rsidP="00515665">
            <w:r w:rsidRPr="00922016">
              <w:t>unikonta</w:t>
            </w:r>
          </w:p>
        </w:tc>
      </w:tr>
      <w:tr w:rsidR="007C0D28" w:rsidRPr="00922016" w14:paraId="417AB78F" w14:textId="77777777" w:rsidTr="002E4524">
        <w:tc>
          <w:tcPr>
            <w:tcW w:w="0" w:type="auto"/>
          </w:tcPr>
          <w:p w14:paraId="25D419E5" w14:textId="77777777" w:rsidR="007C0D28" w:rsidRPr="00922016" w:rsidRDefault="007C0D28" w:rsidP="00515665">
            <w:r w:rsidRPr="00922016">
              <w:rPr>
                <w:bCs/>
              </w:rPr>
              <w:t>244</w:t>
            </w:r>
          </w:p>
        </w:tc>
        <w:tc>
          <w:tcPr>
            <w:tcW w:w="0" w:type="auto"/>
          </w:tcPr>
          <w:p w14:paraId="68ACB153" w14:textId="77777777" w:rsidR="007C0D28" w:rsidRPr="00922016" w:rsidRDefault="007C0D28" w:rsidP="00515665">
            <w:r w:rsidRPr="00922016">
              <w:t>Sorex araneus</w:t>
            </w:r>
          </w:p>
        </w:tc>
        <w:tc>
          <w:tcPr>
            <w:tcW w:w="0" w:type="auto"/>
          </w:tcPr>
          <w:p w14:paraId="441B9CFC" w14:textId="77777777" w:rsidR="007C0D28" w:rsidRPr="00922016" w:rsidRDefault="007C0D28" w:rsidP="00515665">
            <w:r w:rsidRPr="00922016">
              <w:t>Metazoa</w:t>
            </w:r>
          </w:p>
        </w:tc>
        <w:tc>
          <w:tcPr>
            <w:tcW w:w="0" w:type="auto"/>
          </w:tcPr>
          <w:p w14:paraId="72625599" w14:textId="77777777" w:rsidR="007C0D28" w:rsidRPr="00922016" w:rsidRDefault="007C0D28" w:rsidP="00515665">
            <w:r w:rsidRPr="00922016">
              <w:t>unikonta</w:t>
            </w:r>
          </w:p>
        </w:tc>
      </w:tr>
      <w:tr w:rsidR="007C0D28" w:rsidRPr="00922016" w14:paraId="30871CE7" w14:textId="77777777" w:rsidTr="002E4524">
        <w:tc>
          <w:tcPr>
            <w:tcW w:w="0" w:type="auto"/>
          </w:tcPr>
          <w:p w14:paraId="1BE0AEDC" w14:textId="77777777" w:rsidR="007C0D28" w:rsidRPr="00922016" w:rsidRDefault="007C0D28" w:rsidP="00515665">
            <w:r w:rsidRPr="00922016">
              <w:rPr>
                <w:bCs/>
              </w:rPr>
              <w:t>245</w:t>
            </w:r>
          </w:p>
        </w:tc>
        <w:tc>
          <w:tcPr>
            <w:tcW w:w="0" w:type="auto"/>
          </w:tcPr>
          <w:p w14:paraId="5AA8988F" w14:textId="77777777" w:rsidR="007C0D28" w:rsidRPr="00922016" w:rsidRDefault="007C0D28" w:rsidP="00515665">
            <w:r w:rsidRPr="00922016">
              <w:t>Spermophilus tridecemlineatus</w:t>
            </w:r>
          </w:p>
        </w:tc>
        <w:tc>
          <w:tcPr>
            <w:tcW w:w="0" w:type="auto"/>
          </w:tcPr>
          <w:p w14:paraId="10F1839D" w14:textId="77777777" w:rsidR="007C0D28" w:rsidRPr="00922016" w:rsidRDefault="007C0D28" w:rsidP="00515665">
            <w:r w:rsidRPr="00922016">
              <w:t>Metazoa</w:t>
            </w:r>
          </w:p>
        </w:tc>
        <w:tc>
          <w:tcPr>
            <w:tcW w:w="0" w:type="auto"/>
          </w:tcPr>
          <w:p w14:paraId="1C52D376" w14:textId="77777777" w:rsidR="007C0D28" w:rsidRPr="00922016" w:rsidRDefault="007C0D28" w:rsidP="00515665">
            <w:r w:rsidRPr="00922016">
              <w:t>unikonta</w:t>
            </w:r>
          </w:p>
        </w:tc>
      </w:tr>
      <w:tr w:rsidR="007C0D28" w:rsidRPr="00922016" w14:paraId="177A5A3B" w14:textId="77777777" w:rsidTr="002E4524">
        <w:tc>
          <w:tcPr>
            <w:tcW w:w="0" w:type="auto"/>
          </w:tcPr>
          <w:p w14:paraId="4A6C84E3" w14:textId="77777777" w:rsidR="007C0D28" w:rsidRPr="00922016" w:rsidRDefault="007C0D28" w:rsidP="00515665">
            <w:r w:rsidRPr="00922016">
              <w:rPr>
                <w:bCs/>
              </w:rPr>
              <w:t>246</w:t>
            </w:r>
          </w:p>
        </w:tc>
        <w:tc>
          <w:tcPr>
            <w:tcW w:w="0" w:type="auto"/>
          </w:tcPr>
          <w:p w14:paraId="7872EF3D" w14:textId="77777777" w:rsidR="007C0D28" w:rsidRPr="00922016" w:rsidRDefault="007C0D28" w:rsidP="00515665">
            <w:r w:rsidRPr="00922016">
              <w:t>Strongylocentrotus purpuratus</w:t>
            </w:r>
          </w:p>
        </w:tc>
        <w:tc>
          <w:tcPr>
            <w:tcW w:w="0" w:type="auto"/>
          </w:tcPr>
          <w:p w14:paraId="6C50EAD9" w14:textId="77777777" w:rsidR="007C0D28" w:rsidRPr="00922016" w:rsidRDefault="007C0D28" w:rsidP="00515665">
            <w:r w:rsidRPr="00922016">
              <w:t>Metazoa</w:t>
            </w:r>
          </w:p>
        </w:tc>
        <w:tc>
          <w:tcPr>
            <w:tcW w:w="0" w:type="auto"/>
          </w:tcPr>
          <w:p w14:paraId="774E720D" w14:textId="77777777" w:rsidR="007C0D28" w:rsidRPr="00922016" w:rsidRDefault="007C0D28" w:rsidP="00515665">
            <w:r w:rsidRPr="00922016">
              <w:t>unikonta</w:t>
            </w:r>
          </w:p>
        </w:tc>
      </w:tr>
      <w:tr w:rsidR="007C0D28" w:rsidRPr="00922016" w14:paraId="7EE2E8BC" w14:textId="77777777" w:rsidTr="002E4524">
        <w:tc>
          <w:tcPr>
            <w:tcW w:w="0" w:type="auto"/>
          </w:tcPr>
          <w:p w14:paraId="4BE44680" w14:textId="77777777" w:rsidR="007C0D28" w:rsidRPr="00922016" w:rsidRDefault="007C0D28" w:rsidP="00515665">
            <w:r w:rsidRPr="00922016">
              <w:rPr>
                <w:bCs/>
              </w:rPr>
              <w:t>247</w:t>
            </w:r>
          </w:p>
        </w:tc>
        <w:tc>
          <w:tcPr>
            <w:tcW w:w="0" w:type="auto"/>
          </w:tcPr>
          <w:p w14:paraId="0F0C56D3" w14:textId="77777777" w:rsidR="007C0D28" w:rsidRPr="00922016" w:rsidRDefault="007C0D28" w:rsidP="00515665">
            <w:r w:rsidRPr="00922016">
              <w:t>Sus scrofa</w:t>
            </w:r>
          </w:p>
        </w:tc>
        <w:tc>
          <w:tcPr>
            <w:tcW w:w="0" w:type="auto"/>
          </w:tcPr>
          <w:p w14:paraId="676B8E1A" w14:textId="77777777" w:rsidR="007C0D28" w:rsidRPr="00922016" w:rsidRDefault="007C0D28" w:rsidP="00515665">
            <w:r w:rsidRPr="00922016">
              <w:t>Metazoa</w:t>
            </w:r>
          </w:p>
        </w:tc>
        <w:tc>
          <w:tcPr>
            <w:tcW w:w="0" w:type="auto"/>
          </w:tcPr>
          <w:p w14:paraId="24377727" w14:textId="77777777" w:rsidR="007C0D28" w:rsidRPr="00922016" w:rsidRDefault="007C0D28" w:rsidP="00515665">
            <w:r w:rsidRPr="00922016">
              <w:t>unikonta</w:t>
            </w:r>
          </w:p>
        </w:tc>
      </w:tr>
      <w:tr w:rsidR="007C0D28" w:rsidRPr="00922016" w14:paraId="4999DC01" w14:textId="77777777" w:rsidTr="002E4524">
        <w:tc>
          <w:tcPr>
            <w:tcW w:w="0" w:type="auto"/>
          </w:tcPr>
          <w:p w14:paraId="62075EC5" w14:textId="77777777" w:rsidR="007C0D28" w:rsidRPr="00922016" w:rsidRDefault="007C0D28" w:rsidP="00515665">
            <w:r w:rsidRPr="00922016">
              <w:rPr>
                <w:bCs/>
              </w:rPr>
              <w:t>248</w:t>
            </w:r>
          </w:p>
        </w:tc>
        <w:tc>
          <w:tcPr>
            <w:tcW w:w="0" w:type="auto"/>
          </w:tcPr>
          <w:p w14:paraId="4E7070F4" w14:textId="77777777" w:rsidR="007C0D28" w:rsidRPr="00922016" w:rsidRDefault="007C0D28" w:rsidP="00515665">
            <w:r w:rsidRPr="00922016">
              <w:t>Taeniopygia guttata</w:t>
            </w:r>
          </w:p>
        </w:tc>
        <w:tc>
          <w:tcPr>
            <w:tcW w:w="0" w:type="auto"/>
          </w:tcPr>
          <w:p w14:paraId="4AAA1130" w14:textId="77777777" w:rsidR="007C0D28" w:rsidRPr="00922016" w:rsidRDefault="007C0D28" w:rsidP="00515665">
            <w:r w:rsidRPr="00922016">
              <w:t>Metazoa</w:t>
            </w:r>
          </w:p>
        </w:tc>
        <w:tc>
          <w:tcPr>
            <w:tcW w:w="0" w:type="auto"/>
          </w:tcPr>
          <w:p w14:paraId="79624263" w14:textId="77777777" w:rsidR="007C0D28" w:rsidRPr="00922016" w:rsidRDefault="007C0D28" w:rsidP="00515665">
            <w:r w:rsidRPr="00922016">
              <w:t>unikonta</w:t>
            </w:r>
          </w:p>
        </w:tc>
      </w:tr>
      <w:tr w:rsidR="007C0D28" w:rsidRPr="00922016" w14:paraId="7E8CE77E" w14:textId="77777777" w:rsidTr="002E4524">
        <w:tc>
          <w:tcPr>
            <w:tcW w:w="0" w:type="auto"/>
          </w:tcPr>
          <w:p w14:paraId="2E99FEF0" w14:textId="77777777" w:rsidR="007C0D28" w:rsidRPr="00922016" w:rsidRDefault="007C0D28" w:rsidP="00515665">
            <w:r w:rsidRPr="00922016">
              <w:rPr>
                <w:bCs/>
              </w:rPr>
              <w:t>249</w:t>
            </w:r>
          </w:p>
        </w:tc>
        <w:tc>
          <w:tcPr>
            <w:tcW w:w="0" w:type="auto"/>
          </w:tcPr>
          <w:p w14:paraId="7FA0CE5D" w14:textId="77777777" w:rsidR="007C0D28" w:rsidRPr="00922016" w:rsidRDefault="007C0D28" w:rsidP="00515665">
            <w:r w:rsidRPr="00922016">
              <w:t>Tarsius syrichta</w:t>
            </w:r>
          </w:p>
        </w:tc>
        <w:tc>
          <w:tcPr>
            <w:tcW w:w="0" w:type="auto"/>
          </w:tcPr>
          <w:p w14:paraId="5719CB4E" w14:textId="77777777" w:rsidR="007C0D28" w:rsidRPr="00922016" w:rsidRDefault="007C0D28" w:rsidP="00515665">
            <w:r w:rsidRPr="00922016">
              <w:t>Metazoa</w:t>
            </w:r>
          </w:p>
        </w:tc>
        <w:tc>
          <w:tcPr>
            <w:tcW w:w="0" w:type="auto"/>
          </w:tcPr>
          <w:p w14:paraId="1399638E" w14:textId="77777777" w:rsidR="007C0D28" w:rsidRPr="00922016" w:rsidRDefault="007C0D28" w:rsidP="00515665">
            <w:r w:rsidRPr="00922016">
              <w:t>unikonta</w:t>
            </w:r>
          </w:p>
        </w:tc>
      </w:tr>
      <w:tr w:rsidR="007C0D28" w:rsidRPr="00922016" w14:paraId="3C59677E" w14:textId="77777777" w:rsidTr="002E4524">
        <w:tc>
          <w:tcPr>
            <w:tcW w:w="0" w:type="auto"/>
          </w:tcPr>
          <w:p w14:paraId="7E99D3B7" w14:textId="77777777" w:rsidR="007C0D28" w:rsidRPr="00922016" w:rsidRDefault="007C0D28" w:rsidP="00515665">
            <w:r w:rsidRPr="00922016">
              <w:rPr>
                <w:bCs/>
              </w:rPr>
              <w:t>250</w:t>
            </w:r>
          </w:p>
        </w:tc>
        <w:tc>
          <w:tcPr>
            <w:tcW w:w="0" w:type="auto"/>
          </w:tcPr>
          <w:p w14:paraId="5E352944" w14:textId="77777777" w:rsidR="007C0D28" w:rsidRPr="00922016" w:rsidRDefault="007C0D28" w:rsidP="00515665">
            <w:r w:rsidRPr="00922016">
              <w:t>Tetraodon nigroviridis</w:t>
            </w:r>
          </w:p>
        </w:tc>
        <w:tc>
          <w:tcPr>
            <w:tcW w:w="0" w:type="auto"/>
          </w:tcPr>
          <w:p w14:paraId="387D0892" w14:textId="77777777" w:rsidR="007C0D28" w:rsidRPr="00922016" w:rsidRDefault="007C0D28" w:rsidP="00515665">
            <w:r w:rsidRPr="00922016">
              <w:t>Metazoa</w:t>
            </w:r>
          </w:p>
        </w:tc>
        <w:tc>
          <w:tcPr>
            <w:tcW w:w="0" w:type="auto"/>
          </w:tcPr>
          <w:p w14:paraId="2FBE8DF9" w14:textId="77777777" w:rsidR="007C0D28" w:rsidRPr="00922016" w:rsidRDefault="007C0D28" w:rsidP="00515665">
            <w:r w:rsidRPr="00922016">
              <w:t>unikonta</w:t>
            </w:r>
          </w:p>
        </w:tc>
      </w:tr>
      <w:tr w:rsidR="007C0D28" w:rsidRPr="00922016" w14:paraId="44446343" w14:textId="77777777" w:rsidTr="002E4524">
        <w:tc>
          <w:tcPr>
            <w:tcW w:w="0" w:type="auto"/>
          </w:tcPr>
          <w:p w14:paraId="4CE4250A" w14:textId="77777777" w:rsidR="007C0D28" w:rsidRPr="00922016" w:rsidRDefault="007C0D28" w:rsidP="00515665">
            <w:r w:rsidRPr="00922016">
              <w:rPr>
                <w:bCs/>
              </w:rPr>
              <w:t>251</w:t>
            </w:r>
          </w:p>
        </w:tc>
        <w:tc>
          <w:tcPr>
            <w:tcW w:w="0" w:type="auto"/>
          </w:tcPr>
          <w:p w14:paraId="79D51770" w14:textId="77777777" w:rsidR="007C0D28" w:rsidRPr="00922016" w:rsidRDefault="007C0D28" w:rsidP="00515665">
            <w:r w:rsidRPr="00922016">
              <w:t>Trichoplax adhaerens</w:t>
            </w:r>
          </w:p>
        </w:tc>
        <w:tc>
          <w:tcPr>
            <w:tcW w:w="0" w:type="auto"/>
          </w:tcPr>
          <w:p w14:paraId="7EF11068" w14:textId="77777777" w:rsidR="007C0D28" w:rsidRPr="00922016" w:rsidRDefault="007C0D28" w:rsidP="00515665">
            <w:r w:rsidRPr="00922016">
              <w:t>Metazoa</w:t>
            </w:r>
          </w:p>
        </w:tc>
        <w:tc>
          <w:tcPr>
            <w:tcW w:w="0" w:type="auto"/>
          </w:tcPr>
          <w:p w14:paraId="010F5534" w14:textId="77777777" w:rsidR="007C0D28" w:rsidRPr="00922016" w:rsidRDefault="007C0D28" w:rsidP="00515665">
            <w:r w:rsidRPr="00922016">
              <w:t>unikonta</w:t>
            </w:r>
          </w:p>
        </w:tc>
      </w:tr>
      <w:tr w:rsidR="007C0D28" w:rsidRPr="00922016" w14:paraId="4E2A77EA" w14:textId="77777777" w:rsidTr="002E4524">
        <w:tc>
          <w:tcPr>
            <w:tcW w:w="0" w:type="auto"/>
          </w:tcPr>
          <w:p w14:paraId="0EA0E41A" w14:textId="77777777" w:rsidR="007C0D28" w:rsidRPr="00922016" w:rsidRDefault="007C0D28" w:rsidP="00515665">
            <w:r w:rsidRPr="00922016">
              <w:rPr>
                <w:bCs/>
              </w:rPr>
              <w:t>252</w:t>
            </w:r>
          </w:p>
        </w:tc>
        <w:tc>
          <w:tcPr>
            <w:tcW w:w="0" w:type="auto"/>
          </w:tcPr>
          <w:p w14:paraId="45B69F31" w14:textId="77777777" w:rsidR="007C0D28" w:rsidRPr="00922016" w:rsidRDefault="007C0D28" w:rsidP="00515665">
            <w:r w:rsidRPr="00922016">
              <w:t>Tribolium castaneum</w:t>
            </w:r>
          </w:p>
        </w:tc>
        <w:tc>
          <w:tcPr>
            <w:tcW w:w="0" w:type="auto"/>
          </w:tcPr>
          <w:p w14:paraId="0A0604E7" w14:textId="77777777" w:rsidR="007C0D28" w:rsidRPr="00922016" w:rsidRDefault="007C0D28" w:rsidP="00515665">
            <w:r w:rsidRPr="00922016">
              <w:t>Metazoa</w:t>
            </w:r>
          </w:p>
        </w:tc>
        <w:tc>
          <w:tcPr>
            <w:tcW w:w="0" w:type="auto"/>
          </w:tcPr>
          <w:p w14:paraId="23F6CD30" w14:textId="77777777" w:rsidR="007C0D28" w:rsidRPr="00922016" w:rsidRDefault="007C0D28" w:rsidP="00515665">
            <w:r w:rsidRPr="00922016">
              <w:t>unikonta</w:t>
            </w:r>
          </w:p>
        </w:tc>
      </w:tr>
      <w:tr w:rsidR="007C0D28" w:rsidRPr="00922016" w14:paraId="51F6C9B1" w14:textId="77777777" w:rsidTr="002E4524">
        <w:tc>
          <w:tcPr>
            <w:tcW w:w="0" w:type="auto"/>
          </w:tcPr>
          <w:p w14:paraId="4E471ECE" w14:textId="77777777" w:rsidR="007C0D28" w:rsidRPr="00922016" w:rsidRDefault="007C0D28" w:rsidP="00515665">
            <w:r w:rsidRPr="00922016">
              <w:rPr>
                <w:bCs/>
              </w:rPr>
              <w:t>253</w:t>
            </w:r>
          </w:p>
        </w:tc>
        <w:tc>
          <w:tcPr>
            <w:tcW w:w="0" w:type="auto"/>
          </w:tcPr>
          <w:p w14:paraId="4EAE9788" w14:textId="77777777" w:rsidR="007C0D28" w:rsidRPr="00922016" w:rsidRDefault="007C0D28" w:rsidP="00515665">
            <w:r w:rsidRPr="00922016">
              <w:t>Tupaia belangeri</w:t>
            </w:r>
          </w:p>
        </w:tc>
        <w:tc>
          <w:tcPr>
            <w:tcW w:w="0" w:type="auto"/>
          </w:tcPr>
          <w:p w14:paraId="1AF80DC8" w14:textId="77777777" w:rsidR="007C0D28" w:rsidRPr="00922016" w:rsidRDefault="007C0D28" w:rsidP="00515665">
            <w:r w:rsidRPr="00922016">
              <w:t>Metazoa</w:t>
            </w:r>
          </w:p>
        </w:tc>
        <w:tc>
          <w:tcPr>
            <w:tcW w:w="0" w:type="auto"/>
          </w:tcPr>
          <w:p w14:paraId="39356F2C" w14:textId="77777777" w:rsidR="007C0D28" w:rsidRPr="00922016" w:rsidRDefault="007C0D28" w:rsidP="00515665">
            <w:r w:rsidRPr="00922016">
              <w:t>unikonta</w:t>
            </w:r>
          </w:p>
        </w:tc>
      </w:tr>
      <w:tr w:rsidR="007C0D28" w:rsidRPr="00922016" w14:paraId="52BB7AE4" w14:textId="77777777" w:rsidTr="002E4524">
        <w:tc>
          <w:tcPr>
            <w:tcW w:w="0" w:type="auto"/>
          </w:tcPr>
          <w:p w14:paraId="03A47BEC" w14:textId="77777777" w:rsidR="007C0D28" w:rsidRPr="00922016" w:rsidRDefault="007C0D28" w:rsidP="00515665">
            <w:r w:rsidRPr="00922016">
              <w:rPr>
                <w:bCs/>
              </w:rPr>
              <w:t>254</w:t>
            </w:r>
          </w:p>
        </w:tc>
        <w:tc>
          <w:tcPr>
            <w:tcW w:w="0" w:type="auto"/>
          </w:tcPr>
          <w:p w14:paraId="2E0D48E7" w14:textId="77777777" w:rsidR="007C0D28" w:rsidRPr="00922016" w:rsidRDefault="007C0D28" w:rsidP="00515665">
            <w:r w:rsidRPr="00922016">
              <w:t>Tursiops truncatus</w:t>
            </w:r>
          </w:p>
        </w:tc>
        <w:tc>
          <w:tcPr>
            <w:tcW w:w="0" w:type="auto"/>
          </w:tcPr>
          <w:p w14:paraId="4EB292F2" w14:textId="77777777" w:rsidR="007C0D28" w:rsidRPr="00922016" w:rsidRDefault="007C0D28" w:rsidP="00515665">
            <w:r w:rsidRPr="00922016">
              <w:t>Metazoa</w:t>
            </w:r>
          </w:p>
        </w:tc>
        <w:tc>
          <w:tcPr>
            <w:tcW w:w="0" w:type="auto"/>
          </w:tcPr>
          <w:p w14:paraId="33BC1D44" w14:textId="77777777" w:rsidR="007C0D28" w:rsidRPr="00922016" w:rsidRDefault="007C0D28" w:rsidP="00515665">
            <w:r w:rsidRPr="00922016">
              <w:t>unikonta</w:t>
            </w:r>
          </w:p>
        </w:tc>
      </w:tr>
      <w:tr w:rsidR="007C0D28" w:rsidRPr="00922016" w14:paraId="65916E00" w14:textId="77777777" w:rsidTr="002E4524">
        <w:tc>
          <w:tcPr>
            <w:tcW w:w="0" w:type="auto"/>
          </w:tcPr>
          <w:p w14:paraId="7D6657B6" w14:textId="77777777" w:rsidR="007C0D28" w:rsidRPr="00922016" w:rsidRDefault="007C0D28" w:rsidP="00515665">
            <w:r w:rsidRPr="00922016">
              <w:rPr>
                <w:bCs/>
              </w:rPr>
              <w:t>255</w:t>
            </w:r>
          </w:p>
        </w:tc>
        <w:tc>
          <w:tcPr>
            <w:tcW w:w="0" w:type="auto"/>
          </w:tcPr>
          <w:p w14:paraId="6199A29A" w14:textId="77777777" w:rsidR="007C0D28" w:rsidRPr="00922016" w:rsidRDefault="007C0D28" w:rsidP="00515665">
            <w:r w:rsidRPr="00922016">
              <w:t>Wuchereria bancrofti</w:t>
            </w:r>
          </w:p>
        </w:tc>
        <w:tc>
          <w:tcPr>
            <w:tcW w:w="0" w:type="auto"/>
          </w:tcPr>
          <w:p w14:paraId="5DFFE7C7" w14:textId="77777777" w:rsidR="007C0D28" w:rsidRPr="00922016" w:rsidRDefault="007C0D28" w:rsidP="00515665">
            <w:r w:rsidRPr="00922016">
              <w:t>Metazoa</w:t>
            </w:r>
          </w:p>
        </w:tc>
        <w:tc>
          <w:tcPr>
            <w:tcW w:w="0" w:type="auto"/>
          </w:tcPr>
          <w:p w14:paraId="3D6BA478" w14:textId="77777777" w:rsidR="007C0D28" w:rsidRPr="00922016" w:rsidRDefault="007C0D28" w:rsidP="00515665">
            <w:r w:rsidRPr="00922016">
              <w:t>unikonta</w:t>
            </w:r>
          </w:p>
        </w:tc>
      </w:tr>
      <w:tr w:rsidR="007C0D28" w:rsidRPr="00922016" w14:paraId="4B4D4D95" w14:textId="77777777" w:rsidTr="002E4524">
        <w:tc>
          <w:tcPr>
            <w:tcW w:w="0" w:type="auto"/>
          </w:tcPr>
          <w:p w14:paraId="1735F11C" w14:textId="77777777" w:rsidR="007C0D28" w:rsidRPr="00922016" w:rsidRDefault="007C0D28" w:rsidP="00515665">
            <w:r w:rsidRPr="00922016">
              <w:rPr>
                <w:bCs/>
              </w:rPr>
              <w:t>256</w:t>
            </w:r>
          </w:p>
        </w:tc>
        <w:tc>
          <w:tcPr>
            <w:tcW w:w="0" w:type="auto"/>
          </w:tcPr>
          <w:p w14:paraId="500F1F23" w14:textId="77777777" w:rsidR="007C0D28" w:rsidRPr="00922016" w:rsidRDefault="007C0D28" w:rsidP="00515665">
            <w:r w:rsidRPr="00922016">
              <w:t>Xenopus tropicalis</w:t>
            </w:r>
          </w:p>
        </w:tc>
        <w:tc>
          <w:tcPr>
            <w:tcW w:w="0" w:type="auto"/>
          </w:tcPr>
          <w:p w14:paraId="6F2A5CD3" w14:textId="77777777" w:rsidR="007C0D28" w:rsidRPr="00922016" w:rsidRDefault="007C0D28" w:rsidP="00515665">
            <w:r w:rsidRPr="00922016">
              <w:t>Metazoa</w:t>
            </w:r>
          </w:p>
        </w:tc>
        <w:tc>
          <w:tcPr>
            <w:tcW w:w="0" w:type="auto"/>
          </w:tcPr>
          <w:p w14:paraId="4738060F" w14:textId="77777777" w:rsidR="007C0D28" w:rsidRPr="00922016" w:rsidRDefault="007C0D28" w:rsidP="00515665">
            <w:r w:rsidRPr="00922016">
              <w:t>unikonta</w:t>
            </w:r>
          </w:p>
        </w:tc>
      </w:tr>
      <w:tr w:rsidR="007C0D28" w:rsidRPr="00922016" w14:paraId="37D87BA6" w14:textId="77777777" w:rsidTr="002E4524">
        <w:tc>
          <w:tcPr>
            <w:tcW w:w="0" w:type="auto"/>
          </w:tcPr>
          <w:p w14:paraId="6FA628B0" w14:textId="77777777" w:rsidR="007C0D28" w:rsidRPr="00922016" w:rsidRDefault="007C0D28" w:rsidP="00515665">
            <w:r w:rsidRPr="00922016">
              <w:rPr>
                <w:bCs/>
              </w:rPr>
              <w:t>257</w:t>
            </w:r>
          </w:p>
        </w:tc>
        <w:tc>
          <w:tcPr>
            <w:tcW w:w="0" w:type="auto"/>
          </w:tcPr>
          <w:p w14:paraId="7D69C126" w14:textId="77777777" w:rsidR="007C0D28" w:rsidRPr="00922016" w:rsidRDefault="007C0D28" w:rsidP="00515665">
            <w:r w:rsidRPr="00922016">
              <w:t>Callorhinchus milii</w:t>
            </w:r>
          </w:p>
        </w:tc>
        <w:tc>
          <w:tcPr>
            <w:tcW w:w="0" w:type="auto"/>
          </w:tcPr>
          <w:p w14:paraId="5D23D2FA" w14:textId="77777777" w:rsidR="007C0D28" w:rsidRPr="00922016" w:rsidRDefault="007C0D28" w:rsidP="00515665">
            <w:r w:rsidRPr="00922016">
              <w:t>Metazoa</w:t>
            </w:r>
          </w:p>
        </w:tc>
        <w:tc>
          <w:tcPr>
            <w:tcW w:w="0" w:type="auto"/>
          </w:tcPr>
          <w:p w14:paraId="4261AA8B" w14:textId="77777777" w:rsidR="007C0D28" w:rsidRPr="00922016" w:rsidRDefault="007C0D28" w:rsidP="00515665">
            <w:r w:rsidRPr="00922016">
              <w:t>unikonta</w:t>
            </w:r>
          </w:p>
        </w:tc>
      </w:tr>
      <w:tr w:rsidR="007C0D28" w:rsidRPr="00922016" w14:paraId="7927380A" w14:textId="77777777" w:rsidTr="002E4524">
        <w:tc>
          <w:tcPr>
            <w:tcW w:w="0" w:type="auto"/>
          </w:tcPr>
          <w:p w14:paraId="070C7164" w14:textId="77777777" w:rsidR="007C0D28" w:rsidRPr="00922016" w:rsidRDefault="007C0D28" w:rsidP="00515665">
            <w:r w:rsidRPr="00922016">
              <w:rPr>
                <w:bCs/>
              </w:rPr>
              <w:t>258</w:t>
            </w:r>
          </w:p>
        </w:tc>
        <w:tc>
          <w:tcPr>
            <w:tcW w:w="0" w:type="auto"/>
          </w:tcPr>
          <w:p w14:paraId="160FEBE7" w14:textId="77777777" w:rsidR="007C0D28" w:rsidRPr="00922016" w:rsidRDefault="007C0D28" w:rsidP="00515665">
            <w:r w:rsidRPr="00922016">
              <w:t>Monosiga brevicollis</w:t>
            </w:r>
          </w:p>
        </w:tc>
        <w:tc>
          <w:tcPr>
            <w:tcW w:w="0" w:type="auto"/>
          </w:tcPr>
          <w:p w14:paraId="7BD9A7A0" w14:textId="77777777" w:rsidR="007C0D28" w:rsidRPr="00922016" w:rsidRDefault="007C0D28" w:rsidP="00515665">
            <w:r w:rsidRPr="00922016">
              <w:t>Monosiga_brevicollis</w:t>
            </w:r>
          </w:p>
        </w:tc>
        <w:tc>
          <w:tcPr>
            <w:tcW w:w="0" w:type="auto"/>
          </w:tcPr>
          <w:p w14:paraId="6800937E" w14:textId="77777777" w:rsidR="007C0D28" w:rsidRPr="00922016" w:rsidRDefault="007C0D28" w:rsidP="00515665">
            <w:r w:rsidRPr="00922016">
              <w:t>unikonta</w:t>
            </w:r>
          </w:p>
        </w:tc>
      </w:tr>
      <w:tr w:rsidR="007C0D28" w:rsidRPr="00922016" w14:paraId="57175FD8" w14:textId="77777777" w:rsidTr="002E4524">
        <w:tc>
          <w:tcPr>
            <w:tcW w:w="0" w:type="auto"/>
          </w:tcPr>
          <w:p w14:paraId="709DCDB8" w14:textId="77777777" w:rsidR="007C0D28" w:rsidRPr="00922016" w:rsidRDefault="007C0D28" w:rsidP="00515665">
            <w:r w:rsidRPr="00922016">
              <w:rPr>
                <w:bCs/>
              </w:rPr>
              <w:t>259</w:t>
            </w:r>
          </w:p>
        </w:tc>
        <w:tc>
          <w:tcPr>
            <w:tcW w:w="0" w:type="auto"/>
          </w:tcPr>
          <w:p w14:paraId="59A42ABB" w14:textId="77777777" w:rsidR="007C0D28" w:rsidRPr="00922016" w:rsidRDefault="007C0D28" w:rsidP="00515665">
            <w:r w:rsidRPr="00922016">
              <w:t>Capsaspora owczarzaki</w:t>
            </w:r>
          </w:p>
        </w:tc>
        <w:tc>
          <w:tcPr>
            <w:tcW w:w="0" w:type="auto"/>
          </w:tcPr>
          <w:p w14:paraId="0A08375B" w14:textId="77777777" w:rsidR="007C0D28" w:rsidRPr="00922016" w:rsidRDefault="007C0D28" w:rsidP="00515665">
            <w:r w:rsidRPr="00922016">
              <w:t>Capsaspora_owczarzaki</w:t>
            </w:r>
          </w:p>
        </w:tc>
        <w:tc>
          <w:tcPr>
            <w:tcW w:w="0" w:type="auto"/>
          </w:tcPr>
          <w:p w14:paraId="7840555A" w14:textId="77777777" w:rsidR="007C0D28" w:rsidRPr="00922016" w:rsidRDefault="007C0D28" w:rsidP="00515665">
            <w:r w:rsidRPr="00922016">
              <w:t>unikonta</w:t>
            </w:r>
          </w:p>
        </w:tc>
      </w:tr>
      <w:tr w:rsidR="007C0D28" w:rsidRPr="00922016" w14:paraId="0265DAA2" w14:textId="77777777" w:rsidTr="002E4524">
        <w:tc>
          <w:tcPr>
            <w:tcW w:w="0" w:type="auto"/>
          </w:tcPr>
          <w:p w14:paraId="36C4CEF1" w14:textId="77777777" w:rsidR="007C0D28" w:rsidRPr="00922016" w:rsidRDefault="007C0D28" w:rsidP="00515665">
            <w:r w:rsidRPr="00922016">
              <w:rPr>
                <w:bCs/>
              </w:rPr>
              <w:t>260</w:t>
            </w:r>
          </w:p>
        </w:tc>
        <w:tc>
          <w:tcPr>
            <w:tcW w:w="0" w:type="auto"/>
          </w:tcPr>
          <w:p w14:paraId="3B965041" w14:textId="77777777" w:rsidR="007C0D28" w:rsidRPr="00922016" w:rsidRDefault="007C0D28" w:rsidP="00515665">
            <w:r w:rsidRPr="00922016">
              <w:t>Thecamonas trahens</w:t>
            </w:r>
          </w:p>
        </w:tc>
        <w:tc>
          <w:tcPr>
            <w:tcW w:w="0" w:type="auto"/>
          </w:tcPr>
          <w:p w14:paraId="1091B145" w14:textId="77777777" w:rsidR="007C0D28" w:rsidRPr="00922016" w:rsidRDefault="007C0D28" w:rsidP="00515665">
            <w:r w:rsidRPr="00922016">
              <w:t>Thecamonas_trahens</w:t>
            </w:r>
          </w:p>
        </w:tc>
        <w:tc>
          <w:tcPr>
            <w:tcW w:w="0" w:type="auto"/>
          </w:tcPr>
          <w:p w14:paraId="404A6DDF" w14:textId="77777777" w:rsidR="007C0D28" w:rsidRPr="00922016" w:rsidRDefault="007C0D28" w:rsidP="00515665">
            <w:r w:rsidRPr="00922016">
              <w:t>unikonta</w:t>
            </w:r>
          </w:p>
        </w:tc>
      </w:tr>
      <w:tr w:rsidR="007C0D28" w:rsidRPr="00922016" w14:paraId="6E539A03" w14:textId="77777777" w:rsidTr="002E4524">
        <w:tc>
          <w:tcPr>
            <w:tcW w:w="0" w:type="auto"/>
          </w:tcPr>
          <w:p w14:paraId="18812B6E" w14:textId="77777777" w:rsidR="007C0D28" w:rsidRPr="00922016" w:rsidRDefault="007C0D28" w:rsidP="00515665">
            <w:r w:rsidRPr="00922016">
              <w:rPr>
                <w:bCs/>
              </w:rPr>
              <w:t>261</w:t>
            </w:r>
          </w:p>
        </w:tc>
        <w:tc>
          <w:tcPr>
            <w:tcW w:w="0" w:type="auto"/>
          </w:tcPr>
          <w:p w14:paraId="7C597F23" w14:textId="77777777" w:rsidR="007C0D28" w:rsidRPr="00922016" w:rsidRDefault="007C0D28" w:rsidP="00515665">
            <w:r w:rsidRPr="00922016">
              <w:t>Bigelowiella natans</w:t>
            </w:r>
          </w:p>
        </w:tc>
        <w:tc>
          <w:tcPr>
            <w:tcW w:w="0" w:type="auto"/>
          </w:tcPr>
          <w:p w14:paraId="106F6F1C" w14:textId="77777777" w:rsidR="007C0D28" w:rsidRPr="00922016" w:rsidRDefault="007C0D28" w:rsidP="00515665">
            <w:r w:rsidRPr="00922016">
              <w:t>Amoebozoa</w:t>
            </w:r>
          </w:p>
        </w:tc>
        <w:tc>
          <w:tcPr>
            <w:tcW w:w="0" w:type="auto"/>
          </w:tcPr>
          <w:p w14:paraId="1E062F5C" w14:textId="77777777" w:rsidR="007C0D28" w:rsidRPr="00922016" w:rsidRDefault="007C0D28" w:rsidP="00515665">
            <w:r w:rsidRPr="00922016">
              <w:t>unikonta</w:t>
            </w:r>
          </w:p>
        </w:tc>
      </w:tr>
      <w:tr w:rsidR="007C0D28" w:rsidRPr="00922016" w14:paraId="4FF721ED" w14:textId="77777777" w:rsidTr="002E4524">
        <w:tc>
          <w:tcPr>
            <w:tcW w:w="0" w:type="auto"/>
          </w:tcPr>
          <w:p w14:paraId="18484AC5" w14:textId="77777777" w:rsidR="007C0D28" w:rsidRPr="00922016" w:rsidRDefault="007C0D28" w:rsidP="00515665">
            <w:r w:rsidRPr="00922016">
              <w:rPr>
                <w:bCs/>
              </w:rPr>
              <w:t>262</w:t>
            </w:r>
          </w:p>
        </w:tc>
        <w:tc>
          <w:tcPr>
            <w:tcW w:w="0" w:type="auto"/>
          </w:tcPr>
          <w:p w14:paraId="660DE656" w14:textId="77777777" w:rsidR="007C0D28" w:rsidRPr="00922016" w:rsidRDefault="007C0D28" w:rsidP="00515665">
            <w:r w:rsidRPr="00922016">
              <w:t>Dictyostelium discoideum AX4</w:t>
            </w:r>
          </w:p>
        </w:tc>
        <w:tc>
          <w:tcPr>
            <w:tcW w:w="0" w:type="auto"/>
          </w:tcPr>
          <w:p w14:paraId="3E4A502D" w14:textId="77777777" w:rsidR="007C0D28" w:rsidRPr="00922016" w:rsidRDefault="007C0D28" w:rsidP="00515665">
            <w:r w:rsidRPr="00922016">
              <w:t>Amoebozoa</w:t>
            </w:r>
          </w:p>
        </w:tc>
        <w:tc>
          <w:tcPr>
            <w:tcW w:w="0" w:type="auto"/>
          </w:tcPr>
          <w:p w14:paraId="43F2AD82" w14:textId="77777777" w:rsidR="007C0D28" w:rsidRPr="00922016" w:rsidRDefault="007C0D28" w:rsidP="00515665">
            <w:r w:rsidRPr="00922016">
              <w:t>unikonta</w:t>
            </w:r>
          </w:p>
        </w:tc>
      </w:tr>
      <w:tr w:rsidR="007C0D28" w:rsidRPr="00922016" w14:paraId="6817BEE2" w14:textId="77777777" w:rsidTr="002E4524">
        <w:tc>
          <w:tcPr>
            <w:tcW w:w="0" w:type="auto"/>
          </w:tcPr>
          <w:p w14:paraId="56DD68CC" w14:textId="77777777" w:rsidR="007C0D28" w:rsidRPr="00922016" w:rsidRDefault="007C0D28" w:rsidP="00515665">
            <w:r w:rsidRPr="00922016">
              <w:rPr>
                <w:bCs/>
              </w:rPr>
              <w:t>263</w:t>
            </w:r>
          </w:p>
        </w:tc>
        <w:tc>
          <w:tcPr>
            <w:tcW w:w="0" w:type="auto"/>
          </w:tcPr>
          <w:p w14:paraId="2FB6A916" w14:textId="77777777" w:rsidR="007C0D28" w:rsidRPr="00922016" w:rsidRDefault="007C0D28" w:rsidP="00515665">
            <w:r w:rsidRPr="00922016">
              <w:t>Dictyostelium purpureum QSDP1</w:t>
            </w:r>
          </w:p>
        </w:tc>
        <w:tc>
          <w:tcPr>
            <w:tcW w:w="0" w:type="auto"/>
          </w:tcPr>
          <w:p w14:paraId="0D8177CE" w14:textId="77777777" w:rsidR="007C0D28" w:rsidRPr="00922016" w:rsidRDefault="007C0D28" w:rsidP="00515665">
            <w:r w:rsidRPr="00922016">
              <w:t>Amoebozoa</w:t>
            </w:r>
          </w:p>
        </w:tc>
        <w:tc>
          <w:tcPr>
            <w:tcW w:w="0" w:type="auto"/>
          </w:tcPr>
          <w:p w14:paraId="3ADDBFE6" w14:textId="77777777" w:rsidR="007C0D28" w:rsidRPr="00922016" w:rsidRDefault="007C0D28" w:rsidP="00515665">
            <w:r w:rsidRPr="00922016">
              <w:t>unikonta</w:t>
            </w:r>
          </w:p>
        </w:tc>
      </w:tr>
      <w:tr w:rsidR="007C0D28" w:rsidRPr="00922016" w14:paraId="0E1A85D4" w14:textId="77777777" w:rsidTr="002E4524">
        <w:tc>
          <w:tcPr>
            <w:tcW w:w="0" w:type="auto"/>
          </w:tcPr>
          <w:p w14:paraId="7202C641" w14:textId="77777777" w:rsidR="007C0D28" w:rsidRPr="00922016" w:rsidRDefault="007C0D28" w:rsidP="00515665">
            <w:r w:rsidRPr="00922016">
              <w:rPr>
                <w:bCs/>
              </w:rPr>
              <w:t>264</w:t>
            </w:r>
          </w:p>
        </w:tc>
        <w:tc>
          <w:tcPr>
            <w:tcW w:w="0" w:type="auto"/>
          </w:tcPr>
          <w:p w14:paraId="1C8D860A" w14:textId="77777777" w:rsidR="007C0D28" w:rsidRPr="00922016" w:rsidRDefault="007C0D28" w:rsidP="00515665">
            <w:r w:rsidRPr="00922016">
              <w:t>Entamoeba dispar SAW760</w:t>
            </w:r>
          </w:p>
        </w:tc>
        <w:tc>
          <w:tcPr>
            <w:tcW w:w="0" w:type="auto"/>
          </w:tcPr>
          <w:p w14:paraId="7C5BDFC2" w14:textId="77777777" w:rsidR="007C0D28" w:rsidRPr="00922016" w:rsidRDefault="007C0D28" w:rsidP="00515665">
            <w:r w:rsidRPr="00922016">
              <w:t>Amoebozoa</w:t>
            </w:r>
          </w:p>
        </w:tc>
        <w:tc>
          <w:tcPr>
            <w:tcW w:w="0" w:type="auto"/>
          </w:tcPr>
          <w:p w14:paraId="6BA4032B" w14:textId="77777777" w:rsidR="007C0D28" w:rsidRPr="00922016" w:rsidRDefault="007C0D28" w:rsidP="00515665">
            <w:r w:rsidRPr="00922016">
              <w:t>unikonta</w:t>
            </w:r>
          </w:p>
        </w:tc>
      </w:tr>
      <w:tr w:rsidR="007C0D28" w:rsidRPr="00922016" w14:paraId="50A65B57" w14:textId="77777777" w:rsidTr="002E4524">
        <w:tc>
          <w:tcPr>
            <w:tcW w:w="0" w:type="auto"/>
          </w:tcPr>
          <w:p w14:paraId="2A8CDD93" w14:textId="77777777" w:rsidR="007C0D28" w:rsidRPr="00922016" w:rsidRDefault="007C0D28" w:rsidP="00515665">
            <w:r w:rsidRPr="00922016">
              <w:rPr>
                <w:bCs/>
              </w:rPr>
              <w:t>265</w:t>
            </w:r>
          </w:p>
        </w:tc>
        <w:tc>
          <w:tcPr>
            <w:tcW w:w="0" w:type="auto"/>
          </w:tcPr>
          <w:p w14:paraId="6BD9A180" w14:textId="77777777" w:rsidR="007C0D28" w:rsidRPr="00922016" w:rsidRDefault="007C0D28" w:rsidP="00515665">
            <w:r w:rsidRPr="00922016">
              <w:t>Entamoeba histolytica</w:t>
            </w:r>
          </w:p>
        </w:tc>
        <w:tc>
          <w:tcPr>
            <w:tcW w:w="0" w:type="auto"/>
          </w:tcPr>
          <w:p w14:paraId="1715917B" w14:textId="77777777" w:rsidR="007C0D28" w:rsidRPr="00922016" w:rsidRDefault="007C0D28" w:rsidP="00515665">
            <w:r w:rsidRPr="00922016">
              <w:t>Amoebozoa</w:t>
            </w:r>
          </w:p>
        </w:tc>
        <w:tc>
          <w:tcPr>
            <w:tcW w:w="0" w:type="auto"/>
          </w:tcPr>
          <w:p w14:paraId="317AD767" w14:textId="77777777" w:rsidR="007C0D28" w:rsidRPr="00922016" w:rsidRDefault="007C0D28" w:rsidP="00515665">
            <w:r w:rsidRPr="00922016">
              <w:t>unikonta</w:t>
            </w:r>
          </w:p>
        </w:tc>
      </w:tr>
      <w:tr w:rsidR="007C0D28" w:rsidRPr="00922016" w14:paraId="352D2050" w14:textId="77777777" w:rsidTr="002E4524">
        <w:tc>
          <w:tcPr>
            <w:tcW w:w="0" w:type="auto"/>
          </w:tcPr>
          <w:p w14:paraId="190AF90A" w14:textId="77777777" w:rsidR="007C0D28" w:rsidRPr="00922016" w:rsidRDefault="007C0D28" w:rsidP="00515665">
            <w:r w:rsidRPr="00922016">
              <w:rPr>
                <w:bCs/>
              </w:rPr>
              <w:t>266</w:t>
            </w:r>
          </w:p>
        </w:tc>
        <w:tc>
          <w:tcPr>
            <w:tcW w:w="0" w:type="auto"/>
          </w:tcPr>
          <w:p w14:paraId="19AD78C3" w14:textId="77777777" w:rsidR="007C0D28" w:rsidRPr="00922016" w:rsidRDefault="007C0D28" w:rsidP="00515665">
            <w:r w:rsidRPr="00922016">
              <w:t>Polysphondylium pallidum</w:t>
            </w:r>
          </w:p>
        </w:tc>
        <w:tc>
          <w:tcPr>
            <w:tcW w:w="0" w:type="auto"/>
          </w:tcPr>
          <w:p w14:paraId="2EFE99AC" w14:textId="77777777" w:rsidR="007C0D28" w:rsidRPr="00922016" w:rsidRDefault="007C0D28" w:rsidP="00515665">
            <w:r w:rsidRPr="00922016">
              <w:t>Amoebozoa</w:t>
            </w:r>
          </w:p>
        </w:tc>
        <w:tc>
          <w:tcPr>
            <w:tcW w:w="0" w:type="auto"/>
          </w:tcPr>
          <w:p w14:paraId="785A243D" w14:textId="77777777" w:rsidR="007C0D28" w:rsidRPr="00922016" w:rsidRDefault="007C0D28" w:rsidP="00515665">
            <w:r w:rsidRPr="00922016">
              <w:t>unikonta</w:t>
            </w:r>
          </w:p>
        </w:tc>
      </w:tr>
      <w:tr w:rsidR="007C0D28" w:rsidRPr="00922016" w14:paraId="3B21AD8F" w14:textId="77777777" w:rsidTr="002E4524">
        <w:tc>
          <w:tcPr>
            <w:tcW w:w="0" w:type="auto"/>
          </w:tcPr>
          <w:p w14:paraId="1F3D631F" w14:textId="77777777" w:rsidR="007C0D28" w:rsidRPr="00922016" w:rsidRDefault="007C0D28" w:rsidP="00515665">
            <w:r w:rsidRPr="00922016">
              <w:rPr>
                <w:bCs/>
              </w:rPr>
              <w:t>267</w:t>
            </w:r>
          </w:p>
        </w:tc>
        <w:tc>
          <w:tcPr>
            <w:tcW w:w="0" w:type="auto"/>
          </w:tcPr>
          <w:p w14:paraId="3E9B401C" w14:textId="77777777" w:rsidR="007C0D28" w:rsidRPr="00922016" w:rsidRDefault="007C0D28" w:rsidP="00515665">
            <w:r w:rsidRPr="00922016">
              <w:t>Leishmania braziliensis</w:t>
            </w:r>
          </w:p>
        </w:tc>
        <w:tc>
          <w:tcPr>
            <w:tcW w:w="0" w:type="auto"/>
          </w:tcPr>
          <w:p w14:paraId="64F75094" w14:textId="77777777" w:rsidR="007C0D28" w:rsidRPr="00922016" w:rsidRDefault="007C0D28" w:rsidP="00515665">
            <w:r w:rsidRPr="00922016">
              <w:t>Euglenozoa</w:t>
            </w:r>
          </w:p>
        </w:tc>
        <w:tc>
          <w:tcPr>
            <w:tcW w:w="0" w:type="auto"/>
          </w:tcPr>
          <w:p w14:paraId="7EDB38DF" w14:textId="77777777" w:rsidR="007C0D28" w:rsidRPr="00922016" w:rsidRDefault="007C0D28" w:rsidP="00515665">
            <w:r w:rsidRPr="00922016">
              <w:t>eukaryota</w:t>
            </w:r>
          </w:p>
        </w:tc>
      </w:tr>
      <w:tr w:rsidR="007C0D28" w:rsidRPr="00922016" w14:paraId="2CF7AB8E" w14:textId="77777777" w:rsidTr="002E4524">
        <w:tc>
          <w:tcPr>
            <w:tcW w:w="0" w:type="auto"/>
          </w:tcPr>
          <w:p w14:paraId="160C2C2E" w14:textId="77777777" w:rsidR="007C0D28" w:rsidRPr="00922016" w:rsidRDefault="007C0D28" w:rsidP="00515665">
            <w:r w:rsidRPr="00922016">
              <w:rPr>
                <w:bCs/>
              </w:rPr>
              <w:t>268</w:t>
            </w:r>
          </w:p>
        </w:tc>
        <w:tc>
          <w:tcPr>
            <w:tcW w:w="0" w:type="auto"/>
          </w:tcPr>
          <w:p w14:paraId="7C144CDA" w14:textId="77777777" w:rsidR="007C0D28" w:rsidRPr="00922016" w:rsidRDefault="007C0D28" w:rsidP="00515665">
            <w:r w:rsidRPr="00922016">
              <w:t>Leishmania infantum</w:t>
            </w:r>
          </w:p>
        </w:tc>
        <w:tc>
          <w:tcPr>
            <w:tcW w:w="0" w:type="auto"/>
          </w:tcPr>
          <w:p w14:paraId="31D54E71" w14:textId="77777777" w:rsidR="007C0D28" w:rsidRPr="00922016" w:rsidRDefault="007C0D28" w:rsidP="00515665">
            <w:r w:rsidRPr="00922016">
              <w:t>Euglenozoa</w:t>
            </w:r>
          </w:p>
        </w:tc>
        <w:tc>
          <w:tcPr>
            <w:tcW w:w="0" w:type="auto"/>
          </w:tcPr>
          <w:p w14:paraId="5F2F19A5" w14:textId="77777777" w:rsidR="007C0D28" w:rsidRPr="00922016" w:rsidRDefault="007C0D28" w:rsidP="00515665">
            <w:r w:rsidRPr="00922016">
              <w:t>eukaryota</w:t>
            </w:r>
          </w:p>
        </w:tc>
      </w:tr>
      <w:tr w:rsidR="007C0D28" w:rsidRPr="00922016" w14:paraId="230CC97E" w14:textId="77777777" w:rsidTr="002E4524">
        <w:tc>
          <w:tcPr>
            <w:tcW w:w="0" w:type="auto"/>
          </w:tcPr>
          <w:p w14:paraId="347D2D8B" w14:textId="77777777" w:rsidR="007C0D28" w:rsidRPr="00922016" w:rsidRDefault="007C0D28" w:rsidP="00515665">
            <w:r w:rsidRPr="00922016">
              <w:rPr>
                <w:bCs/>
              </w:rPr>
              <w:t>269</w:t>
            </w:r>
          </w:p>
        </w:tc>
        <w:tc>
          <w:tcPr>
            <w:tcW w:w="0" w:type="auto"/>
          </w:tcPr>
          <w:p w14:paraId="29BF5F03" w14:textId="77777777" w:rsidR="007C0D28" w:rsidRPr="00922016" w:rsidRDefault="007C0D28" w:rsidP="00515665">
            <w:r w:rsidRPr="00922016">
              <w:t>Leishmania major strain Friedlin</w:t>
            </w:r>
          </w:p>
        </w:tc>
        <w:tc>
          <w:tcPr>
            <w:tcW w:w="0" w:type="auto"/>
          </w:tcPr>
          <w:p w14:paraId="2DACB2A2" w14:textId="77777777" w:rsidR="007C0D28" w:rsidRPr="00922016" w:rsidRDefault="007C0D28" w:rsidP="00515665">
            <w:r w:rsidRPr="00922016">
              <w:t>Euglenozoa</w:t>
            </w:r>
          </w:p>
        </w:tc>
        <w:tc>
          <w:tcPr>
            <w:tcW w:w="0" w:type="auto"/>
          </w:tcPr>
          <w:p w14:paraId="554DC1B3" w14:textId="77777777" w:rsidR="007C0D28" w:rsidRPr="00922016" w:rsidRDefault="007C0D28" w:rsidP="00515665">
            <w:r w:rsidRPr="00922016">
              <w:t>eukaryota</w:t>
            </w:r>
          </w:p>
        </w:tc>
      </w:tr>
      <w:tr w:rsidR="007C0D28" w:rsidRPr="00922016" w14:paraId="5D055E27" w14:textId="77777777" w:rsidTr="002E4524">
        <w:tc>
          <w:tcPr>
            <w:tcW w:w="0" w:type="auto"/>
          </w:tcPr>
          <w:p w14:paraId="3C9ABBF8" w14:textId="77777777" w:rsidR="007C0D28" w:rsidRPr="00922016" w:rsidRDefault="007C0D28" w:rsidP="00515665">
            <w:r w:rsidRPr="00922016">
              <w:rPr>
                <w:bCs/>
              </w:rPr>
              <w:t>270</w:t>
            </w:r>
          </w:p>
        </w:tc>
        <w:tc>
          <w:tcPr>
            <w:tcW w:w="0" w:type="auto"/>
          </w:tcPr>
          <w:p w14:paraId="3C9F0BEC" w14:textId="77777777" w:rsidR="007C0D28" w:rsidRPr="00922016" w:rsidRDefault="007C0D28" w:rsidP="00515665">
            <w:r w:rsidRPr="00922016">
              <w:t>Trypanosoma brucei</w:t>
            </w:r>
          </w:p>
        </w:tc>
        <w:tc>
          <w:tcPr>
            <w:tcW w:w="0" w:type="auto"/>
          </w:tcPr>
          <w:p w14:paraId="3C993A18" w14:textId="77777777" w:rsidR="007C0D28" w:rsidRPr="00922016" w:rsidRDefault="007C0D28" w:rsidP="00515665">
            <w:r w:rsidRPr="00922016">
              <w:t>Euglenozoa</w:t>
            </w:r>
          </w:p>
        </w:tc>
        <w:tc>
          <w:tcPr>
            <w:tcW w:w="0" w:type="auto"/>
          </w:tcPr>
          <w:p w14:paraId="5D5690FF" w14:textId="77777777" w:rsidR="007C0D28" w:rsidRPr="00922016" w:rsidRDefault="007C0D28" w:rsidP="00515665">
            <w:r w:rsidRPr="00922016">
              <w:t>eukaryota</w:t>
            </w:r>
          </w:p>
        </w:tc>
      </w:tr>
      <w:tr w:rsidR="007C0D28" w:rsidRPr="00922016" w14:paraId="0F9B4F60" w14:textId="77777777" w:rsidTr="002E4524">
        <w:tc>
          <w:tcPr>
            <w:tcW w:w="0" w:type="auto"/>
          </w:tcPr>
          <w:p w14:paraId="31F9DE01" w14:textId="77777777" w:rsidR="007C0D28" w:rsidRPr="00922016" w:rsidRDefault="007C0D28" w:rsidP="00515665">
            <w:r w:rsidRPr="00922016">
              <w:rPr>
                <w:bCs/>
              </w:rPr>
              <w:t>271</w:t>
            </w:r>
          </w:p>
        </w:tc>
        <w:tc>
          <w:tcPr>
            <w:tcW w:w="0" w:type="auto"/>
          </w:tcPr>
          <w:p w14:paraId="30F7B7B3" w14:textId="77777777" w:rsidR="007C0D28" w:rsidRPr="00922016" w:rsidRDefault="007C0D28" w:rsidP="00515665">
            <w:r w:rsidRPr="00922016">
              <w:t>Naegleria gruberi</w:t>
            </w:r>
          </w:p>
        </w:tc>
        <w:tc>
          <w:tcPr>
            <w:tcW w:w="0" w:type="auto"/>
          </w:tcPr>
          <w:p w14:paraId="2A4F13DD" w14:textId="77777777" w:rsidR="007C0D28" w:rsidRPr="00922016" w:rsidRDefault="007C0D28" w:rsidP="00515665">
            <w:r w:rsidRPr="00922016">
              <w:t>Heterolobosea</w:t>
            </w:r>
          </w:p>
        </w:tc>
        <w:tc>
          <w:tcPr>
            <w:tcW w:w="0" w:type="auto"/>
          </w:tcPr>
          <w:p w14:paraId="36B9C3DA" w14:textId="77777777" w:rsidR="007C0D28" w:rsidRPr="00922016" w:rsidRDefault="007C0D28" w:rsidP="00515665">
            <w:r w:rsidRPr="00922016">
              <w:t>eukaryota</w:t>
            </w:r>
          </w:p>
        </w:tc>
      </w:tr>
      <w:tr w:rsidR="007C0D28" w:rsidRPr="00922016" w14:paraId="28C07B06" w14:textId="77777777" w:rsidTr="002E4524">
        <w:tc>
          <w:tcPr>
            <w:tcW w:w="0" w:type="auto"/>
          </w:tcPr>
          <w:p w14:paraId="5440CCCC" w14:textId="77777777" w:rsidR="007C0D28" w:rsidRPr="00922016" w:rsidRDefault="007C0D28" w:rsidP="00515665">
            <w:r w:rsidRPr="00922016">
              <w:rPr>
                <w:bCs/>
              </w:rPr>
              <w:t>272</w:t>
            </w:r>
          </w:p>
        </w:tc>
        <w:tc>
          <w:tcPr>
            <w:tcW w:w="0" w:type="auto"/>
          </w:tcPr>
          <w:p w14:paraId="1E271D83" w14:textId="77777777" w:rsidR="007C0D28" w:rsidRPr="00922016" w:rsidRDefault="007C0D28" w:rsidP="00515665">
            <w:r w:rsidRPr="00922016">
              <w:t>Aquilegia coerulea</w:t>
            </w:r>
          </w:p>
        </w:tc>
        <w:tc>
          <w:tcPr>
            <w:tcW w:w="0" w:type="auto"/>
          </w:tcPr>
          <w:p w14:paraId="5DA3E3AF" w14:textId="77777777" w:rsidR="007C0D28" w:rsidRPr="00922016" w:rsidRDefault="007C0D28" w:rsidP="00515665">
            <w:r w:rsidRPr="00922016">
              <w:t>Streptophyta</w:t>
            </w:r>
          </w:p>
        </w:tc>
        <w:tc>
          <w:tcPr>
            <w:tcW w:w="0" w:type="auto"/>
          </w:tcPr>
          <w:p w14:paraId="73629A25" w14:textId="77777777" w:rsidR="007C0D28" w:rsidRPr="00922016" w:rsidRDefault="007C0D28" w:rsidP="00515665">
            <w:r w:rsidRPr="00922016">
              <w:t>eukaryota</w:t>
            </w:r>
          </w:p>
        </w:tc>
      </w:tr>
      <w:tr w:rsidR="007C0D28" w:rsidRPr="00922016" w14:paraId="0230B870" w14:textId="77777777" w:rsidTr="002E4524">
        <w:tc>
          <w:tcPr>
            <w:tcW w:w="0" w:type="auto"/>
          </w:tcPr>
          <w:p w14:paraId="7B3C5923" w14:textId="77777777" w:rsidR="007C0D28" w:rsidRPr="00922016" w:rsidRDefault="007C0D28" w:rsidP="00515665">
            <w:r w:rsidRPr="00922016">
              <w:rPr>
                <w:bCs/>
              </w:rPr>
              <w:t>273</w:t>
            </w:r>
          </w:p>
        </w:tc>
        <w:tc>
          <w:tcPr>
            <w:tcW w:w="0" w:type="auto"/>
          </w:tcPr>
          <w:p w14:paraId="5BA8A0E0" w14:textId="77777777" w:rsidR="007C0D28" w:rsidRPr="00922016" w:rsidRDefault="007C0D28" w:rsidP="00515665">
            <w:r w:rsidRPr="00922016">
              <w:t>Arabidopsis lyrata</w:t>
            </w:r>
          </w:p>
        </w:tc>
        <w:tc>
          <w:tcPr>
            <w:tcW w:w="0" w:type="auto"/>
          </w:tcPr>
          <w:p w14:paraId="6F30933B" w14:textId="77777777" w:rsidR="007C0D28" w:rsidRPr="00922016" w:rsidRDefault="007C0D28" w:rsidP="00515665">
            <w:r w:rsidRPr="00922016">
              <w:t>Streptophyta</w:t>
            </w:r>
          </w:p>
        </w:tc>
        <w:tc>
          <w:tcPr>
            <w:tcW w:w="0" w:type="auto"/>
          </w:tcPr>
          <w:p w14:paraId="358D20D1" w14:textId="77777777" w:rsidR="007C0D28" w:rsidRPr="00922016" w:rsidRDefault="007C0D28" w:rsidP="00515665">
            <w:r w:rsidRPr="00922016">
              <w:t>eukaryota</w:t>
            </w:r>
          </w:p>
        </w:tc>
      </w:tr>
      <w:tr w:rsidR="007C0D28" w:rsidRPr="00922016" w14:paraId="7E94B4C8" w14:textId="77777777" w:rsidTr="002E4524">
        <w:tc>
          <w:tcPr>
            <w:tcW w:w="0" w:type="auto"/>
          </w:tcPr>
          <w:p w14:paraId="2220513E" w14:textId="77777777" w:rsidR="007C0D28" w:rsidRPr="00922016" w:rsidRDefault="007C0D28" w:rsidP="00515665">
            <w:r w:rsidRPr="00922016">
              <w:rPr>
                <w:bCs/>
              </w:rPr>
              <w:t>274</w:t>
            </w:r>
          </w:p>
        </w:tc>
        <w:tc>
          <w:tcPr>
            <w:tcW w:w="0" w:type="auto"/>
          </w:tcPr>
          <w:p w14:paraId="4FF5991E" w14:textId="77777777" w:rsidR="007C0D28" w:rsidRPr="00922016" w:rsidRDefault="007C0D28" w:rsidP="00515665">
            <w:r w:rsidRPr="00922016">
              <w:t>Arabidopsis thaliana</w:t>
            </w:r>
          </w:p>
        </w:tc>
        <w:tc>
          <w:tcPr>
            <w:tcW w:w="0" w:type="auto"/>
          </w:tcPr>
          <w:p w14:paraId="1BFFF0D0" w14:textId="77777777" w:rsidR="007C0D28" w:rsidRPr="00922016" w:rsidRDefault="007C0D28" w:rsidP="00515665">
            <w:r w:rsidRPr="00922016">
              <w:t>Streptophyta</w:t>
            </w:r>
          </w:p>
        </w:tc>
        <w:tc>
          <w:tcPr>
            <w:tcW w:w="0" w:type="auto"/>
          </w:tcPr>
          <w:p w14:paraId="44C61808" w14:textId="77777777" w:rsidR="007C0D28" w:rsidRPr="00922016" w:rsidRDefault="007C0D28" w:rsidP="00515665">
            <w:r w:rsidRPr="00922016">
              <w:t>eukaryota</w:t>
            </w:r>
          </w:p>
        </w:tc>
      </w:tr>
      <w:tr w:rsidR="007C0D28" w:rsidRPr="00922016" w14:paraId="71CD655D" w14:textId="77777777" w:rsidTr="002E4524">
        <w:tc>
          <w:tcPr>
            <w:tcW w:w="0" w:type="auto"/>
          </w:tcPr>
          <w:p w14:paraId="29E8609B" w14:textId="77777777" w:rsidR="007C0D28" w:rsidRPr="00922016" w:rsidRDefault="007C0D28" w:rsidP="00515665">
            <w:r w:rsidRPr="00922016">
              <w:rPr>
                <w:bCs/>
              </w:rPr>
              <w:t>275</w:t>
            </w:r>
          </w:p>
        </w:tc>
        <w:tc>
          <w:tcPr>
            <w:tcW w:w="0" w:type="auto"/>
          </w:tcPr>
          <w:p w14:paraId="67BB7003" w14:textId="77777777" w:rsidR="007C0D28" w:rsidRPr="00922016" w:rsidRDefault="007C0D28" w:rsidP="00515665">
            <w:r w:rsidRPr="00922016">
              <w:t>Brachypodium distachyon</w:t>
            </w:r>
          </w:p>
        </w:tc>
        <w:tc>
          <w:tcPr>
            <w:tcW w:w="0" w:type="auto"/>
          </w:tcPr>
          <w:p w14:paraId="1CC4FFEE" w14:textId="77777777" w:rsidR="007C0D28" w:rsidRPr="00922016" w:rsidRDefault="007C0D28" w:rsidP="00515665">
            <w:r w:rsidRPr="00922016">
              <w:t>Streptophyta</w:t>
            </w:r>
          </w:p>
        </w:tc>
        <w:tc>
          <w:tcPr>
            <w:tcW w:w="0" w:type="auto"/>
          </w:tcPr>
          <w:p w14:paraId="4C9B02F6" w14:textId="77777777" w:rsidR="007C0D28" w:rsidRPr="00922016" w:rsidRDefault="007C0D28" w:rsidP="00515665">
            <w:r w:rsidRPr="00922016">
              <w:t>eukaryota</w:t>
            </w:r>
          </w:p>
        </w:tc>
      </w:tr>
      <w:tr w:rsidR="007C0D28" w:rsidRPr="00922016" w14:paraId="4DE4DE38" w14:textId="77777777" w:rsidTr="002E4524">
        <w:tc>
          <w:tcPr>
            <w:tcW w:w="0" w:type="auto"/>
          </w:tcPr>
          <w:p w14:paraId="6FB6A45B" w14:textId="77777777" w:rsidR="007C0D28" w:rsidRPr="00922016" w:rsidRDefault="007C0D28" w:rsidP="00515665">
            <w:r w:rsidRPr="00922016">
              <w:rPr>
                <w:bCs/>
              </w:rPr>
              <w:t>276</w:t>
            </w:r>
          </w:p>
        </w:tc>
        <w:tc>
          <w:tcPr>
            <w:tcW w:w="0" w:type="auto"/>
          </w:tcPr>
          <w:p w14:paraId="513759AC" w14:textId="77777777" w:rsidR="007C0D28" w:rsidRPr="00922016" w:rsidRDefault="007C0D28" w:rsidP="00515665">
            <w:r w:rsidRPr="00922016">
              <w:t>Brassica rapa</w:t>
            </w:r>
          </w:p>
        </w:tc>
        <w:tc>
          <w:tcPr>
            <w:tcW w:w="0" w:type="auto"/>
          </w:tcPr>
          <w:p w14:paraId="53780189" w14:textId="77777777" w:rsidR="007C0D28" w:rsidRPr="00922016" w:rsidRDefault="007C0D28" w:rsidP="00515665">
            <w:r w:rsidRPr="00922016">
              <w:t>Streptophyta</w:t>
            </w:r>
          </w:p>
        </w:tc>
        <w:tc>
          <w:tcPr>
            <w:tcW w:w="0" w:type="auto"/>
          </w:tcPr>
          <w:p w14:paraId="3DDFCDBF" w14:textId="77777777" w:rsidR="007C0D28" w:rsidRPr="00922016" w:rsidRDefault="007C0D28" w:rsidP="00515665">
            <w:r w:rsidRPr="00922016">
              <w:t>eukaryota</w:t>
            </w:r>
          </w:p>
        </w:tc>
      </w:tr>
      <w:tr w:rsidR="007C0D28" w:rsidRPr="00922016" w14:paraId="7D7B66AB" w14:textId="77777777" w:rsidTr="002E4524">
        <w:tc>
          <w:tcPr>
            <w:tcW w:w="0" w:type="auto"/>
          </w:tcPr>
          <w:p w14:paraId="602DEF45" w14:textId="77777777" w:rsidR="007C0D28" w:rsidRPr="00922016" w:rsidRDefault="007C0D28" w:rsidP="00515665">
            <w:r w:rsidRPr="00922016">
              <w:rPr>
                <w:bCs/>
              </w:rPr>
              <w:t>277</w:t>
            </w:r>
          </w:p>
        </w:tc>
        <w:tc>
          <w:tcPr>
            <w:tcW w:w="0" w:type="auto"/>
          </w:tcPr>
          <w:p w14:paraId="2619A099" w14:textId="77777777" w:rsidR="007C0D28" w:rsidRPr="00922016" w:rsidRDefault="007C0D28" w:rsidP="00515665">
            <w:r w:rsidRPr="00922016">
              <w:t>Capsella rubella</w:t>
            </w:r>
          </w:p>
        </w:tc>
        <w:tc>
          <w:tcPr>
            <w:tcW w:w="0" w:type="auto"/>
          </w:tcPr>
          <w:p w14:paraId="4032C687" w14:textId="77777777" w:rsidR="007C0D28" w:rsidRPr="00922016" w:rsidRDefault="007C0D28" w:rsidP="00515665">
            <w:r w:rsidRPr="00922016">
              <w:t>Streptophyta</w:t>
            </w:r>
          </w:p>
        </w:tc>
        <w:tc>
          <w:tcPr>
            <w:tcW w:w="0" w:type="auto"/>
          </w:tcPr>
          <w:p w14:paraId="76F704AD" w14:textId="77777777" w:rsidR="007C0D28" w:rsidRPr="00922016" w:rsidRDefault="007C0D28" w:rsidP="00515665">
            <w:r w:rsidRPr="00922016">
              <w:t>eukaryota</w:t>
            </w:r>
          </w:p>
        </w:tc>
      </w:tr>
      <w:tr w:rsidR="007C0D28" w:rsidRPr="00922016" w14:paraId="586DB7CA" w14:textId="77777777" w:rsidTr="002E4524">
        <w:tc>
          <w:tcPr>
            <w:tcW w:w="0" w:type="auto"/>
          </w:tcPr>
          <w:p w14:paraId="021E97D9" w14:textId="77777777" w:rsidR="007C0D28" w:rsidRPr="00922016" w:rsidRDefault="007C0D28" w:rsidP="00515665">
            <w:r w:rsidRPr="00922016">
              <w:rPr>
                <w:bCs/>
              </w:rPr>
              <w:t>278</w:t>
            </w:r>
          </w:p>
        </w:tc>
        <w:tc>
          <w:tcPr>
            <w:tcW w:w="0" w:type="auto"/>
          </w:tcPr>
          <w:p w14:paraId="1B0A7BB8" w14:textId="77777777" w:rsidR="007C0D28" w:rsidRPr="00922016" w:rsidRDefault="007C0D28" w:rsidP="00515665">
            <w:r w:rsidRPr="00922016">
              <w:t>Citrus clementina</w:t>
            </w:r>
          </w:p>
        </w:tc>
        <w:tc>
          <w:tcPr>
            <w:tcW w:w="0" w:type="auto"/>
          </w:tcPr>
          <w:p w14:paraId="7C38FF48" w14:textId="77777777" w:rsidR="007C0D28" w:rsidRPr="00922016" w:rsidRDefault="007C0D28" w:rsidP="00515665">
            <w:r w:rsidRPr="00922016">
              <w:t>Streptophyta</w:t>
            </w:r>
          </w:p>
        </w:tc>
        <w:tc>
          <w:tcPr>
            <w:tcW w:w="0" w:type="auto"/>
          </w:tcPr>
          <w:p w14:paraId="31A66B43" w14:textId="77777777" w:rsidR="007C0D28" w:rsidRPr="00922016" w:rsidRDefault="007C0D28" w:rsidP="00515665">
            <w:r w:rsidRPr="00922016">
              <w:t>eukaryota</w:t>
            </w:r>
          </w:p>
        </w:tc>
      </w:tr>
      <w:tr w:rsidR="007C0D28" w:rsidRPr="00922016" w14:paraId="77B46042" w14:textId="77777777" w:rsidTr="002E4524">
        <w:tc>
          <w:tcPr>
            <w:tcW w:w="0" w:type="auto"/>
          </w:tcPr>
          <w:p w14:paraId="0430A10B" w14:textId="77777777" w:rsidR="007C0D28" w:rsidRPr="00922016" w:rsidRDefault="007C0D28" w:rsidP="00515665">
            <w:r w:rsidRPr="00922016">
              <w:rPr>
                <w:bCs/>
              </w:rPr>
              <w:t>279</w:t>
            </w:r>
          </w:p>
        </w:tc>
        <w:tc>
          <w:tcPr>
            <w:tcW w:w="0" w:type="auto"/>
          </w:tcPr>
          <w:p w14:paraId="62685CAD" w14:textId="77777777" w:rsidR="007C0D28" w:rsidRPr="00922016" w:rsidRDefault="007C0D28" w:rsidP="00515665">
            <w:r w:rsidRPr="00922016">
              <w:t>Citrus sinensis</w:t>
            </w:r>
          </w:p>
        </w:tc>
        <w:tc>
          <w:tcPr>
            <w:tcW w:w="0" w:type="auto"/>
          </w:tcPr>
          <w:p w14:paraId="58B8492A" w14:textId="77777777" w:rsidR="007C0D28" w:rsidRPr="00922016" w:rsidRDefault="007C0D28" w:rsidP="00515665">
            <w:r w:rsidRPr="00922016">
              <w:t>Streptophyta</w:t>
            </w:r>
          </w:p>
        </w:tc>
        <w:tc>
          <w:tcPr>
            <w:tcW w:w="0" w:type="auto"/>
          </w:tcPr>
          <w:p w14:paraId="30DBB4D0" w14:textId="77777777" w:rsidR="007C0D28" w:rsidRPr="00922016" w:rsidRDefault="007C0D28" w:rsidP="00515665">
            <w:r w:rsidRPr="00922016">
              <w:t>eukaryota</w:t>
            </w:r>
          </w:p>
        </w:tc>
      </w:tr>
      <w:tr w:rsidR="007C0D28" w:rsidRPr="00922016" w14:paraId="20B47076" w14:textId="77777777" w:rsidTr="002E4524">
        <w:tc>
          <w:tcPr>
            <w:tcW w:w="0" w:type="auto"/>
          </w:tcPr>
          <w:p w14:paraId="5DDDB5DE" w14:textId="77777777" w:rsidR="007C0D28" w:rsidRPr="00922016" w:rsidRDefault="007C0D28" w:rsidP="00515665">
            <w:r w:rsidRPr="00922016">
              <w:rPr>
                <w:bCs/>
              </w:rPr>
              <w:t>280</w:t>
            </w:r>
          </w:p>
        </w:tc>
        <w:tc>
          <w:tcPr>
            <w:tcW w:w="0" w:type="auto"/>
          </w:tcPr>
          <w:p w14:paraId="409289E0" w14:textId="77777777" w:rsidR="007C0D28" w:rsidRPr="00922016" w:rsidRDefault="007C0D28" w:rsidP="00515665">
            <w:r w:rsidRPr="00922016">
              <w:t>Cucumis sativus</w:t>
            </w:r>
          </w:p>
        </w:tc>
        <w:tc>
          <w:tcPr>
            <w:tcW w:w="0" w:type="auto"/>
          </w:tcPr>
          <w:p w14:paraId="50C029C5" w14:textId="77777777" w:rsidR="007C0D28" w:rsidRPr="00922016" w:rsidRDefault="007C0D28" w:rsidP="00515665">
            <w:r w:rsidRPr="00922016">
              <w:t>Streptophyta</w:t>
            </w:r>
          </w:p>
        </w:tc>
        <w:tc>
          <w:tcPr>
            <w:tcW w:w="0" w:type="auto"/>
          </w:tcPr>
          <w:p w14:paraId="770F4AC5" w14:textId="77777777" w:rsidR="007C0D28" w:rsidRPr="00922016" w:rsidRDefault="007C0D28" w:rsidP="00515665">
            <w:r w:rsidRPr="00922016">
              <w:t>eukaryota</w:t>
            </w:r>
          </w:p>
        </w:tc>
      </w:tr>
      <w:tr w:rsidR="007C0D28" w:rsidRPr="00922016" w14:paraId="532DF932" w14:textId="77777777" w:rsidTr="002E4524">
        <w:tc>
          <w:tcPr>
            <w:tcW w:w="0" w:type="auto"/>
          </w:tcPr>
          <w:p w14:paraId="454B3350" w14:textId="77777777" w:rsidR="007C0D28" w:rsidRPr="00922016" w:rsidRDefault="007C0D28" w:rsidP="00515665">
            <w:r w:rsidRPr="00922016">
              <w:rPr>
                <w:bCs/>
              </w:rPr>
              <w:t>281</w:t>
            </w:r>
          </w:p>
        </w:tc>
        <w:tc>
          <w:tcPr>
            <w:tcW w:w="0" w:type="auto"/>
          </w:tcPr>
          <w:p w14:paraId="1AFEEBDD" w14:textId="77777777" w:rsidR="007C0D28" w:rsidRPr="00922016" w:rsidRDefault="007C0D28" w:rsidP="00515665">
            <w:r w:rsidRPr="00922016">
              <w:t>Eucalyptus grandis</w:t>
            </w:r>
          </w:p>
        </w:tc>
        <w:tc>
          <w:tcPr>
            <w:tcW w:w="0" w:type="auto"/>
          </w:tcPr>
          <w:p w14:paraId="40AB309C" w14:textId="77777777" w:rsidR="007C0D28" w:rsidRPr="00922016" w:rsidRDefault="007C0D28" w:rsidP="00515665">
            <w:r w:rsidRPr="00922016">
              <w:t>Streptophyta</w:t>
            </w:r>
          </w:p>
        </w:tc>
        <w:tc>
          <w:tcPr>
            <w:tcW w:w="0" w:type="auto"/>
          </w:tcPr>
          <w:p w14:paraId="0274BAC6" w14:textId="77777777" w:rsidR="007C0D28" w:rsidRPr="00922016" w:rsidRDefault="007C0D28" w:rsidP="00515665">
            <w:r w:rsidRPr="00922016">
              <w:t>eukaryota</w:t>
            </w:r>
          </w:p>
        </w:tc>
      </w:tr>
      <w:tr w:rsidR="007C0D28" w:rsidRPr="00922016" w14:paraId="5F85ADE5" w14:textId="77777777" w:rsidTr="002E4524">
        <w:tc>
          <w:tcPr>
            <w:tcW w:w="0" w:type="auto"/>
          </w:tcPr>
          <w:p w14:paraId="25BDE702" w14:textId="77777777" w:rsidR="007C0D28" w:rsidRPr="00922016" w:rsidRDefault="007C0D28" w:rsidP="00515665">
            <w:r w:rsidRPr="00922016">
              <w:rPr>
                <w:bCs/>
              </w:rPr>
              <w:t>282</w:t>
            </w:r>
          </w:p>
        </w:tc>
        <w:tc>
          <w:tcPr>
            <w:tcW w:w="0" w:type="auto"/>
          </w:tcPr>
          <w:p w14:paraId="0DD74005" w14:textId="77777777" w:rsidR="007C0D28" w:rsidRPr="00922016" w:rsidRDefault="007C0D28" w:rsidP="00515665">
            <w:r w:rsidRPr="00922016">
              <w:t>Glycine max</w:t>
            </w:r>
          </w:p>
        </w:tc>
        <w:tc>
          <w:tcPr>
            <w:tcW w:w="0" w:type="auto"/>
          </w:tcPr>
          <w:p w14:paraId="15BFB76B" w14:textId="77777777" w:rsidR="007C0D28" w:rsidRPr="00922016" w:rsidRDefault="007C0D28" w:rsidP="00515665">
            <w:r w:rsidRPr="00922016">
              <w:t>Streptophyta</w:t>
            </w:r>
          </w:p>
        </w:tc>
        <w:tc>
          <w:tcPr>
            <w:tcW w:w="0" w:type="auto"/>
          </w:tcPr>
          <w:p w14:paraId="76EC3A4E" w14:textId="77777777" w:rsidR="007C0D28" w:rsidRPr="00922016" w:rsidRDefault="007C0D28" w:rsidP="00515665">
            <w:r w:rsidRPr="00922016">
              <w:t>eukaryota</w:t>
            </w:r>
          </w:p>
        </w:tc>
      </w:tr>
      <w:tr w:rsidR="007C0D28" w:rsidRPr="00922016" w14:paraId="67093E5D" w14:textId="77777777" w:rsidTr="002E4524">
        <w:tc>
          <w:tcPr>
            <w:tcW w:w="0" w:type="auto"/>
          </w:tcPr>
          <w:p w14:paraId="266D0D79" w14:textId="77777777" w:rsidR="007C0D28" w:rsidRPr="00922016" w:rsidRDefault="007C0D28" w:rsidP="00515665">
            <w:r w:rsidRPr="00922016">
              <w:rPr>
                <w:bCs/>
              </w:rPr>
              <w:t>283</w:t>
            </w:r>
          </w:p>
        </w:tc>
        <w:tc>
          <w:tcPr>
            <w:tcW w:w="0" w:type="auto"/>
          </w:tcPr>
          <w:p w14:paraId="6E06BD60" w14:textId="77777777" w:rsidR="007C0D28" w:rsidRPr="00922016" w:rsidRDefault="007C0D28" w:rsidP="00515665">
            <w:r w:rsidRPr="00922016">
              <w:t>Linum usitatissimum</w:t>
            </w:r>
          </w:p>
        </w:tc>
        <w:tc>
          <w:tcPr>
            <w:tcW w:w="0" w:type="auto"/>
          </w:tcPr>
          <w:p w14:paraId="139C094F" w14:textId="77777777" w:rsidR="007C0D28" w:rsidRPr="00922016" w:rsidRDefault="007C0D28" w:rsidP="00515665">
            <w:r w:rsidRPr="00922016">
              <w:t>Streptophyta</w:t>
            </w:r>
          </w:p>
        </w:tc>
        <w:tc>
          <w:tcPr>
            <w:tcW w:w="0" w:type="auto"/>
          </w:tcPr>
          <w:p w14:paraId="641DD1DF" w14:textId="77777777" w:rsidR="007C0D28" w:rsidRPr="00922016" w:rsidRDefault="007C0D28" w:rsidP="00515665">
            <w:r w:rsidRPr="00922016">
              <w:t>eukaryota</w:t>
            </w:r>
          </w:p>
        </w:tc>
      </w:tr>
      <w:tr w:rsidR="007C0D28" w:rsidRPr="00922016" w14:paraId="1D0B2013" w14:textId="77777777" w:rsidTr="002E4524">
        <w:tc>
          <w:tcPr>
            <w:tcW w:w="0" w:type="auto"/>
          </w:tcPr>
          <w:p w14:paraId="68AA5444" w14:textId="77777777" w:rsidR="007C0D28" w:rsidRPr="00922016" w:rsidRDefault="007C0D28" w:rsidP="00515665">
            <w:r w:rsidRPr="00922016">
              <w:rPr>
                <w:bCs/>
              </w:rPr>
              <w:t>284</w:t>
            </w:r>
          </w:p>
        </w:tc>
        <w:tc>
          <w:tcPr>
            <w:tcW w:w="0" w:type="auto"/>
          </w:tcPr>
          <w:p w14:paraId="7DC3D6B7" w14:textId="77777777" w:rsidR="007C0D28" w:rsidRPr="00922016" w:rsidRDefault="007C0D28" w:rsidP="00515665">
            <w:r w:rsidRPr="00922016">
              <w:t>Malus x domestica</w:t>
            </w:r>
          </w:p>
        </w:tc>
        <w:tc>
          <w:tcPr>
            <w:tcW w:w="0" w:type="auto"/>
          </w:tcPr>
          <w:p w14:paraId="5D11364C" w14:textId="77777777" w:rsidR="007C0D28" w:rsidRPr="00922016" w:rsidRDefault="007C0D28" w:rsidP="00515665">
            <w:r w:rsidRPr="00922016">
              <w:t>Streptophyta</w:t>
            </w:r>
          </w:p>
        </w:tc>
        <w:tc>
          <w:tcPr>
            <w:tcW w:w="0" w:type="auto"/>
          </w:tcPr>
          <w:p w14:paraId="785CD959" w14:textId="77777777" w:rsidR="007C0D28" w:rsidRPr="00922016" w:rsidRDefault="007C0D28" w:rsidP="00515665">
            <w:r w:rsidRPr="00922016">
              <w:t>eukaryota</w:t>
            </w:r>
          </w:p>
        </w:tc>
      </w:tr>
      <w:tr w:rsidR="007C0D28" w:rsidRPr="00922016" w14:paraId="60DC46E1" w14:textId="77777777" w:rsidTr="002E4524">
        <w:tc>
          <w:tcPr>
            <w:tcW w:w="0" w:type="auto"/>
          </w:tcPr>
          <w:p w14:paraId="4EDA2C61" w14:textId="77777777" w:rsidR="007C0D28" w:rsidRPr="00922016" w:rsidRDefault="007C0D28" w:rsidP="00515665">
            <w:r w:rsidRPr="00922016">
              <w:rPr>
                <w:bCs/>
              </w:rPr>
              <w:t>285</w:t>
            </w:r>
          </w:p>
        </w:tc>
        <w:tc>
          <w:tcPr>
            <w:tcW w:w="0" w:type="auto"/>
          </w:tcPr>
          <w:p w14:paraId="53440208" w14:textId="77777777" w:rsidR="007C0D28" w:rsidRPr="00922016" w:rsidRDefault="007C0D28" w:rsidP="00515665">
            <w:r w:rsidRPr="00922016">
              <w:t>Manihot esculenta</w:t>
            </w:r>
          </w:p>
        </w:tc>
        <w:tc>
          <w:tcPr>
            <w:tcW w:w="0" w:type="auto"/>
          </w:tcPr>
          <w:p w14:paraId="730EE17E" w14:textId="77777777" w:rsidR="007C0D28" w:rsidRPr="00922016" w:rsidRDefault="007C0D28" w:rsidP="00515665">
            <w:r w:rsidRPr="00922016">
              <w:t>Streptophyta</w:t>
            </w:r>
          </w:p>
        </w:tc>
        <w:tc>
          <w:tcPr>
            <w:tcW w:w="0" w:type="auto"/>
          </w:tcPr>
          <w:p w14:paraId="1CED90E4" w14:textId="77777777" w:rsidR="007C0D28" w:rsidRPr="00922016" w:rsidRDefault="007C0D28" w:rsidP="00515665">
            <w:r w:rsidRPr="00922016">
              <w:t>eukaryota</w:t>
            </w:r>
          </w:p>
        </w:tc>
      </w:tr>
      <w:tr w:rsidR="007C0D28" w:rsidRPr="00922016" w14:paraId="735B70BA" w14:textId="77777777" w:rsidTr="002E4524">
        <w:tc>
          <w:tcPr>
            <w:tcW w:w="0" w:type="auto"/>
          </w:tcPr>
          <w:p w14:paraId="7D980D96" w14:textId="77777777" w:rsidR="007C0D28" w:rsidRPr="00922016" w:rsidRDefault="007C0D28" w:rsidP="00515665">
            <w:r w:rsidRPr="00922016">
              <w:rPr>
                <w:bCs/>
              </w:rPr>
              <w:t>286</w:t>
            </w:r>
          </w:p>
        </w:tc>
        <w:tc>
          <w:tcPr>
            <w:tcW w:w="0" w:type="auto"/>
          </w:tcPr>
          <w:p w14:paraId="4AB7D5B5" w14:textId="77777777" w:rsidR="007C0D28" w:rsidRPr="00922016" w:rsidRDefault="007C0D28" w:rsidP="00515665">
            <w:r w:rsidRPr="00922016">
              <w:t>Medicago truncatula</w:t>
            </w:r>
          </w:p>
        </w:tc>
        <w:tc>
          <w:tcPr>
            <w:tcW w:w="0" w:type="auto"/>
          </w:tcPr>
          <w:p w14:paraId="098E4F48" w14:textId="77777777" w:rsidR="007C0D28" w:rsidRPr="00922016" w:rsidRDefault="007C0D28" w:rsidP="00515665">
            <w:r w:rsidRPr="00922016">
              <w:t>Streptophyta</w:t>
            </w:r>
          </w:p>
        </w:tc>
        <w:tc>
          <w:tcPr>
            <w:tcW w:w="0" w:type="auto"/>
          </w:tcPr>
          <w:p w14:paraId="33843E6B" w14:textId="77777777" w:rsidR="007C0D28" w:rsidRPr="00922016" w:rsidRDefault="007C0D28" w:rsidP="00515665">
            <w:r w:rsidRPr="00922016">
              <w:t>eukaryota</w:t>
            </w:r>
          </w:p>
        </w:tc>
      </w:tr>
      <w:tr w:rsidR="007C0D28" w:rsidRPr="00922016" w14:paraId="1BAF49EB" w14:textId="77777777" w:rsidTr="002E4524">
        <w:tc>
          <w:tcPr>
            <w:tcW w:w="0" w:type="auto"/>
          </w:tcPr>
          <w:p w14:paraId="160071F4" w14:textId="77777777" w:rsidR="007C0D28" w:rsidRPr="00922016" w:rsidRDefault="007C0D28" w:rsidP="00515665">
            <w:r w:rsidRPr="00922016">
              <w:rPr>
                <w:bCs/>
              </w:rPr>
              <w:t>287</w:t>
            </w:r>
          </w:p>
        </w:tc>
        <w:tc>
          <w:tcPr>
            <w:tcW w:w="0" w:type="auto"/>
          </w:tcPr>
          <w:p w14:paraId="37AEDCB9" w14:textId="77777777" w:rsidR="007C0D28" w:rsidRPr="00922016" w:rsidRDefault="007C0D28" w:rsidP="00515665">
            <w:r w:rsidRPr="00922016">
              <w:t>Mimulus guttatus</w:t>
            </w:r>
          </w:p>
        </w:tc>
        <w:tc>
          <w:tcPr>
            <w:tcW w:w="0" w:type="auto"/>
          </w:tcPr>
          <w:p w14:paraId="4A5673A8" w14:textId="77777777" w:rsidR="007C0D28" w:rsidRPr="00922016" w:rsidRDefault="007C0D28" w:rsidP="00515665">
            <w:r w:rsidRPr="00922016">
              <w:t>Streptophyta</w:t>
            </w:r>
          </w:p>
        </w:tc>
        <w:tc>
          <w:tcPr>
            <w:tcW w:w="0" w:type="auto"/>
          </w:tcPr>
          <w:p w14:paraId="719FD4B0" w14:textId="77777777" w:rsidR="007C0D28" w:rsidRPr="00922016" w:rsidRDefault="007C0D28" w:rsidP="00515665">
            <w:r w:rsidRPr="00922016">
              <w:t>eukaryota</w:t>
            </w:r>
          </w:p>
        </w:tc>
      </w:tr>
      <w:tr w:rsidR="007C0D28" w:rsidRPr="00922016" w14:paraId="1A0C9C9C" w14:textId="77777777" w:rsidTr="002E4524">
        <w:tc>
          <w:tcPr>
            <w:tcW w:w="0" w:type="auto"/>
          </w:tcPr>
          <w:p w14:paraId="2EB37817" w14:textId="77777777" w:rsidR="007C0D28" w:rsidRPr="00922016" w:rsidRDefault="007C0D28" w:rsidP="00515665">
            <w:r w:rsidRPr="00922016">
              <w:rPr>
                <w:bCs/>
              </w:rPr>
              <w:t>288</w:t>
            </w:r>
          </w:p>
        </w:tc>
        <w:tc>
          <w:tcPr>
            <w:tcW w:w="0" w:type="auto"/>
          </w:tcPr>
          <w:p w14:paraId="0C73133B" w14:textId="77777777" w:rsidR="007C0D28" w:rsidRPr="00922016" w:rsidRDefault="007C0D28" w:rsidP="00515665">
            <w:r w:rsidRPr="00922016">
              <w:t>Oryza sativa sp. japonica</w:t>
            </w:r>
          </w:p>
        </w:tc>
        <w:tc>
          <w:tcPr>
            <w:tcW w:w="0" w:type="auto"/>
          </w:tcPr>
          <w:p w14:paraId="35B56925" w14:textId="77777777" w:rsidR="007C0D28" w:rsidRPr="00922016" w:rsidRDefault="007C0D28" w:rsidP="00515665">
            <w:r w:rsidRPr="00922016">
              <w:t>Streptophyta</w:t>
            </w:r>
          </w:p>
        </w:tc>
        <w:tc>
          <w:tcPr>
            <w:tcW w:w="0" w:type="auto"/>
          </w:tcPr>
          <w:p w14:paraId="0B8F7873" w14:textId="77777777" w:rsidR="007C0D28" w:rsidRPr="00922016" w:rsidRDefault="007C0D28" w:rsidP="00515665">
            <w:r w:rsidRPr="00922016">
              <w:t>eukaryota</w:t>
            </w:r>
          </w:p>
        </w:tc>
      </w:tr>
      <w:tr w:rsidR="007C0D28" w:rsidRPr="00922016" w14:paraId="70AF040F" w14:textId="77777777" w:rsidTr="002E4524">
        <w:tc>
          <w:tcPr>
            <w:tcW w:w="0" w:type="auto"/>
          </w:tcPr>
          <w:p w14:paraId="70E0D56D" w14:textId="77777777" w:rsidR="007C0D28" w:rsidRPr="00922016" w:rsidRDefault="007C0D28" w:rsidP="00515665">
            <w:r w:rsidRPr="00922016">
              <w:rPr>
                <w:bCs/>
              </w:rPr>
              <w:t>289</w:t>
            </w:r>
          </w:p>
        </w:tc>
        <w:tc>
          <w:tcPr>
            <w:tcW w:w="0" w:type="auto"/>
          </w:tcPr>
          <w:p w14:paraId="549EF1CF" w14:textId="77777777" w:rsidR="007C0D28" w:rsidRPr="00922016" w:rsidRDefault="007C0D28" w:rsidP="00515665">
            <w:r w:rsidRPr="00922016">
              <w:t>Phaseolus vulgaris</w:t>
            </w:r>
          </w:p>
        </w:tc>
        <w:tc>
          <w:tcPr>
            <w:tcW w:w="0" w:type="auto"/>
          </w:tcPr>
          <w:p w14:paraId="70AF65BE" w14:textId="77777777" w:rsidR="007C0D28" w:rsidRPr="00922016" w:rsidRDefault="007C0D28" w:rsidP="00515665">
            <w:r w:rsidRPr="00922016">
              <w:t>Streptophyta</w:t>
            </w:r>
          </w:p>
        </w:tc>
        <w:tc>
          <w:tcPr>
            <w:tcW w:w="0" w:type="auto"/>
          </w:tcPr>
          <w:p w14:paraId="13DF182C" w14:textId="77777777" w:rsidR="007C0D28" w:rsidRPr="00922016" w:rsidRDefault="007C0D28" w:rsidP="00515665">
            <w:r w:rsidRPr="00922016">
              <w:t>eukaryota</w:t>
            </w:r>
          </w:p>
        </w:tc>
      </w:tr>
      <w:tr w:rsidR="007C0D28" w:rsidRPr="00922016" w14:paraId="19EFEEBF" w14:textId="77777777" w:rsidTr="002E4524">
        <w:tc>
          <w:tcPr>
            <w:tcW w:w="0" w:type="auto"/>
          </w:tcPr>
          <w:p w14:paraId="053B9682" w14:textId="77777777" w:rsidR="007C0D28" w:rsidRPr="00922016" w:rsidRDefault="007C0D28" w:rsidP="00515665">
            <w:r w:rsidRPr="00922016">
              <w:rPr>
                <w:bCs/>
              </w:rPr>
              <w:t>290</w:t>
            </w:r>
          </w:p>
        </w:tc>
        <w:tc>
          <w:tcPr>
            <w:tcW w:w="0" w:type="auto"/>
          </w:tcPr>
          <w:p w14:paraId="40F6BE45" w14:textId="77777777" w:rsidR="007C0D28" w:rsidRPr="00922016" w:rsidRDefault="007C0D28" w:rsidP="00515665">
            <w:r w:rsidRPr="00922016">
              <w:t>Physcomitrella patens sp. patens</w:t>
            </w:r>
          </w:p>
        </w:tc>
        <w:tc>
          <w:tcPr>
            <w:tcW w:w="0" w:type="auto"/>
          </w:tcPr>
          <w:p w14:paraId="54EE2AC4" w14:textId="77777777" w:rsidR="007C0D28" w:rsidRPr="00922016" w:rsidRDefault="007C0D28" w:rsidP="00515665">
            <w:r w:rsidRPr="00922016">
              <w:t>Streptophyta</w:t>
            </w:r>
          </w:p>
        </w:tc>
        <w:tc>
          <w:tcPr>
            <w:tcW w:w="0" w:type="auto"/>
          </w:tcPr>
          <w:p w14:paraId="4FEB88E7" w14:textId="77777777" w:rsidR="007C0D28" w:rsidRPr="00922016" w:rsidRDefault="007C0D28" w:rsidP="00515665">
            <w:r w:rsidRPr="00922016">
              <w:t>eukaryota</w:t>
            </w:r>
          </w:p>
        </w:tc>
      </w:tr>
      <w:tr w:rsidR="007C0D28" w:rsidRPr="00922016" w14:paraId="1A0DA116" w14:textId="77777777" w:rsidTr="002E4524">
        <w:tc>
          <w:tcPr>
            <w:tcW w:w="0" w:type="auto"/>
          </w:tcPr>
          <w:p w14:paraId="24A6CD49" w14:textId="77777777" w:rsidR="007C0D28" w:rsidRPr="00922016" w:rsidRDefault="007C0D28" w:rsidP="00515665">
            <w:r w:rsidRPr="00922016">
              <w:rPr>
                <w:bCs/>
              </w:rPr>
              <w:t>291</w:t>
            </w:r>
          </w:p>
        </w:tc>
        <w:tc>
          <w:tcPr>
            <w:tcW w:w="0" w:type="auto"/>
          </w:tcPr>
          <w:p w14:paraId="5730D2F1" w14:textId="77777777" w:rsidR="007C0D28" w:rsidRPr="00922016" w:rsidRDefault="007C0D28" w:rsidP="00515665">
            <w:r w:rsidRPr="00922016">
              <w:t>Populus trichocarpa</w:t>
            </w:r>
          </w:p>
        </w:tc>
        <w:tc>
          <w:tcPr>
            <w:tcW w:w="0" w:type="auto"/>
          </w:tcPr>
          <w:p w14:paraId="07194BE2" w14:textId="77777777" w:rsidR="007C0D28" w:rsidRPr="00922016" w:rsidRDefault="007C0D28" w:rsidP="00515665">
            <w:r w:rsidRPr="00922016">
              <w:t>Streptophyta</w:t>
            </w:r>
          </w:p>
        </w:tc>
        <w:tc>
          <w:tcPr>
            <w:tcW w:w="0" w:type="auto"/>
          </w:tcPr>
          <w:p w14:paraId="7080D8E4" w14:textId="77777777" w:rsidR="007C0D28" w:rsidRPr="00922016" w:rsidRDefault="007C0D28" w:rsidP="00515665">
            <w:r w:rsidRPr="00922016">
              <w:t>eukaryota</w:t>
            </w:r>
          </w:p>
        </w:tc>
      </w:tr>
      <w:tr w:rsidR="007C0D28" w:rsidRPr="00922016" w14:paraId="15579CD0" w14:textId="77777777" w:rsidTr="002E4524">
        <w:tc>
          <w:tcPr>
            <w:tcW w:w="0" w:type="auto"/>
          </w:tcPr>
          <w:p w14:paraId="17E97F05" w14:textId="77777777" w:rsidR="007C0D28" w:rsidRPr="00922016" w:rsidRDefault="007C0D28" w:rsidP="00515665">
            <w:r w:rsidRPr="00922016">
              <w:rPr>
                <w:bCs/>
              </w:rPr>
              <w:t>292</w:t>
            </w:r>
          </w:p>
        </w:tc>
        <w:tc>
          <w:tcPr>
            <w:tcW w:w="0" w:type="auto"/>
          </w:tcPr>
          <w:p w14:paraId="57EDEF60" w14:textId="77777777" w:rsidR="007C0D28" w:rsidRPr="00922016" w:rsidRDefault="007C0D28" w:rsidP="00515665">
            <w:r w:rsidRPr="00922016">
              <w:t>Prunus persica</w:t>
            </w:r>
          </w:p>
        </w:tc>
        <w:tc>
          <w:tcPr>
            <w:tcW w:w="0" w:type="auto"/>
          </w:tcPr>
          <w:p w14:paraId="5E0510E9" w14:textId="77777777" w:rsidR="007C0D28" w:rsidRPr="00922016" w:rsidRDefault="007C0D28" w:rsidP="00515665">
            <w:r w:rsidRPr="00922016">
              <w:t>Streptophyta</w:t>
            </w:r>
          </w:p>
        </w:tc>
        <w:tc>
          <w:tcPr>
            <w:tcW w:w="0" w:type="auto"/>
          </w:tcPr>
          <w:p w14:paraId="0366AF16" w14:textId="77777777" w:rsidR="007C0D28" w:rsidRPr="00922016" w:rsidRDefault="007C0D28" w:rsidP="00515665">
            <w:r w:rsidRPr="00922016">
              <w:t>eukaryota</w:t>
            </w:r>
          </w:p>
        </w:tc>
      </w:tr>
      <w:tr w:rsidR="007C0D28" w:rsidRPr="00922016" w14:paraId="79E96B47" w14:textId="77777777" w:rsidTr="002E4524">
        <w:tc>
          <w:tcPr>
            <w:tcW w:w="0" w:type="auto"/>
          </w:tcPr>
          <w:p w14:paraId="5D27856B" w14:textId="77777777" w:rsidR="007C0D28" w:rsidRPr="00922016" w:rsidRDefault="007C0D28" w:rsidP="00515665">
            <w:r w:rsidRPr="00922016">
              <w:rPr>
                <w:bCs/>
              </w:rPr>
              <w:t>293</w:t>
            </w:r>
          </w:p>
        </w:tc>
        <w:tc>
          <w:tcPr>
            <w:tcW w:w="0" w:type="auto"/>
          </w:tcPr>
          <w:p w14:paraId="4B5C13ED" w14:textId="77777777" w:rsidR="007C0D28" w:rsidRPr="00922016" w:rsidRDefault="007C0D28" w:rsidP="00515665">
            <w:r w:rsidRPr="00922016">
              <w:t>Ricinus communis</w:t>
            </w:r>
          </w:p>
        </w:tc>
        <w:tc>
          <w:tcPr>
            <w:tcW w:w="0" w:type="auto"/>
          </w:tcPr>
          <w:p w14:paraId="26754397" w14:textId="77777777" w:rsidR="007C0D28" w:rsidRPr="00922016" w:rsidRDefault="007C0D28" w:rsidP="00515665">
            <w:r w:rsidRPr="00922016">
              <w:t>Streptophyta</w:t>
            </w:r>
          </w:p>
        </w:tc>
        <w:tc>
          <w:tcPr>
            <w:tcW w:w="0" w:type="auto"/>
          </w:tcPr>
          <w:p w14:paraId="7BAEBF2F" w14:textId="77777777" w:rsidR="007C0D28" w:rsidRPr="00922016" w:rsidRDefault="007C0D28" w:rsidP="00515665">
            <w:r w:rsidRPr="00922016">
              <w:t>eukaryota</w:t>
            </w:r>
          </w:p>
        </w:tc>
      </w:tr>
      <w:tr w:rsidR="007C0D28" w:rsidRPr="00922016" w14:paraId="2FE49147" w14:textId="77777777" w:rsidTr="002E4524">
        <w:tc>
          <w:tcPr>
            <w:tcW w:w="0" w:type="auto"/>
          </w:tcPr>
          <w:p w14:paraId="0AC570B7" w14:textId="77777777" w:rsidR="007C0D28" w:rsidRPr="00922016" w:rsidRDefault="007C0D28" w:rsidP="00515665">
            <w:r w:rsidRPr="00922016">
              <w:rPr>
                <w:bCs/>
              </w:rPr>
              <w:t>294</w:t>
            </w:r>
          </w:p>
        </w:tc>
        <w:tc>
          <w:tcPr>
            <w:tcW w:w="0" w:type="auto"/>
          </w:tcPr>
          <w:p w14:paraId="38C59CA3" w14:textId="77777777" w:rsidR="007C0D28" w:rsidRPr="00922016" w:rsidRDefault="007C0D28" w:rsidP="00515665">
            <w:r w:rsidRPr="00922016">
              <w:t>Selaginella moellendorffii</w:t>
            </w:r>
          </w:p>
        </w:tc>
        <w:tc>
          <w:tcPr>
            <w:tcW w:w="0" w:type="auto"/>
          </w:tcPr>
          <w:p w14:paraId="1016FB00" w14:textId="77777777" w:rsidR="007C0D28" w:rsidRPr="00922016" w:rsidRDefault="007C0D28" w:rsidP="00515665">
            <w:r w:rsidRPr="00922016">
              <w:t>Streptophyta</w:t>
            </w:r>
          </w:p>
        </w:tc>
        <w:tc>
          <w:tcPr>
            <w:tcW w:w="0" w:type="auto"/>
          </w:tcPr>
          <w:p w14:paraId="5CA7E40C" w14:textId="77777777" w:rsidR="007C0D28" w:rsidRPr="00922016" w:rsidRDefault="007C0D28" w:rsidP="00515665">
            <w:r w:rsidRPr="00922016">
              <w:t>eukaryota</w:t>
            </w:r>
          </w:p>
        </w:tc>
      </w:tr>
      <w:tr w:rsidR="007C0D28" w:rsidRPr="00922016" w14:paraId="237550E5" w14:textId="77777777" w:rsidTr="002E4524">
        <w:tc>
          <w:tcPr>
            <w:tcW w:w="0" w:type="auto"/>
          </w:tcPr>
          <w:p w14:paraId="6EA6205D" w14:textId="77777777" w:rsidR="007C0D28" w:rsidRPr="00922016" w:rsidRDefault="007C0D28" w:rsidP="00515665">
            <w:r w:rsidRPr="00922016">
              <w:rPr>
                <w:bCs/>
              </w:rPr>
              <w:t>295</w:t>
            </w:r>
          </w:p>
        </w:tc>
        <w:tc>
          <w:tcPr>
            <w:tcW w:w="0" w:type="auto"/>
          </w:tcPr>
          <w:p w14:paraId="58F4F51F" w14:textId="77777777" w:rsidR="007C0D28" w:rsidRPr="00922016" w:rsidRDefault="007C0D28" w:rsidP="00515665">
            <w:r w:rsidRPr="00922016">
              <w:t>Setaria italica</w:t>
            </w:r>
          </w:p>
        </w:tc>
        <w:tc>
          <w:tcPr>
            <w:tcW w:w="0" w:type="auto"/>
          </w:tcPr>
          <w:p w14:paraId="486C94EE" w14:textId="77777777" w:rsidR="007C0D28" w:rsidRPr="00922016" w:rsidRDefault="007C0D28" w:rsidP="00515665">
            <w:r w:rsidRPr="00922016">
              <w:t>Streptophyta</w:t>
            </w:r>
          </w:p>
        </w:tc>
        <w:tc>
          <w:tcPr>
            <w:tcW w:w="0" w:type="auto"/>
          </w:tcPr>
          <w:p w14:paraId="089A532B" w14:textId="77777777" w:rsidR="007C0D28" w:rsidRPr="00922016" w:rsidRDefault="007C0D28" w:rsidP="00515665">
            <w:r w:rsidRPr="00922016">
              <w:t>eukaryota</w:t>
            </w:r>
          </w:p>
        </w:tc>
      </w:tr>
      <w:tr w:rsidR="007C0D28" w:rsidRPr="00922016" w14:paraId="2A48D093" w14:textId="77777777" w:rsidTr="002E4524">
        <w:tc>
          <w:tcPr>
            <w:tcW w:w="0" w:type="auto"/>
          </w:tcPr>
          <w:p w14:paraId="66AD247A" w14:textId="77777777" w:rsidR="007C0D28" w:rsidRPr="00922016" w:rsidRDefault="007C0D28" w:rsidP="00515665">
            <w:r w:rsidRPr="00922016">
              <w:rPr>
                <w:bCs/>
              </w:rPr>
              <w:t>296</w:t>
            </w:r>
          </w:p>
        </w:tc>
        <w:tc>
          <w:tcPr>
            <w:tcW w:w="0" w:type="auto"/>
          </w:tcPr>
          <w:p w14:paraId="629A4D10" w14:textId="77777777" w:rsidR="007C0D28" w:rsidRPr="00922016" w:rsidRDefault="007C0D28" w:rsidP="00515665">
            <w:r w:rsidRPr="00922016">
              <w:t>Solanum lycopersicum</w:t>
            </w:r>
          </w:p>
        </w:tc>
        <w:tc>
          <w:tcPr>
            <w:tcW w:w="0" w:type="auto"/>
          </w:tcPr>
          <w:p w14:paraId="548B55B9" w14:textId="77777777" w:rsidR="007C0D28" w:rsidRPr="00922016" w:rsidRDefault="007C0D28" w:rsidP="00515665">
            <w:r w:rsidRPr="00922016">
              <w:t>Streptophyta</w:t>
            </w:r>
          </w:p>
        </w:tc>
        <w:tc>
          <w:tcPr>
            <w:tcW w:w="0" w:type="auto"/>
          </w:tcPr>
          <w:p w14:paraId="00647E2A" w14:textId="77777777" w:rsidR="007C0D28" w:rsidRPr="00922016" w:rsidRDefault="007C0D28" w:rsidP="00515665">
            <w:r w:rsidRPr="00922016">
              <w:t>eukaryota</w:t>
            </w:r>
          </w:p>
        </w:tc>
      </w:tr>
      <w:tr w:rsidR="007C0D28" w:rsidRPr="00922016" w14:paraId="61E31DDB" w14:textId="77777777" w:rsidTr="002E4524">
        <w:tc>
          <w:tcPr>
            <w:tcW w:w="0" w:type="auto"/>
          </w:tcPr>
          <w:p w14:paraId="46765D89" w14:textId="77777777" w:rsidR="007C0D28" w:rsidRPr="00922016" w:rsidRDefault="007C0D28" w:rsidP="00515665">
            <w:r w:rsidRPr="00922016">
              <w:rPr>
                <w:bCs/>
              </w:rPr>
              <w:t>297</w:t>
            </w:r>
          </w:p>
        </w:tc>
        <w:tc>
          <w:tcPr>
            <w:tcW w:w="0" w:type="auto"/>
          </w:tcPr>
          <w:p w14:paraId="05815A7C" w14:textId="77777777" w:rsidR="007C0D28" w:rsidRPr="00922016" w:rsidRDefault="007C0D28" w:rsidP="00515665">
            <w:r w:rsidRPr="00922016">
              <w:t>Sorghum bicolor</w:t>
            </w:r>
          </w:p>
        </w:tc>
        <w:tc>
          <w:tcPr>
            <w:tcW w:w="0" w:type="auto"/>
          </w:tcPr>
          <w:p w14:paraId="4E78E77E" w14:textId="77777777" w:rsidR="007C0D28" w:rsidRPr="00922016" w:rsidRDefault="007C0D28" w:rsidP="00515665">
            <w:r w:rsidRPr="00922016">
              <w:t>Streptophyta</w:t>
            </w:r>
          </w:p>
        </w:tc>
        <w:tc>
          <w:tcPr>
            <w:tcW w:w="0" w:type="auto"/>
          </w:tcPr>
          <w:p w14:paraId="0F559934" w14:textId="77777777" w:rsidR="007C0D28" w:rsidRPr="00922016" w:rsidRDefault="007C0D28" w:rsidP="00515665">
            <w:r w:rsidRPr="00922016">
              <w:t>eukaryota</w:t>
            </w:r>
          </w:p>
        </w:tc>
      </w:tr>
      <w:tr w:rsidR="007C0D28" w:rsidRPr="00922016" w14:paraId="01EB6234" w14:textId="77777777" w:rsidTr="002E4524">
        <w:tc>
          <w:tcPr>
            <w:tcW w:w="0" w:type="auto"/>
          </w:tcPr>
          <w:p w14:paraId="60FD3CB7" w14:textId="77777777" w:rsidR="007C0D28" w:rsidRPr="00922016" w:rsidRDefault="007C0D28" w:rsidP="00515665">
            <w:r w:rsidRPr="00922016">
              <w:rPr>
                <w:bCs/>
              </w:rPr>
              <w:t>298</w:t>
            </w:r>
          </w:p>
        </w:tc>
        <w:tc>
          <w:tcPr>
            <w:tcW w:w="0" w:type="auto"/>
          </w:tcPr>
          <w:p w14:paraId="52F3E8D3" w14:textId="77777777" w:rsidR="007C0D28" w:rsidRPr="00922016" w:rsidRDefault="007C0D28" w:rsidP="00515665">
            <w:r w:rsidRPr="00922016">
              <w:t>Vitis vinifera</w:t>
            </w:r>
          </w:p>
        </w:tc>
        <w:tc>
          <w:tcPr>
            <w:tcW w:w="0" w:type="auto"/>
          </w:tcPr>
          <w:p w14:paraId="7237B819" w14:textId="77777777" w:rsidR="007C0D28" w:rsidRPr="00922016" w:rsidRDefault="007C0D28" w:rsidP="00515665">
            <w:r w:rsidRPr="00922016">
              <w:t>Streptophyta</w:t>
            </w:r>
          </w:p>
        </w:tc>
        <w:tc>
          <w:tcPr>
            <w:tcW w:w="0" w:type="auto"/>
          </w:tcPr>
          <w:p w14:paraId="5E9E81EE" w14:textId="77777777" w:rsidR="007C0D28" w:rsidRPr="00922016" w:rsidRDefault="007C0D28" w:rsidP="00515665">
            <w:r w:rsidRPr="00922016">
              <w:t>eukaryota</w:t>
            </w:r>
          </w:p>
        </w:tc>
      </w:tr>
      <w:tr w:rsidR="007C0D28" w:rsidRPr="00922016" w14:paraId="3D5C48DE" w14:textId="77777777" w:rsidTr="002E4524">
        <w:tc>
          <w:tcPr>
            <w:tcW w:w="0" w:type="auto"/>
          </w:tcPr>
          <w:p w14:paraId="3E231718" w14:textId="77777777" w:rsidR="007C0D28" w:rsidRPr="00922016" w:rsidRDefault="007C0D28" w:rsidP="00515665">
            <w:r w:rsidRPr="00922016">
              <w:rPr>
                <w:bCs/>
              </w:rPr>
              <w:t>299</w:t>
            </w:r>
          </w:p>
        </w:tc>
        <w:tc>
          <w:tcPr>
            <w:tcW w:w="0" w:type="auto"/>
          </w:tcPr>
          <w:p w14:paraId="39D5238A" w14:textId="77777777" w:rsidR="007C0D28" w:rsidRPr="00922016" w:rsidRDefault="007C0D28" w:rsidP="00515665">
            <w:r w:rsidRPr="00922016">
              <w:t>Zea mays</w:t>
            </w:r>
          </w:p>
        </w:tc>
        <w:tc>
          <w:tcPr>
            <w:tcW w:w="0" w:type="auto"/>
          </w:tcPr>
          <w:p w14:paraId="40C14A49" w14:textId="77777777" w:rsidR="007C0D28" w:rsidRPr="00922016" w:rsidRDefault="007C0D28" w:rsidP="00515665">
            <w:r w:rsidRPr="00922016">
              <w:t>Streptophyta</w:t>
            </w:r>
          </w:p>
        </w:tc>
        <w:tc>
          <w:tcPr>
            <w:tcW w:w="0" w:type="auto"/>
          </w:tcPr>
          <w:p w14:paraId="524BB49A" w14:textId="77777777" w:rsidR="007C0D28" w:rsidRPr="00922016" w:rsidRDefault="007C0D28" w:rsidP="00515665">
            <w:r w:rsidRPr="00922016">
              <w:t>eukaryota</w:t>
            </w:r>
          </w:p>
        </w:tc>
      </w:tr>
      <w:tr w:rsidR="007C0D28" w:rsidRPr="00922016" w14:paraId="1F12027F" w14:textId="77777777" w:rsidTr="002E4524">
        <w:tc>
          <w:tcPr>
            <w:tcW w:w="0" w:type="auto"/>
          </w:tcPr>
          <w:p w14:paraId="18644D15" w14:textId="77777777" w:rsidR="007C0D28" w:rsidRPr="00922016" w:rsidRDefault="007C0D28" w:rsidP="00515665">
            <w:r w:rsidRPr="00922016">
              <w:rPr>
                <w:bCs/>
              </w:rPr>
              <w:t>300</w:t>
            </w:r>
          </w:p>
        </w:tc>
        <w:tc>
          <w:tcPr>
            <w:tcW w:w="0" w:type="auto"/>
          </w:tcPr>
          <w:p w14:paraId="75119465" w14:textId="77777777" w:rsidR="007C0D28" w:rsidRPr="00922016" w:rsidRDefault="007C0D28" w:rsidP="00515665">
            <w:r w:rsidRPr="00922016">
              <w:t>Thellungiella halophila</w:t>
            </w:r>
          </w:p>
        </w:tc>
        <w:tc>
          <w:tcPr>
            <w:tcW w:w="0" w:type="auto"/>
          </w:tcPr>
          <w:p w14:paraId="3E76D5E3" w14:textId="77777777" w:rsidR="007C0D28" w:rsidRPr="00922016" w:rsidRDefault="007C0D28" w:rsidP="00515665">
            <w:r w:rsidRPr="00922016">
              <w:t>Streptophyta</w:t>
            </w:r>
          </w:p>
        </w:tc>
        <w:tc>
          <w:tcPr>
            <w:tcW w:w="0" w:type="auto"/>
          </w:tcPr>
          <w:p w14:paraId="6FF82E38" w14:textId="77777777" w:rsidR="007C0D28" w:rsidRPr="00922016" w:rsidRDefault="007C0D28" w:rsidP="00515665">
            <w:r w:rsidRPr="00922016">
              <w:t>eukaryota</w:t>
            </w:r>
          </w:p>
        </w:tc>
      </w:tr>
      <w:tr w:rsidR="007C0D28" w:rsidRPr="00922016" w14:paraId="00ACF427" w14:textId="77777777" w:rsidTr="002E4524">
        <w:tc>
          <w:tcPr>
            <w:tcW w:w="0" w:type="auto"/>
          </w:tcPr>
          <w:p w14:paraId="10F68833" w14:textId="77777777" w:rsidR="007C0D28" w:rsidRPr="00922016" w:rsidRDefault="007C0D28" w:rsidP="00515665">
            <w:r w:rsidRPr="00922016">
              <w:rPr>
                <w:bCs/>
              </w:rPr>
              <w:t>301</w:t>
            </w:r>
          </w:p>
        </w:tc>
        <w:tc>
          <w:tcPr>
            <w:tcW w:w="0" w:type="auto"/>
          </w:tcPr>
          <w:p w14:paraId="41856307" w14:textId="77777777" w:rsidR="007C0D28" w:rsidRPr="00922016" w:rsidRDefault="007C0D28" w:rsidP="00515665">
            <w:r w:rsidRPr="00922016">
              <w:t>Chlorella sp. NC64A</w:t>
            </w:r>
          </w:p>
        </w:tc>
        <w:tc>
          <w:tcPr>
            <w:tcW w:w="0" w:type="auto"/>
          </w:tcPr>
          <w:p w14:paraId="3534E1F4" w14:textId="77777777" w:rsidR="007C0D28" w:rsidRPr="00922016" w:rsidRDefault="007C0D28" w:rsidP="00515665">
            <w:r w:rsidRPr="00922016">
              <w:t>Chlorophyta</w:t>
            </w:r>
          </w:p>
        </w:tc>
        <w:tc>
          <w:tcPr>
            <w:tcW w:w="0" w:type="auto"/>
          </w:tcPr>
          <w:p w14:paraId="48CD2262" w14:textId="77777777" w:rsidR="007C0D28" w:rsidRPr="00922016" w:rsidRDefault="007C0D28" w:rsidP="00515665">
            <w:r w:rsidRPr="00922016">
              <w:t>eukaryota</w:t>
            </w:r>
          </w:p>
        </w:tc>
      </w:tr>
      <w:tr w:rsidR="007C0D28" w:rsidRPr="00922016" w14:paraId="05132DD2" w14:textId="77777777" w:rsidTr="002E4524">
        <w:tc>
          <w:tcPr>
            <w:tcW w:w="0" w:type="auto"/>
          </w:tcPr>
          <w:p w14:paraId="061F3AE3" w14:textId="77777777" w:rsidR="007C0D28" w:rsidRPr="00922016" w:rsidRDefault="007C0D28" w:rsidP="00515665">
            <w:r w:rsidRPr="00922016">
              <w:rPr>
                <w:bCs/>
              </w:rPr>
              <w:t>302</w:t>
            </w:r>
          </w:p>
        </w:tc>
        <w:tc>
          <w:tcPr>
            <w:tcW w:w="0" w:type="auto"/>
          </w:tcPr>
          <w:p w14:paraId="0CDADD86" w14:textId="77777777" w:rsidR="007C0D28" w:rsidRPr="00922016" w:rsidRDefault="007C0D28" w:rsidP="00515665">
            <w:r w:rsidRPr="00922016">
              <w:t>Chlamydomonas reinhardtii</w:t>
            </w:r>
          </w:p>
        </w:tc>
        <w:tc>
          <w:tcPr>
            <w:tcW w:w="0" w:type="auto"/>
          </w:tcPr>
          <w:p w14:paraId="43711E7E" w14:textId="77777777" w:rsidR="007C0D28" w:rsidRPr="00922016" w:rsidRDefault="007C0D28" w:rsidP="00515665">
            <w:r w:rsidRPr="00922016">
              <w:t>Chlorophyta</w:t>
            </w:r>
          </w:p>
        </w:tc>
        <w:tc>
          <w:tcPr>
            <w:tcW w:w="0" w:type="auto"/>
          </w:tcPr>
          <w:p w14:paraId="65ABA62E" w14:textId="77777777" w:rsidR="007C0D28" w:rsidRPr="00922016" w:rsidRDefault="007C0D28" w:rsidP="00515665">
            <w:r w:rsidRPr="00922016">
              <w:t>eukaryota</w:t>
            </w:r>
          </w:p>
        </w:tc>
      </w:tr>
      <w:tr w:rsidR="007C0D28" w:rsidRPr="00922016" w14:paraId="7E22F689" w14:textId="77777777" w:rsidTr="002E4524">
        <w:tc>
          <w:tcPr>
            <w:tcW w:w="0" w:type="auto"/>
          </w:tcPr>
          <w:p w14:paraId="4BD19579" w14:textId="77777777" w:rsidR="007C0D28" w:rsidRPr="00922016" w:rsidRDefault="007C0D28" w:rsidP="00515665">
            <w:r w:rsidRPr="00922016">
              <w:rPr>
                <w:bCs/>
              </w:rPr>
              <w:t>303</w:t>
            </w:r>
          </w:p>
        </w:tc>
        <w:tc>
          <w:tcPr>
            <w:tcW w:w="0" w:type="auto"/>
          </w:tcPr>
          <w:p w14:paraId="7DECBC61" w14:textId="77777777" w:rsidR="007C0D28" w:rsidRPr="00922016" w:rsidRDefault="007C0D28" w:rsidP="00515665">
            <w:r w:rsidRPr="00922016">
              <w:t>Micromonas sp. CCMP490</w:t>
            </w:r>
          </w:p>
        </w:tc>
        <w:tc>
          <w:tcPr>
            <w:tcW w:w="0" w:type="auto"/>
          </w:tcPr>
          <w:p w14:paraId="7E03D0A4" w14:textId="77777777" w:rsidR="007C0D28" w:rsidRPr="00922016" w:rsidRDefault="007C0D28" w:rsidP="00515665">
            <w:r w:rsidRPr="00922016">
              <w:t>Chlorophyta</w:t>
            </w:r>
          </w:p>
        </w:tc>
        <w:tc>
          <w:tcPr>
            <w:tcW w:w="0" w:type="auto"/>
          </w:tcPr>
          <w:p w14:paraId="73682A12" w14:textId="77777777" w:rsidR="007C0D28" w:rsidRPr="00922016" w:rsidRDefault="007C0D28" w:rsidP="00515665">
            <w:r w:rsidRPr="00922016">
              <w:t>eukaryota</w:t>
            </w:r>
          </w:p>
        </w:tc>
      </w:tr>
      <w:tr w:rsidR="007C0D28" w:rsidRPr="00922016" w14:paraId="4BC94CA8" w14:textId="77777777" w:rsidTr="002E4524">
        <w:tc>
          <w:tcPr>
            <w:tcW w:w="0" w:type="auto"/>
          </w:tcPr>
          <w:p w14:paraId="1E58EBAB" w14:textId="77777777" w:rsidR="007C0D28" w:rsidRPr="00922016" w:rsidRDefault="007C0D28" w:rsidP="00515665">
            <w:r w:rsidRPr="00922016">
              <w:rPr>
                <w:bCs/>
              </w:rPr>
              <w:t>304</w:t>
            </w:r>
          </w:p>
        </w:tc>
        <w:tc>
          <w:tcPr>
            <w:tcW w:w="0" w:type="auto"/>
          </w:tcPr>
          <w:p w14:paraId="7A1B41F0" w14:textId="77777777" w:rsidR="007C0D28" w:rsidRPr="00922016" w:rsidRDefault="007C0D28" w:rsidP="00515665">
            <w:r w:rsidRPr="00922016">
              <w:t>Micromonas pusilla sp. RCC299</w:t>
            </w:r>
          </w:p>
        </w:tc>
        <w:tc>
          <w:tcPr>
            <w:tcW w:w="0" w:type="auto"/>
          </w:tcPr>
          <w:p w14:paraId="02BD7AC5" w14:textId="77777777" w:rsidR="007C0D28" w:rsidRPr="00922016" w:rsidRDefault="007C0D28" w:rsidP="00515665">
            <w:r w:rsidRPr="00922016">
              <w:t>Chlorophyta</w:t>
            </w:r>
          </w:p>
        </w:tc>
        <w:tc>
          <w:tcPr>
            <w:tcW w:w="0" w:type="auto"/>
          </w:tcPr>
          <w:p w14:paraId="3A1B7E4E" w14:textId="77777777" w:rsidR="007C0D28" w:rsidRPr="00922016" w:rsidRDefault="007C0D28" w:rsidP="00515665">
            <w:r w:rsidRPr="00922016">
              <w:t>eukaryota</w:t>
            </w:r>
          </w:p>
        </w:tc>
      </w:tr>
      <w:tr w:rsidR="007C0D28" w:rsidRPr="00922016" w14:paraId="60D74187" w14:textId="77777777" w:rsidTr="002E4524">
        <w:tc>
          <w:tcPr>
            <w:tcW w:w="0" w:type="auto"/>
          </w:tcPr>
          <w:p w14:paraId="048E9D1B" w14:textId="77777777" w:rsidR="007C0D28" w:rsidRPr="00922016" w:rsidRDefault="007C0D28" w:rsidP="00515665">
            <w:r w:rsidRPr="00922016">
              <w:rPr>
                <w:bCs/>
              </w:rPr>
              <w:t>305</w:t>
            </w:r>
          </w:p>
        </w:tc>
        <w:tc>
          <w:tcPr>
            <w:tcW w:w="0" w:type="auto"/>
          </w:tcPr>
          <w:p w14:paraId="6C443761" w14:textId="77777777" w:rsidR="007C0D28" w:rsidRPr="00922016" w:rsidRDefault="007C0D28" w:rsidP="00515665">
            <w:r w:rsidRPr="00922016">
              <w:t>Ostreococcus lucimarinus</w:t>
            </w:r>
          </w:p>
        </w:tc>
        <w:tc>
          <w:tcPr>
            <w:tcW w:w="0" w:type="auto"/>
          </w:tcPr>
          <w:p w14:paraId="100D8259" w14:textId="77777777" w:rsidR="007C0D28" w:rsidRPr="00922016" w:rsidRDefault="007C0D28" w:rsidP="00515665">
            <w:r w:rsidRPr="00922016">
              <w:t>Chlorophyta</w:t>
            </w:r>
          </w:p>
        </w:tc>
        <w:tc>
          <w:tcPr>
            <w:tcW w:w="0" w:type="auto"/>
          </w:tcPr>
          <w:p w14:paraId="714E386A" w14:textId="77777777" w:rsidR="007C0D28" w:rsidRPr="00922016" w:rsidRDefault="007C0D28" w:rsidP="00515665">
            <w:r w:rsidRPr="00922016">
              <w:t>eukaryota</w:t>
            </w:r>
          </w:p>
        </w:tc>
      </w:tr>
      <w:tr w:rsidR="007C0D28" w:rsidRPr="00922016" w14:paraId="5A4677F6" w14:textId="77777777" w:rsidTr="002E4524">
        <w:tc>
          <w:tcPr>
            <w:tcW w:w="0" w:type="auto"/>
          </w:tcPr>
          <w:p w14:paraId="3CF9BE2C" w14:textId="77777777" w:rsidR="007C0D28" w:rsidRPr="00922016" w:rsidRDefault="007C0D28" w:rsidP="00515665">
            <w:r w:rsidRPr="00922016">
              <w:rPr>
                <w:bCs/>
              </w:rPr>
              <w:t>306</w:t>
            </w:r>
          </w:p>
        </w:tc>
        <w:tc>
          <w:tcPr>
            <w:tcW w:w="0" w:type="auto"/>
          </w:tcPr>
          <w:p w14:paraId="54EEE763" w14:textId="77777777" w:rsidR="007C0D28" w:rsidRPr="00922016" w:rsidRDefault="007C0D28" w:rsidP="00515665">
            <w:r w:rsidRPr="00922016">
              <w:t>Ostreococcus sp. RCC809</w:t>
            </w:r>
          </w:p>
        </w:tc>
        <w:tc>
          <w:tcPr>
            <w:tcW w:w="0" w:type="auto"/>
          </w:tcPr>
          <w:p w14:paraId="6C2FA644" w14:textId="77777777" w:rsidR="007C0D28" w:rsidRPr="00922016" w:rsidRDefault="007C0D28" w:rsidP="00515665">
            <w:r w:rsidRPr="00922016">
              <w:t>Chlorophyta</w:t>
            </w:r>
          </w:p>
        </w:tc>
        <w:tc>
          <w:tcPr>
            <w:tcW w:w="0" w:type="auto"/>
          </w:tcPr>
          <w:p w14:paraId="7B0A6EB8" w14:textId="77777777" w:rsidR="007C0D28" w:rsidRPr="00922016" w:rsidRDefault="007C0D28" w:rsidP="00515665">
            <w:r w:rsidRPr="00922016">
              <w:t>eukaryota</w:t>
            </w:r>
          </w:p>
        </w:tc>
      </w:tr>
      <w:tr w:rsidR="007C0D28" w:rsidRPr="00922016" w14:paraId="39374A1C" w14:textId="77777777" w:rsidTr="002E4524">
        <w:tc>
          <w:tcPr>
            <w:tcW w:w="0" w:type="auto"/>
          </w:tcPr>
          <w:p w14:paraId="5C750097" w14:textId="77777777" w:rsidR="007C0D28" w:rsidRPr="00922016" w:rsidRDefault="007C0D28" w:rsidP="00515665">
            <w:r w:rsidRPr="00922016">
              <w:rPr>
                <w:bCs/>
              </w:rPr>
              <w:t>307</w:t>
            </w:r>
          </w:p>
        </w:tc>
        <w:tc>
          <w:tcPr>
            <w:tcW w:w="0" w:type="auto"/>
          </w:tcPr>
          <w:p w14:paraId="37D2447F" w14:textId="77777777" w:rsidR="007C0D28" w:rsidRPr="00922016" w:rsidRDefault="007C0D28" w:rsidP="00515665">
            <w:r w:rsidRPr="00922016">
              <w:t>Ostreococcus tauri</w:t>
            </w:r>
          </w:p>
        </w:tc>
        <w:tc>
          <w:tcPr>
            <w:tcW w:w="0" w:type="auto"/>
          </w:tcPr>
          <w:p w14:paraId="189A8592" w14:textId="77777777" w:rsidR="007C0D28" w:rsidRPr="00922016" w:rsidRDefault="007C0D28" w:rsidP="00515665">
            <w:r w:rsidRPr="00922016">
              <w:t>Chlorophyta</w:t>
            </w:r>
          </w:p>
        </w:tc>
        <w:tc>
          <w:tcPr>
            <w:tcW w:w="0" w:type="auto"/>
          </w:tcPr>
          <w:p w14:paraId="7B02E5D0" w14:textId="77777777" w:rsidR="007C0D28" w:rsidRPr="00922016" w:rsidRDefault="007C0D28" w:rsidP="00515665">
            <w:r w:rsidRPr="00922016">
              <w:t>eukaryota</w:t>
            </w:r>
          </w:p>
        </w:tc>
      </w:tr>
      <w:tr w:rsidR="007C0D28" w:rsidRPr="00922016" w14:paraId="790C023D" w14:textId="77777777" w:rsidTr="002E4524">
        <w:tc>
          <w:tcPr>
            <w:tcW w:w="0" w:type="auto"/>
          </w:tcPr>
          <w:p w14:paraId="1922DD3B" w14:textId="77777777" w:rsidR="007C0D28" w:rsidRPr="00922016" w:rsidRDefault="007C0D28" w:rsidP="00515665">
            <w:r w:rsidRPr="00922016">
              <w:rPr>
                <w:bCs/>
              </w:rPr>
              <w:t>308</w:t>
            </w:r>
          </w:p>
        </w:tc>
        <w:tc>
          <w:tcPr>
            <w:tcW w:w="0" w:type="auto"/>
          </w:tcPr>
          <w:p w14:paraId="0199FCBA" w14:textId="77777777" w:rsidR="007C0D28" w:rsidRPr="00922016" w:rsidRDefault="007C0D28" w:rsidP="00515665">
            <w:r w:rsidRPr="00922016">
              <w:t>Volvox carteri f. nagariensis</w:t>
            </w:r>
          </w:p>
        </w:tc>
        <w:tc>
          <w:tcPr>
            <w:tcW w:w="0" w:type="auto"/>
          </w:tcPr>
          <w:p w14:paraId="0B810C3E" w14:textId="77777777" w:rsidR="007C0D28" w:rsidRPr="00922016" w:rsidRDefault="007C0D28" w:rsidP="00515665">
            <w:r w:rsidRPr="00922016">
              <w:t>Chlorophyta</w:t>
            </w:r>
          </w:p>
        </w:tc>
        <w:tc>
          <w:tcPr>
            <w:tcW w:w="0" w:type="auto"/>
          </w:tcPr>
          <w:p w14:paraId="70BF617E" w14:textId="77777777" w:rsidR="007C0D28" w:rsidRPr="00922016" w:rsidRDefault="007C0D28" w:rsidP="00515665">
            <w:r w:rsidRPr="00922016">
              <w:t>eukaryota</w:t>
            </w:r>
          </w:p>
        </w:tc>
      </w:tr>
      <w:tr w:rsidR="007C0D28" w:rsidRPr="00922016" w14:paraId="70502C1E" w14:textId="77777777" w:rsidTr="002E4524">
        <w:tc>
          <w:tcPr>
            <w:tcW w:w="0" w:type="auto"/>
          </w:tcPr>
          <w:p w14:paraId="5CBED020" w14:textId="77777777" w:rsidR="007C0D28" w:rsidRPr="00922016" w:rsidRDefault="007C0D28" w:rsidP="00515665">
            <w:r w:rsidRPr="00922016">
              <w:rPr>
                <w:bCs/>
              </w:rPr>
              <w:t>309</w:t>
            </w:r>
          </w:p>
        </w:tc>
        <w:tc>
          <w:tcPr>
            <w:tcW w:w="0" w:type="auto"/>
          </w:tcPr>
          <w:p w14:paraId="71FF1589" w14:textId="77777777" w:rsidR="007C0D28" w:rsidRPr="00922016" w:rsidRDefault="007C0D28" w:rsidP="00515665">
            <w:r w:rsidRPr="00922016">
              <w:t>Coccomyxa subellipsoidea</w:t>
            </w:r>
          </w:p>
        </w:tc>
        <w:tc>
          <w:tcPr>
            <w:tcW w:w="0" w:type="auto"/>
          </w:tcPr>
          <w:p w14:paraId="61EA1EC8" w14:textId="77777777" w:rsidR="007C0D28" w:rsidRPr="00922016" w:rsidRDefault="007C0D28" w:rsidP="00515665">
            <w:r w:rsidRPr="00922016">
              <w:t>Chlorophyta</w:t>
            </w:r>
          </w:p>
        </w:tc>
        <w:tc>
          <w:tcPr>
            <w:tcW w:w="0" w:type="auto"/>
          </w:tcPr>
          <w:p w14:paraId="6DABBBCA" w14:textId="77777777" w:rsidR="007C0D28" w:rsidRPr="00922016" w:rsidRDefault="007C0D28" w:rsidP="00515665">
            <w:r w:rsidRPr="00922016">
              <w:t>eukaryota</w:t>
            </w:r>
          </w:p>
        </w:tc>
      </w:tr>
      <w:tr w:rsidR="007C0D28" w:rsidRPr="00922016" w14:paraId="6B97767E" w14:textId="77777777" w:rsidTr="002E4524">
        <w:tc>
          <w:tcPr>
            <w:tcW w:w="0" w:type="auto"/>
          </w:tcPr>
          <w:p w14:paraId="4EB95EED" w14:textId="77777777" w:rsidR="007C0D28" w:rsidRPr="00922016" w:rsidRDefault="007C0D28" w:rsidP="00515665">
            <w:r w:rsidRPr="00922016">
              <w:rPr>
                <w:bCs/>
              </w:rPr>
              <w:t>310</w:t>
            </w:r>
          </w:p>
        </w:tc>
        <w:tc>
          <w:tcPr>
            <w:tcW w:w="0" w:type="auto"/>
          </w:tcPr>
          <w:p w14:paraId="7855BF44" w14:textId="77777777" w:rsidR="007C0D28" w:rsidRPr="00922016" w:rsidRDefault="007C0D28" w:rsidP="00515665">
            <w:r w:rsidRPr="00922016">
              <w:t>Cyanidioschyzon merolae</w:t>
            </w:r>
          </w:p>
        </w:tc>
        <w:tc>
          <w:tcPr>
            <w:tcW w:w="0" w:type="auto"/>
          </w:tcPr>
          <w:p w14:paraId="0C9790C3" w14:textId="77777777" w:rsidR="007C0D28" w:rsidRPr="00922016" w:rsidRDefault="007C0D28" w:rsidP="00515665">
            <w:r w:rsidRPr="00922016">
              <w:t>Rhodophyta</w:t>
            </w:r>
          </w:p>
        </w:tc>
        <w:tc>
          <w:tcPr>
            <w:tcW w:w="0" w:type="auto"/>
          </w:tcPr>
          <w:p w14:paraId="2D994276" w14:textId="77777777" w:rsidR="007C0D28" w:rsidRPr="00922016" w:rsidRDefault="007C0D28" w:rsidP="00515665">
            <w:r w:rsidRPr="00922016">
              <w:t>eukaryota</w:t>
            </w:r>
          </w:p>
        </w:tc>
      </w:tr>
      <w:tr w:rsidR="007C0D28" w:rsidRPr="00922016" w14:paraId="17B7D26A" w14:textId="77777777" w:rsidTr="002E4524">
        <w:tc>
          <w:tcPr>
            <w:tcW w:w="0" w:type="auto"/>
          </w:tcPr>
          <w:p w14:paraId="2CA9A082" w14:textId="77777777" w:rsidR="007C0D28" w:rsidRPr="00922016" w:rsidRDefault="007C0D28" w:rsidP="00515665">
            <w:r w:rsidRPr="00922016">
              <w:rPr>
                <w:bCs/>
              </w:rPr>
              <w:t>311</w:t>
            </w:r>
          </w:p>
        </w:tc>
        <w:tc>
          <w:tcPr>
            <w:tcW w:w="0" w:type="auto"/>
          </w:tcPr>
          <w:p w14:paraId="6BDAFFF4" w14:textId="77777777" w:rsidR="007C0D28" w:rsidRPr="00922016" w:rsidRDefault="007C0D28" w:rsidP="00515665">
            <w:r w:rsidRPr="00922016">
              <w:t>Aureococcus anophagefferens</w:t>
            </w:r>
          </w:p>
        </w:tc>
        <w:tc>
          <w:tcPr>
            <w:tcW w:w="0" w:type="auto"/>
          </w:tcPr>
          <w:p w14:paraId="4B9A2037" w14:textId="77777777" w:rsidR="007C0D28" w:rsidRPr="00922016" w:rsidRDefault="007C0D28" w:rsidP="00515665">
            <w:r w:rsidRPr="00922016">
              <w:t>Stramenopiles</w:t>
            </w:r>
          </w:p>
        </w:tc>
        <w:tc>
          <w:tcPr>
            <w:tcW w:w="0" w:type="auto"/>
          </w:tcPr>
          <w:p w14:paraId="72D2B006" w14:textId="77777777" w:rsidR="007C0D28" w:rsidRPr="00922016" w:rsidRDefault="007C0D28" w:rsidP="00515665">
            <w:r w:rsidRPr="00922016">
              <w:t>eukaryota</w:t>
            </w:r>
          </w:p>
        </w:tc>
      </w:tr>
      <w:tr w:rsidR="007C0D28" w:rsidRPr="00922016" w14:paraId="27D251E1" w14:textId="77777777" w:rsidTr="002E4524">
        <w:tc>
          <w:tcPr>
            <w:tcW w:w="0" w:type="auto"/>
          </w:tcPr>
          <w:p w14:paraId="020FE648" w14:textId="77777777" w:rsidR="007C0D28" w:rsidRPr="00922016" w:rsidRDefault="007C0D28" w:rsidP="00515665">
            <w:r w:rsidRPr="00922016">
              <w:rPr>
                <w:bCs/>
              </w:rPr>
              <w:t>312</w:t>
            </w:r>
          </w:p>
        </w:tc>
        <w:tc>
          <w:tcPr>
            <w:tcW w:w="0" w:type="auto"/>
          </w:tcPr>
          <w:p w14:paraId="64C7348D" w14:textId="77777777" w:rsidR="007C0D28" w:rsidRPr="00922016" w:rsidRDefault="007C0D28" w:rsidP="00515665">
            <w:r w:rsidRPr="00922016">
              <w:t>Ectocarpus siliculosus</w:t>
            </w:r>
          </w:p>
        </w:tc>
        <w:tc>
          <w:tcPr>
            <w:tcW w:w="0" w:type="auto"/>
          </w:tcPr>
          <w:p w14:paraId="4937E38F" w14:textId="77777777" w:rsidR="007C0D28" w:rsidRPr="00922016" w:rsidRDefault="007C0D28" w:rsidP="00515665">
            <w:r w:rsidRPr="00922016">
              <w:t>Stramenopiles</w:t>
            </w:r>
          </w:p>
        </w:tc>
        <w:tc>
          <w:tcPr>
            <w:tcW w:w="0" w:type="auto"/>
          </w:tcPr>
          <w:p w14:paraId="0021B2BB" w14:textId="77777777" w:rsidR="007C0D28" w:rsidRPr="00922016" w:rsidRDefault="007C0D28" w:rsidP="00515665">
            <w:r w:rsidRPr="00922016">
              <w:t>eukaryota</w:t>
            </w:r>
          </w:p>
        </w:tc>
      </w:tr>
      <w:tr w:rsidR="007C0D28" w:rsidRPr="00922016" w14:paraId="495AF034" w14:textId="77777777" w:rsidTr="002E4524">
        <w:tc>
          <w:tcPr>
            <w:tcW w:w="0" w:type="auto"/>
          </w:tcPr>
          <w:p w14:paraId="4A9BE314" w14:textId="77777777" w:rsidR="007C0D28" w:rsidRPr="00922016" w:rsidRDefault="007C0D28" w:rsidP="00515665">
            <w:r w:rsidRPr="00922016">
              <w:rPr>
                <w:bCs/>
              </w:rPr>
              <w:t>313</w:t>
            </w:r>
          </w:p>
        </w:tc>
        <w:tc>
          <w:tcPr>
            <w:tcW w:w="0" w:type="auto"/>
          </w:tcPr>
          <w:p w14:paraId="54E4CC5F" w14:textId="77777777" w:rsidR="007C0D28" w:rsidRPr="00922016" w:rsidRDefault="007C0D28" w:rsidP="00515665">
            <w:r w:rsidRPr="00922016">
              <w:t>Fragilariopsis cylindrus CCMP 1102</w:t>
            </w:r>
          </w:p>
        </w:tc>
        <w:tc>
          <w:tcPr>
            <w:tcW w:w="0" w:type="auto"/>
          </w:tcPr>
          <w:p w14:paraId="68814515" w14:textId="77777777" w:rsidR="007C0D28" w:rsidRPr="00922016" w:rsidRDefault="007C0D28" w:rsidP="00515665">
            <w:r w:rsidRPr="00922016">
              <w:t>Stramenopiles</w:t>
            </w:r>
          </w:p>
        </w:tc>
        <w:tc>
          <w:tcPr>
            <w:tcW w:w="0" w:type="auto"/>
          </w:tcPr>
          <w:p w14:paraId="42441809" w14:textId="77777777" w:rsidR="007C0D28" w:rsidRPr="00922016" w:rsidRDefault="007C0D28" w:rsidP="00515665">
            <w:r w:rsidRPr="00922016">
              <w:t>eukaryota</w:t>
            </w:r>
          </w:p>
        </w:tc>
      </w:tr>
      <w:tr w:rsidR="007C0D28" w:rsidRPr="00922016" w14:paraId="5BC9C8A2" w14:textId="77777777" w:rsidTr="002E4524">
        <w:tc>
          <w:tcPr>
            <w:tcW w:w="0" w:type="auto"/>
          </w:tcPr>
          <w:p w14:paraId="40BDDA0D" w14:textId="77777777" w:rsidR="007C0D28" w:rsidRPr="00922016" w:rsidRDefault="007C0D28" w:rsidP="00515665">
            <w:r w:rsidRPr="00922016">
              <w:rPr>
                <w:bCs/>
              </w:rPr>
              <w:t>314</w:t>
            </w:r>
          </w:p>
        </w:tc>
        <w:tc>
          <w:tcPr>
            <w:tcW w:w="0" w:type="auto"/>
          </w:tcPr>
          <w:p w14:paraId="44FB00EF" w14:textId="77777777" w:rsidR="007C0D28" w:rsidRPr="00922016" w:rsidRDefault="007C0D28" w:rsidP="00515665">
            <w:r w:rsidRPr="00922016">
              <w:t>Phaeodactylum tricornutum</w:t>
            </w:r>
          </w:p>
        </w:tc>
        <w:tc>
          <w:tcPr>
            <w:tcW w:w="0" w:type="auto"/>
          </w:tcPr>
          <w:p w14:paraId="6C5FB9A6" w14:textId="77777777" w:rsidR="007C0D28" w:rsidRPr="00922016" w:rsidRDefault="007C0D28" w:rsidP="00515665">
            <w:r w:rsidRPr="00922016">
              <w:t>Stramenopiles</w:t>
            </w:r>
          </w:p>
        </w:tc>
        <w:tc>
          <w:tcPr>
            <w:tcW w:w="0" w:type="auto"/>
          </w:tcPr>
          <w:p w14:paraId="2F61F391" w14:textId="77777777" w:rsidR="007C0D28" w:rsidRPr="00922016" w:rsidRDefault="007C0D28" w:rsidP="00515665">
            <w:r w:rsidRPr="00922016">
              <w:t>eukaryota</w:t>
            </w:r>
          </w:p>
        </w:tc>
      </w:tr>
      <w:tr w:rsidR="007C0D28" w:rsidRPr="00922016" w14:paraId="380B9137" w14:textId="77777777" w:rsidTr="002E4524">
        <w:tc>
          <w:tcPr>
            <w:tcW w:w="0" w:type="auto"/>
          </w:tcPr>
          <w:p w14:paraId="6722C937" w14:textId="77777777" w:rsidR="007C0D28" w:rsidRPr="00922016" w:rsidRDefault="007C0D28" w:rsidP="00515665">
            <w:r w:rsidRPr="00922016">
              <w:rPr>
                <w:bCs/>
              </w:rPr>
              <w:t>315</w:t>
            </w:r>
          </w:p>
        </w:tc>
        <w:tc>
          <w:tcPr>
            <w:tcW w:w="0" w:type="auto"/>
          </w:tcPr>
          <w:p w14:paraId="334AB215" w14:textId="77777777" w:rsidR="007C0D28" w:rsidRPr="00922016" w:rsidRDefault="007C0D28" w:rsidP="00515665">
            <w:r w:rsidRPr="00922016">
              <w:t>Phytophthora infestans</w:t>
            </w:r>
          </w:p>
        </w:tc>
        <w:tc>
          <w:tcPr>
            <w:tcW w:w="0" w:type="auto"/>
          </w:tcPr>
          <w:p w14:paraId="539EA07A" w14:textId="77777777" w:rsidR="007C0D28" w:rsidRPr="00922016" w:rsidRDefault="007C0D28" w:rsidP="00515665">
            <w:r w:rsidRPr="00922016">
              <w:t>Stramenopiles</w:t>
            </w:r>
          </w:p>
        </w:tc>
        <w:tc>
          <w:tcPr>
            <w:tcW w:w="0" w:type="auto"/>
          </w:tcPr>
          <w:p w14:paraId="077F41CA" w14:textId="77777777" w:rsidR="007C0D28" w:rsidRPr="00922016" w:rsidRDefault="007C0D28" w:rsidP="00515665">
            <w:r w:rsidRPr="00922016">
              <w:t>eukaryota</w:t>
            </w:r>
          </w:p>
        </w:tc>
      </w:tr>
      <w:tr w:rsidR="007C0D28" w:rsidRPr="00922016" w14:paraId="6AFCF828" w14:textId="77777777" w:rsidTr="002E4524">
        <w:tc>
          <w:tcPr>
            <w:tcW w:w="0" w:type="auto"/>
          </w:tcPr>
          <w:p w14:paraId="2ECEB29D" w14:textId="77777777" w:rsidR="007C0D28" w:rsidRPr="00922016" w:rsidRDefault="007C0D28" w:rsidP="00515665">
            <w:r w:rsidRPr="00922016">
              <w:rPr>
                <w:bCs/>
              </w:rPr>
              <w:t>316</w:t>
            </w:r>
          </w:p>
        </w:tc>
        <w:tc>
          <w:tcPr>
            <w:tcW w:w="0" w:type="auto"/>
          </w:tcPr>
          <w:p w14:paraId="03539C54" w14:textId="77777777" w:rsidR="007C0D28" w:rsidRPr="00922016" w:rsidRDefault="007C0D28" w:rsidP="00515665">
            <w:r w:rsidRPr="00922016">
              <w:t>Phytophthora ramorum</w:t>
            </w:r>
          </w:p>
        </w:tc>
        <w:tc>
          <w:tcPr>
            <w:tcW w:w="0" w:type="auto"/>
          </w:tcPr>
          <w:p w14:paraId="39A1026E" w14:textId="77777777" w:rsidR="007C0D28" w:rsidRPr="00922016" w:rsidRDefault="007C0D28" w:rsidP="00515665">
            <w:r w:rsidRPr="00922016">
              <w:t>Stramenopiles</w:t>
            </w:r>
          </w:p>
        </w:tc>
        <w:tc>
          <w:tcPr>
            <w:tcW w:w="0" w:type="auto"/>
          </w:tcPr>
          <w:p w14:paraId="70E70D7A" w14:textId="77777777" w:rsidR="007C0D28" w:rsidRPr="00922016" w:rsidRDefault="007C0D28" w:rsidP="00515665">
            <w:r w:rsidRPr="00922016">
              <w:t>eukaryota</w:t>
            </w:r>
          </w:p>
        </w:tc>
      </w:tr>
      <w:tr w:rsidR="007C0D28" w:rsidRPr="00922016" w14:paraId="40AE9835" w14:textId="77777777" w:rsidTr="002E4524">
        <w:tc>
          <w:tcPr>
            <w:tcW w:w="0" w:type="auto"/>
          </w:tcPr>
          <w:p w14:paraId="05C8F3AC" w14:textId="77777777" w:rsidR="007C0D28" w:rsidRPr="00922016" w:rsidRDefault="007C0D28" w:rsidP="00515665">
            <w:r w:rsidRPr="00922016">
              <w:rPr>
                <w:bCs/>
              </w:rPr>
              <w:t>317</w:t>
            </w:r>
          </w:p>
        </w:tc>
        <w:tc>
          <w:tcPr>
            <w:tcW w:w="0" w:type="auto"/>
          </w:tcPr>
          <w:p w14:paraId="600D7D86" w14:textId="77777777" w:rsidR="007C0D28" w:rsidRPr="00922016" w:rsidRDefault="007C0D28" w:rsidP="00515665">
            <w:r w:rsidRPr="00922016">
              <w:t>Phytophthora sojae</w:t>
            </w:r>
          </w:p>
        </w:tc>
        <w:tc>
          <w:tcPr>
            <w:tcW w:w="0" w:type="auto"/>
          </w:tcPr>
          <w:p w14:paraId="00955846" w14:textId="77777777" w:rsidR="007C0D28" w:rsidRPr="00922016" w:rsidRDefault="007C0D28" w:rsidP="00515665">
            <w:r w:rsidRPr="00922016">
              <w:t>Stramenopiles</w:t>
            </w:r>
          </w:p>
        </w:tc>
        <w:tc>
          <w:tcPr>
            <w:tcW w:w="0" w:type="auto"/>
          </w:tcPr>
          <w:p w14:paraId="7C6819B1" w14:textId="77777777" w:rsidR="007C0D28" w:rsidRPr="00922016" w:rsidRDefault="007C0D28" w:rsidP="00515665">
            <w:r w:rsidRPr="00922016">
              <w:t>eukaryota</w:t>
            </w:r>
          </w:p>
        </w:tc>
      </w:tr>
      <w:tr w:rsidR="007C0D28" w:rsidRPr="00922016" w14:paraId="1F9D434A" w14:textId="77777777" w:rsidTr="002E4524">
        <w:tc>
          <w:tcPr>
            <w:tcW w:w="0" w:type="auto"/>
          </w:tcPr>
          <w:p w14:paraId="051206D8" w14:textId="77777777" w:rsidR="007C0D28" w:rsidRPr="00922016" w:rsidRDefault="007C0D28" w:rsidP="00515665">
            <w:r w:rsidRPr="00922016">
              <w:rPr>
                <w:bCs/>
              </w:rPr>
              <w:t>318</w:t>
            </w:r>
          </w:p>
        </w:tc>
        <w:tc>
          <w:tcPr>
            <w:tcW w:w="0" w:type="auto"/>
          </w:tcPr>
          <w:p w14:paraId="6DEA6140" w14:textId="77777777" w:rsidR="007C0D28" w:rsidRPr="00922016" w:rsidRDefault="007C0D28" w:rsidP="00515665">
            <w:r w:rsidRPr="00922016">
              <w:t>Saprolegnia parasitica</w:t>
            </w:r>
          </w:p>
        </w:tc>
        <w:tc>
          <w:tcPr>
            <w:tcW w:w="0" w:type="auto"/>
          </w:tcPr>
          <w:p w14:paraId="53A1B535" w14:textId="77777777" w:rsidR="007C0D28" w:rsidRPr="00922016" w:rsidRDefault="007C0D28" w:rsidP="00515665">
            <w:r w:rsidRPr="00922016">
              <w:t>Stramenopiles</w:t>
            </w:r>
          </w:p>
        </w:tc>
        <w:tc>
          <w:tcPr>
            <w:tcW w:w="0" w:type="auto"/>
          </w:tcPr>
          <w:p w14:paraId="7DB18DE3" w14:textId="77777777" w:rsidR="007C0D28" w:rsidRPr="00922016" w:rsidRDefault="007C0D28" w:rsidP="00515665">
            <w:r w:rsidRPr="00922016">
              <w:t>eukaryota</w:t>
            </w:r>
          </w:p>
        </w:tc>
      </w:tr>
      <w:tr w:rsidR="007C0D28" w:rsidRPr="00922016" w14:paraId="789F2F7C" w14:textId="77777777" w:rsidTr="002E4524">
        <w:tc>
          <w:tcPr>
            <w:tcW w:w="0" w:type="auto"/>
          </w:tcPr>
          <w:p w14:paraId="6F2B313E" w14:textId="77777777" w:rsidR="007C0D28" w:rsidRPr="00922016" w:rsidRDefault="007C0D28" w:rsidP="00515665">
            <w:r w:rsidRPr="00922016">
              <w:rPr>
                <w:bCs/>
              </w:rPr>
              <w:t>319</w:t>
            </w:r>
          </w:p>
        </w:tc>
        <w:tc>
          <w:tcPr>
            <w:tcW w:w="0" w:type="auto"/>
          </w:tcPr>
          <w:p w14:paraId="78465B13" w14:textId="77777777" w:rsidR="007C0D28" w:rsidRPr="00922016" w:rsidRDefault="007C0D28" w:rsidP="00515665">
            <w:r w:rsidRPr="00922016">
              <w:t>Thalassiosira pseudonana</w:t>
            </w:r>
          </w:p>
        </w:tc>
        <w:tc>
          <w:tcPr>
            <w:tcW w:w="0" w:type="auto"/>
          </w:tcPr>
          <w:p w14:paraId="3E20ED20" w14:textId="77777777" w:rsidR="007C0D28" w:rsidRPr="00922016" w:rsidRDefault="007C0D28" w:rsidP="00515665">
            <w:r w:rsidRPr="00922016">
              <w:t>Stramenopiles</w:t>
            </w:r>
          </w:p>
        </w:tc>
        <w:tc>
          <w:tcPr>
            <w:tcW w:w="0" w:type="auto"/>
          </w:tcPr>
          <w:p w14:paraId="1035BCF8" w14:textId="77777777" w:rsidR="007C0D28" w:rsidRPr="00922016" w:rsidRDefault="007C0D28" w:rsidP="00515665">
            <w:r w:rsidRPr="00922016">
              <w:t>eukaryota</w:t>
            </w:r>
          </w:p>
        </w:tc>
      </w:tr>
      <w:tr w:rsidR="007C0D28" w:rsidRPr="00922016" w14:paraId="3806DB13" w14:textId="77777777" w:rsidTr="002E4524">
        <w:tc>
          <w:tcPr>
            <w:tcW w:w="0" w:type="auto"/>
          </w:tcPr>
          <w:p w14:paraId="0DEDAD7F" w14:textId="77777777" w:rsidR="007C0D28" w:rsidRPr="00922016" w:rsidRDefault="007C0D28" w:rsidP="00515665">
            <w:r w:rsidRPr="00922016">
              <w:rPr>
                <w:bCs/>
              </w:rPr>
              <w:t>320</w:t>
            </w:r>
          </w:p>
        </w:tc>
        <w:tc>
          <w:tcPr>
            <w:tcW w:w="0" w:type="auto"/>
          </w:tcPr>
          <w:p w14:paraId="29A8BB58" w14:textId="77777777" w:rsidR="007C0D28" w:rsidRPr="00922016" w:rsidRDefault="007C0D28" w:rsidP="00515665">
            <w:r w:rsidRPr="00922016">
              <w:t>Babesia bovis</w:t>
            </w:r>
          </w:p>
        </w:tc>
        <w:tc>
          <w:tcPr>
            <w:tcW w:w="0" w:type="auto"/>
          </w:tcPr>
          <w:p w14:paraId="4927DCEF" w14:textId="77777777" w:rsidR="007C0D28" w:rsidRPr="00922016" w:rsidRDefault="007C0D28" w:rsidP="00515665">
            <w:r w:rsidRPr="00922016">
              <w:t>Alveolata</w:t>
            </w:r>
          </w:p>
        </w:tc>
        <w:tc>
          <w:tcPr>
            <w:tcW w:w="0" w:type="auto"/>
          </w:tcPr>
          <w:p w14:paraId="19539EFC" w14:textId="77777777" w:rsidR="007C0D28" w:rsidRPr="00922016" w:rsidRDefault="007C0D28" w:rsidP="00515665">
            <w:r w:rsidRPr="00922016">
              <w:t>eukaryota</w:t>
            </w:r>
          </w:p>
        </w:tc>
      </w:tr>
      <w:tr w:rsidR="007C0D28" w:rsidRPr="00922016" w14:paraId="57624A04" w14:textId="77777777" w:rsidTr="002E4524">
        <w:tc>
          <w:tcPr>
            <w:tcW w:w="0" w:type="auto"/>
          </w:tcPr>
          <w:p w14:paraId="7A0F4436" w14:textId="77777777" w:rsidR="007C0D28" w:rsidRPr="00922016" w:rsidRDefault="007C0D28" w:rsidP="00515665">
            <w:r w:rsidRPr="00922016">
              <w:rPr>
                <w:bCs/>
              </w:rPr>
              <w:t>321</w:t>
            </w:r>
          </w:p>
        </w:tc>
        <w:tc>
          <w:tcPr>
            <w:tcW w:w="0" w:type="auto"/>
          </w:tcPr>
          <w:p w14:paraId="692E1785" w14:textId="77777777" w:rsidR="007C0D28" w:rsidRPr="00922016" w:rsidRDefault="007C0D28" w:rsidP="00515665">
            <w:r w:rsidRPr="00922016">
              <w:t>Cryptosporidium hominis ATCC BAA-381</w:t>
            </w:r>
          </w:p>
        </w:tc>
        <w:tc>
          <w:tcPr>
            <w:tcW w:w="0" w:type="auto"/>
          </w:tcPr>
          <w:p w14:paraId="28492AE0" w14:textId="77777777" w:rsidR="007C0D28" w:rsidRPr="00922016" w:rsidRDefault="007C0D28" w:rsidP="00515665">
            <w:r w:rsidRPr="00922016">
              <w:t>Alveolata</w:t>
            </w:r>
          </w:p>
        </w:tc>
        <w:tc>
          <w:tcPr>
            <w:tcW w:w="0" w:type="auto"/>
          </w:tcPr>
          <w:p w14:paraId="19FE99E3" w14:textId="77777777" w:rsidR="007C0D28" w:rsidRPr="00922016" w:rsidRDefault="007C0D28" w:rsidP="00515665">
            <w:r w:rsidRPr="00922016">
              <w:t>eukaryota</w:t>
            </w:r>
          </w:p>
        </w:tc>
      </w:tr>
      <w:tr w:rsidR="007C0D28" w:rsidRPr="00922016" w14:paraId="5E94B629" w14:textId="77777777" w:rsidTr="002E4524">
        <w:tc>
          <w:tcPr>
            <w:tcW w:w="0" w:type="auto"/>
          </w:tcPr>
          <w:p w14:paraId="70BE7044" w14:textId="77777777" w:rsidR="007C0D28" w:rsidRPr="00922016" w:rsidRDefault="007C0D28" w:rsidP="00515665">
            <w:r w:rsidRPr="00922016">
              <w:rPr>
                <w:bCs/>
              </w:rPr>
              <w:t>322</w:t>
            </w:r>
          </w:p>
        </w:tc>
        <w:tc>
          <w:tcPr>
            <w:tcW w:w="0" w:type="auto"/>
          </w:tcPr>
          <w:p w14:paraId="0D37CC8D" w14:textId="77777777" w:rsidR="007C0D28" w:rsidRPr="00922016" w:rsidRDefault="007C0D28" w:rsidP="00515665">
            <w:r w:rsidRPr="00922016">
              <w:t>Eimeria tenella</w:t>
            </w:r>
          </w:p>
        </w:tc>
        <w:tc>
          <w:tcPr>
            <w:tcW w:w="0" w:type="auto"/>
          </w:tcPr>
          <w:p w14:paraId="30AF06CE" w14:textId="77777777" w:rsidR="007C0D28" w:rsidRPr="00922016" w:rsidRDefault="007C0D28" w:rsidP="00515665">
            <w:r w:rsidRPr="00922016">
              <w:t>Alveolata</w:t>
            </w:r>
          </w:p>
        </w:tc>
        <w:tc>
          <w:tcPr>
            <w:tcW w:w="0" w:type="auto"/>
          </w:tcPr>
          <w:p w14:paraId="45A4CE8C" w14:textId="77777777" w:rsidR="007C0D28" w:rsidRPr="00922016" w:rsidRDefault="007C0D28" w:rsidP="00515665">
            <w:r w:rsidRPr="00922016">
              <w:t>eukaryota</w:t>
            </w:r>
          </w:p>
        </w:tc>
      </w:tr>
      <w:tr w:rsidR="007C0D28" w:rsidRPr="00922016" w14:paraId="156EFB5C" w14:textId="77777777" w:rsidTr="002E4524">
        <w:tc>
          <w:tcPr>
            <w:tcW w:w="0" w:type="auto"/>
          </w:tcPr>
          <w:p w14:paraId="0A1D32EA" w14:textId="77777777" w:rsidR="007C0D28" w:rsidRPr="00922016" w:rsidRDefault="007C0D28" w:rsidP="00515665">
            <w:r w:rsidRPr="00922016">
              <w:rPr>
                <w:bCs/>
              </w:rPr>
              <w:t>323</w:t>
            </w:r>
          </w:p>
        </w:tc>
        <w:tc>
          <w:tcPr>
            <w:tcW w:w="0" w:type="auto"/>
          </w:tcPr>
          <w:p w14:paraId="6295581E" w14:textId="77777777" w:rsidR="007C0D28" w:rsidRPr="00922016" w:rsidRDefault="007C0D28" w:rsidP="00515665">
            <w:r w:rsidRPr="00922016">
              <w:t>Neospora caninum</w:t>
            </w:r>
          </w:p>
        </w:tc>
        <w:tc>
          <w:tcPr>
            <w:tcW w:w="0" w:type="auto"/>
          </w:tcPr>
          <w:p w14:paraId="1662674B" w14:textId="77777777" w:rsidR="007C0D28" w:rsidRPr="00922016" w:rsidRDefault="007C0D28" w:rsidP="00515665">
            <w:r w:rsidRPr="00922016">
              <w:t>Alveolata</w:t>
            </w:r>
          </w:p>
        </w:tc>
        <w:tc>
          <w:tcPr>
            <w:tcW w:w="0" w:type="auto"/>
          </w:tcPr>
          <w:p w14:paraId="58216D67" w14:textId="77777777" w:rsidR="007C0D28" w:rsidRPr="00922016" w:rsidRDefault="007C0D28" w:rsidP="00515665">
            <w:r w:rsidRPr="00922016">
              <w:t>eukaryota</w:t>
            </w:r>
          </w:p>
        </w:tc>
      </w:tr>
      <w:tr w:rsidR="007C0D28" w:rsidRPr="00922016" w14:paraId="7E349E53" w14:textId="77777777" w:rsidTr="002E4524">
        <w:tc>
          <w:tcPr>
            <w:tcW w:w="0" w:type="auto"/>
          </w:tcPr>
          <w:p w14:paraId="5DADC453" w14:textId="77777777" w:rsidR="007C0D28" w:rsidRPr="00922016" w:rsidRDefault="007C0D28" w:rsidP="00515665">
            <w:r w:rsidRPr="00922016">
              <w:rPr>
                <w:bCs/>
              </w:rPr>
              <w:t>324</w:t>
            </w:r>
          </w:p>
        </w:tc>
        <w:tc>
          <w:tcPr>
            <w:tcW w:w="0" w:type="auto"/>
          </w:tcPr>
          <w:p w14:paraId="475E2AD1" w14:textId="77777777" w:rsidR="007C0D28" w:rsidRPr="00922016" w:rsidRDefault="007C0D28" w:rsidP="00515665">
            <w:r w:rsidRPr="00922016">
              <w:t>Paramecium tetraurelia</w:t>
            </w:r>
          </w:p>
        </w:tc>
        <w:tc>
          <w:tcPr>
            <w:tcW w:w="0" w:type="auto"/>
          </w:tcPr>
          <w:p w14:paraId="029D6946" w14:textId="77777777" w:rsidR="007C0D28" w:rsidRPr="00922016" w:rsidRDefault="007C0D28" w:rsidP="00515665">
            <w:r w:rsidRPr="00922016">
              <w:t>Alveolata</w:t>
            </w:r>
          </w:p>
        </w:tc>
        <w:tc>
          <w:tcPr>
            <w:tcW w:w="0" w:type="auto"/>
          </w:tcPr>
          <w:p w14:paraId="6BDC51A2" w14:textId="77777777" w:rsidR="007C0D28" w:rsidRPr="00922016" w:rsidRDefault="007C0D28" w:rsidP="00515665">
            <w:r w:rsidRPr="00922016">
              <w:t>eukaryota</w:t>
            </w:r>
          </w:p>
        </w:tc>
      </w:tr>
      <w:tr w:rsidR="007C0D28" w:rsidRPr="00922016" w14:paraId="704B6477" w14:textId="77777777" w:rsidTr="002E4524">
        <w:tc>
          <w:tcPr>
            <w:tcW w:w="0" w:type="auto"/>
          </w:tcPr>
          <w:p w14:paraId="43AACB44" w14:textId="77777777" w:rsidR="007C0D28" w:rsidRPr="00922016" w:rsidRDefault="007C0D28" w:rsidP="00515665">
            <w:r w:rsidRPr="00922016">
              <w:rPr>
                <w:bCs/>
              </w:rPr>
              <w:t>325</w:t>
            </w:r>
          </w:p>
        </w:tc>
        <w:tc>
          <w:tcPr>
            <w:tcW w:w="0" w:type="auto"/>
          </w:tcPr>
          <w:p w14:paraId="0B6AB161" w14:textId="77777777" w:rsidR="007C0D28" w:rsidRPr="00922016" w:rsidRDefault="007C0D28" w:rsidP="00515665">
            <w:r w:rsidRPr="00922016">
              <w:t>Perkinsus marinus</w:t>
            </w:r>
          </w:p>
        </w:tc>
        <w:tc>
          <w:tcPr>
            <w:tcW w:w="0" w:type="auto"/>
          </w:tcPr>
          <w:p w14:paraId="17238F43" w14:textId="77777777" w:rsidR="007C0D28" w:rsidRPr="00922016" w:rsidRDefault="007C0D28" w:rsidP="00515665">
            <w:r w:rsidRPr="00922016">
              <w:t>Alveolata</w:t>
            </w:r>
          </w:p>
        </w:tc>
        <w:tc>
          <w:tcPr>
            <w:tcW w:w="0" w:type="auto"/>
          </w:tcPr>
          <w:p w14:paraId="4A3BB995" w14:textId="77777777" w:rsidR="007C0D28" w:rsidRPr="00922016" w:rsidRDefault="007C0D28" w:rsidP="00515665">
            <w:r w:rsidRPr="00922016">
              <w:t>eukaryota</w:t>
            </w:r>
          </w:p>
        </w:tc>
      </w:tr>
      <w:tr w:rsidR="007C0D28" w:rsidRPr="00922016" w14:paraId="75DEB812" w14:textId="77777777" w:rsidTr="002E4524">
        <w:tc>
          <w:tcPr>
            <w:tcW w:w="0" w:type="auto"/>
          </w:tcPr>
          <w:p w14:paraId="175A132F" w14:textId="77777777" w:rsidR="007C0D28" w:rsidRPr="00922016" w:rsidRDefault="007C0D28" w:rsidP="00515665">
            <w:r w:rsidRPr="00922016">
              <w:rPr>
                <w:bCs/>
              </w:rPr>
              <w:t>326</w:t>
            </w:r>
          </w:p>
        </w:tc>
        <w:tc>
          <w:tcPr>
            <w:tcW w:w="0" w:type="auto"/>
          </w:tcPr>
          <w:p w14:paraId="615BEE3D" w14:textId="77777777" w:rsidR="007C0D28" w:rsidRPr="00922016" w:rsidRDefault="007C0D28" w:rsidP="00515665">
            <w:r w:rsidRPr="00922016">
              <w:t>Plasmodium berghei</w:t>
            </w:r>
          </w:p>
        </w:tc>
        <w:tc>
          <w:tcPr>
            <w:tcW w:w="0" w:type="auto"/>
          </w:tcPr>
          <w:p w14:paraId="1ECF8A7B" w14:textId="77777777" w:rsidR="007C0D28" w:rsidRPr="00922016" w:rsidRDefault="007C0D28" w:rsidP="00515665">
            <w:r w:rsidRPr="00922016">
              <w:t>Alveolata</w:t>
            </w:r>
          </w:p>
        </w:tc>
        <w:tc>
          <w:tcPr>
            <w:tcW w:w="0" w:type="auto"/>
          </w:tcPr>
          <w:p w14:paraId="1B004EE0" w14:textId="77777777" w:rsidR="007C0D28" w:rsidRPr="00922016" w:rsidRDefault="007C0D28" w:rsidP="00515665">
            <w:r w:rsidRPr="00922016">
              <w:t>eukaryota</w:t>
            </w:r>
          </w:p>
        </w:tc>
      </w:tr>
      <w:tr w:rsidR="007C0D28" w:rsidRPr="00922016" w14:paraId="3C9213B8" w14:textId="77777777" w:rsidTr="002E4524">
        <w:tc>
          <w:tcPr>
            <w:tcW w:w="0" w:type="auto"/>
          </w:tcPr>
          <w:p w14:paraId="7C487C6D" w14:textId="77777777" w:rsidR="007C0D28" w:rsidRPr="00922016" w:rsidRDefault="007C0D28" w:rsidP="00515665">
            <w:r w:rsidRPr="00922016">
              <w:rPr>
                <w:bCs/>
              </w:rPr>
              <w:t>327</w:t>
            </w:r>
          </w:p>
        </w:tc>
        <w:tc>
          <w:tcPr>
            <w:tcW w:w="0" w:type="auto"/>
          </w:tcPr>
          <w:p w14:paraId="6C70C102" w14:textId="77777777" w:rsidR="007C0D28" w:rsidRPr="00922016" w:rsidRDefault="007C0D28" w:rsidP="00515665">
            <w:r w:rsidRPr="00922016">
              <w:t>Plasmodium chabaudi</w:t>
            </w:r>
          </w:p>
        </w:tc>
        <w:tc>
          <w:tcPr>
            <w:tcW w:w="0" w:type="auto"/>
          </w:tcPr>
          <w:p w14:paraId="3CA96A74" w14:textId="77777777" w:rsidR="007C0D28" w:rsidRPr="00922016" w:rsidRDefault="007C0D28" w:rsidP="00515665">
            <w:r w:rsidRPr="00922016">
              <w:t>Alveolata</w:t>
            </w:r>
          </w:p>
        </w:tc>
        <w:tc>
          <w:tcPr>
            <w:tcW w:w="0" w:type="auto"/>
          </w:tcPr>
          <w:p w14:paraId="4A65C061" w14:textId="77777777" w:rsidR="007C0D28" w:rsidRPr="00922016" w:rsidRDefault="007C0D28" w:rsidP="00515665">
            <w:r w:rsidRPr="00922016">
              <w:t>eukaryota</w:t>
            </w:r>
          </w:p>
        </w:tc>
      </w:tr>
      <w:tr w:rsidR="007C0D28" w:rsidRPr="00922016" w14:paraId="6C5ED588" w14:textId="77777777" w:rsidTr="002E4524">
        <w:tc>
          <w:tcPr>
            <w:tcW w:w="0" w:type="auto"/>
          </w:tcPr>
          <w:p w14:paraId="4B0B4273" w14:textId="77777777" w:rsidR="007C0D28" w:rsidRPr="00922016" w:rsidRDefault="007C0D28" w:rsidP="00515665">
            <w:r w:rsidRPr="00922016">
              <w:rPr>
                <w:bCs/>
              </w:rPr>
              <w:t>328</w:t>
            </w:r>
          </w:p>
        </w:tc>
        <w:tc>
          <w:tcPr>
            <w:tcW w:w="0" w:type="auto"/>
          </w:tcPr>
          <w:p w14:paraId="65CF516C" w14:textId="77777777" w:rsidR="007C0D28" w:rsidRPr="00922016" w:rsidRDefault="007C0D28" w:rsidP="00515665">
            <w:r w:rsidRPr="00922016">
              <w:t>Plasmodium falciparum</w:t>
            </w:r>
          </w:p>
        </w:tc>
        <w:tc>
          <w:tcPr>
            <w:tcW w:w="0" w:type="auto"/>
          </w:tcPr>
          <w:p w14:paraId="5D738761" w14:textId="77777777" w:rsidR="007C0D28" w:rsidRPr="00922016" w:rsidRDefault="007C0D28" w:rsidP="00515665">
            <w:r w:rsidRPr="00922016">
              <w:t>Alveolata</w:t>
            </w:r>
          </w:p>
        </w:tc>
        <w:tc>
          <w:tcPr>
            <w:tcW w:w="0" w:type="auto"/>
          </w:tcPr>
          <w:p w14:paraId="341D8AB3" w14:textId="77777777" w:rsidR="007C0D28" w:rsidRPr="00922016" w:rsidRDefault="007C0D28" w:rsidP="00515665">
            <w:r w:rsidRPr="00922016">
              <w:t>eukaryota</w:t>
            </w:r>
          </w:p>
        </w:tc>
      </w:tr>
      <w:tr w:rsidR="007C0D28" w:rsidRPr="00922016" w14:paraId="57E414D2" w14:textId="77777777" w:rsidTr="002E4524">
        <w:tc>
          <w:tcPr>
            <w:tcW w:w="0" w:type="auto"/>
          </w:tcPr>
          <w:p w14:paraId="0D32C0D0" w14:textId="77777777" w:rsidR="007C0D28" w:rsidRPr="00922016" w:rsidRDefault="007C0D28" w:rsidP="00515665">
            <w:r w:rsidRPr="00922016">
              <w:rPr>
                <w:bCs/>
              </w:rPr>
              <w:t>329</w:t>
            </w:r>
          </w:p>
        </w:tc>
        <w:tc>
          <w:tcPr>
            <w:tcW w:w="0" w:type="auto"/>
          </w:tcPr>
          <w:p w14:paraId="142977DB" w14:textId="77777777" w:rsidR="007C0D28" w:rsidRPr="00922016" w:rsidRDefault="007C0D28" w:rsidP="00515665">
            <w:r w:rsidRPr="00922016">
              <w:t>Plasmodium gallinaceum</w:t>
            </w:r>
          </w:p>
        </w:tc>
        <w:tc>
          <w:tcPr>
            <w:tcW w:w="0" w:type="auto"/>
          </w:tcPr>
          <w:p w14:paraId="15E7CDD3" w14:textId="77777777" w:rsidR="007C0D28" w:rsidRPr="00922016" w:rsidRDefault="007C0D28" w:rsidP="00515665">
            <w:r w:rsidRPr="00922016">
              <w:t>Alveolata</w:t>
            </w:r>
          </w:p>
        </w:tc>
        <w:tc>
          <w:tcPr>
            <w:tcW w:w="0" w:type="auto"/>
          </w:tcPr>
          <w:p w14:paraId="78CFD324" w14:textId="77777777" w:rsidR="007C0D28" w:rsidRPr="00922016" w:rsidRDefault="007C0D28" w:rsidP="00515665">
            <w:r w:rsidRPr="00922016">
              <w:t>eukaryota</w:t>
            </w:r>
          </w:p>
        </w:tc>
      </w:tr>
      <w:tr w:rsidR="007C0D28" w:rsidRPr="00922016" w14:paraId="641E8FCA" w14:textId="77777777" w:rsidTr="002E4524">
        <w:tc>
          <w:tcPr>
            <w:tcW w:w="0" w:type="auto"/>
          </w:tcPr>
          <w:p w14:paraId="63FFA928" w14:textId="77777777" w:rsidR="007C0D28" w:rsidRPr="00922016" w:rsidRDefault="007C0D28" w:rsidP="00515665">
            <w:r w:rsidRPr="00922016">
              <w:rPr>
                <w:bCs/>
              </w:rPr>
              <w:t>330</w:t>
            </w:r>
          </w:p>
        </w:tc>
        <w:tc>
          <w:tcPr>
            <w:tcW w:w="0" w:type="auto"/>
          </w:tcPr>
          <w:p w14:paraId="1CD3DA04" w14:textId="77777777" w:rsidR="007C0D28" w:rsidRPr="00922016" w:rsidRDefault="007C0D28" w:rsidP="00515665">
            <w:r w:rsidRPr="00922016">
              <w:t>Plasmodium knowlesi</w:t>
            </w:r>
          </w:p>
        </w:tc>
        <w:tc>
          <w:tcPr>
            <w:tcW w:w="0" w:type="auto"/>
          </w:tcPr>
          <w:p w14:paraId="065F85C0" w14:textId="77777777" w:rsidR="007C0D28" w:rsidRPr="00922016" w:rsidRDefault="007C0D28" w:rsidP="00515665">
            <w:r w:rsidRPr="00922016">
              <w:t>Alveolata</w:t>
            </w:r>
          </w:p>
        </w:tc>
        <w:tc>
          <w:tcPr>
            <w:tcW w:w="0" w:type="auto"/>
          </w:tcPr>
          <w:p w14:paraId="199AD65E" w14:textId="77777777" w:rsidR="007C0D28" w:rsidRPr="00922016" w:rsidRDefault="007C0D28" w:rsidP="00515665">
            <w:r w:rsidRPr="00922016">
              <w:t>eukaryota</w:t>
            </w:r>
          </w:p>
        </w:tc>
      </w:tr>
      <w:tr w:rsidR="007C0D28" w:rsidRPr="00922016" w14:paraId="1EF617B5" w14:textId="77777777" w:rsidTr="002E4524">
        <w:tc>
          <w:tcPr>
            <w:tcW w:w="0" w:type="auto"/>
          </w:tcPr>
          <w:p w14:paraId="037F28B4" w14:textId="77777777" w:rsidR="007C0D28" w:rsidRPr="00922016" w:rsidRDefault="007C0D28" w:rsidP="00515665">
            <w:r w:rsidRPr="00922016">
              <w:rPr>
                <w:bCs/>
              </w:rPr>
              <w:t>331</w:t>
            </w:r>
          </w:p>
        </w:tc>
        <w:tc>
          <w:tcPr>
            <w:tcW w:w="0" w:type="auto"/>
          </w:tcPr>
          <w:p w14:paraId="551907D3" w14:textId="77777777" w:rsidR="007C0D28" w:rsidRPr="00922016" w:rsidRDefault="007C0D28" w:rsidP="00515665">
            <w:r w:rsidRPr="00922016">
              <w:t>Plasmodium reichenowi</w:t>
            </w:r>
          </w:p>
        </w:tc>
        <w:tc>
          <w:tcPr>
            <w:tcW w:w="0" w:type="auto"/>
          </w:tcPr>
          <w:p w14:paraId="3C4E1B8B" w14:textId="77777777" w:rsidR="007C0D28" w:rsidRPr="00922016" w:rsidRDefault="007C0D28" w:rsidP="00515665">
            <w:r w:rsidRPr="00922016">
              <w:t>Alveolata</w:t>
            </w:r>
          </w:p>
        </w:tc>
        <w:tc>
          <w:tcPr>
            <w:tcW w:w="0" w:type="auto"/>
          </w:tcPr>
          <w:p w14:paraId="1B8380EF" w14:textId="77777777" w:rsidR="007C0D28" w:rsidRPr="00922016" w:rsidRDefault="007C0D28" w:rsidP="00515665">
            <w:r w:rsidRPr="00922016">
              <w:t>eukaryota</w:t>
            </w:r>
          </w:p>
        </w:tc>
      </w:tr>
      <w:tr w:rsidR="007C0D28" w:rsidRPr="00922016" w14:paraId="33576BD8" w14:textId="77777777" w:rsidTr="002E4524">
        <w:tc>
          <w:tcPr>
            <w:tcW w:w="0" w:type="auto"/>
          </w:tcPr>
          <w:p w14:paraId="61F84E26" w14:textId="77777777" w:rsidR="007C0D28" w:rsidRPr="00922016" w:rsidRDefault="007C0D28" w:rsidP="00515665">
            <w:r w:rsidRPr="00922016">
              <w:rPr>
                <w:bCs/>
              </w:rPr>
              <w:t>332</w:t>
            </w:r>
          </w:p>
        </w:tc>
        <w:tc>
          <w:tcPr>
            <w:tcW w:w="0" w:type="auto"/>
          </w:tcPr>
          <w:p w14:paraId="22039D9F" w14:textId="77777777" w:rsidR="007C0D28" w:rsidRPr="00922016" w:rsidRDefault="007C0D28" w:rsidP="00515665">
            <w:r w:rsidRPr="00922016">
              <w:t>Plasmodium vivax</w:t>
            </w:r>
          </w:p>
        </w:tc>
        <w:tc>
          <w:tcPr>
            <w:tcW w:w="0" w:type="auto"/>
          </w:tcPr>
          <w:p w14:paraId="7FC2B121" w14:textId="77777777" w:rsidR="007C0D28" w:rsidRPr="00922016" w:rsidRDefault="007C0D28" w:rsidP="00515665">
            <w:r w:rsidRPr="00922016">
              <w:t>Alveolata</w:t>
            </w:r>
          </w:p>
        </w:tc>
        <w:tc>
          <w:tcPr>
            <w:tcW w:w="0" w:type="auto"/>
          </w:tcPr>
          <w:p w14:paraId="6B122D0E" w14:textId="77777777" w:rsidR="007C0D28" w:rsidRPr="00922016" w:rsidRDefault="007C0D28" w:rsidP="00515665">
            <w:r w:rsidRPr="00922016">
              <w:t>eukaryota</w:t>
            </w:r>
          </w:p>
        </w:tc>
      </w:tr>
      <w:tr w:rsidR="007C0D28" w:rsidRPr="00922016" w14:paraId="04190719" w14:textId="77777777" w:rsidTr="002E4524">
        <w:tc>
          <w:tcPr>
            <w:tcW w:w="0" w:type="auto"/>
          </w:tcPr>
          <w:p w14:paraId="3BD11DC1" w14:textId="77777777" w:rsidR="007C0D28" w:rsidRPr="00922016" w:rsidRDefault="007C0D28" w:rsidP="00515665">
            <w:r w:rsidRPr="00922016">
              <w:rPr>
                <w:bCs/>
              </w:rPr>
              <w:t>333</w:t>
            </w:r>
          </w:p>
        </w:tc>
        <w:tc>
          <w:tcPr>
            <w:tcW w:w="0" w:type="auto"/>
          </w:tcPr>
          <w:p w14:paraId="25CDBF80" w14:textId="77777777" w:rsidR="007C0D28" w:rsidRPr="00922016" w:rsidRDefault="007C0D28" w:rsidP="00515665">
            <w:r w:rsidRPr="00922016">
              <w:t>Plasmodium yoelii</w:t>
            </w:r>
          </w:p>
        </w:tc>
        <w:tc>
          <w:tcPr>
            <w:tcW w:w="0" w:type="auto"/>
          </w:tcPr>
          <w:p w14:paraId="61385994" w14:textId="77777777" w:rsidR="007C0D28" w:rsidRPr="00922016" w:rsidRDefault="007C0D28" w:rsidP="00515665">
            <w:r w:rsidRPr="00922016">
              <w:t>Alveolata</w:t>
            </w:r>
          </w:p>
        </w:tc>
        <w:tc>
          <w:tcPr>
            <w:tcW w:w="0" w:type="auto"/>
          </w:tcPr>
          <w:p w14:paraId="49D178ED" w14:textId="77777777" w:rsidR="007C0D28" w:rsidRPr="00922016" w:rsidRDefault="007C0D28" w:rsidP="00515665">
            <w:r w:rsidRPr="00922016">
              <w:t>eukaryota</w:t>
            </w:r>
          </w:p>
        </w:tc>
      </w:tr>
      <w:tr w:rsidR="007C0D28" w:rsidRPr="00922016" w14:paraId="7955F00D" w14:textId="77777777" w:rsidTr="002E4524">
        <w:tc>
          <w:tcPr>
            <w:tcW w:w="0" w:type="auto"/>
          </w:tcPr>
          <w:p w14:paraId="4F320C3E" w14:textId="77777777" w:rsidR="007C0D28" w:rsidRPr="00922016" w:rsidRDefault="007C0D28" w:rsidP="00515665">
            <w:r w:rsidRPr="00922016">
              <w:rPr>
                <w:bCs/>
              </w:rPr>
              <w:t>334</w:t>
            </w:r>
          </w:p>
        </w:tc>
        <w:tc>
          <w:tcPr>
            <w:tcW w:w="0" w:type="auto"/>
          </w:tcPr>
          <w:p w14:paraId="52E147B8" w14:textId="77777777" w:rsidR="007C0D28" w:rsidRPr="00922016" w:rsidRDefault="007C0D28" w:rsidP="00515665">
            <w:r w:rsidRPr="00922016">
              <w:t>Tetrahymena thermophila</w:t>
            </w:r>
          </w:p>
        </w:tc>
        <w:tc>
          <w:tcPr>
            <w:tcW w:w="0" w:type="auto"/>
          </w:tcPr>
          <w:p w14:paraId="27894F23" w14:textId="77777777" w:rsidR="007C0D28" w:rsidRPr="00922016" w:rsidRDefault="007C0D28" w:rsidP="00515665">
            <w:r w:rsidRPr="00922016">
              <w:t>Alveolata</w:t>
            </w:r>
          </w:p>
        </w:tc>
        <w:tc>
          <w:tcPr>
            <w:tcW w:w="0" w:type="auto"/>
          </w:tcPr>
          <w:p w14:paraId="59ADBDC4" w14:textId="77777777" w:rsidR="007C0D28" w:rsidRPr="00922016" w:rsidRDefault="007C0D28" w:rsidP="00515665">
            <w:r w:rsidRPr="00922016">
              <w:t>eukaryota</w:t>
            </w:r>
          </w:p>
        </w:tc>
      </w:tr>
      <w:tr w:rsidR="007C0D28" w:rsidRPr="00922016" w14:paraId="60F1F9AA" w14:textId="77777777" w:rsidTr="002E4524">
        <w:tc>
          <w:tcPr>
            <w:tcW w:w="0" w:type="auto"/>
          </w:tcPr>
          <w:p w14:paraId="70E7197B" w14:textId="77777777" w:rsidR="007C0D28" w:rsidRPr="00922016" w:rsidRDefault="007C0D28" w:rsidP="00515665">
            <w:r w:rsidRPr="00922016">
              <w:rPr>
                <w:bCs/>
              </w:rPr>
              <w:t>335</w:t>
            </w:r>
          </w:p>
        </w:tc>
        <w:tc>
          <w:tcPr>
            <w:tcW w:w="0" w:type="auto"/>
          </w:tcPr>
          <w:p w14:paraId="0945B3AE" w14:textId="77777777" w:rsidR="007C0D28" w:rsidRPr="00922016" w:rsidRDefault="007C0D28" w:rsidP="00515665">
            <w:r w:rsidRPr="00922016">
              <w:t>Theileria annulata</w:t>
            </w:r>
          </w:p>
        </w:tc>
        <w:tc>
          <w:tcPr>
            <w:tcW w:w="0" w:type="auto"/>
          </w:tcPr>
          <w:p w14:paraId="520AE284" w14:textId="77777777" w:rsidR="007C0D28" w:rsidRPr="00922016" w:rsidRDefault="007C0D28" w:rsidP="00515665">
            <w:r w:rsidRPr="00922016">
              <w:t>Alveolata</w:t>
            </w:r>
          </w:p>
        </w:tc>
        <w:tc>
          <w:tcPr>
            <w:tcW w:w="0" w:type="auto"/>
          </w:tcPr>
          <w:p w14:paraId="06A0C6A9" w14:textId="77777777" w:rsidR="007C0D28" w:rsidRPr="00922016" w:rsidRDefault="007C0D28" w:rsidP="00515665">
            <w:r w:rsidRPr="00922016">
              <w:t>eukaryota</w:t>
            </w:r>
          </w:p>
        </w:tc>
      </w:tr>
      <w:tr w:rsidR="007C0D28" w:rsidRPr="00922016" w14:paraId="6B742BE8" w14:textId="77777777" w:rsidTr="002E4524">
        <w:tc>
          <w:tcPr>
            <w:tcW w:w="0" w:type="auto"/>
          </w:tcPr>
          <w:p w14:paraId="3E03D868" w14:textId="77777777" w:rsidR="007C0D28" w:rsidRPr="00922016" w:rsidRDefault="007C0D28" w:rsidP="00515665">
            <w:r w:rsidRPr="00922016">
              <w:rPr>
                <w:bCs/>
              </w:rPr>
              <w:t>336</w:t>
            </w:r>
          </w:p>
        </w:tc>
        <w:tc>
          <w:tcPr>
            <w:tcW w:w="0" w:type="auto"/>
          </w:tcPr>
          <w:p w14:paraId="5D1648EE" w14:textId="77777777" w:rsidR="007C0D28" w:rsidRPr="00922016" w:rsidRDefault="007C0D28" w:rsidP="00515665">
            <w:r w:rsidRPr="00922016">
              <w:t>Theileria parva</w:t>
            </w:r>
          </w:p>
        </w:tc>
        <w:tc>
          <w:tcPr>
            <w:tcW w:w="0" w:type="auto"/>
          </w:tcPr>
          <w:p w14:paraId="3AF8C95F" w14:textId="77777777" w:rsidR="007C0D28" w:rsidRPr="00922016" w:rsidRDefault="007C0D28" w:rsidP="00515665">
            <w:r w:rsidRPr="00922016">
              <w:t>Alveolata</w:t>
            </w:r>
          </w:p>
        </w:tc>
        <w:tc>
          <w:tcPr>
            <w:tcW w:w="0" w:type="auto"/>
          </w:tcPr>
          <w:p w14:paraId="75522577" w14:textId="77777777" w:rsidR="007C0D28" w:rsidRPr="00922016" w:rsidRDefault="007C0D28" w:rsidP="00515665">
            <w:r w:rsidRPr="00922016">
              <w:t>eukaryota</w:t>
            </w:r>
          </w:p>
        </w:tc>
      </w:tr>
      <w:tr w:rsidR="007C0D28" w:rsidRPr="00922016" w14:paraId="4B687CAF" w14:textId="77777777" w:rsidTr="002E4524">
        <w:tc>
          <w:tcPr>
            <w:tcW w:w="0" w:type="auto"/>
          </w:tcPr>
          <w:p w14:paraId="62C54FDA" w14:textId="77777777" w:rsidR="007C0D28" w:rsidRPr="00922016" w:rsidRDefault="007C0D28" w:rsidP="00515665">
            <w:r w:rsidRPr="00922016">
              <w:rPr>
                <w:bCs/>
              </w:rPr>
              <w:t>337</w:t>
            </w:r>
          </w:p>
        </w:tc>
        <w:tc>
          <w:tcPr>
            <w:tcW w:w="0" w:type="auto"/>
          </w:tcPr>
          <w:p w14:paraId="66B8B5C0" w14:textId="77777777" w:rsidR="007C0D28" w:rsidRPr="00922016" w:rsidRDefault="007C0D28" w:rsidP="00515665">
            <w:r w:rsidRPr="00922016">
              <w:t>Toxoplasma gondii</w:t>
            </w:r>
          </w:p>
        </w:tc>
        <w:tc>
          <w:tcPr>
            <w:tcW w:w="0" w:type="auto"/>
          </w:tcPr>
          <w:p w14:paraId="572161C9" w14:textId="77777777" w:rsidR="007C0D28" w:rsidRPr="00922016" w:rsidRDefault="007C0D28" w:rsidP="00515665">
            <w:r w:rsidRPr="00922016">
              <w:t>Alveolata</w:t>
            </w:r>
          </w:p>
        </w:tc>
        <w:tc>
          <w:tcPr>
            <w:tcW w:w="0" w:type="auto"/>
          </w:tcPr>
          <w:p w14:paraId="36B15076" w14:textId="77777777" w:rsidR="007C0D28" w:rsidRPr="00922016" w:rsidRDefault="007C0D28" w:rsidP="00515665">
            <w:r w:rsidRPr="00922016">
              <w:t>eukaryota</w:t>
            </w:r>
          </w:p>
        </w:tc>
      </w:tr>
      <w:tr w:rsidR="007C0D28" w:rsidRPr="00922016" w14:paraId="05464498" w14:textId="77777777" w:rsidTr="002E4524">
        <w:tc>
          <w:tcPr>
            <w:tcW w:w="0" w:type="auto"/>
          </w:tcPr>
          <w:p w14:paraId="028419CC" w14:textId="77777777" w:rsidR="007C0D28" w:rsidRPr="00922016" w:rsidRDefault="007C0D28" w:rsidP="00515665">
            <w:r w:rsidRPr="00922016">
              <w:rPr>
                <w:bCs/>
              </w:rPr>
              <w:t>338</w:t>
            </w:r>
          </w:p>
        </w:tc>
        <w:tc>
          <w:tcPr>
            <w:tcW w:w="0" w:type="auto"/>
          </w:tcPr>
          <w:p w14:paraId="0E37734E" w14:textId="77777777" w:rsidR="007C0D28" w:rsidRPr="00922016" w:rsidRDefault="007C0D28" w:rsidP="00515665">
            <w:r w:rsidRPr="00922016">
              <w:t>Emiliania huxleyi CCMP1516</w:t>
            </w:r>
          </w:p>
        </w:tc>
        <w:tc>
          <w:tcPr>
            <w:tcW w:w="0" w:type="auto"/>
          </w:tcPr>
          <w:p w14:paraId="004F4078" w14:textId="77777777" w:rsidR="007C0D28" w:rsidRPr="00922016" w:rsidRDefault="007C0D28" w:rsidP="00515665">
            <w:r w:rsidRPr="00922016">
              <w:t>Haptophyceae</w:t>
            </w:r>
          </w:p>
        </w:tc>
        <w:tc>
          <w:tcPr>
            <w:tcW w:w="0" w:type="auto"/>
          </w:tcPr>
          <w:p w14:paraId="7B68F9DB" w14:textId="77777777" w:rsidR="007C0D28" w:rsidRPr="00922016" w:rsidRDefault="007C0D28" w:rsidP="00515665">
            <w:r w:rsidRPr="00922016">
              <w:t>eukaryota</w:t>
            </w:r>
          </w:p>
        </w:tc>
      </w:tr>
      <w:tr w:rsidR="007C0D28" w:rsidRPr="00922016" w14:paraId="3A1C34E3" w14:textId="77777777" w:rsidTr="002E4524">
        <w:tc>
          <w:tcPr>
            <w:tcW w:w="0" w:type="auto"/>
          </w:tcPr>
          <w:p w14:paraId="73C22AA5" w14:textId="77777777" w:rsidR="007C0D28" w:rsidRPr="00922016" w:rsidRDefault="007C0D28" w:rsidP="00515665">
            <w:r w:rsidRPr="00922016">
              <w:rPr>
                <w:bCs/>
              </w:rPr>
              <w:t>339</w:t>
            </w:r>
          </w:p>
        </w:tc>
        <w:tc>
          <w:tcPr>
            <w:tcW w:w="0" w:type="auto"/>
          </w:tcPr>
          <w:p w14:paraId="23B84A8A" w14:textId="77777777" w:rsidR="007C0D28" w:rsidRPr="00922016" w:rsidRDefault="007C0D28" w:rsidP="00515665">
            <w:r w:rsidRPr="00922016">
              <w:t>Hemiselmis andersenii</w:t>
            </w:r>
          </w:p>
        </w:tc>
        <w:tc>
          <w:tcPr>
            <w:tcW w:w="0" w:type="auto"/>
          </w:tcPr>
          <w:p w14:paraId="70104A33" w14:textId="77777777" w:rsidR="007C0D28" w:rsidRPr="00922016" w:rsidRDefault="007C0D28" w:rsidP="00515665">
            <w:r w:rsidRPr="00922016">
              <w:t>Cryptophyta</w:t>
            </w:r>
          </w:p>
        </w:tc>
        <w:tc>
          <w:tcPr>
            <w:tcW w:w="0" w:type="auto"/>
          </w:tcPr>
          <w:p w14:paraId="3BFB7DF7" w14:textId="77777777" w:rsidR="007C0D28" w:rsidRPr="00922016" w:rsidRDefault="007C0D28" w:rsidP="00515665">
            <w:r w:rsidRPr="00922016">
              <w:t>eukaryota</w:t>
            </w:r>
          </w:p>
        </w:tc>
      </w:tr>
      <w:tr w:rsidR="007C0D28" w:rsidRPr="00922016" w14:paraId="5CA5680D" w14:textId="77777777" w:rsidTr="002E4524">
        <w:tc>
          <w:tcPr>
            <w:tcW w:w="0" w:type="auto"/>
          </w:tcPr>
          <w:p w14:paraId="6725BF3B" w14:textId="77777777" w:rsidR="007C0D28" w:rsidRPr="00922016" w:rsidRDefault="007C0D28" w:rsidP="00515665">
            <w:r w:rsidRPr="00922016">
              <w:rPr>
                <w:bCs/>
              </w:rPr>
              <w:t>340</w:t>
            </w:r>
          </w:p>
        </w:tc>
        <w:tc>
          <w:tcPr>
            <w:tcW w:w="0" w:type="auto"/>
          </w:tcPr>
          <w:p w14:paraId="07D8BC9A" w14:textId="77777777" w:rsidR="007C0D28" w:rsidRPr="00922016" w:rsidRDefault="007C0D28" w:rsidP="00515665">
            <w:r w:rsidRPr="00922016">
              <w:t>Guillardia theta</w:t>
            </w:r>
          </w:p>
        </w:tc>
        <w:tc>
          <w:tcPr>
            <w:tcW w:w="0" w:type="auto"/>
          </w:tcPr>
          <w:p w14:paraId="20C81ED0" w14:textId="77777777" w:rsidR="007C0D28" w:rsidRPr="00922016" w:rsidRDefault="007C0D28" w:rsidP="00515665">
            <w:r w:rsidRPr="00922016">
              <w:t>Cryptophyta</w:t>
            </w:r>
          </w:p>
        </w:tc>
        <w:tc>
          <w:tcPr>
            <w:tcW w:w="0" w:type="auto"/>
          </w:tcPr>
          <w:p w14:paraId="3852D440" w14:textId="77777777" w:rsidR="007C0D28" w:rsidRPr="00922016" w:rsidRDefault="007C0D28" w:rsidP="00515665">
            <w:r w:rsidRPr="00922016">
              <w:t>eukaryota</w:t>
            </w:r>
          </w:p>
        </w:tc>
      </w:tr>
      <w:tr w:rsidR="007C0D28" w:rsidRPr="00922016" w14:paraId="27F68C9E" w14:textId="77777777" w:rsidTr="002E4524">
        <w:tc>
          <w:tcPr>
            <w:tcW w:w="0" w:type="auto"/>
          </w:tcPr>
          <w:p w14:paraId="50959B88" w14:textId="77777777" w:rsidR="007C0D28" w:rsidRPr="00922016" w:rsidRDefault="007C0D28" w:rsidP="00515665">
            <w:r w:rsidRPr="00922016">
              <w:rPr>
                <w:bCs/>
              </w:rPr>
              <w:t>341</w:t>
            </w:r>
          </w:p>
        </w:tc>
        <w:tc>
          <w:tcPr>
            <w:tcW w:w="0" w:type="auto"/>
          </w:tcPr>
          <w:p w14:paraId="40F8F9C5" w14:textId="77777777" w:rsidR="007C0D28" w:rsidRPr="00922016" w:rsidRDefault="007C0D28" w:rsidP="00515665">
            <w:r w:rsidRPr="00922016">
              <w:t>Hemiselmis andersenii</w:t>
            </w:r>
          </w:p>
        </w:tc>
        <w:tc>
          <w:tcPr>
            <w:tcW w:w="0" w:type="auto"/>
          </w:tcPr>
          <w:p w14:paraId="2A92C546" w14:textId="77777777" w:rsidR="007C0D28" w:rsidRPr="00922016" w:rsidRDefault="007C0D28" w:rsidP="00515665">
            <w:r w:rsidRPr="00922016">
              <w:t>Cryptophyta</w:t>
            </w:r>
          </w:p>
        </w:tc>
        <w:tc>
          <w:tcPr>
            <w:tcW w:w="0" w:type="auto"/>
          </w:tcPr>
          <w:p w14:paraId="5BA6C593" w14:textId="77777777" w:rsidR="007C0D28" w:rsidRPr="00922016" w:rsidRDefault="007C0D28" w:rsidP="00515665">
            <w:r w:rsidRPr="00922016">
              <w:t>eukaryota</w:t>
            </w:r>
          </w:p>
        </w:tc>
      </w:tr>
      <w:tr w:rsidR="007C0D28" w:rsidRPr="00922016" w14:paraId="4E74C6AB" w14:textId="77777777" w:rsidTr="002E4524">
        <w:tc>
          <w:tcPr>
            <w:tcW w:w="0" w:type="auto"/>
          </w:tcPr>
          <w:p w14:paraId="387D58AC" w14:textId="77777777" w:rsidR="007C0D28" w:rsidRPr="00922016" w:rsidRDefault="007C0D28" w:rsidP="00515665">
            <w:r w:rsidRPr="00922016">
              <w:rPr>
                <w:bCs/>
              </w:rPr>
              <w:t>342</w:t>
            </w:r>
          </w:p>
        </w:tc>
        <w:tc>
          <w:tcPr>
            <w:tcW w:w="0" w:type="auto"/>
          </w:tcPr>
          <w:p w14:paraId="41462E2F" w14:textId="77777777" w:rsidR="007C0D28" w:rsidRPr="00922016" w:rsidRDefault="007C0D28" w:rsidP="00515665">
            <w:r w:rsidRPr="00922016">
              <w:t>Archaeoglobus fulgidus</w:t>
            </w:r>
          </w:p>
        </w:tc>
        <w:tc>
          <w:tcPr>
            <w:tcW w:w="0" w:type="auto"/>
          </w:tcPr>
          <w:p w14:paraId="3C66A734" w14:textId="77777777" w:rsidR="007C0D28" w:rsidRPr="00922016" w:rsidRDefault="007C0D28" w:rsidP="00515665">
            <w:r w:rsidRPr="00922016">
              <w:t>Euryarchaeota</w:t>
            </w:r>
          </w:p>
        </w:tc>
        <w:tc>
          <w:tcPr>
            <w:tcW w:w="0" w:type="auto"/>
          </w:tcPr>
          <w:p w14:paraId="49293F78" w14:textId="77777777" w:rsidR="007C0D28" w:rsidRPr="00922016" w:rsidRDefault="007C0D28" w:rsidP="00515665">
            <w:r w:rsidRPr="00922016">
              <w:t>archaea</w:t>
            </w:r>
          </w:p>
        </w:tc>
      </w:tr>
      <w:tr w:rsidR="007C0D28" w:rsidRPr="00922016" w14:paraId="4D7128A2" w14:textId="77777777" w:rsidTr="002E4524">
        <w:tc>
          <w:tcPr>
            <w:tcW w:w="0" w:type="auto"/>
          </w:tcPr>
          <w:p w14:paraId="70F6736C" w14:textId="77777777" w:rsidR="007C0D28" w:rsidRPr="00922016" w:rsidRDefault="007C0D28" w:rsidP="00515665">
            <w:r w:rsidRPr="00922016">
              <w:rPr>
                <w:bCs/>
              </w:rPr>
              <w:t>343</w:t>
            </w:r>
          </w:p>
        </w:tc>
        <w:tc>
          <w:tcPr>
            <w:tcW w:w="0" w:type="auto"/>
          </w:tcPr>
          <w:p w14:paraId="38AC145F" w14:textId="77777777" w:rsidR="007C0D28" w:rsidRPr="00922016" w:rsidRDefault="007C0D28" w:rsidP="00515665">
            <w:r w:rsidRPr="00922016">
              <w:t>Methanococcoides burtonii</w:t>
            </w:r>
          </w:p>
        </w:tc>
        <w:tc>
          <w:tcPr>
            <w:tcW w:w="0" w:type="auto"/>
          </w:tcPr>
          <w:p w14:paraId="3C96424D" w14:textId="77777777" w:rsidR="007C0D28" w:rsidRPr="00922016" w:rsidRDefault="007C0D28" w:rsidP="00515665">
            <w:r w:rsidRPr="00922016">
              <w:t>Euryarchaeota</w:t>
            </w:r>
          </w:p>
        </w:tc>
        <w:tc>
          <w:tcPr>
            <w:tcW w:w="0" w:type="auto"/>
          </w:tcPr>
          <w:p w14:paraId="6B7A49E1" w14:textId="77777777" w:rsidR="007C0D28" w:rsidRPr="00922016" w:rsidRDefault="007C0D28" w:rsidP="00515665">
            <w:r w:rsidRPr="00922016">
              <w:t>archaea</w:t>
            </w:r>
          </w:p>
        </w:tc>
      </w:tr>
      <w:tr w:rsidR="007C0D28" w:rsidRPr="00922016" w14:paraId="27A361ED" w14:textId="77777777" w:rsidTr="002E4524">
        <w:tc>
          <w:tcPr>
            <w:tcW w:w="0" w:type="auto"/>
          </w:tcPr>
          <w:p w14:paraId="0930BE46" w14:textId="77777777" w:rsidR="007C0D28" w:rsidRPr="00922016" w:rsidRDefault="007C0D28" w:rsidP="00515665">
            <w:r w:rsidRPr="00922016">
              <w:rPr>
                <w:bCs/>
              </w:rPr>
              <w:t>344</w:t>
            </w:r>
          </w:p>
        </w:tc>
        <w:tc>
          <w:tcPr>
            <w:tcW w:w="0" w:type="auto"/>
          </w:tcPr>
          <w:p w14:paraId="59D9CD5B" w14:textId="77777777" w:rsidR="007C0D28" w:rsidRPr="00922016" w:rsidRDefault="007C0D28" w:rsidP="00515665">
            <w:r w:rsidRPr="00922016">
              <w:t>Methanopyrus kandleri</w:t>
            </w:r>
          </w:p>
        </w:tc>
        <w:tc>
          <w:tcPr>
            <w:tcW w:w="0" w:type="auto"/>
          </w:tcPr>
          <w:p w14:paraId="13A80975" w14:textId="77777777" w:rsidR="007C0D28" w:rsidRPr="00922016" w:rsidRDefault="007C0D28" w:rsidP="00515665">
            <w:r w:rsidRPr="00922016">
              <w:t>Euryarchaeota</w:t>
            </w:r>
          </w:p>
        </w:tc>
        <w:tc>
          <w:tcPr>
            <w:tcW w:w="0" w:type="auto"/>
          </w:tcPr>
          <w:p w14:paraId="307F8879" w14:textId="77777777" w:rsidR="007C0D28" w:rsidRPr="00922016" w:rsidRDefault="007C0D28" w:rsidP="00515665">
            <w:r w:rsidRPr="00922016">
              <w:t>archaea</w:t>
            </w:r>
          </w:p>
        </w:tc>
      </w:tr>
      <w:tr w:rsidR="007C0D28" w:rsidRPr="00922016" w14:paraId="2FD2C34F" w14:textId="77777777" w:rsidTr="002E4524">
        <w:tc>
          <w:tcPr>
            <w:tcW w:w="0" w:type="auto"/>
          </w:tcPr>
          <w:p w14:paraId="41F07E04" w14:textId="77777777" w:rsidR="007C0D28" w:rsidRPr="00922016" w:rsidRDefault="007C0D28" w:rsidP="00515665">
            <w:r w:rsidRPr="00922016">
              <w:rPr>
                <w:bCs/>
              </w:rPr>
              <w:t>345</w:t>
            </w:r>
          </w:p>
        </w:tc>
        <w:tc>
          <w:tcPr>
            <w:tcW w:w="0" w:type="auto"/>
          </w:tcPr>
          <w:p w14:paraId="4105B984" w14:textId="77777777" w:rsidR="007C0D28" w:rsidRPr="00922016" w:rsidRDefault="007C0D28" w:rsidP="00515665">
            <w:r w:rsidRPr="00922016">
              <w:t>Methanocorpusculum labreanum</w:t>
            </w:r>
          </w:p>
        </w:tc>
        <w:tc>
          <w:tcPr>
            <w:tcW w:w="0" w:type="auto"/>
          </w:tcPr>
          <w:p w14:paraId="13AAD406" w14:textId="77777777" w:rsidR="007C0D28" w:rsidRPr="00922016" w:rsidRDefault="007C0D28" w:rsidP="00515665">
            <w:r w:rsidRPr="00922016">
              <w:t>Euryarchaeota</w:t>
            </w:r>
          </w:p>
        </w:tc>
        <w:tc>
          <w:tcPr>
            <w:tcW w:w="0" w:type="auto"/>
          </w:tcPr>
          <w:p w14:paraId="1B94A035" w14:textId="77777777" w:rsidR="007C0D28" w:rsidRPr="00922016" w:rsidRDefault="007C0D28" w:rsidP="00515665">
            <w:r w:rsidRPr="00922016">
              <w:t>archaea</w:t>
            </w:r>
          </w:p>
        </w:tc>
      </w:tr>
      <w:tr w:rsidR="007C0D28" w:rsidRPr="00922016" w14:paraId="2DDCEBA6" w14:textId="77777777" w:rsidTr="002E4524">
        <w:tc>
          <w:tcPr>
            <w:tcW w:w="0" w:type="auto"/>
          </w:tcPr>
          <w:p w14:paraId="439B6E10" w14:textId="77777777" w:rsidR="007C0D28" w:rsidRPr="00922016" w:rsidRDefault="007C0D28" w:rsidP="00515665">
            <w:r w:rsidRPr="00922016">
              <w:rPr>
                <w:bCs/>
              </w:rPr>
              <w:t>346</w:t>
            </w:r>
          </w:p>
        </w:tc>
        <w:tc>
          <w:tcPr>
            <w:tcW w:w="0" w:type="auto"/>
          </w:tcPr>
          <w:p w14:paraId="1A743767" w14:textId="77777777" w:rsidR="007C0D28" w:rsidRPr="00922016" w:rsidRDefault="007C0D28" w:rsidP="00515665">
            <w:r w:rsidRPr="00922016">
              <w:t>Natronomonas pharaonis</w:t>
            </w:r>
          </w:p>
        </w:tc>
        <w:tc>
          <w:tcPr>
            <w:tcW w:w="0" w:type="auto"/>
          </w:tcPr>
          <w:p w14:paraId="777E2C5A" w14:textId="77777777" w:rsidR="007C0D28" w:rsidRPr="00922016" w:rsidRDefault="007C0D28" w:rsidP="00515665">
            <w:r w:rsidRPr="00922016">
              <w:t>Euryarchaeota</w:t>
            </w:r>
          </w:p>
        </w:tc>
        <w:tc>
          <w:tcPr>
            <w:tcW w:w="0" w:type="auto"/>
          </w:tcPr>
          <w:p w14:paraId="3E7872E7" w14:textId="77777777" w:rsidR="007C0D28" w:rsidRPr="00922016" w:rsidRDefault="007C0D28" w:rsidP="00515665">
            <w:r w:rsidRPr="00922016">
              <w:t>archaea</w:t>
            </w:r>
          </w:p>
        </w:tc>
      </w:tr>
      <w:tr w:rsidR="007C0D28" w:rsidRPr="00922016" w14:paraId="780904B9" w14:textId="77777777" w:rsidTr="002E4524">
        <w:tc>
          <w:tcPr>
            <w:tcW w:w="0" w:type="auto"/>
          </w:tcPr>
          <w:p w14:paraId="0F491015" w14:textId="77777777" w:rsidR="007C0D28" w:rsidRPr="00922016" w:rsidRDefault="007C0D28" w:rsidP="00515665">
            <w:r w:rsidRPr="00922016">
              <w:rPr>
                <w:bCs/>
              </w:rPr>
              <w:t>347</w:t>
            </w:r>
          </w:p>
        </w:tc>
        <w:tc>
          <w:tcPr>
            <w:tcW w:w="0" w:type="auto"/>
          </w:tcPr>
          <w:p w14:paraId="2A1C8F28" w14:textId="77777777" w:rsidR="007C0D28" w:rsidRPr="00922016" w:rsidRDefault="007C0D28" w:rsidP="00515665">
            <w:r w:rsidRPr="00922016">
              <w:t>Haloferax volcanii DS2</w:t>
            </w:r>
          </w:p>
        </w:tc>
        <w:tc>
          <w:tcPr>
            <w:tcW w:w="0" w:type="auto"/>
          </w:tcPr>
          <w:p w14:paraId="24ACB8CB" w14:textId="77777777" w:rsidR="007C0D28" w:rsidRPr="00922016" w:rsidRDefault="007C0D28" w:rsidP="00515665">
            <w:r w:rsidRPr="00922016">
              <w:t>Euryarchaeota</w:t>
            </w:r>
          </w:p>
        </w:tc>
        <w:tc>
          <w:tcPr>
            <w:tcW w:w="0" w:type="auto"/>
          </w:tcPr>
          <w:p w14:paraId="1139F8C3" w14:textId="77777777" w:rsidR="007C0D28" w:rsidRPr="00922016" w:rsidRDefault="007C0D28" w:rsidP="00515665">
            <w:r w:rsidRPr="00922016">
              <w:t>archaea</w:t>
            </w:r>
          </w:p>
        </w:tc>
      </w:tr>
      <w:tr w:rsidR="007C0D28" w:rsidRPr="00922016" w14:paraId="2A8DD0B1" w14:textId="77777777" w:rsidTr="002E4524">
        <w:tc>
          <w:tcPr>
            <w:tcW w:w="0" w:type="auto"/>
          </w:tcPr>
          <w:p w14:paraId="0D073864" w14:textId="77777777" w:rsidR="007C0D28" w:rsidRPr="00922016" w:rsidRDefault="007C0D28" w:rsidP="00515665">
            <w:r w:rsidRPr="00922016">
              <w:rPr>
                <w:bCs/>
              </w:rPr>
              <w:t>348</w:t>
            </w:r>
          </w:p>
        </w:tc>
        <w:tc>
          <w:tcPr>
            <w:tcW w:w="0" w:type="auto"/>
          </w:tcPr>
          <w:p w14:paraId="66A1C23B" w14:textId="77777777" w:rsidR="007C0D28" w:rsidRPr="00922016" w:rsidRDefault="007C0D28" w:rsidP="00515665">
            <w:r w:rsidRPr="00922016">
              <w:t>Methanosarcina barkeri str. Fusaro</w:t>
            </w:r>
          </w:p>
        </w:tc>
        <w:tc>
          <w:tcPr>
            <w:tcW w:w="0" w:type="auto"/>
          </w:tcPr>
          <w:p w14:paraId="66A5414D" w14:textId="77777777" w:rsidR="007C0D28" w:rsidRPr="00922016" w:rsidRDefault="007C0D28" w:rsidP="00515665">
            <w:r w:rsidRPr="00922016">
              <w:t>Euryarchaeota</w:t>
            </w:r>
          </w:p>
        </w:tc>
        <w:tc>
          <w:tcPr>
            <w:tcW w:w="0" w:type="auto"/>
          </w:tcPr>
          <w:p w14:paraId="6CC70814" w14:textId="77777777" w:rsidR="007C0D28" w:rsidRPr="00922016" w:rsidRDefault="007C0D28" w:rsidP="00515665">
            <w:r w:rsidRPr="00922016">
              <w:t>archaea</w:t>
            </w:r>
          </w:p>
        </w:tc>
      </w:tr>
      <w:tr w:rsidR="007C0D28" w:rsidRPr="00922016" w14:paraId="20DA36EB" w14:textId="77777777" w:rsidTr="002E4524">
        <w:tc>
          <w:tcPr>
            <w:tcW w:w="0" w:type="auto"/>
          </w:tcPr>
          <w:p w14:paraId="1D8BDFA8" w14:textId="77777777" w:rsidR="007C0D28" w:rsidRPr="00922016" w:rsidRDefault="007C0D28" w:rsidP="00515665">
            <w:r w:rsidRPr="00922016">
              <w:rPr>
                <w:bCs/>
              </w:rPr>
              <w:t>349</w:t>
            </w:r>
          </w:p>
        </w:tc>
        <w:tc>
          <w:tcPr>
            <w:tcW w:w="0" w:type="auto"/>
          </w:tcPr>
          <w:p w14:paraId="7357AD31" w14:textId="77777777" w:rsidR="007C0D28" w:rsidRPr="00922016" w:rsidRDefault="007C0D28" w:rsidP="00515665">
            <w:r w:rsidRPr="00922016">
              <w:t>Methanocaldococcus jannaschii DSM 2661</w:t>
            </w:r>
          </w:p>
        </w:tc>
        <w:tc>
          <w:tcPr>
            <w:tcW w:w="0" w:type="auto"/>
          </w:tcPr>
          <w:p w14:paraId="059C1FB3" w14:textId="77777777" w:rsidR="007C0D28" w:rsidRPr="00922016" w:rsidRDefault="007C0D28" w:rsidP="00515665">
            <w:r w:rsidRPr="00922016">
              <w:t>Euryarchaeota</w:t>
            </w:r>
          </w:p>
        </w:tc>
        <w:tc>
          <w:tcPr>
            <w:tcW w:w="0" w:type="auto"/>
          </w:tcPr>
          <w:p w14:paraId="5178C2E9" w14:textId="77777777" w:rsidR="007C0D28" w:rsidRPr="00922016" w:rsidRDefault="007C0D28" w:rsidP="00515665">
            <w:r w:rsidRPr="00922016">
              <w:t>archaea</w:t>
            </w:r>
          </w:p>
        </w:tc>
      </w:tr>
      <w:tr w:rsidR="007C0D28" w:rsidRPr="00922016" w14:paraId="6B29D27E" w14:textId="77777777" w:rsidTr="002E4524">
        <w:tc>
          <w:tcPr>
            <w:tcW w:w="0" w:type="auto"/>
          </w:tcPr>
          <w:p w14:paraId="6E7999C7" w14:textId="77777777" w:rsidR="007C0D28" w:rsidRPr="00922016" w:rsidRDefault="007C0D28" w:rsidP="00515665">
            <w:r w:rsidRPr="00922016">
              <w:rPr>
                <w:bCs/>
              </w:rPr>
              <w:t>350</w:t>
            </w:r>
          </w:p>
        </w:tc>
        <w:tc>
          <w:tcPr>
            <w:tcW w:w="0" w:type="auto"/>
          </w:tcPr>
          <w:p w14:paraId="7E59AF8A" w14:textId="77777777" w:rsidR="007C0D28" w:rsidRPr="00922016" w:rsidRDefault="007C0D28" w:rsidP="00515665">
            <w:r w:rsidRPr="00922016">
              <w:t>Methanothermobacter thermautotrophicus str. Delta H</w:t>
            </w:r>
          </w:p>
        </w:tc>
        <w:tc>
          <w:tcPr>
            <w:tcW w:w="0" w:type="auto"/>
          </w:tcPr>
          <w:p w14:paraId="51B03DAA" w14:textId="77777777" w:rsidR="007C0D28" w:rsidRPr="00922016" w:rsidRDefault="007C0D28" w:rsidP="00515665">
            <w:r w:rsidRPr="00922016">
              <w:t>Euryarchaeota</w:t>
            </w:r>
          </w:p>
        </w:tc>
        <w:tc>
          <w:tcPr>
            <w:tcW w:w="0" w:type="auto"/>
          </w:tcPr>
          <w:p w14:paraId="713A7866" w14:textId="77777777" w:rsidR="007C0D28" w:rsidRPr="00922016" w:rsidRDefault="007C0D28" w:rsidP="00515665">
            <w:r w:rsidRPr="00922016">
              <w:t>archaea</w:t>
            </w:r>
          </w:p>
        </w:tc>
      </w:tr>
      <w:tr w:rsidR="007C0D28" w:rsidRPr="00922016" w14:paraId="29AF2672" w14:textId="77777777" w:rsidTr="002E4524">
        <w:tc>
          <w:tcPr>
            <w:tcW w:w="0" w:type="auto"/>
          </w:tcPr>
          <w:p w14:paraId="3E7D2C47" w14:textId="77777777" w:rsidR="007C0D28" w:rsidRPr="00922016" w:rsidRDefault="007C0D28" w:rsidP="00515665">
            <w:r w:rsidRPr="00922016">
              <w:rPr>
                <w:bCs/>
              </w:rPr>
              <w:t>351</w:t>
            </w:r>
          </w:p>
        </w:tc>
        <w:tc>
          <w:tcPr>
            <w:tcW w:w="0" w:type="auto"/>
          </w:tcPr>
          <w:p w14:paraId="3A362D99" w14:textId="77777777" w:rsidR="007C0D28" w:rsidRPr="00922016" w:rsidRDefault="007C0D28" w:rsidP="00515665">
            <w:r w:rsidRPr="00922016">
              <w:t>Picrophilus torridus DSM 9790</w:t>
            </w:r>
          </w:p>
        </w:tc>
        <w:tc>
          <w:tcPr>
            <w:tcW w:w="0" w:type="auto"/>
          </w:tcPr>
          <w:p w14:paraId="4B80122F" w14:textId="77777777" w:rsidR="007C0D28" w:rsidRPr="00922016" w:rsidRDefault="007C0D28" w:rsidP="00515665">
            <w:r w:rsidRPr="00922016">
              <w:t>Euryarchaeota</w:t>
            </w:r>
          </w:p>
        </w:tc>
        <w:tc>
          <w:tcPr>
            <w:tcW w:w="0" w:type="auto"/>
          </w:tcPr>
          <w:p w14:paraId="0B46797B" w14:textId="77777777" w:rsidR="007C0D28" w:rsidRPr="00922016" w:rsidRDefault="007C0D28" w:rsidP="00515665">
            <w:r w:rsidRPr="00922016">
              <w:t>archaea</w:t>
            </w:r>
          </w:p>
        </w:tc>
      </w:tr>
      <w:tr w:rsidR="007C0D28" w:rsidRPr="00922016" w14:paraId="4993BAC2" w14:textId="77777777" w:rsidTr="002E4524">
        <w:tc>
          <w:tcPr>
            <w:tcW w:w="0" w:type="auto"/>
          </w:tcPr>
          <w:p w14:paraId="3F62B72F" w14:textId="77777777" w:rsidR="007C0D28" w:rsidRPr="00922016" w:rsidRDefault="007C0D28" w:rsidP="00515665">
            <w:r w:rsidRPr="00922016">
              <w:rPr>
                <w:bCs/>
              </w:rPr>
              <w:t>352</w:t>
            </w:r>
          </w:p>
        </w:tc>
        <w:tc>
          <w:tcPr>
            <w:tcW w:w="0" w:type="auto"/>
          </w:tcPr>
          <w:p w14:paraId="144BA0C5" w14:textId="77777777" w:rsidR="007C0D28" w:rsidRPr="00922016" w:rsidRDefault="007C0D28" w:rsidP="00515665">
            <w:r w:rsidRPr="00922016">
              <w:t>Pyrococcus horikoshii</w:t>
            </w:r>
          </w:p>
        </w:tc>
        <w:tc>
          <w:tcPr>
            <w:tcW w:w="0" w:type="auto"/>
          </w:tcPr>
          <w:p w14:paraId="34635572" w14:textId="77777777" w:rsidR="007C0D28" w:rsidRPr="00922016" w:rsidRDefault="007C0D28" w:rsidP="00515665">
            <w:r w:rsidRPr="00922016">
              <w:t>Euryarchaeota</w:t>
            </w:r>
          </w:p>
        </w:tc>
        <w:tc>
          <w:tcPr>
            <w:tcW w:w="0" w:type="auto"/>
          </w:tcPr>
          <w:p w14:paraId="61D1D2E0" w14:textId="77777777" w:rsidR="007C0D28" w:rsidRPr="00922016" w:rsidRDefault="007C0D28" w:rsidP="00515665">
            <w:r w:rsidRPr="00922016">
              <w:t>archaea</w:t>
            </w:r>
          </w:p>
        </w:tc>
      </w:tr>
      <w:tr w:rsidR="007C0D28" w:rsidRPr="00922016" w14:paraId="6C0EF60B" w14:textId="77777777" w:rsidTr="002E4524">
        <w:tc>
          <w:tcPr>
            <w:tcW w:w="0" w:type="auto"/>
          </w:tcPr>
          <w:p w14:paraId="43708715" w14:textId="77777777" w:rsidR="007C0D28" w:rsidRPr="00922016" w:rsidRDefault="007C0D28" w:rsidP="00515665">
            <w:r w:rsidRPr="00922016">
              <w:rPr>
                <w:bCs/>
              </w:rPr>
              <w:t>353</w:t>
            </w:r>
          </w:p>
        </w:tc>
        <w:tc>
          <w:tcPr>
            <w:tcW w:w="0" w:type="auto"/>
          </w:tcPr>
          <w:p w14:paraId="1006ECAF" w14:textId="77777777" w:rsidR="007C0D28" w:rsidRPr="00922016" w:rsidRDefault="007C0D28" w:rsidP="00515665">
            <w:r w:rsidRPr="00922016">
              <w:t>Thermoplasma acidophilum DSM 1728</w:t>
            </w:r>
          </w:p>
        </w:tc>
        <w:tc>
          <w:tcPr>
            <w:tcW w:w="0" w:type="auto"/>
          </w:tcPr>
          <w:p w14:paraId="74B2A2E7" w14:textId="77777777" w:rsidR="007C0D28" w:rsidRPr="00922016" w:rsidRDefault="007C0D28" w:rsidP="00515665">
            <w:r w:rsidRPr="00922016">
              <w:t>Euryarchaeota</w:t>
            </w:r>
          </w:p>
        </w:tc>
        <w:tc>
          <w:tcPr>
            <w:tcW w:w="0" w:type="auto"/>
          </w:tcPr>
          <w:p w14:paraId="04207401" w14:textId="77777777" w:rsidR="007C0D28" w:rsidRPr="00922016" w:rsidRDefault="007C0D28" w:rsidP="00515665">
            <w:r w:rsidRPr="00922016">
              <w:t>archaea</w:t>
            </w:r>
          </w:p>
        </w:tc>
      </w:tr>
      <w:tr w:rsidR="007C0D28" w:rsidRPr="00922016" w14:paraId="290F20EB" w14:textId="77777777" w:rsidTr="002E4524">
        <w:tc>
          <w:tcPr>
            <w:tcW w:w="0" w:type="auto"/>
          </w:tcPr>
          <w:p w14:paraId="1502003B" w14:textId="77777777" w:rsidR="007C0D28" w:rsidRPr="00922016" w:rsidRDefault="007C0D28" w:rsidP="00515665">
            <w:r w:rsidRPr="00922016">
              <w:rPr>
                <w:bCs/>
              </w:rPr>
              <w:t>354</w:t>
            </w:r>
          </w:p>
        </w:tc>
        <w:tc>
          <w:tcPr>
            <w:tcW w:w="0" w:type="auto"/>
          </w:tcPr>
          <w:p w14:paraId="1E025375" w14:textId="77777777" w:rsidR="007C0D28" w:rsidRPr="00922016" w:rsidRDefault="007C0D28" w:rsidP="00515665">
            <w:r w:rsidRPr="00922016">
              <w:t>Thermococcus kodakarensis KOD1</w:t>
            </w:r>
          </w:p>
        </w:tc>
        <w:tc>
          <w:tcPr>
            <w:tcW w:w="0" w:type="auto"/>
          </w:tcPr>
          <w:p w14:paraId="5A4861A1" w14:textId="77777777" w:rsidR="007C0D28" w:rsidRPr="00922016" w:rsidRDefault="007C0D28" w:rsidP="00515665">
            <w:r w:rsidRPr="00922016">
              <w:t>Euryarchaeota</w:t>
            </w:r>
          </w:p>
        </w:tc>
        <w:tc>
          <w:tcPr>
            <w:tcW w:w="0" w:type="auto"/>
          </w:tcPr>
          <w:p w14:paraId="25D64B2F" w14:textId="77777777" w:rsidR="007C0D28" w:rsidRPr="00922016" w:rsidRDefault="007C0D28" w:rsidP="00515665">
            <w:r w:rsidRPr="00922016">
              <w:t>archaea</w:t>
            </w:r>
          </w:p>
        </w:tc>
      </w:tr>
      <w:tr w:rsidR="007C0D28" w:rsidRPr="00922016" w14:paraId="60CFA3EB" w14:textId="77777777" w:rsidTr="002E4524">
        <w:tc>
          <w:tcPr>
            <w:tcW w:w="0" w:type="auto"/>
          </w:tcPr>
          <w:p w14:paraId="446E9EDA" w14:textId="77777777" w:rsidR="007C0D28" w:rsidRPr="00922016" w:rsidRDefault="007C0D28" w:rsidP="00515665">
            <w:r w:rsidRPr="00922016">
              <w:rPr>
                <w:bCs/>
              </w:rPr>
              <w:t>355</w:t>
            </w:r>
          </w:p>
        </w:tc>
        <w:tc>
          <w:tcPr>
            <w:tcW w:w="0" w:type="auto"/>
          </w:tcPr>
          <w:p w14:paraId="05793710" w14:textId="77777777" w:rsidR="007C0D28" w:rsidRPr="00922016" w:rsidRDefault="007C0D28" w:rsidP="00515665">
            <w:r w:rsidRPr="00922016">
              <w:t>Nanoarchaeum equitans</w:t>
            </w:r>
          </w:p>
        </w:tc>
        <w:tc>
          <w:tcPr>
            <w:tcW w:w="0" w:type="auto"/>
          </w:tcPr>
          <w:p w14:paraId="16421FFB" w14:textId="77777777" w:rsidR="007C0D28" w:rsidRPr="00922016" w:rsidRDefault="007C0D28" w:rsidP="00515665">
            <w:r w:rsidRPr="00922016">
              <w:t>Nanoarchaeota</w:t>
            </w:r>
          </w:p>
        </w:tc>
        <w:tc>
          <w:tcPr>
            <w:tcW w:w="0" w:type="auto"/>
          </w:tcPr>
          <w:p w14:paraId="01D19862" w14:textId="77777777" w:rsidR="007C0D28" w:rsidRPr="00922016" w:rsidRDefault="007C0D28" w:rsidP="00515665">
            <w:r w:rsidRPr="00922016">
              <w:t>archaea</w:t>
            </w:r>
          </w:p>
        </w:tc>
      </w:tr>
      <w:tr w:rsidR="007C0D28" w:rsidRPr="00922016" w14:paraId="7DF045B4" w14:textId="77777777" w:rsidTr="002E4524">
        <w:tc>
          <w:tcPr>
            <w:tcW w:w="0" w:type="auto"/>
          </w:tcPr>
          <w:p w14:paraId="18D050AF" w14:textId="77777777" w:rsidR="007C0D28" w:rsidRPr="00922016" w:rsidRDefault="007C0D28" w:rsidP="00515665">
            <w:r w:rsidRPr="00922016">
              <w:rPr>
                <w:bCs/>
              </w:rPr>
              <w:t>356</w:t>
            </w:r>
          </w:p>
        </w:tc>
        <w:tc>
          <w:tcPr>
            <w:tcW w:w="0" w:type="auto"/>
          </w:tcPr>
          <w:p w14:paraId="357E5337" w14:textId="77777777" w:rsidR="007C0D28" w:rsidRPr="00922016" w:rsidRDefault="007C0D28" w:rsidP="00515665">
            <w:r w:rsidRPr="00922016">
              <w:t>Candidatus Korarchaeum cryptofilum OPF8</w:t>
            </w:r>
          </w:p>
        </w:tc>
        <w:tc>
          <w:tcPr>
            <w:tcW w:w="0" w:type="auto"/>
          </w:tcPr>
          <w:p w14:paraId="4A4B3800" w14:textId="77777777" w:rsidR="007C0D28" w:rsidRPr="00922016" w:rsidRDefault="007C0D28" w:rsidP="00515665">
            <w:r w:rsidRPr="00922016">
              <w:t>Korarchaeota</w:t>
            </w:r>
          </w:p>
        </w:tc>
        <w:tc>
          <w:tcPr>
            <w:tcW w:w="0" w:type="auto"/>
          </w:tcPr>
          <w:p w14:paraId="42B03BBB" w14:textId="77777777" w:rsidR="007C0D28" w:rsidRPr="00922016" w:rsidRDefault="007C0D28" w:rsidP="00515665">
            <w:r w:rsidRPr="00922016">
              <w:t>archaea</w:t>
            </w:r>
          </w:p>
        </w:tc>
      </w:tr>
      <w:tr w:rsidR="007C0D28" w:rsidRPr="00922016" w14:paraId="46FB9E43" w14:textId="77777777" w:rsidTr="002E4524">
        <w:tc>
          <w:tcPr>
            <w:tcW w:w="0" w:type="auto"/>
          </w:tcPr>
          <w:p w14:paraId="05AF0341" w14:textId="77777777" w:rsidR="007C0D28" w:rsidRPr="00922016" w:rsidRDefault="007C0D28" w:rsidP="00515665">
            <w:r w:rsidRPr="00922016">
              <w:rPr>
                <w:bCs/>
              </w:rPr>
              <w:t>357</w:t>
            </w:r>
          </w:p>
        </w:tc>
        <w:tc>
          <w:tcPr>
            <w:tcW w:w="0" w:type="auto"/>
          </w:tcPr>
          <w:p w14:paraId="2F8C6CCE" w14:textId="77777777" w:rsidR="007C0D28" w:rsidRPr="00922016" w:rsidRDefault="007C0D28" w:rsidP="00515665">
            <w:r w:rsidRPr="00922016">
              <w:t>Aeropyrum pernix K1</w:t>
            </w:r>
          </w:p>
        </w:tc>
        <w:tc>
          <w:tcPr>
            <w:tcW w:w="0" w:type="auto"/>
          </w:tcPr>
          <w:p w14:paraId="3936E697" w14:textId="77777777" w:rsidR="007C0D28" w:rsidRPr="00922016" w:rsidRDefault="007C0D28" w:rsidP="00515665">
            <w:r w:rsidRPr="00922016">
              <w:t>Crenarchaeota</w:t>
            </w:r>
          </w:p>
        </w:tc>
        <w:tc>
          <w:tcPr>
            <w:tcW w:w="0" w:type="auto"/>
          </w:tcPr>
          <w:p w14:paraId="0A38FAD6" w14:textId="77777777" w:rsidR="007C0D28" w:rsidRPr="00922016" w:rsidRDefault="007C0D28" w:rsidP="00515665">
            <w:r w:rsidRPr="00922016">
              <w:t>archaea</w:t>
            </w:r>
          </w:p>
        </w:tc>
      </w:tr>
      <w:tr w:rsidR="007C0D28" w:rsidRPr="00922016" w14:paraId="66F8DB3B" w14:textId="77777777" w:rsidTr="002E4524">
        <w:tc>
          <w:tcPr>
            <w:tcW w:w="0" w:type="auto"/>
          </w:tcPr>
          <w:p w14:paraId="3DF344DC" w14:textId="77777777" w:rsidR="007C0D28" w:rsidRPr="00922016" w:rsidRDefault="007C0D28" w:rsidP="00515665">
            <w:r w:rsidRPr="00922016">
              <w:rPr>
                <w:bCs/>
              </w:rPr>
              <w:t>358</w:t>
            </w:r>
          </w:p>
        </w:tc>
        <w:tc>
          <w:tcPr>
            <w:tcW w:w="0" w:type="auto"/>
          </w:tcPr>
          <w:p w14:paraId="406862C1" w14:textId="77777777" w:rsidR="007C0D28" w:rsidRPr="00922016" w:rsidRDefault="007C0D28" w:rsidP="00515665">
            <w:r w:rsidRPr="00922016">
              <w:t>Ignicoccus hospitalis</w:t>
            </w:r>
          </w:p>
        </w:tc>
        <w:tc>
          <w:tcPr>
            <w:tcW w:w="0" w:type="auto"/>
          </w:tcPr>
          <w:p w14:paraId="7FA16019" w14:textId="77777777" w:rsidR="007C0D28" w:rsidRPr="00922016" w:rsidRDefault="007C0D28" w:rsidP="00515665">
            <w:r w:rsidRPr="00922016">
              <w:t>Crenarchaeota</w:t>
            </w:r>
          </w:p>
        </w:tc>
        <w:tc>
          <w:tcPr>
            <w:tcW w:w="0" w:type="auto"/>
          </w:tcPr>
          <w:p w14:paraId="6CF0A50D" w14:textId="77777777" w:rsidR="007C0D28" w:rsidRPr="00922016" w:rsidRDefault="007C0D28" w:rsidP="00515665">
            <w:r w:rsidRPr="00922016">
              <w:t>archaea</w:t>
            </w:r>
          </w:p>
        </w:tc>
      </w:tr>
      <w:tr w:rsidR="007C0D28" w:rsidRPr="00922016" w14:paraId="430AABC9" w14:textId="77777777" w:rsidTr="002E4524">
        <w:tc>
          <w:tcPr>
            <w:tcW w:w="0" w:type="auto"/>
          </w:tcPr>
          <w:p w14:paraId="73FF5BD8" w14:textId="77777777" w:rsidR="007C0D28" w:rsidRPr="00922016" w:rsidRDefault="007C0D28" w:rsidP="00515665">
            <w:r w:rsidRPr="00922016">
              <w:rPr>
                <w:bCs/>
              </w:rPr>
              <w:t>359</w:t>
            </w:r>
          </w:p>
        </w:tc>
        <w:tc>
          <w:tcPr>
            <w:tcW w:w="0" w:type="auto"/>
          </w:tcPr>
          <w:p w14:paraId="3323E9C0" w14:textId="77777777" w:rsidR="007C0D28" w:rsidRPr="00922016" w:rsidRDefault="007C0D28" w:rsidP="00515665">
            <w:r w:rsidRPr="00922016">
              <w:t>Metallosphaera sedula</w:t>
            </w:r>
          </w:p>
        </w:tc>
        <w:tc>
          <w:tcPr>
            <w:tcW w:w="0" w:type="auto"/>
          </w:tcPr>
          <w:p w14:paraId="03CB3755" w14:textId="77777777" w:rsidR="007C0D28" w:rsidRPr="00922016" w:rsidRDefault="007C0D28" w:rsidP="00515665">
            <w:r w:rsidRPr="00922016">
              <w:t>Crenarchaeota</w:t>
            </w:r>
          </w:p>
        </w:tc>
        <w:tc>
          <w:tcPr>
            <w:tcW w:w="0" w:type="auto"/>
          </w:tcPr>
          <w:p w14:paraId="26165D6B" w14:textId="77777777" w:rsidR="007C0D28" w:rsidRPr="00922016" w:rsidRDefault="007C0D28" w:rsidP="00515665">
            <w:r w:rsidRPr="00922016">
              <w:t>archaea</w:t>
            </w:r>
          </w:p>
        </w:tc>
      </w:tr>
      <w:tr w:rsidR="007C0D28" w:rsidRPr="00922016" w14:paraId="0A4AD711" w14:textId="77777777" w:rsidTr="002E4524">
        <w:tc>
          <w:tcPr>
            <w:tcW w:w="0" w:type="auto"/>
          </w:tcPr>
          <w:p w14:paraId="0B6D16AA" w14:textId="77777777" w:rsidR="007C0D28" w:rsidRPr="00922016" w:rsidRDefault="007C0D28" w:rsidP="00515665">
            <w:r w:rsidRPr="00922016">
              <w:rPr>
                <w:bCs/>
              </w:rPr>
              <w:t>360</w:t>
            </w:r>
          </w:p>
        </w:tc>
        <w:tc>
          <w:tcPr>
            <w:tcW w:w="0" w:type="auto"/>
          </w:tcPr>
          <w:p w14:paraId="0DD7165C" w14:textId="77777777" w:rsidR="007C0D28" w:rsidRPr="00922016" w:rsidRDefault="007C0D28" w:rsidP="00515665">
            <w:r w:rsidRPr="00922016">
              <w:t>Pyrobaculum neutrophilum</w:t>
            </w:r>
          </w:p>
        </w:tc>
        <w:tc>
          <w:tcPr>
            <w:tcW w:w="0" w:type="auto"/>
          </w:tcPr>
          <w:p w14:paraId="0F818FBB" w14:textId="77777777" w:rsidR="007C0D28" w:rsidRPr="00922016" w:rsidRDefault="007C0D28" w:rsidP="00515665">
            <w:r w:rsidRPr="00922016">
              <w:t>Crenarchaeota</w:t>
            </w:r>
          </w:p>
        </w:tc>
        <w:tc>
          <w:tcPr>
            <w:tcW w:w="0" w:type="auto"/>
          </w:tcPr>
          <w:p w14:paraId="7873B745" w14:textId="77777777" w:rsidR="007C0D28" w:rsidRPr="00922016" w:rsidRDefault="007C0D28" w:rsidP="00515665">
            <w:r w:rsidRPr="00922016">
              <w:t>archaea</w:t>
            </w:r>
          </w:p>
        </w:tc>
      </w:tr>
      <w:tr w:rsidR="007C0D28" w:rsidRPr="00922016" w14:paraId="3447F813" w14:textId="77777777" w:rsidTr="002E4524">
        <w:tc>
          <w:tcPr>
            <w:tcW w:w="0" w:type="auto"/>
          </w:tcPr>
          <w:p w14:paraId="74296A89" w14:textId="77777777" w:rsidR="007C0D28" w:rsidRPr="00922016" w:rsidRDefault="007C0D28" w:rsidP="00515665">
            <w:r w:rsidRPr="00922016">
              <w:rPr>
                <w:bCs/>
              </w:rPr>
              <w:t>361</w:t>
            </w:r>
          </w:p>
        </w:tc>
        <w:tc>
          <w:tcPr>
            <w:tcW w:w="0" w:type="auto"/>
          </w:tcPr>
          <w:p w14:paraId="4A22B5F7" w14:textId="77777777" w:rsidR="007C0D28" w:rsidRPr="00922016" w:rsidRDefault="007C0D28" w:rsidP="00515665">
            <w:r w:rsidRPr="00922016">
              <w:t>Thermofilum pendens</w:t>
            </w:r>
          </w:p>
        </w:tc>
        <w:tc>
          <w:tcPr>
            <w:tcW w:w="0" w:type="auto"/>
          </w:tcPr>
          <w:p w14:paraId="30ABA3AA" w14:textId="77777777" w:rsidR="007C0D28" w:rsidRPr="00922016" w:rsidRDefault="007C0D28" w:rsidP="00515665">
            <w:r w:rsidRPr="00922016">
              <w:t>Crenarchaeota</w:t>
            </w:r>
          </w:p>
        </w:tc>
        <w:tc>
          <w:tcPr>
            <w:tcW w:w="0" w:type="auto"/>
          </w:tcPr>
          <w:p w14:paraId="43B28FEB" w14:textId="77777777" w:rsidR="007C0D28" w:rsidRPr="00922016" w:rsidRDefault="007C0D28" w:rsidP="00515665">
            <w:r w:rsidRPr="00922016">
              <w:t>archaea</w:t>
            </w:r>
          </w:p>
        </w:tc>
      </w:tr>
      <w:tr w:rsidR="007C0D28" w:rsidRPr="00922016" w14:paraId="7BC08C46" w14:textId="77777777" w:rsidTr="002E4524">
        <w:tc>
          <w:tcPr>
            <w:tcW w:w="0" w:type="auto"/>
          </w:tcPr>
          <w:p w14:paraId="4804B23D" w14:textId="77777777" w:rsidR="007C0D28" w:rsidRPr="00922016" w:rsidRDefault="007C0D28" w:rsidP="00515665">
            <w:r w:rsidRPr="00922016">
              <w:rPr>
                <w:bCs/>
              </w:rPr>
              <w:t>362</w:t>
            </w:r>
          </w:p>
        </w:tc>
        <w:tc>
          <w:tcPr>
            <w:tcW w:w="0" w:type="auto"/>
          </w:tcPr>
          <w:p w14:paraId="0916BFCF" w14:textId="77777777" w:rsidR="007C0D28" w:rsidRPr="00922016" w:rsidRDefault="007C0D28" w:rsidP="00515665">
            <w:r w:rsidRPr="00922016">
              <w:t>Caldivirga maquilingensis</w:t>
            </w:r>
          </w:p>
        </w:tc>
        <w:tc>
          <w:tcPr>
            <w:tcW w:w="0" w:type="auto"/>
          </w:tcPr>
          <w:p w14:paraId="48C92F28" w14:textId="77777777" w:rsidR="007C0D28" w:rsidRPr="00922016" w:rsidRDefault="007C0D28" w:rsidP="00515665">
            <w:r w:rsidRPr="00922016">
              <w:t>Crenarchaeota</w:t>
            </w:r>
          </w:p>
        </w:tc>
        <w:tc>
          <w:tcPr>
            <w:tcW w:w="0" w:type="auto"/>
          </w:tcPr>
          <w:p w14:paraId="6922EBE5" w14:textId="77777777" w:rsidR="007C0D28" w:rsidRPr="00922016" w:rsidRDefault="007C0D28" w:rsidP="00515665">
            <w:r w:rsidRPr="00922016">
              <w:t>archaea</w:t>
            </w:r>
          </w:p>
        </w:tc>
      </w:tr>
      <w:tr w:rsidR="007C0D28" w:rsidRPr="00922016" w14:paraId="345D87A9" w14:textId="77777777" w:rsidTr="002E4524">
        <w:tc>
          <w:tcPr>
            <w:tcW w:w="0" w:type="auto"/>
          </w:tcPr>
          <w:p w14:paraId="24D262B3" w14:textId="77777777" w:rsidR="007C0D28" w:rsidRPr="00922016" w:rsidRDefault="007C0D28" w:rsidP="00515665">
            <w:r w:rsidRPr="00922016">
              <w:rPr>
                <w:bCs/>
              </w:rPr>
              <w:t>363</w:t>
            </w:r>
          </w:p>
        </w:tc>
        <w:tc>
          <w:tcPr>
            <w:tcW w:w="0" w:type="auto"/>
          </w:tcPr>
          <w:p w14:paraId="344F93D7" w14:textId="77777777" w:rsidR="007C0D28" w:rsidRPr="00922016" w:rsidRDefault="007C0D28" w:rsidP="00515665">
            <w:r w:rsidRPr="00922016">
              <w:t>Sulfolobus solfataricus P2</w:t>
            </w:r>
          </w:p>
        </w:tc>
        <w:tc>
          <w:tcPr>
            <w:tcW w:w="0" w:type="auto"/>
          </w:tcPr>
          <w:p w14:paraId="6BE7744C" w14:textId="77777777" w:rsidR="007C0D28" w:rsidRPr="00922016" w:rsidRDefault="007C0D28" w:rsidP="00515665">
            <w:r w:rsidRPr="00922016">
              <w:t>Crenarchaeota</w:t>
            </w:r>
          </w:p>
        </w:tc>
        <w:tc>
          <w:tcPr>
            <w:tcW w:w="0" w:type="auto"/>
          </w:tcPr>
          <w:p w14:paraId="2965759B" w14:textId="77777777" w:rsidR="007C0D28" w:rsidRPr="00922016" w:rsidRDefault="007C0D28" w:rsidP="00515665">
            <w:r w:rsidRPr="00922016">
              <w:t>archaea</w:t>
            </w:r>
          </w:p>
        </w:tc>
      </w:tr>
      <w:tr w:rsidR="007C0D28" w:rsidRPr="00922016" w14:paraId="3CF37867" w14:textId="77777777" w:rsidTr="002E4524">
        <w:tc>
          <w:tcPr>
            <w:tcW w:w="0" w:type="auto"/>
          </w:tcPr>
          <w:p w14:paraId="032A3BC2" w14:textId="77777777" w:rsidR="007C0D28" w:rsidRPr="00922016" w:rsidRDefault="007C0D28" w:rsidP="00515665">
            <w:r w:rsidRPr="00922016">
              <w:rPr>
                <w:bCs/>
              </w:rPr>
              <w:t>364</w:t>
            </w:r>
          </w:p>
        </w:tc>
        <w:tc>
          <w:tcPr>
            <w:tcW w:w="0" w:type="auto"/>
          </w:tcPr>
          <w:p w14:paraId="5D3070D8" w14:textId="77777777" w:rsidR="007C0D28" w:rsidRPr="00922016" w:rsidRDefault="007C0D28" w:rsidP="00515665">
            <w:r w:rsidRPr="00922016">
              <w:t>Candidatus Caldiarchaeum subterraneum</w:t>
            </w:r>
          </w:p>
        </w:tc>
        <w:tc>
          <w:tcPr>
            <w:tcW w:w="0" w:type="auto"/>
          </w:tcPr>
          <w:p w14:paraId="2666054C" w14:textId="77777777" w:rsidR="007C0D28" w:rsidRPr="00922016" w:rsidRDefault="007C0D28" w:rsidP="00515665">
            <w:r w:rsidRPr="00922016">
              <w:t>Thaumarchaeota</w:t>
            </w:r>
          </w:p>
        </w:tc>
        <w:tc>
          <w:tcPr>
            <w:tcW w:w="0" w:type="auto"/>
          </w:tcPr>
          <w:p w14:paraId="32E60250" w14:textId="77777777" w:rsidR="007C0D28" w:rsidRPr="00922016" w:rsidRDefault="007C0D28" w:rsidP="00515665">
            <w:r w:rsidRPr="00922016">
              <w:t>archaea</w:t>
            </w:r>
          </w:p>
        </w:tc>
      </w:tr>
      <w:tr w:rsidR="007C0D28" w:rsidRPr="00922016" w14:paraId="29D96C4C" w14:textId="77777777" w:rsidTr="002E4524">
        <w:tc>
          <w:tcPr>
            <w:tcW w:w="0" w:type="auto"/>
          </w:tcPr>
          <w:p w14:paraId="635EC9E1" w14:textId="77777777" w:rsidR="007C0D28" w:rsidRPr="00922016" w:rsidRDefault="007C0D28" w:rsidP="00515665">
            <w:r w:rsidRPr="00922016">
              <w:rPr>
                <w:bCs/>
              </w:rPr>
              <w:t>365</w:t>
            </w:r>
          </w:p>
        </w:tc>
        <w:tc>
          <w:tcPr>
            <w:tcW w:w="0" w:type="auto"/>
          </w:tcPr>
          <w:p w14:paraId="5C0E15CE" w14:textId="77777777" w:rsidR="007C0D28" w:rsidRPr="00922016" w:rsidRDefault="007C0D28" w:rsidP="00515665">
            <w:r w:rsidRPr="00922016">
              <w:t>Cenarchaeum symbiosum</w:t>
            </w:r>
          </w:p>
        </w:tc>
        <w:tc>
          <w:tcPr>
            <w:tcW w:w="0" w:type="auto"/>
          </w:tcPr>
          <w:p w14:paraId="236772A1" w14:textId="77777777" w:rsidR="007C0D28" w:rsidRPr="00922016" w:rsidRDefault="007C0D28" w:rsidP="00515665">
            <w:r w:rsidRPr="00922016">
              <w:t>Thaumarchaeota</w:t>
            </w:r>
          </w:p>
        </w:tc>
        <w:tc>
          <w:tcPr>
            <w:tcW w:w="0" w:type="auto"/>
          </w:tcPr>
          <w:p w14:paraId="52A54874" w14:textId="77777777" w:rsidR="007C0D28" w:rsidRPr="00922016" w:rsidRDefault="007C0D28" w:rsidP="00515665">
            <w:r w:rsidRPr="00922016">
              <w:t>archaea</w:t>
            </w:r>
          </w:p>
        </w:tc>
      </w:tr>
      <w:tr w:rsidR="007C0D28" w:rsidRPr="00922016" w14:paraId="38D73C20" w14:textId="77777777" w:rsidTr="002E4524">
        <w:tc>
          <w:tcPr>
            <w:tcW w:w="0" w:type="auto"/>
          </w:tcPr>
          <w:p w14:paraId="151C7781" w14:textId="77777777" w:rsidR="007C0D28" w:rsidRPr="00922016" w:rsidRDefault="007C0D28" w:rsidP="00515665">
            <w:r w:rsidRPr="00922016">
              <w:rPr>
                <w:bCs/>
              </w:rPr>
              <w:t>366</w:t>
            </w:r>
          </w:p>
        </w:tc>
        <w:tc>
          <w:tcPr>
            <w:tcW w:w="0" w:type="auto"/>
          </w:tcPr>
          <w:p w14:paraId="17800E03" w14:textId="77777777" w:rsidR="007C0D28" w:rsidRPr="00922016" w:rsidRDefault="007C0D28" w:rsidP="00515665">
            <w:r w:rsidRPr="00922016">
              <w:t>Nitrosopumilus maritimus</w:t>
            </w:r>
          </w:p>
        </w:tc>
        <w:tc>
          <w:tcPr>
            <w:tcW w:w="0" w:type="auto"/>
          </w:tcPr>
          <w:p w14:paraId="26A64D94" w14:textId="77777777" w:rsidR="007C0D28" w:rsidRPr="00922016" w:rsidRDefault="007C0D28" w:rsidP="00515665">
            <w:r w:rsidRPr="00922016">
              <w:t>Thaumarchaeota</w:t>
            </w:r>
          </w:p>
        </w:tc>
        <w:tc>
          <w:tcPr>
            <w:tcW w:w="0" w:type="auto"/>
          </w:tcPr>
          <w:p w14:paraId="54FAE95B" w14:textId="77777777" w:rsidR="007C0D28" w:rsidRPr="00922016" w:rsidRDefault="007C0D28" w:rsidP="00515665">
            <w:r w:rsidRPr="00922016">
              <w:t>archaea</w:t>
            </w:r>
          </w:p>
        </w:tc>
      </w:tr>
      <w:tr w:rsidR="007C0D28" w:rsidRPr="00922016" w14:paraId="2F3CEDC5" w14:textId="77777777" w:rsidTr="002E4524">
        <w:tc>
          <w:tcPr>
            <w:tcW w:w="0" w:type="auto"/>
          </w:tcPr>
          <w:p w14:paraId="342A58F7" w14:textId="77777777" w:rsidR="007C0D28" w:rsidRPr="00922016" w:rsidRDefault="007C0D28" w:rsidP="00515665">
            <w:r w:rsidRPr="00922016">
              <w:rPr>
                <w:bCs/>
              </w:rPr>
              <w:t>367</w:t>
            </w:r>
          </w:p>
        </w:tc>
        <w:tc>
          <w:tcPr>
            <w:tcW w:w="0" w:type="auto"/>
          </w:tcPr>
          <w:p w14:paraId="3FC43C10" w14:textId="77777777" w:rsidR="007C0D28" w:rsidRPr="00922016" w:rsidRDefault="007C0D28" w:rsidP="00515665">
            <w:r w:rsidRPr="00922016">
              <w:t>Candidatus Nitrososphaera gargensis Ga9.2</w:t>
            </w:r>
          </w:p>
        </w:tc>
        <w:tc>
          <w:tcPr>
            <w:tcW w:w="0" w:type="auto"/>
          </w:tcPr>
          <w:p w14:paraId="6640F89E" w14:textId="77777777" w:rsidR="007C0D28" w:rsidRPr="00922016" w:rsidRDefault="007C0D28" w:rsidP="00515665">
            <w:r w:rsidRPr="00922016">
              <w:t>Thaumarchaeota</w:t>
            </w:r>
          </w:p>
        </w:tc>
        <w:tc>
          <w:tcPr>
            <w:tcW w:w="0" w:type="auto"/>
          </w:tcPr>
          <w:p w14:paraId="658EB830" w14:textId="77777777" w:rsidR="007C0D28" w:rsidRPr="00922016" w:rsidRDefault="007C0D28" w:rsidP="00515665">
            <w:r w:rsidRPr="00922016">
              <w:t>archaea</w:t>
            </w:r>
          </w:p>
        </w:tc>
      </w:tr>
      <w:tr w:rsidR="007C0D28" w:rsidRPr="00922016" w14:paraId="38AAFFCE" w14:textId="77777777" w:rsidTr="002E4524">
        <w:tc>
          <w:tcPr>
            <w:tcW w:w="0" w:type="auto"/>
          </w:tcPr>
          <w:p w14:paraId="4F7A5A5C" w14:textId="77777777" w:rsidR="007C0D28" w:rsidRPr="00922016" w:rsidRDefault="007C0D28" w:rsidP="00515665">
            <w:r w:rsidRPr="00922016">
              <w:rPr>
                <w:bCs/>
              </w:rPr>
              <w:t>368</w:t>
            </w:r>
          </w:p>
        </w:tc>
        <w:tc>
          <w:tcPr>
            <w:tcW w:w="0" w:type="auto"/>
          </w:tcPr>
          <w:p w14:paraId="492E0060" w14:textId="77777777" w:rsidR="007C0D28" w:rsidRPr="00922016" w:rsidRDefault="007C0D28" w:rsidP="00515665">
            <w:r w:rsidRPr="00922016">
              <w:t>Deinococcus proteolyticus MRP</w:t>
            </w:r>
          </w:p>
        </w:tc>
        <w:tc>
          <w:tcPr>
            <w:tcW w:w="0" w:type="auto"/>
          </w:tcPr>
          <w:p w14:paraId="04D13453" w14:textId="77777777" w:rsidR="007C0D28" w:rsidRPr="00922016" w:rsidRDefault="007C0D28" w:rsidP="00515665">
            <w:r w:rsidRPr="00922016">
              <w:t>Deinococci</w:t>
            </w:r>
          </w:p>
        </w:tc>
        <w:tc>
          <w:tcPr>
            <w:tcW w:w="0" w:type="auto"/>
          </w:tcPr>
          <w:p w14:paraId="68D118A2" w14:textId="77777777" w:rsidR="007C0D28" w:rsidRPr="00922016" w:rsidRDefault="007C0D28" w:rsidP="00515665">
            <w:r w:rsidRPr="00922016">
              <w:t>bacteria</w:t>
            </w:r>
          </w:p>
        </w:tc>
      </w:tr>
      <w:tr w:rsidR="007C0D28" w:rsidRPr="00922016" w14:paraId="7963A5EF" w14:textId="77777777" w:rsidTr="002E4524">
        <w:tc>
          <w:tcPr>
            <w:tcW w:w="0" w:type="auto"/>
          </w:tcPr>
          <w:p w14:paraId="13244C78" w14:textId="77777777" w:rsidR="007C0D28" w:rsidRPr="00922016" w:rsidRDefault="007C0D28" w:rsidP="00515665">
            <w:r w:rsidRPr="00922016">
              <w:rPr>
                <w:bCs/>
              </w:rPr>
              <w:t>369</w:t>
            </w:r>
          </w:p>
        </w:tc>
        <w:tc>
          <w:tcPr>
            <w:tcW w:w="0" w:type="auto"/>
          </w:tcPr>
          <w:p w14:paraId="0A4C48E8" w14:textId="77777777" w:rsidR="007C0D28" w:rsidRPr="00922016" w:rsidRDefault="007C0D28" w:rsidP="00515665">
            <w:r w:rsidRPr="00922016">
              <w:t>Marinithermus hydrothermalis DSM 14884</w:t>
            </w:r>
          </w:p>
        </w:tc>
        <w:tc>
          <w:tcPr>
            <w:tcW w:w="0" w:type="auto"/>
          </w:tcPr>
          <w:p w14:paraId="2B9594F8" w14:textId="77777777" w:rsidR="007C0D28" w:rsidRPr="00922016" w:rsidRDefault="007C0D28" w:rsidP="00515665">
            <w:r w:rsidRPr="00922016">
              <w:t>Deinococci</w:t>
            </w:r>
          </w:p>
        </w:tc>
        <w:tc>
          <w:tcPr>
            <w:tcW w:w="0" w:type="auto"/>
          </w:tcPr>
          <w:p w14:paraId="2480B9C6" w14:textId="77777777" w:rsidR="007C0D28" w:rsidRPr="00922016" w:rsidRDefault="007C0D28" w:rsidP="00515665">
            <w:r w:rsidRPr="00922016">
              <w:t>bacteria</w:t>
            </w:r>
          </w:p>
        </w:tc>
      </w:tr>
      <w:tr w:rsidR="007C0D28" w:rsidRPr="00922016" w14:paraId="6D6CFABF" w14:textId="77777777" w:rsidTr="002E4524">
        <w:tc>
          <w:tcPr>
            <w:tcW w:w="0" w:type="auto"/>
          </w:tcPr>
          <w:p w14:paraId="7EE1CD30" w14:textId="77777777" w:rsidR="007C0D28" w:rsidRPr="00922016" w:rsidRDefault="007C0D28" w:rsidP="00515665">
            <w:r w:rsidRPr="00922016">
              <w:rPr>
                <w:bCs/>
              </w:rPr>
              <w:t>370</w:t>
            </w:r>
          </w:p>
        </w:tc>
        <w:tc>
          <w:tcPr>
            <w:tcW w:w="0" w:type="auto"/>
          </w:tcPr>
          <w:p w14:paraId="3689B128" w14:textId="77777777" w:rsidR="007C0D28" w:rsidRPr="00922016" w:rsidRDefault="007C0D28" w:rsidP="00515665">
            <w:r w:rsidRPr="00922016">
              <w:t>Clostridium tetani E88</w:t>
            </w:r>
          </w:p>
        </w:tc>
        <w:tc>
          <w:tcPr>
            <w:tcW w:w="0" w:type="auto"/>
          </w:tcPr>
          <w:p w14:paraId="5B5E0BD2" w14:textId="77777777" w:rsidR="007C0D28" w:rsidRPr="00922016" w:rsidRDefault="007C0D28" w:rsidP="00515665">
            <w:r w:rsidRPr="00922016">
              <w:t>Firmicutes</w:t>
            </w:r>
          </w:p>
        </w:tc>
        <w:tc>
          <w:tcPr>
            <w:tcW w:w="0" w:type="auto"/>
          </w:tcPr>
          <w:p w14:paraId="41F84B49" w14:textId="77777777" w:rsidR="007C0D28" w:rsidRPr="00922016" w:rsidRDefault="007C0D28" w:rsidP="00515665">
            <w:r w:rsidRPr="00922016">
              <w:t>bacteria</w:t>
            </w:r>
          </w:p>
        </w:tc>
      </w:tr>
      <w:tr w:rsidR="007C0D28" w:rsidRPr="00922016" w14:paraId="65B22B7A" w14:textId="77777777" w:rsidTr="002E4524">
        <w:tc>
          <w:tcPr>
            <w:tcW w:w="0" w:type="auto"/>
          </w:tcPr>
          <w:p w14:paraId="08DC5951" w14:textId="77777777" w:rsidR="007C0D28" w:rsidRPr="00922016" w:rsidRDefault="007C0D28" w:rsidP="00515665">
            <w:r w:rsidRPr="00922016">
              <w:rPr>
                <w:bCs/>
              </w:rPr>
              <w:t>371</w:t>
            </w:r>
          </w:p>
        </w:tc>
        <w:tc>
          <w:tcPr>
            <w:tcW w:w="0" w:type="auto"/>
          </w:tcPr>
          <w:p w14:paraId="2C5412BB" w14:textId="77777777" w:rsidR="007C0D28" w:rsidRPr="00922016" w:rsidRDefault="007C0D28" w:rsidP="00515665">
            <w:r w:rsidRPr="00922016">
              <w:t>Coprothermobacter proteolyticus DSM 5265</w:t>
            </w:r>
          </w:p>
        </w:tc>
        <w:tc>
          <w:tcPr>
            <w:tcW w:w="0" w:type="auto"/>
          </w:tcPr>
          <w:p w14:paraId="305F53BF" w14:textId="77777777" w:rsidR="007C0D28" w:rsidRPr="00922016" w:rsidRDefault="007C0D28" w:rsidP="00515665">
            <w:r w:rsidRPr="00922016">
              <w:t>Firmicutes</w:t>
            </w:r>
          </w:p>
        </w:tc>
        <w:tc>
          <w:tcPr>
            <w:tcW w:w="0" w:type="auto"/>
          </w:tcPr>
          <w:p w14:paraId="541C889F" w14:textId="77777777" w:rsidR="007C0D28" w:rsidRPr="00922016" w:rsidRDefault="007C0D28" w:rsidP="00515665">
            <w:r w:rsidRPr="00922016">
              <w:t>bacteria</w:t>
            </w:r>
          </w:p>
        </w:tc>
      </w:tr>
      <w:tr w:rsidR="007C0D28" w:rsidRPr="00922016" w14:paraId="23BDC197" w14:textId="77777777" w:rsidTr="002E4524">
        <w:tc>
          <w:tcPr>
            <w:tcW w:w="0" w:type="auto"/>
          </w:tcPr>
          <w:p w14:paraId="7F3AE0DA" w14:textId="77777777" w:rsidR="007C0D28" w:rsidRPr="00922016" w:rsidRDefault="007C0D28" w:rsidP="00515665">
            <w:r w:rsidRPr="00922016">
              <w:rPr>
                <w:bCs/>
              </w:rPr>
              <w:t>372</w:t>
            </w:r>
          </w:p>
        </w:tc>
        <w:tc>
          <w:tcPr>
            <w:tcW w:w="0" w:type="auto"/>
          </w:tcPr>
          <w:p w14:paraId="3C8172E4" w14:textId="77777777" w:rsidR="007C0D28" w:rsidRPr="00922016" w:rsidRDefault="007C0D28" w:rsidP="00515665">
            <w:r w:rsidRPr="00922016">
              <w:t>Desulfotomaculum acetoxidans DSM 771</w:t>
            </w:r>
          </w:p>
        </w:tc>
        <w:tc>
          <w:tcPr>
            <w:tcW w:w="0" w:type="auto"/>
          </w:tcPr>
          <w:p w14:paraId="4D216F0B" w14:textId="77777777" w:rsidR="007C0D28" w:rsidRPr="00922016" w:rsidRDefault="007C0D28" w:rsidP="00515665">
            <w:r w:rsidRPr="00922016">
              <w:t>Firmicutes</w:t>
            </w:r>
          </w:p>
        </w:tc>
        <w:tc>
          <w:tcPr>
            <w:tcW w:w="0" w:type="auto"/>
          </w:tcPr>
          <w:p w14:paraId="16ADC726" w14:textId="77777777" w:rsidR="007C0D28" w:rsidRPr="00922016" w:rsidRDefault="007C0D28" w:rsidP="00515665">
            <w:r w:rsidRPr="00922016">
              <w:t>bacteria</w:t>
            </w:r>
          </w:p>
        </w:tc>
      </w:tr>
      <w:tr w:rsidR="007C0D28" w:rsidRPr="00922016" w14:paraId="4DB522F5" w14:textId="77777777" w:rsidTr="002E4524">
        <w:tc>
          <w:tcPr>
            <w:tcW w:w="0" w:type="auto"/>
          </w:tcPr>
          <w:p w14:paraId="41B88DF4" w14:textId="77777777" w:rsidR="007C0D28" w:rsidRPr="00922016" w:rsidRDefault="007C0D28" w:rsidP="00515665">
            <w:r w:rsidRPr="00922016">
              <w:rPr>
                <w:bCs/>
              </w:rPr>
              <w:t>373</w:t>
            </w:r>
          </w:p>
        </w:tc>
        <w:tc>
          <w:tcPr>
            <w:tcW w:w="0" w:type="auto"/>
          </w:tcPr>
          <w:p w14:paraId="5FCE4BD8" w14:textId="77777777" w:rsidR="007C0D28" w:rsidRPr="00922016" w:rsidRDefault="007C0D28" w:rsidP="00515665">
            <w:r w:rsidRPr="00922016">
              <w:t>Acaryochloris marina</w:t>
            </w:r>
          </w:p>
        </w:tc>
        <w:tc>
          <w:tcPr>
            <w:tcW w:w="0" w:type="auto"/>
          </w:tcPr>
          <w:p w14:paraId="084087B9" w14:textId="77777777" w:rsidR="007C0D28" w:rsidRPr="00922016" w:rsidRDefault="007C0D28" w:rsidP="00515665">
            <w:r w:rsidRPr="00922016">
              <w:t>Cyanobacteria</w:t>
            </w:r>
          </w:p>
        </w:tc>
        <w:tc>
          <w:tcPr>
            <w:tcW w:w="0" w:type="auto"/>
          </w:tcPr>
          <w:p w14:paraId="2EA3670D" w14:textId="77777777" w:rsidR="007C0D28" w:rsidRPr="00922016" w:rsidRDefault="007C0D28" w:rsidP="00515665">
            <w:r w:rsidRPr="00922016">
              <w:t>bacteria</w:t>
            </w:r>
          </w:p>
        </w:tc>
      </w:tr>
      <w:tr w:rsidR="007C0D28" w:rsidRPr="00922016" w14:paraId="54795498" w14:textId="77777777" w:rsidTr="002E4524">
        <w:tc>
          <w:tcPr>
            <w:tcW w:w="0" w:type="auto"/>
          </w:tcPr>
          <w:p w14:paraId="390AE48D" w14:textId="77777777" w:rsidR="007C0D28" w:rsidRPr="00922016" w:rsidRDefault="007C0D28" w:rsidP="00515665">
            <w:r w:rsidRPr="00922016">
              <w:rPr>
                <w:bCs/>
              </w:rPr>
              <w:t>374</w:t>
            </w:r>
          </w:p>
        </w:tc>
        <w:tc>
          <w:tcPr>
            <w:tcW w:w="0" w:type="auto"/>
          </w:tcPr>
          <w:p w14:paraId="6ED5A9A6" w14:textId="77777777" w:rsidR="007C0D28" w:rsidRPr="00922016" w:rsidRDefault="007C0D28" w:rsidP="00515665">
            <w:r w:rsidRPr="00922016">
              <w:t>Acaryochloris marina</w:t>
            </w:r>
          </w:p>
        </w:tc>
        <w:tc>
          <w:tcPr>
            <w:tcW w:w="0" w:type="auto"/>
          </w:tcPr>
          <w:p w14:paraId="15DA40DD" w14:textId="77777777" w:rsidR="007C0D28" w:rsidRPr="00922016" w:rsidRDefault="007C0D28" w:rsidP="00515665">
            <w:r w:rsidRPr="00922016">
              <w:t>Cyanobacteria</w:t>
            </w:r>
          </w:p>
        </w:tc>
        <w:tc>
          <w:tcPr>
            <w:tcW w:w="0" w:type="auto"/>
          </w:tcPr>
          <w:p w14:paraId="70F725FD" w14:textId="77777777" w:rsidR="007C0D28" w:rsidRPr="00922016" w:rsidRDefault="007C0D28" w:rsidP="00515665">
            <w:r w:rsidRPr="00922016">
              <w:t>bacteria</w:t>
            </w:r>
          </w:p>
        </w:tc>
      </w:tr>
      <w:tr w:rsidR="007C0D28" w:rsidRPr="00922016" w14:paraId="23B830A4" w14:textId="77777777" w:rsidTr="002E4524">
        <w:tc>
          <w:tcPr>
            <w:tcW w:w="0" w:type="auto"/>
          </w:tcPr>
          <w:p w14:paraId="4DAF2475" w14:textId="77777777" w:rsidR="007C0D28" w:rsidRPr="00922016" w:rsidRDefault="007C0D28" w:rsidP="00515665">
            <w:r w:rsidRPr="00922016">
              <w:rPr>
                <w:bCs/>
              </w:rPr>
              <w:t>375</w:t>
            </w:r>
          </w:p>
        </w:tc>
        <w:tc>
          <w:tcPr>
            <w:tcW w:w="0" w:type="auto"/>
          </w:tcPr>
          <w:p w14:paraId="21B26987" w14:textId="77777777" w:rsidR="007C0D28" w:rsidRPr="00922016" w:rsidRDefault="007C0D28" w:rsidP="00515665">
            <w:r w:rsidRPr="00922016">
              <w:t>Anabaena cylindrica</w:t>
            </w:r>
          </w:p>
        </w:tc>
        <w:tc>
          <w:tcPr>
            <w:tcW w:w="0" w:type="auto"/>
          </w:tcPr>
          <w:p w14:paraId="54872B45" w14:textId="77777777" w:rsidR="007C0D28" w:rsidRPr="00922016" w:rsidRDefault="007C0D28" w:rsidP="00515665">
            <w:r w:rsidRPr="00922016">
              <w:t>Cyanobacteria</w:t>
            </w:r>
          </w:p>
        </w:tc>
        <w:tc>
          <w:tcPr>
            <w:tcW w:w="0" w:type="auto"/>
          </w:tcPr>
          <w:p w14:paraId="6093DDFE" w14:textId="77777777" w:rsidR="007C0D28" w:rsidRPr="00922016" w:rsidRDefault="007C0D28" w:rsidP="00515665">
            <w:r w:rsidRPr="00922016">
              <w:t>bacteria</w:t>
            </w:r>
          </w:p>
        </w:tc>
      </w:tr>
      <w:tr w:rsidR="007C0D28" w:rsidRPr="00922016" w14:paraId="1EBBDC72" w14:textId="77777777" w:rsidTr="002E4524">
        <w:tc>
          <w:tcPr>
            <w:tcW w:w="0" w:type="auto"/>
          </w:tcPr>
          <w:p w14:paraId="6C2ED579" w14:textId="77777777" w:rsidR="007C0D28" w:rsidRPr="00922016" w:rsidRDefault="007C0D28" w:rsidP="00515665">
            <w:r w:rsidRPr="00922016">
              <w:rPr>
                <w:bCs/>
              </w:rPr>
              <w:t>376</w:t>
            </w:r>
          </w:p>
        </w:tc>
        <w:tc>
          <w:tcPr>
            <w:tcW w:w="0" w:type="auto"/>
          </w:tcPr>
          <w:p w14:paraId="00C58C7B" w14:textId="77777777" w:rsidR="007C0D28" w:rsidRPr="00922016" w:rsidRDefault="007C0D28" w:rsidP="00515665">
            <w:r w:rsidRPr="00922016">
              <w:t>Anabaena sp.</w:t>
            </w:r>
          </w:p>
        </w:tc>
        <w:tc>
          <w:tcPr>
            <w:tcW w:w="0" w:type="auto"/>
          </w:tcPr>
          <w:p w14:paraId="35AAF133" w14:textId="77777777" w:rsidR="007C0D28" w:rsidRPr="00922016" w:rsidRDefault="007C0D28" w:rsidP="00515665">
            <w:r w:rsidRPr="00922016">
              <w:t>Cyanobacteria</w:t>
            </w:r>
          </w:p>
        </w:tc>
        <w:tc>
          <w:tcPr>
            <w:tcW w:w="0" w:type="auto"/>
          </w:tcPr>
          <w:p w14:paraId="79F3F2F0" w14:textId="77777777" w:rsidR="007C0D28" w:rsidRPr="00922016" w:rsidRDefault="007C0D28" w:rsidP="00515665">
            <w:r w:rsidRPr="00922016">
              <w:t>bacteria</w:t>
            </w:r>
          </w:p>
        </w:tc>
      </w:tr>
      <w:tr w:rsidR="007C0D28" w:rsidRPr="00922016" w14:paraId="294E03BA" w14:textId="77777777" w:rsidTr="002E4524">
        <w:tc>
          <w:tcPr>
            <w:tcW w:w="0" w:type="auto"/>
          </w:tcPr>
          <w:p w14:paraId="2804D39D" w14:textId="77777777" w:rsidR="007C0D28" w:rsidRPr="00922016" w:rsidRDefault="007C0D28" w:rsidP="00515665">
            <w:r w:rsidRPr="00922016">
              <w:rPr>
                <w:bCs/>
              </w:rPr>
              <w:t>377</w:t>
            </w:r>
          </w:p>
        </w:tc>
        <w:tc>
          <w:tcPr>
            <w:tcW w:w="0" w:type="auto"/>
          </w:tcPr>
          <w:p w14:paraId="41F47F10" w14:textId="77777777" w:rsidR="007C0D28" w:rsidRPr="00922016" w:rsidRDefault="007C0D28" w:rsidP="00515665">
            <w:r w:rsidRPr="00922016">
              <w:t>Anabaena variabilis ATCC 29413</w:t>
            </w:r>
          </w:p>
        </w:tc>
        <w:tc>
          <w:tcPr>
            <w:tcW w:w="0" w:type="auto"/>
          </w:tcPr>
          <w:p w14:paraId="5BBB5730" w14:textId="77777777" w:rsidR="007C0D28" w:rsidRPr="00922016" w:rsidRDefault="007C0D28" w:rsidP="00515665">
            <w:r w:rsidRPr="00922016">
              <w:t>Cyanobacteria</w:t>
            </w:r>
          </w:p>
        </w:tc>
        <w:tc>
          <w:tcPr>
            <w:tcW w:w="0" w:type="auto"/>
          </w:tcPr>
          <w:p w14:paraId="3D0CA621" w14:textId="77777777" w:rsidR="007C0D28" w:rsidRPr="00922016" w:rsidRDefault="007C0D28" w:rsidP="00515665">
            <w:r w:rsidRPr="00922016">
              <w:t>bacteria</w:t>
            </w:r>
          </w:p>
        </w:tc>
      </w:tr>
      <w:tr w:rsidR="007C0D28" w:rsidRPr="00922016" w14:paraId="2FAA6063" w14:textId="77777777" w:rsidTr="002E4524">
        <w:tc>
          <w:tcPr>
            <w:tcW w:w="0" w:type="auto"/>
          </w:tcPr>
          <w:p w14:paraId="30F1B1D7" w14:textId="77777777" w:rsidR="007C0D28" w:rsidRPr="00922016" w:rsidRDefault="007C0D28" w:rsidP="00515665">
            <w:r w:rsidRPr="00922016">
              <w:rPr>
                <w:bCs/>
              </w:rPr>
              <w:t>378</w:t>
            </w:r>
          </w:p>
        </w:tc>
        <w:tc>
          <w:tcPr>
            <w:tcW w:w="0" w:type="auto"/>
          </w:tcPr>
          <w:p w14:paraId="15ACF0ED" w14:textId="77777777" w:rsidR="007C0D28" w:rsidRPr="00922016" w:rsidRDefault="007C0D28" w:rsidP="00515665">
            <w:r w:rsidRPr="00922016">
              <w:t>Arthrospira platensis</w:t>
            </w:r>
          </w:p>
        </w:tc>
        <w:tc>
          <w:tcPr>
            <w:tcW w:w="0" w:type="auto"/>
          </w:tcPr>
          <w:p w14:paraId="26A382ED" w14:textId="77777777" w:rsidR="007C0D28" w:rsidRPr="00922016" w:rsidRDefault="007C0D28" w:rsidP="00515665">
            <w:r w:rsidRPr="00922016">
              <w:t>Cyanobacteria</w:t>
            </w:r>
          </w:p>
        </w:tc>
        <w:tc>
          <w:tcPr>
            <w:tcW w:w="0" w:type="auto"/>
          </w:tcPr>
          <w:p w14:paraId="69E274DE" w14:textId="77777777" w:rsidR="007C0D28" w:rsidRPr="00922016" w:rsidRDefault="007C0D28" w:rsidP="00515665">
            <w:r w:rsidRPr="00922016">
              <w:t>bacteria</w:t>
            </w:r>
          </w:p>
        </w:tc>
      </w:tr>
      <w:tr w:rsidR="007C0D28" w:rsidRPr="00922016" w14:paraId="25C19415" w14:textId="77777777" w:rsidTr="002E4524">
        <w:tc>
          <w:tcPr>
            <w:tcW w:w="0" w:type="auto"/>
          </w:tcPr>
          <w:p w14:paraId="3640737B" w14:textId="77777777" w:rsidR="007C0D28" w:rsidRPr="00922016" w:rsidRDefault="007C0D28" w:rsidP="00515665">
            <w:r w:rsidRPr="00922016">
              <w:rPr>
                <w:bCs/>
              </w:rPr>
              <w:t>379</w:t>
            </w:r>
          </w:p>
        </w:tc>
        <w:tc>
          <w:tcPr>
            <w:tcW w:w="0" w:type="auto"/>
          </w:tcPr>
          <w:p w14:paraId="156A30F3" w14:textId="77777777" w:rsidR="007C0D28" w:rsidRPr="00922016" w:rsidRDefault="007C0D28" w:rsidP="00515665">
            <w:r w:rsidRPr="00922016">
              <w:t>Calothrix sp. 5685</w:t>
            </w:r>
          </w:p>
        </w:tc>
        <w:tc>
          <w:tcPr>
            <w:tcW w:w="0" w:type="auto"/>
          </w:tcPr>
          <w:p w14:paraId="25E48DFB" w14:textId="77777777" w:rsidR="007C0D28" w:rsidRPr="00922016" w:rsidRDefault="007C0D28" w:rsidP="00515665">
            <w:r w:rsidRPr="00922016">
              <w:t>Cyanobacteria</w:t>
            </w:r>
          </w:p>
        </w:tc>
        <w:tc>
          <w:tcPr>
            <w:tcW w:w="0" w:type="auto"/>
          </w:tcPr>
          <w:p w14:paraId="4C279666" w14:textId="77777777" w:rsidR="007C0D28" w:rsidRPr="00922016" w:rsidRDefault="007C0D28" w:rsidP="00515665">
            <w:r w:rsidRPr="00922016">
              <w:t>bacteria</w:t>
            </w:r>
          </w:p>
        </w:tc>
      </w:tr>
      <w:tr w:rsidR="007C0D28" w:rsidRPr="00922016" w14:paraId="0A927446" w14:textId="77777777" w:rsidTr="002E4524">
        <w:tc>
          <w:tcPr>
            <w:tcW w:w="0" w:type="auto"/>
          </w:tcPr>
          <w:p w14:paraId="0E5AB8FB" w14:textId="77777777" w:rsidR="007C0D28" w:rsidRPr="00922016" w:rsidRDefault="007C0D28" w:rsidP="00515665">
            <w:r w:rsidRPr="00922016">
              <w:rPr>
                <w:bCs/>
              </w:rPr>
              <w:t>380</w:t>
            </w:r>
          </w:p>
        </w:tc>
        <w:tc>
          <w:tcPr>
            <w:tcW w:w="0" w:type="auto"/>
          </w:tcPr>
          <w:p w14:paraId="7D6DB565" w14:textId="77777777" w:rsidR="007C0D28" w:rsidRPr="00922016" w:rsidRDefault="007C0D28" w:rsidP="00515665">
            <w:r w:rsidRPr="00922016">
              <w:t>Calothrix sp. 5686</w:t>
            </w:r>
          </w:p>
        </w:tc>
        <w:tc>
          <w:tcPr>
            <w:tcW w:w="0" w:type="auto"/>
          </w:tcPr>
          <w:p w14:paraId="74D4F08E" w14:textId="77777777" w:rsidR="007C0D28" w:rsidRPr="00922016" w:rsidRDefault="007C0D28" w:rsidP="00515665">
            <w:r w:rsidRPr="00922016">
              <w:t>Cyanobacteria</w:t>
            </w:r>
          </w:p>
        </w:tc>
        <w:tc>
          <w:tcPr>
            <w:tcW w:w="0" w:type="auto"/>
          </w:tcPr>
          <w:p w14:paraId="281D6402" w14:textId="77777777" w:rsidR="007C0D28" w:rsidRPr="00922016" w:rsidRDefault="007C0D28" w:rsidP="00515665">
            <w:r w:rsidRPr="00922016">
              <w:t>bacteria</w:t>
            </w:r>
          </w:p>
        </w:tc>
      </w:tr>
      <w:tr w:rsidR="007C0D28" w:rsidRPr="00922016" w14:paraId="0E3CC36F" w14:textId="77777777" w:rsidTr="002E4524">
        <w:tc>
          <w:tcPr>
            <w:tcW w:w="0" w:type="auto"/>
          </w:tcPr>
          <w:p w14:paraId="2F836936" w14:textId="77777777" w:rsidR="007C0D28" w:rsidRPr="00922016" w:rsidRDefault="007C0D28" w:rsidP="00515665">
            <w:r w:rsidRPr="00922016">
              <w:rPr>
                <w:bCs/>
              </w:rPr>
              <w:t>381</w:t>
            </w:r>
          </w:p>
        </w:tc>
        <w:tc>
          <w:tcPr>
            <w:tcW w:w="0" w:type="auto"/>
          </w:tcPr>
          <w:p w14:paraId="37439767" w14:textId="77777777" w:rsidR="007C0D28" w:rsidRPr="00922016" w:rsidRDefault="007C0D28" w:rsidP="00515665">
            <w:r w:rsidRPr="00922016">
              <w:t>Chamaesiphon minutus</w:t>
            </w:r>
          </w:p>
        </w:tc>
        <w:tc>
          <w:tcPr>
            <w:tcW w:w="0" w:type="auto"/>
          </w:tcPr>
          <w:p w14:paraId="37140B15" w14:textId="77777777" w:rsidR="007C0D28" w:rsidRPr="00922016" w:rsidRDefault="007C0D28" w:rsidP="00515665">
            <w:r w:rsidRPr="00922016">
              <w:t>Cyanobacteria</w:t>
            </w:r>
          </w:p>
        </w:tc>
        <w:tc>
          <w:tcPr>
            <w:tcW w:w="0" w:type="auto"/>
          </w:tcPr>
          <w:p w14:paraId="16F9F51B" w14:textId="77777777" w:rsidR="007C0D28" w:rsidRPr="00922016" w:rsidRDefault="007C0D28" w:rsidP="00515665">
            <w:r w:rsidRPr="00922016">
              <w:t>bacteria</w:t>
            </w:r>
          </w:p>
        </w:tc>
      </w:tr>
      <w:tr w:rsidR="007C0D28" w:rsidRPr="00922016" w14:paraId="2F51A5DD" w14:textId="77777777" w:rsidTr="002E4524">
        <w:tc>
          <w:tcPr>
            <w:tcW w:w="0" w:type="auto"/>
          </w:tcPr>
          <w:p w14:paraId="4C223CC2" w14:textId="77777777" w:rsidR="007C0D28" w:rsidRPr="00922016" w:rsidRDefault="007C0D28" w:rsidP="00515665">
            <w:r w:rsidRPr="00922016">
              <w:rPr>
                <w:bCs/>
              </w:rPr>
              <w:t>382</w:t>
            </w:r>
          </w:p>
        </w:tc>
        <w:tc>
          <w:tcPr>
            <w:tcW w:w="0" w:type="auto"/>
          </w:tcPr>
          <w:p w14:paraId="06462D8C" w14:textId="77777777" w:rsidR="007C0D28" w:rsidRPr="00922016" w:rsidRDefault="007C0D28" w:rsidP="00515665">
            <w:r w:rsidRPr="00922016">
              <w:t>Chlorogloeopsis fritschii</w:t>
            </w:r>
          </w:p>
        </w:tc>
        <w:tc>
          <w:tcPr>
            <w:tcW w:w="0" w:type="auto"/>
          </w:tcPr>
          <w:p w14:paraId="4D4DFECB" w14:textId="77777777" w:rsidR="007C0D28" w:rsidRPr="00922016" w:rsidRDefault="007C0D28" w:rsidP="00515665">
            <w:r w:rsidRPr="00922016">
              <w:t>Cyanobacteria</w:t>
            </w:r>
          </w:p>
        </w:tc>
        <w:tc>
          <w:tcPr>
            <w:tcW w:w="0" w:type="auto"/>
          </w:tcPr>
          <w:p w14:paraId="44348EA8" w14:textId="77777777" w:rsidR="007C0D28" w:rsidRPr="00922016" w:rsidRDefault="007C0D28" w:rsidP="00515665">
            <w:r w:rsidRPr="00922016">
              <w:t>bacteria</w:t>
            </w:r>
          </w:p>
        </w:tc>
      </w:tr>
      <w:tr w:rsidR="007C0D28" w:rsidRPr="00922016" w14:paraId="7FD59C8E" w14:textId="77777777" w:rsidTr="002E4524">
        <w:tc>
          <w:tcPr>
            <w:tcW w:w="0" w:type="auto"/>
          </w:tcPr>
          <w:p w14:paraId="6A54D92A" w14:textId="77777777" w:rsidR="007C0D28" w:rsidRPr="00922016" w:rsidRDefault="007C0D28" w:rsidP="00515665">
            <w:r w:rsidRPr="00922016">
              <w:rPr>
                <w:bCs/>
              </w:rPr>
              <w:t>383</w:t>
            </w:r>
          </w:p>
        </w:tc>
        <w:tc>
          <w:tcPr>
            <w:tcW w:w="0" w:type="auto"/>
          </w:tcPr>
          <w:p w14:paraId="50E61C49" w14:textId="77777777" w:rsidR="007C0D28" w:rsidRPr="00922016" w:rsidRDefault="007C0D28" w:rsidP="00515665">
            <w:r w:rsidRPr="00922016">
              <w:t>Chlorogloeopsis sp.</w:t>
            </w:r>
          </w:p>
        </w:tc>
        <w:tc>
          <w:tcPr>
            <w:tcW w:w="0" w:type="auto"/>
          </w:tcPr>
          <w:p w14:paraId="26D80E0A" w14:textId="77777777" w:rsidR="007C0D28" w:rsidRPr="00922016" w:rsidRDefault="007C0D28" w:rsidP="00515665">
            <w:r w:rsidRPr="00922016">
              <w:t>Cyanobacteria</w:t>
            </w:r>
          </w:p>
        </w:tc>
        <w:tc>
          <w:tcPr>
            <w:tcW w:w="0" w:type="auto"/>
          </w:tcPr>
          <w:p w14:paraId="499F503A" w14:textId="77777777" w:rsidR="007C0D28" w:rsidRPr="00922016" w:rsidRDefault="007C0D28" w:rsidP="00515665">
            <w:r w:rsidRPr="00922016">
              <w:t>bacteria</w:t>
            </w:r>
          </w:p>
        </w:tc>
      </w:tr>
      <w:tr w:rsidR="007C0D28" w:rsidRPr="00922016" w14:paraId="73D474B1" w14:textId="77777777" w:rsidTr="002E4524">
        <w:tc>
          <w:tcPr>
            <w:tcW w:w="0" w:type="auto"/>
          </w:tcPr>
          <w:p w14:paraId="40E3EB79" w14:textId="77777777" w:rsidR="007C0D28" w:rsidRPr="00922016" w:rsidRDefault="007C0D28" w:rsidP="00515665">
            <w:r w:rsidRPr="00922016">
              <w:rPr>
                <w:bCs/>
              </w:rPr>
              <w:t>384</w:t>
            </w:r>
          </w:p>
        </w:tc>
        <w:tc>
          <w:tcPr>
            <w:tcW w:w="0" w:type="auto"/>
          </w:tcPr>
          <w:p w14:paraId="18F92E9D" w14:textId="77777777" w:rsidR="007C0D28" w:rsidRPr="00922016" w:rsidRDefault="007C0D28" w:rsidP="00515665">
            <w:r w:rsidRPr="00922016">
              <w:t>Chroococcidiopsis thermalis</w:t>
            </w:r>
          </w:p>
        </w:tc>
        <w:tc>
          <w:tcPr>
            <w:tcW w:w="0" w:type="auto"/>
          </w:tcPr>
          <w:p w14:paraId="2A7E080B" w14:textId="77777777" w:rsidR="007C0D28" w:rsidRPr="00922016" w:rsidRDefault="007C0D28" w:rsidP="00515665">
            <w:r w:rsidRPr="00922016">
              <w:t>Cyanobacteria</w:t>
            </w:r>
          </w:p>
        </w:tc>
        <w:tc>
          <w:tcPr>
            <w:tcW w:w="0" w:type="auto"/>
          </w:tcPr>
          <w:p w14:paraId="400751A8" w14:textId="77777777" w:rsidR="007C0D28" w:rsidRPr="00922016" w:rsidRDefault="007C0D28" w:rsidP="00515665">
            <w:r w:rsidRPr="00922016">
              <w:t>bacteria</w:t>
            </w:r>
          </w:p>
        </w:tc>
      </w:tr>
      <w:tr w:rsidR="007C0D28" w:rsidRPr="00922016" w14:paraId="5117A217" w14:textId="77777777" w:rsidTr="002E4524">
        <w:tc>
          <w:tcPr>
            <w:tcW w:w="0" w:type="auto"/>
          </w:tcPr>
          <w:p w14:paraId="388DA243" w14:textId="77777777" w:rsidR="007C0D28" w:rsidRPr="00922016" w:rsidRDefault="007C0D28" w:rsidP="00515665">
            <w:r w:rsidRPr="00922016">
              <w:rPr>
                <w:bCs/>
              </w:rPr>
              <w:t>385</w:t>
            </w:r>
          </w:p>
        </w:tc>
        <w:tc>
          <w:tcPr>
            <w:tcW w:w="0" w:type="auto"/>
          </w:tcPr>
          <w:p w14:paraId="2CF1090F" w14:textId="77777777" w:rsidR="007C0D28" w:rsidRPr="00922016" w:rsidRDefault="007C0D28" w:rsidP="00515665">
            <w:r w:rsidRPr="00922016">
              <w:t>Crinalium epipsammum</w:t>
            </w:r>
          </w:p>
        </w:tc>
        <w:tc>
          <w:tcPr>
            <w:tcW w:w="0" w:type="auto"/>
          </w:tcPr>
          <w:p w14:paraId="35F54BB5" w14:textId="77777777" w:rsidR="007C0D28" w:rsidRPr="00922016" w:rsidRDefault="007C0D28" w:rsidP="00515665">
            <w:r w:rsidRPr="00922016">
              <w:t>Cyanobacteria</w:t>
            </w:r>
          </w:p>
        </w:tc>
        <w:tc>
          <w:tcPr>
            <w:tcW w:w="0" w:type="auto"/>
          </w:tcPr>
          <w:p w14:paraId="1E662EA1" w14:textId="77777777" w:rsidR="007C0D28" w:rsidRPr="00922016" w:rsidRDefault="007C0D28" w:rsidP="00515665">
            <w:r w:rsidRPr="00922016">
              <w:t>bacteria</w:t>
            </w:r>
          </w:p>
        </w:tc>
      </w:tr>
      <w:tr w:rsidR="007C0D28" w:rsidRPr="00922016" w14:paraId="08A4E31B" w14:textId="77777777" w:rsidTr="002E4524">
        <w:tc>
          <w:tcPr>
            <w:tcW w:w="0" w:type="auto"/>
          </w:tcPr>
          <w:p w14:paraId="12B230C3" w14:textId="77777777" w:rsidR="007C0D28" w:rsidRPr="00922016" w:rsidRDefault="007C0D28" w:rsidP="00515665">
            <w:r w:rsidRPr="00922016">
              <w:rPr>
                <w:bCs/>
              </w:rPr>
              <w:t>386</w:t>
            </w:r>
          </w:p>
        </w:tc>
        <w:tc>
          <w:tcPr>
            <w:tcW w:w="0" w:type="auto"/>
          </w:tcPr>
          <w:p w14:paraId="3FFDC6B7" w14:textId="77777777" w:rsidR="007C0D28" w:rsidRPr="00922016" w:rsidRDefault="007C0D28" w:rsidP="00515665">
            <w:r w:rsidRPr="00922016">
              <w:t>Cyanobacterium aponinum</w:t>
            </w:r>
          </w:p>
        </w:tc>
        <w:tc>
          <w:tcPr>
            <w:tcW w:w="0" w:type="auto"/>
          </w:tcPr>
          <w:p w14:paraId="05BD372C" w14:textId="77777777" w:rsidR="007C0D28" w:rsidRPr="00922016" w:rsidRDefault="007C0D28" w:rsidP="00515665">
            <w:r w:rsidRPr="00922016">
              <w:t>Cyanobacteria</w:t>
            </w:r>
          </w:p>
        </w:tc>
        <w:tc>
          <w:tcPr>
            <w:tcW w:w="0" w:type="auto"/>
          </w:tcPr>
          <w:p w14:paraId="46FA3A8C" w14:textId="77777777" w:rsidR="007C0D28" w:rsidRPr="00922016" w:rsidRDefault="007C0D28" w:rsidP="00515665">
            <w:r w:rsidRPr="00922016">
              <w:t>bacteria</w:t>
            </w:r>
          </w:p>
        </w:tc>
      </w:tr>
      <w:tr w:rsidR="007C0D28" w:rsidRPr="00922016" w14:paraId="6A79F84F" w14:textId="77777777" w:rsidTr="002E4524">
        <w:tc>
          <w:tcPr>
            <w:tcW w:w="0" w:type="auto"/>
          </w:tcPr>
          <w:p w14:paraId="38A938E8" w14:textId="77777777" w:rsidR="007C0D28" w:rsidRPr="00922016" w:rsidRDefault="007C0D28" w:rsidP="00515665">
            <w:r w:rsidRPr="00922016">
              <w:rPr>
                <w:bCs/>
              </w:rPr>
              <w:t>387</w:t>
            </w:r>
          </w:p>
        </w:tc>
        <w:tc>
          <w:tcPr>
            <w:tcW w:w="0" w:type="auto"/>
          </w:tcPr>
          <w:p w14:paraId="40DB8B5D" w14:textId="77777777" w:rsidR="007C0D28" w:rsidRPr="00922016" w:rsidRDefault="007C0D28" w:rsidP="00515665">
            <w:r w:rsidRPr="00922016">
              <w:t>Cyanothece ATCC 51142</w:t>
            </w:r>
          </w:p>
        </w:tc>
        <w:tc>
          <w:tcPr>
            <w:tcW w:w="0" w:type="auto"/>
          </w:tcPr>
          <w:p w14:paraId="417E4A1F" w14:textId="77777777" w:rsidR="007C0D28" w:rsidRPr="00922016" w:rsidRDefault="007C0D28" w:rsidP="00515665">
            <w:r w:rsidRPr="00922016">
              <w:t>Cyanobacteria</w:t>
            </w:r>
          </w:p>
        </w:tc>
        <w:tc>
          <w:tcPr>
            <w:tcW w:w="0" w:type="auto"/>
          </w:tcPr>
          <w:p w14:paraId="24EE7136" w14:textId="77777777" w:rsidR="007C0D28" w:rsidRPr="00922016" w:rsidRDefault="007C0D28" w:rsidP="00515665">
            <w:r w:rsidRPr="00922016">
              <w:t>bacteria</w:t>
            </w:r>
          </w:p>
        </w:tc>
      </w:tr>
      <w:tr w:rsidR="007C0D28" w:rsidRPr="00922016" w14:paraId="329F6502" w14:textId="77777777" w:rsidTr="002E4524">
        <w:tc>
          <w:tcPr>
            <w:tcW w:w="0" w:type="auto"/>
          </w:tcPr>
          <w:p w14:paraId="6437EAC7" w14:textId="77777777" w:rsidR="007C0D28" w:rsidRPr="00922016" w:rsidRDefault="007C0D28" w:rsidP="00515665">
            <w:r w:rsidRPr="00922016">
              <w:rPr>
                <w:bCs/>
              </w:rPr>
              <w:t>388</w:t>
            </w:r>
          </w:p>
        </w:tc>
        <w:tc>
          <w:tcPr>
            <w:tcW w:w="0" w:type="auto"/>
          </w:tcPr>
          <w:p w14:paraId="6157EB42" w14:textId="77777777" w:rsidR="007C0D28" w:rsidRPr="00922016" w:rsidRDefault="007C0D28" w:rsidP="00515665">
            <w:r w:rsidRPr="00922016">
              <w:t>Cyanobium gracile</w:t>
            </w:r>
          </w:p>
        </w:tc>
        <w:tc>
          <w:tcPr>
            <w:tcW w:w="0" w:type="auto"/>
          </w:tcPr>
          <w:p w14:paraId="04E922F7" w14:textId="77777777" w:rsidR="007C0D28" w:rsidRPr="00922016" w:rsidRDefault="007C0D28" w:rsidP="00515665">
            <w:r w:rsidRPr="00922016">
              <w:t>Cyanobacteria</w:t>
            </w:r>
          </w:p>
        </w:tc>
        <w:tc>
          <w:tcPr>
            <w:tcW w:w="0" w:type="auto"/>
          </w:tcPr>
          <w:p w14:paraId="7EEF04FD" w14:textId="77777777" w:rsidR="007C0D28" w:rsidRPr="00922016" w:rsidRDefault="007C0D28" w:rsidP="00515665">
            <w:r w:rsidRPr="00922016">
              <w:t>bacteria</w:t>
            </w:r>
          </w:p>
        </w:tc>
      </w:tr>
      <w:tr w:rsidR="007C0D28" w:rsidRPr="00922016" w14:paraId="1EC71A33" w14:textId="77777777" w:rsidTr="002E4524">
        <w:tc>
          <w:tcPr>
            <w:tcW w:w="0" w:type="auto"/>
          </w:tcPr>
          <w:p w14:paraId="27F2C463" w14:textId="77777777" w:rsidR="007C0D28" w:rsidRPr="00922016" w:rsidRDefault="007C0D28" w:rsidP="00515665">
            <w:r w:rsidRPr="00922016">
              <w:rPr>
                <w:bCs/>
              </w:rPr>
              <w:t>389</w:t>
            </w:r>
          </w:p>
        </w:tc>
        <w:tc>
          <w:tcPr>
            <w:tcW w:w="0" w:type="auto"/>
          </w:tcPr>
          <w:p w14:paraId="606AF6B6" w14:textId="77777777" w:rsidR="007C0D28" w:rsidRPr="00922016" w:rsidRDefault="007C0D28" w:rsidP="00515665">
            <w:r w:rsidRPr="00922016">
              <w:t>Cyanothece sp. 5693</w:t>
            </w:r>
          </w:p>
        </w:tc>
        <w:tc>
          <w:tcPr>
            <w:tcW w:w="0" w:type="auto"/>
          </w:tcPr>
          <w:p w14:paraId="02878587" w14:textId="77777777" w:rsidR="007C0D28" w:rsidRPr="00922016" w:rsidRDefault="007C0D28" w:rsidP="00515665">
            <w:r w:rsidRPr="00922016">
              <w:t>Cyanobacteria</w:t>
            </w:r>
          </w:p>
        </w:tc>
        <w:tc>
          <w:tcPr>
            <w:tcW w:w="0" w:type="auto"/>
          </w:tcPr>
          <w:p w14:paraId="241A449E" w14:textId="77777777" w:rsidR="007C0D28" w:rsidRPr="00922016" w:rsidRDefault="007C0D28" w:rsidP="00515665">
            <w:r w:rsidRPr="00922016">
              <w:t>bacteria</w:t>
            </w:r>
          </w:p>
        </w:tc>
      </w:tr>
      <w:tr w:rsidR="007C0D28" w:rsidRPr="00922016" w14:paraId="3BFD995D" w14:textId="77777777" w:rsidTr="002E4524">
        <w:tc>
          <w:tcPr>
            <w:tcW w:w="0" w:type="auto"/>
          </w:tcPr>
          <w:p w14:paraId="5744D4DE" w14:textId="77777777" w:rsidR="007C0D28" w:rsidRPr="00922016" w:rsidRDefault="007C0D28" w:rsidP="00515665">
            <w:r w:rsidRPr="00922016">
              <w:rPr>
                <w:bCs/>
              </w:rPr>
              <w:t>390</w:t>
            </w:r>
          </w:p>
        </w:tc>
        <w:tc>
          <w:tcPr>
            <w:tcW w:w="0" w:type="auto"/>
          </w:tcPr>
          <w:p w14:paraId="559ADECE" w14:textId="77777777" w:rsidR="007C0D28" w:rsidRPr="00922016" w:rsidRDefault="007C0D28" w:rsidP="00515665">
            <w:r w:rsidRPr="00922016">
              <w:t>Cyanothece sp. 5694</w:t>
            </w:r>
          </w:p>
        </w:tc>
        <w:tc>
          <w:tcPr>
            <w:tcW w:w="0" w:type="auto"/>
          </w:tcPr>
          <w:p w14:paraId="31626306" w14:textId="77777777" w:rsidR="007C0D28" w:rsidRPr="00922016" w:rsidRDefault="007C0D28" w:rsidP="00515665">
            <w:r w:rsidRPr="00922016">
              <w:t>Cyanobacteria</w:t>
            </w:r>
          </w:p>
        </w:tc>
        <w:tc>
          <w:tcPr>
            <w:tcW w:w="0" w:type="auto"/>
          </w:tcPr>
          <w:p w14:paraId="267D9D05" w14:textId="77777777" w:rsidR="007C0D28" w:rsidRPr="00922016" w:rsidRDefault="007C0D28" w:rsidP="00515665">
            <w:r w:rsidRPr="00922016">
              <w:t>bacteria</w:t>
            </w:r>
          </w:p>
        </w:tc>
      </w:tr>
      <w:tr w:rsidR="007C0D28" w:rsidRPr="00922016" w14:paraId="5EFB62F6" w14:textId="77777777" w:rsidTr="002E4524">
        <w:tc>
          <w:tcPr>
            <w:tcW w:w="0" w:type="auto"/>
          </w:tcPr>
          <w:p w14:paraId="0AF168BE" w14:textId="77777777" w:rsidR="007C0D28" w:rsidRPr="00922016" w:rsidRDefault="007C0D28" w:rsidP="00515665">
            <w:r w:rsidRPr="00922016">
              <w:rPr>
                <w:bCs/>
              </w:rPr>
              <w:t>391</w:t>
            </w:r>
          </w:p>
        </w:tc>
        <w:tc>
          <w:tcPr>
            <w:tcW w:w="0" w:type="auto"/>
          </w:tcPr>
          <w:p w14:paraId="00B5CFBE" w14:textId="77777777" w:rsidR="007C0D28" w:rsidRPr="00922016" w:rsidRDefault="007C0D28" w:rsidP="00515665">
            <w:r w:rsidRPr="00922016">
              <w:t>Cyanothece sp. 5695</w:t>
            </w:r>
          </w:p>
        </w:tc>
        <w:tc>
          <w:tcPr>
            <w:tcW w:w="0" w:type="auto"/>
          </w:tcPr>
          <w:p w14:paraId="59EF6019" w14:textId="77777777" w:rsidR="007C0D28" w:rsidRPr="00922016" w:rsidRDefault="007C0D28" w:rsidP="00515665">
            <w:r w:rsidRPr="00922016">
              <w:t>Cyanobacteria</w:t>
            </w:r>
          </w:p>
        </w:tc>
        <w:tc>
          <w:tcPr>
            <w:tcW w:w="0" w:type="auto"/>
          </w:tcPr>
          <w:p w14:paraId="4F468223" w14:textId="77777777" w:rsidR="007C0D28" w:rsidRPr="00922016" w:rsidRDefault="007C0D28" w:rsidP="00515665">
            <w:r w:rsidRPr="00922016">
              <w:t>bacteria</w:t>
            </w:r>
          </w:p>
        </w:tc>
      </w:tr>
      <w:tr w:rsidR="007C0D28" w:rsidRPr="00922016" w14:paraId="7BF7D9EF" w14:textId="77777777" w:rsidTr="002E4524">
        <w:tc>
          <w:tcPr>
            <w:tcW w:w="0" w:type="auto"/>
          </w:tcPr>
          <w:p w14:paraId="6D1066EF" w14:textId="77777777" w:rsidR="007C0D28" w:rsidRPr="00922016" w:rsidRDefault="007C0D28" w:rsidP="00515665">
            <w:r w:rsidRPr="00922016">
              <w:rPr>
                <w:bCs/>
              </w:rPr>
              <w:t>392</w:t>
            </w:r>
          </w:p>
        </w:tc>
        <w:tc>
          <w:tcPr>
            <w:tcW w:w="0" w:type="auto"/>
          </w:tcPr>
          <w:p w14:paraId="0EE764C8" w14:textId="77777777" w:rsidR="007C0D28" w:rsidRPr="00922016" w:rsidRDefault="007C0D28" w:rsidP="00515665">
            <w:r w:rsidRPr="00922016">
              <w:t>Cyanothece sp. 5696</w:t>
            </w:r>
          </w:p>
        </w:tc>
        <w:tc>
          <w:tcPr>
            <w:tcW w:w="0" w:type="auto"/>
          </w:tcPr>
          <w:p w14:paraId="5E121470" w14:textId="77777777" w:rsidR="007C0D28" w:rsidRPr="00922016" w:rsidRDefault="007C0D28" w:rsidP="00515665">
            <w:r w:rsidRPr="00922016">
              <w:t>Cyanobacteria</w:t>
            </w:r>
          </w:p>
        </w:tc>
        <w:tc>
          <w:tcPr>
            <w:tcW w:w="0" w:type="auto"/>
          </w:tcPr>
          <w:p w14:paraId="76A6E6F9" w14:textId="77777777" w:rsidR="007C0D28" w:rsidRPr="00922016" w:rsidRDefault="007C0D28" w:rsidP="00515665">
            <w:r w:rsidRPr="00922016">
              <w:t>bacteria</w:t>
            </w:r>
          </w:p>
        </w:tc>
      </w:tr>
      <w:tr w:rsidR="007C0D28" w:rsidRPr="00922016" w14:paraId="33D65E7B" w14:textId="77777777" w:rsidTr="002E4524">
        <w:tc>
          <w:tcPr>
            <w:tcW w:w="0" w:type="auto"/>
          </w:tcPr>
          <w:p w14:paraId="6E70B336" w14:textId="77777777" w:rsidR="007C0D28" w:rsidRPr="00922016" w:rsidRDefault="007C0D28" w:rsidP="00515665">
            <w:r w:rsidRPr="00922016">
              <w:rPr>
                <w:bCs/>
              </w:rPr>
              <w:t>393</w:t>
            </w:r>
          </w:p>
        </w:tc>
        <w:tc>
          <w:tcPr>
            <w:tcW w:w="0" w:type="auto"/>
          </w:tcPr>
          <w:p w14:paraId="097EC013" w14:textId="77777777" w:rsidR="007C0D28" w:rsidRPr="00922016" w:rsidRDefault="007C0D28" w:rsidP="00515665">
            <w:r w:rsidRPr="00922016">
              <w:t>Cyanothece sp. 5697</w:t>
            </w:r>
          </w:p>
        </w:tc>
        <w:tc>
          <w:tcPr>
            <w:tcW w:w="0" w:type="auto"/>
          </w:tcPr>
          <w:p w14:paraId="5E9B5F42" w14:textId="77777777" w:rsidR="007C0D28" w:rsidRPr="00922016" w:rsidRDefault="007C0D28" w:rsidP="00515665">
            <w:r w:rsidRPr="00922016">
              <w:t>Cyanobacteria</w:t>
            </w:r>
          </w:p>
        </w:tc>
        <w:tc>
          <w:tcPr>
            <w:tcW w:w="0" w:type="auto"/>
          </w:tcPr>
          <w:p w14:paraId="09A25653" w14:textId="77777777" w:rsidR="007C0D28" w:rsidRPr="00922016" w:rsidRDefault="007C0D28" w:rsidP="00515665">
            <w:r w:rsidRPr="00922016">
              <w:t>bacteria</w:t>
            </w:r>
          </w:p>
        </w:tc>
      </w:tr>
      <w:tr w:rsidR="007C0D28" w:rsidRPr="00922016" w14:paraId="3E52DA7B" w14:textId="77777777" w:rsidTr="002E4524">
        <w:tc>
          <w:tcPr>
            <w:tcW w:w="0" w:type="auto"/>
          </w:tcPr>
          <w:p w14:paraId="41F37498" w14:textId="77777777" w:rsidR="007C0D28" w:rsidRPr="00922016" w:rsidRDefault="007C0D28" w:rsidP="00515665">
            <w:r w:rsidRPr="00922016">
              <w:rPr>
                <w:bCs/>
              </w:rPr>
              <w:t>394</w:t>
            </w:r>
          </w:p>
        </w:tc>
        <w:tc>
          <w:tcPr>
            <w:tcW w:w="0" w:type="auto"/>
          </w:tcPr>
          <w:p w14:paraId="4ED0C33A" w14:textId="77777777" w:rsidR="007C0D28" w:rsidRPr="00922016" w:rsidRDefault="007C0D28" w:rsidP="00515665">
            <w:r w:rsidRPr="00922016">
              <w:t>Cyanothece sp. 5698</w:t>
            </w:r>
          </w:p>
        </w:tc>
        <w:tc>
          <w:tcPr>
            <w:tcW w:w="0" w:type="auto"/>
          </w:tcPr>
          <w:p w14:paraId="39DE74A4" w14:textId="77777777" w:rsidR="007C0D28" w:rsidRPr="00922016" w:rsidRDefault="007C0D28" w:rsidP="00515665">
            <w:r w:rsidRPr="00922016">
              <w:t>Cyanobacteria</w:t>
            </w:r>
          </w:p>
        </w:tc>
        <w:tc>
          <w:tcPr>
            <w:tcW w:w="0" w:type="auto"/>
          </w:tcPr>
          <w:p w14:paraId="262D98FD" w14:textId="77777777" w:rsidR="007C0D28" w:rsidRPr="00922016" w:rsidRDefault="007C0D28" w:rsidP="00515665">
            <w:r w:rsidRPr="00922016">
              <w:t>bacteria</w:t>
            </w:r>
          </w:p>
        </w:tc>
      </w:tr>
      <w:tr w:rsidR="007C0D28" w:rsidRPr="00922016" w14:paraId="013C596C" w14:textId="77777777" w:rsidTr="002E4524">
        <w:tc>
          <w:tcPr>
            <w:tcW w:w="0" w:type="auto"/>
          </w:tcPr>
          <w:p w14:paraId="0B947FD9" w14:textId="77777777" w:rsidR="007C0D28" w:rsidRPr="00922016" w:rsidRDefault="007C0D28" w:rsidP="00515665">
            <w:r w:rsidRPr="00922016">
              <w:rPr>
                <w:bCs/>
              </w:rPr>
              <w:t>395</w:t>
            </w:r>
          </w:p>
        </w:tc>
        <w:tc>
          <w:tcPr>
            <w:tcW w:w="0" w:type="auto"/>
          </w:tcPr>
          <w:p w14:paraId="295F0C53" w14:textId="77777777" w:rsidR="007C0D28" w:rsidRPr="00922016" w:rsidRDefault="007C0D28" w:rsidP="00515665">
            <w:r w:rsidRPr="00922016">
              <w:t>Cyanobacterium stanieri</w:t>
            </w:r>
          </w:p>
        </w:tc>
        <w:tc>
          <w:tcPr>
            <w:tcW w:w="0" w:type="auto"/>
          </w:tcPr>
          <w:p w14:paraId="3E688E9D" w14:textId="77777777" w:rsidR="007C0D28" w:rsidRPr="00922016" w:rsidRDefault="007C0D28" w:rsidP="00515665">
            <w:r w:rsidRPr="00922016">
              <w:t>Cyanobacteria</w:t>
            </w:r>
          </w:p>
        </w:tc>
        <w:tc>
          <w:tcPr>
            <w:tcW w:w="0" w:type="auto"/>
          </w:tcPr>
          <w:p w14:paraId="4C33FB4B" w14:textId="77777777" w:rsidR="007C0D28" w:rsidRPr="00922016" w:rsidRDefault="007C0D28" w:rsidP="00515665">
            <w:r w:rsidRPr="00922016">
              <w:t>bacteria</w:t>
            </w:r>
          </w:p>
        </w:tc>
      </w:tr>
      <w:tr w:rsidR="007C0D28" w:rsidRPr="00922016" w14:paraId="3BD0830C" w14:textId="77777777" w:rsidTr="002E4524">
        <w:tc>
          <w:tcPr>
            <w:tcW w:w="0" w:type="auto"/>
          </w:tcPr>
          <w:p w14:paraId="033F2A4D" w14:textId="77777777" w:rsidR="007C0D28" w:rsidRPr="00922016" w:rsidRDefault="007C0D28" w:rsidP="00515665">
            <w:r w:rsidRPr="00922016">
              <w:rPr>
                <w:bCs/>
              </w:rPr>
              <w:t>396</w:t>
            </w:r>
          </w:p>
        </w:tc>
        <w:tc>
          <w:tcPr>
            <w:tcW w:w="0" w:type="auto"/>
          </w:tcPr>
          <w:p w14:paraId="1226A9D9" w14:textId="77777777" w:rsidR="007C0D28" w:rsidRPr="00922016" w:rsidRDefault="007C0D28" w:rsidP="00515665">
            <w:r w:rsidRPr="00922016">
              <w:t>Cyanobacterium UCYN-A</w:t>
            </w:r>
          </w:p>
        </w:tc>
        <w:tc>
          <w:tcPr>
            <w:tcW w:w="0" w:type="auto"/>
          </w:tcPr>
          <w:p w14:paraId="704E9301" w14:textId="77777777" w:rsidR="007C0D28" w:rsidRPr="00922016" w:rsidRDefault="007C0D28" w:rsidP="00515665">
            <w:r w:rsidRPr="00922016">
              <w:t>Cyanobacteria</w:t>
            </w:r>
          </w:p>
        </w:tc>
        <w:tc>
          <w:tcPr>
            <w:tcW w:w="0" w:type="auto"/>
          </w:tcPr>
          <w:p w14:paraId="116A7328" w14:textId="77777777" w:rsidR="007C0D28" w:rsidRPr="00922016" w:rsidRDefault="007C0D28" w:rsidP="00515665">
            <w:r w:rsidRPr="00922016">
              <w:t>bacteria</w:t>
            </w:r>
          </w:p>
        </w:tc>
      </w:tr>
      <w:tr w:rsidR="007C0D28" w:rsidRPr="00922016" w14:paraId="4869EE02" w14:textId="77777777" w:rsidTr="002E4524">
        <w:tc>
          <w:tcPr>
            <w:tcW w:w="0" w:type="auto"/>
          </w:tcPr>
          <w:p w14:paraId="49404212" w14:textId="77777777" w:rsidR="007C0D28" w:rsidRPr="00922016" w:rsidRDefault="007C0D28" w:rsidP="00515665">
            <w:r w:rsidRPr="00922016">
              <w:rPr>
                <w:bCs/>
              </w:rPr>
              <w:t>397</w:t>
            </w:r>
          </w:p>
        </w:tc>
        <w:tc>
          <w:tcPr>
            <w:tcW w:w="0" w:type="auto"/>
          </w:tcPr>
          <w:p w14:paraId="6E6123CF" w14:textId="77777777" w:rsidR="007C0D28" w:rsidRPr="00922016" w:rsidRDefault="007C0D28" w:rsidP="00515665">
            <w:r w:rsidRPr="00922016">
              <w:t>Cylindrospermum stagnale</w:t>
            </w:r>
          </w:p>
        </w:tc>
        <w:tc>
          <w:tcPr>
            <w:tcW w:w="0" w:type="auto"/>
          </w:tcPr>
          <w:p w14:paraId="1FA7A2C7" w14:textId="77777777" w:rsidR="007C0D28" w:rsidRPr="00922016" w:rsidRDefault="007C0D28" w:rsidP="00515665">
            <w:r w:rsidRPr="00922016">
              <w:t>Cyanobacteria</w:t>
            </w:r>
          </w:p>
        </w:tc>
        <w:tc>
          <w:tcPr>
            <w:tcW w:w="0" w:type="auto"/>
          </w:tcPr>
          <w:p w14:paraId="7D1C7964" w14:textId="77777777" w:rsidR="007C0D28" w:rsidRPr="00922016" w:rsidRDefault="007C0D28" w:rsidP="00515665">
            <w:r w:rsidRPr="00922016">
              <w:t>bacteria</w:t>
            </w:r>
          </w:p>
        </w:tc>
      </w:tr>
      <w:tr w:rsidR="007C0D28" w:rsidRPr="00922016" w14:paraId="1542D745" w14:textId="77777777" w:rsidTr="002E4524">
        <w:tc>
          <w:tcPr>
            <w:tcW w:w="0" w:type="auto"/>
          </w:tcPr>
          <w:p w14:paraId="22DCA629" w14:textId="77777777" w:rsidR="007C0D28" w:rsidRPr="00922016" w:rsidRDefault="007C0D28" w:rsidP="00515665">
            <w:r w:rsidRPr="00922016">
              <w:rPr>
                <w:bCs/>
              </w:rPr>
              <w:t>398</w:t>
            </w:r>
          </w:p>
        </w:tc>
        <w:tc>
          <w:tcPr>
            <w:tcW w:w="0" w:type="auto"/>
          </w:tcPr>
          <w:p w14:paraId="5D0679BA" w14:textId="77777777" w:rsidR="007C0D28" w:rsidRPr="00922016" w:rsidRDefault="007C0D28" w:rsidP="00515665">
            <w:r w:rsidRPr="00922016">
              <w:t>Dactylococcopsis salina</w:t>
            </w:r>
          </w:p>
        </w:tc>
        <w:tc>
          <w:tcPr>
            <w:tcW w:w="0" w:type="auto"/>
          </w:tcPr>
          <w:p w14:paraId="5C78AC63" w14:textId="77777777" w:rsidR="007C0D28" w:rsidRPr="00922016" w:rsidRDefault="007C0D28" w:rsidP="00515665">
            <w:r w:rsidRPr="00922016">
              <w:t>Cyanobacteria</w:t>
            </w:r>
          </w:p>
        </w:tc>
        <w:tc>
          <w:tcPr>
            <w:tcW w:w="0" w:type="auto"/>
          </w:tcPr>
          <w:p w14:paraId="1C7A2750" w14:textId="77777777" w:rsidR="007C0D28" w:rsidRPr="00922016" w:rsidRDefault="007C0D28" w:rsidP="00515665">
            <w:r w:rsidRPr="00922016">
              <w:t>bacteria</w:t>
            </w:r>
          </w:p>
        </w:tc>
      </w:tr>
      <w:tr w:rsidR="007C0D28" w:rsidRPr="00922016" w14:paraId="30CDCFEB" w14:textId="77777777" w:rsidTr="002E4524">
        <w:tc>
          <w:tcPr>
            <w:tcW w:w="0" w:type="auto"/>
          </w:tcPr>
          <w:p w14:paraId="4049362D" w14:textId="77777777" w:rsidR="007C0D28" w:rsidRPr="00922016" w:rsidRDefault="007C0D28" w:rsidP="00515665">
            <w:r w:rsidRPr="00922016">
              <w:rPr>
                <w:bCs/>
              </w:rPr>
              <w:t>399</w:t>
            </w:r>
          </w:p>
        </w:tc>
        <w:tc>
          <w:tcPr>
            <w:tcW w:w="0" w:type="auto"/>
          </w:tcPr>
          <w:p w14:paraId="2ABF79BD" w14:textId="77777777" w:rsidR="007C0D28" w:rsidRPr="00922016" w:rsidRDefault="007C0D28" w:rsidP="00515665">
            <w:r w:rsidRPr="00922016">
              <w:t>Fischerella muscicola 5744</w:t>
            </w:r>
          </w:p>
        </w:tc>
        <w:tc>
          <w:tcPr>
            <w:tcW w:w="0" w:type="auto"/>
          </w:tcPr>
          <w:p w14:paraId="0EAE1C55" w14:textId="77777777" w:rsidR="007C0D28" w:rsidRPr="00922016" w:rsidRDefault="007C0D28" w:rsidP="00515665">
            <w:r w:rsidRPr="00922016">
              <w:t>Cyanobacteria</w:t>
            </w:r>
          </w:p>
        </w:tc>
        <w:tc>
          <w:tcPr>
            <w:tcW w:w="0" w:type="auto"/>
          </w:tcPr>
          <w:p w14:paraId="4881A618" w14:textId="77777777" w:rsidR="007C0D28" w:rsidRPr="00922016" w:rsidRDefault="007C0D28" w:rsidP="00515665">
            <w:r w:rsidRPr="00922016">
              <w:t>bacteria</w:t>
            </w:r>
          </w:p>
        </w:tc>
      </w:tr>
      <w:tr w:rsidR="007C0D28" w:rsidRPr="00922016" w14:paraId="2A47E5E0" w14:textId="77777777" w:rsidTr="002E4524">
        <w:tc>
          <w:tcPr>
            <w:tcW w:w="0" w:type="auto"/>
          </w:tcPr>
          <w:p w14:paraId="62AE451C" w14:textId="77777777" w:rsidR="007C0D28" w:rsidRPr="00922016" w:rsidRDefault="007C0D28" w:rsidP="00515665">
            <w:r w:rsidRPr="00922016">
              <w:rPr>
                <w:bCs/>
              </w:rPr>
              <w:t>400</w:t>
            </w:r>
          </w:p>
        </w:tc>
        <w:tc>
          <w:tcPr>
            <w:tcW w:w="0" w:type="auto"/>
          </w:tcPr>
          <w:p w14:paraId="169AEFF7" w14:textId="77777777" w:rsidR="007C0D28" w:rsidRPr="00922016" w:rsidRDefault="007C0D28" w:rsidP="00515665">
            <w:r w:rsidRPr="00922016">
              <w:t>Fischerella muscicola 5745</w:t>
            </w:r>
          </w:p>
        </w:tc>
        <w:tc>
          <w:tcPr>
            <w:tcW w:w="0" w:type="auto"/>
          </w:tcPr>
          <w:p w14:paraId="50F48316" w14:textId="77777777" w:rsidR="007C0D28" w:rsidRPr="00922016" w:rsidRDefault="007C0D28" w:rsidP="00515665">
            <w:r w:rsidRPr="00922016">
              <w:t>Cyanobacteria</w:t>
            </w:r>
          </w:p>
        </w:tc>
        <w:tc>
          <w:tcPr>
            <w:tcW w:w="0" w:type="auto"/>
          </w:tcPr>
          <w:p w14:paraId="4F55D136" w14:textId="77777777" w:rsidR="007C0D28" w:rsidRPr="00922016" w:rsidRDefault="007C0D28" w:rsidP="00515665">
            <w:r w:rsidRPr="00922016">
              <w:t>bacteria</w:t>
            </w:r>
          </w:p>
        </w:tc>
      </w:tr>
      <w:tr w:rsidR="007C0D28" w:rsidRPr="00922016" w14:paraId="07AF6ABA" w14:textId="77777777" w:rsidTr="002E4524">
        <w:tc>
          <w:tcPr>
            <w:tcW w:w="0" w:type="auto"/>
          </w:tcPr>
          <w:p w14:paraId="234A9360" w14:textId="77777777" w:rsidR="007C0D28" w:rsidRPr="00922016" w:rsidRDefault="007C0D28" w:rsidP="00515665">
            <w:r w:rsidRPr="00922016">
              <w:rPr>
                <w:bCs/>
              </w:rPr>
              <w:t>401</w:t>
            </w:r>
          </w:p>
        </w:tc>
        <w:tc>
          <w:tcPr>
            <w:tcW w:w="0" w:type="auto"/>
          </w:tcPr>
          <w:p w14:paraId="6C51FFF5" w14:textId="77777777" w:rsidR="007C0D28" w:rsidRPr="00922016" w:rsidRDefault="007C0D28" w:rsidP="00515665">
            <w:r w:rsidRPr="00922016">
              <w:t>Fischerella sp.</w:t>
            </w:r>
          </w:p>
        </w:tc>
        <w:tc>
          <w:tcPr>
            <w:tcW w:w="0" w:type="auto"/>
          </w:tcPr>
          <w:p w14:paraId="20D548D3" w14:textId="77777777" w:rsidR="007C0D28" w:rsidRPr="00922016" w:rsidRDefault="007C0D28" w:rsidP="00515665">
            <w:r w:rsidRPr="00922016">
              <w:t>Cyanobacteria</w:t>
            </w:r>
          </w:p>
        </w:tc>
        <w:tc>
          <w:tcPr>
            <w:tcW w:w="0" w:type="auto"/>
          </w:tcPr>
          <w:p w14:paraId="31579301" w14:textId="77777777" w:rsidR="007C0D28" w:rsidRPr="00922016" w:rsidRDefault="007C0D28" w:rsidP="00515665">
            <w:r w:rsidRPr="00922016">
              <w:t>bacteria</w:t>
            </w:r>
          </w:p>
        </w:tc>
      </w:tr>
      <w:tr w:rsidR="007C0D28" w:rsidRPr="00922016" w14:paraId="16A1A396" w14:textId="77777777" w:rsidTr="002E4524">
        <w:tc>
          <w:tcPr>
            <w:tcW w:w="0" w:type="auto"/>
          </w:tcPr>
          <w:p w14:paraId="6F9E217B" w14:textId="77777777" w:rsidR="007C0D28" w:rsidRPr="00922016" w:rsidRDefault="007C0D28" w:rsidP="00515665">
            <w:r w:rsidRPr="00922016">
              <w:rPr>
                <w:bCs/>
              </w:rPr>
              <w:t>402</w:t>
            </w:r>
          </w:p>
        </w:tc>
        <w:tc>
          <w:tcPr>
            <w:tcW w:w="0" w:type="auto"/>
          </w:tcPr>
          <w:p w14:paraId="20199926" w14:textId="77777777" w:rsidR="007C0D28" w:rsidRPr="00922016" w:rsidRDefault="007C0D28" w:rsidP="00515665">
            <w:r w:rsidRPr="00922016">
              <w:t>Geitlerinema sp.</w:t>
            </w:r>
          </w:p>
        </w:tc>
        <w:tc>
          <w:tcPr>
            <w:tcW w:w="0" w:type="auto"/>
          </w:tcPr>
          <w:p w14:paraId="1115067F" w14:textId="77777777" w:rsidR="007C0D28" w:rsidRPr="00922016" w:rsidRDefault="007C0D28" w:rsidP="00515665">
            <w:r w:rsidRPr="00922016">
              <w:t>Cyanobacteria</w:t>
            </w:r>
          </w:p>
        </w:tc>
        <w:tc>
          <w:tcPr>
            <w:tcW w:w="0" w:type="auto"/>
          </w:tcPr>
          <w:p w14:paraId="6EA6F8BF" w14:textId="77777777" w:rsidR="007C0D28" w:rsidRPr="00922016" w:rsidRDefault="007C0D28" w:rsidP="00515665">
            <w:r w:rsidRPr="00922016">
              <w:t>bacteria</w:t>
            </w:r>
          </w:p>
        </w:tc>
      </w:tr>
      <w:tr w:rsidR="007C0D28" w:rsidRPr="00922016" w14:paraId="1D973CC1" w14:textId="77777777" w:rsidTr="002E4524">
        <w:tc>
          <w:tcPr>
            <w:tcW w:w="0" w:type="auto"/>
          </w:tcPr>
          <w:p w14:paraId="520D700E" w14:textId="77777777" w:rsidR="007C0D28" w:rsidRPr="00922016" w:rsidRDefault="007C0D28" w:rsidP="00515665">
            <w:r w:rsidRPr="00922016">
              <w:rPr>
                <w:bCs/>
              </w:rPr>
              <w:t>403</w:t>
            </w:r>
          </w:p>
        </w:tc>
        <w:tc>
          <w:tcPr>
            <w:tcW w:w="0" w:type="auto"/>
          </w:tcPr>
          <w:p w14:paraId="13A1236A" w14:textId="77777777" w:rsidR="007C0D28" w:rsidRPr="00922016" w:rsidRDefault="007C0D28" w:rsidP="00515665">
            <w:r w:rsidRPr="00922016">
              <w:t>Gloeocapsa sp.</w:t>
            </w:r>
          </w:p>
        </w:tc>
        <w:tc>
          <w:tcPr>
            <w:tcW w:w="0" w:type="auto"/>
          </w:tcPr>
          <w:p w14:paraId="27D85275" w14:textId="77777777" w:rsidR="007C0D28" w:rsidRPr="00922016" w:rsidRDefault="007C0D28" w:rsidP="00515665">
            <w:r w:rsidRPr="00922016">
              <w:t>Cyanobacteria</w:t>
            </w:r>
          </w:p>
        </w:tc>
        <w:tc>
          <w:tcPr>
            <w:tcW w:w="0" w:type="auto"/>
          </w:tcPr>
          <w:p w14:paraId="30E007C7" w14:textId="77777777" w:rsidR="007C0D28" w:rsidRPr="00922016" w:rsidRDefault="007C0D28" w:rsidP="00515665">
            <w:r w:rsidRPr="00922016">
              <w:t>bacteria</w:t>
            </w:r>
          </w:p>
        </w:tc>
      </w:tr>
      <w:tr w:rsidR="007C0D28" w:rsidRPr="00922016" w14:paraId="38215627" w14:textId="77777777" w:rsidTr="002E4524">
        <w:tc>
          <w:tcPr>
            <w:tcW w:w="0" w:type="auto"/>
          </w:tcPr>
          <w:p w14:paraId="4E027B53" w14:textId="77777777" w:rsidR="007C0D28" w:rsidRPr="00922016" w:rsidRDefault="007C0D28" w:rsidP="00515665">
            <w:r w:rsidRPr="00922016">
              <w:rPr>
                <w:bCs/>
              </w:rPr>
              <w:t>404</w:t>
            </w:r>
          </w:p>
        </w:tc>
        <w:tc>
          <w:tcPr>
            <w:tcW w:w="0" w:type="auto"/>
          </w:tcPr>
          <w:p w14:paraId="0D955E7A" w14:textId="77777777" w:rsidR="007C0D28" w:rsidRPr="00922016" w:rsidRDefault="007C0D28" w:rsidP="00515665">
            <w:r w:rsidRPr="00922016">
              <w:t>Gloeobacter violaceus 4698</w:t>
            </w:r>
          </w:p>
        </w:tc>
        <w:tc>
          <w:tcPr>
            <w:tcW w:w="0" w:type="auto"/>
          </w:tcPr>
          <w:p w14:paraId="36561822" w14:textId="77777777" w:rsidR="007C0D28" w:rsidRPr="00922016" w:rsidRDefault="007C0D28" w:rsidP="00515665">
            <w:r w:rsidRPr="00922016">
              <w:t>Cyanobacteria</w:t>
            </w:r>
          </w:p>
        </w:tc>
        <w:tc>
          <w:tcPr>
            <w:tcW w:w="0" w:type="auto"/>
          </w:tcPr>
          <w:p w14:paraId="1FE89177" w14:textId="77777777" w:rsidR="007C0D28" w:rsidRPr="00922016" w:rsidRDefault="007C0D28" w:rsidP="00515665">
            <w:r w:rsidRPr="00922016">
              <w:t>bacteria</w:t>
            </w:r>
          </w:p>
        </w:tc>
      </w:tr>
      <w:tr w:rsidR="007C0D28" w:rsidRPr="00922016" w14:paraId="7A6EFA34" w14:textId="77777777" w:rsidTr="002E4524">
        <w:tc>
          <w:tcPr>
            <w:tcW w:w="0" w:type="auto"/>
          </w:tcPr>
          <w:p w14:paraId="71F2DA6D" w14:textId="77777777" w:rsidR="007C0D28" w:rsidRPr="00922016" w:rsidRDefault="007C0D28" w:rsidP="00515665">
            <w:r w:rsidRPr="00922016">
              <w:rPr>
                <w:bCs/>
              </w:rPr>
              <w:t>405</w:t>
            </w:r>
          </w:p>
        </w:tc>
        <w:tc>
          <w:tcPr>
            <w:tcW w:w="0" w:type="auto"/>
          </w:tcPr>
          <w:p w14:paraId="350B5816" w14:textId="77777777" w:rsidR="007C0D28" w:rsidRPr="00922016" w:rsidRDefault="007C0D28" w:rsidP="00515665">
            <w:r w:rsidRPr="00922016">
              <w:t>Gloeobacter violaceus 5702</w:t>
            </w:r>
          </w:p>
        </w:tc>
        <w:tc>
          <w:tcPr>
            <w:tcW w:w="0" w:type="auto"/>
          </w:tcPr>
          <w:p w14:paraId="0F3F00FD" w14:textId="77777777" w:rsidR="007C0D28" w:rsidRPr="00922016" w:rsidRDefault="007C0D28" w:rsidP="00515665">
            <w:r w:rsidRPr="00922016">
              <w:t>Cyanobacteria</w:t>
            </w:r>
          </w:p>
        </w:tc>
        <w:tc>
          <w:tcPr>
            <w:tcW w:w="0" w:type="auto"/>
          </w:tcPr>
          <w:p w14:paraId="7F1597D6" w14:textId="77777777" w:rsidR="007C0D28" w:rsidRPr="00922016" w:rsidRDefault="007C0D28" w:rsidP="00515665">
            <w:r w:rsidRPr="00922016">
              <w:t>bacteria</w:t>
            </w:r>
          </w:p>
        </w:tc>
      </w:tr>
      <w:tr w:rsidR="007C0D28" w:rsidRPr="00922016" w14:paraId="52E07E96" w14:textId="77777777" w:rsidTr="002E4524">
        <w:tc>
          <w:tcPr>
            <w:tcW w:w="0" w:type="auto"/>
          </w:tcPr>
          <w:p w14:paraId="0E819AB3" w14:textId="77777777" w:rsidR="007C0D28" w:rsidRPr="00922016" w:rsidRDefault="007C0D28" w:rsidP="00515665">
            <w:r w:rsidRPr="00922016">
              <w:rPr>
                <w:bCs/>
              </w:rPr>
              <w:t>406</w:t>
            </w:r>
          </w:p>
        </w:tc>
        <w:tc>
          <w:tcPr>
            <w:tcW w:w="0" w:type="auto"/>
          </w:tcPr>
          <w:p w14:paraId="4EB14016" w14:textId="77777777" w:rsidR="007C0D28" w:rsidRPr="00922016" w:rsidRDefault="007C0D28" w:rsidP="00515665">
            <w:r w:rsidRPr="00922016">
              <w:t>Halothece sp.</w:t>
            </w:r>
          </w:p>
        </w:tc>
        <w:tc>
          <w:tcPr>
            <w:tcW w:w="0" w:type="auto"/>
          </w:tcPr>
          <w:p w14:paraId="00F4707A" w14:textId="77777777" w:rsidR="007C0D28" w:rsidRPr="00922016" w:rsidRDefault="007C0D28" w:rsidP="00515665">
            <w:r w:rsidRPr="00922016">
              <w:t>Cyanobacteria</w:t>
            </w:r>
          </w:p>
        </w:tc>
        <w:tc>
          <w:tcPr>
            <w:tcW w:w="0" w:type="auto"/>
          </w:tcPr>
          <w:p w14:paraId="3C8B9BB0" w14:textId="77777777" w:rsidR="007C0D28" w:rsidRPr="00922016" w:rsidRDefault="007C0D28" w:rsidP="00515665">
            <w:r w:rsidRPr="00922016">
              <w:t>bacteria</w:t>
            </w:r>
          </w:p>
        </w:tc>
      </w:tr>
      <w:tr w:rsidR="007C0D28" w:rsidRPr="00922016" w14:paraId="385CFB5C" w14:textId="77777777" w:rsidTr="002E4524">
        <w:tc>
          <w:tcPr>
            <w:tcW w:w="0" w:type="auto"/>
          </w:tcPr>
          <w:p w14:paraId="09652905" w14:textId="77777777" w:rsidR="007C0D28" w:rsidRPr="00922016" w:rsidRDefault="007C0D28" w:rsidP="00515665">
            <w:r w:rsidRPr="00922016">
              <w:rPr>
                <w:bCs/>
              </w:rPr>
              <w:t>407</w:t>
            </w:r>
          </w:p>
        </w:tc>
        <w:tc>
          <w:tcPr>
            <w:tcW w:w="0" w:type="auto"/>
          </w:tcPr>
          <w:p w14:paraId="16FB0D2F" w14:textId="77777777" w:rsidR="007C0D28" w:rsidRPr="00922016" w:rsidRDefault="007C0D28" w:rsidP="00515665">
            <w:r w:rsidRPr="00922016">
              <w:t>Leptolyngbya sp.</w:t>
            </w:r>
          </w:p>
        </w:tc>
        <w:tc>
          <w:tcPr>
            <w:tcW w:w="0" w:type="auto"/>
          </w:tcPr>
          <w:p w14:paraId="38358F01" w14:textId="77777777" w:rsidR="007C0D28" w:rsidRPr="00922016" w:rsidRDefault="007C0D28" w:rsidP="00515665">
            <w:r w:rsidRPr="00922016">
              <w:t>Cyanobacteria</w:t>
            </w:r>
          </w:p>
        </w:tc>
        <w:tc>
          <w:tcPr>
            <w:tcW w:w="0" w:type="auto"/>
          </w:tcPr>
          <w:p w14:paraId="79BBE56A" w14:textId="77777777" w:rsidR="007C0D28" w:rsidRPr="00922016" w:rsidRDefault="007C0D28" w:rsidP="00515665">
            <w:r w:rsidRPr="00922016">
              <w:t>bacteria</w:t>
            </w:r>
          </w:p>
        </w:tc>
      </w:tr>
      <w:tr w:rsidR="007C0D28" w:rsidRPr="00922016" w14:paraId="61F068A2" w14:textId="77777777" w:rsidTr="002E4524">
        <w:tc>
          <w:tcPr>
            <w:tcW w:w="0" w:type="auto"/>
          </w:tcPr>
          <w:p w14:paraId="6223C8F8" w14:textId="77777777" w:rsidR="007C0D28" w:rsidRPr="00922016" w:rsidRDefault="007C0D28" w:rsidP="00515665">
            <w:r w:rsidRPr="00922016">
              <w:rPr>
                <w:bCs/>
              </w:rPr>
              <w:t>408</w:t>
            </w:r>
          </w:p>
        </w:tc>
        <w:tc>
          <w:tcPr>
            <w:tcW w:w="0" w:type="auto"/>
          </w:tcPr>
          <w:p w14:paraId="1B11D00A" w14:textId="77777777" w:rsidR="007C0D28" w:rsidRPr="00922016" w:rsidRDefault="007C0D28" w:rsidP="00515665">
            <w:r w:rsidRPr="00922016">
              <w:t>Microcystis aeruginosa NIES 843</w:t>
            </w:r>
          </w:p>
        </w:tc>
        <w:tc>
          <w:tcPr>
            <w:tcW w:w="0" w:type="auto"/>
          </w:tcPr>
          <w:p w14:paraId="1566D5C5" w14:textId="77777777" w:rsidR="007C0D28" w:rsidRPr="00922016" w:rsidRDefault="007C0D28" w:rsidP="00515665">
            <w:r w:rsidRPr="00922016">
              <w:t>Cyanobacteria</w:t>
            </w:r>
          </w:p>
        </w:tc>
        <w:tc>
          <w:tcPr>
            <w:tcW w:w="0" w:type="auto"/>
          </w:tcPr>
          <w:p w14:paraId="25239AA5" w14:textId="77777777" w:rsidR="007C0D28" w:rsidRPr="00922016" w:rsidRDefault="007C0D28" w:rsidP="00515665">
            <w:r w:rsidRPr="00922016">
              <w:t>bacteria</w:t>
            </w:r>
          </w:p>
        </w:tc>
      </w:tr>
      <w:tr w:rsidR="007C0D28" w:rsidRPr="00922016" w14:paraId="71A90695" w14:textId="77777777" w:rsidTr="002E4524">
        <w:tc>
          <w:tcPr>
            <w:tcW w:w="0" w:type="auto"/>
          </w:tcPr>
          <w:p w14:paraId="5EEAEDA2" w14:textId="77777777" w:rsidR="007C0D28" w:rsidRPr="00922016" w:rsidRDefault="007C0D28" w:rsidP="00515665">
            <w:r w:rsidRPr="00922016">
              <w:rPr>
                <w:bCs/>
              </w:rPr>
              <w:t>409</w:t>
            </w:r>
          </w:p>
        </w:tc>
        <w:tc>
          <w:tcPr>
            <w:tcW w:w="0" w:type="auto"/>
          </w:tcPr>
          <w:p w14:paraId="494639A1" w14:textId="77777777" w:rsidR="007C0D28" w:rsidRPr="00922016" w:rsidRDefault="007C0D28" w:rsidP="00515665">
            <w:r w:rsidRPr="00922016">
              <w:t>Microcoleus sp.</w:t>
            </w:r>
          </w:p>
        </w:tc>
        <w:tc>
          <w:tcPr>
            <w:tcW w:w="0" w:type="auto"/>
          </w:tcPr>
          <w:p w14:paraId="261DBC84" w14:textId="77777777" w:rsidR="007C0D28" w:rsidRPr="00922016" w:rsidRDefault="007C0D28" w:rsidP="00515665">
            <w:r w:rsidRPr="00922016">
              <w:t>Cyanobacteria</w:t>
            </w:r>
          </w:p>
        </w:tc>
        <w:tc>
          <w:tcPr>
            <w:tcW w:w="0" w:type="auto"/>
          </w:tcPr>
          <w:p w14:paraId="5DD5E46D" w14:textId="77777777" w:rsidR="007C0D28" w:rsidRPr="00922016" w:rsidRDefault="007C0D28" w:rsidP="00515665">
            <w:r w:rsidRPr="00922016">
              <w:t>bacteria</w:t>
            </w:r>
          </w:p>
        </w:tc>
      </w:tr>
      <w:tr w:rsidR="007C0D28" w:rsidRPr="00922016" w14:paraId="560334DF" w14:textId="77777777" w:rsidTr="002E4524">
        <w:tc>
          <w:tcPr>
            <w:tcW w:w="0" w:type="auto"/>
          </w:tcPr>
          <w:p w14:paraId="7C6E6BED" w14:textId="77777777" w:rsidR="007C0D28" w:rsidRPr="00922016" w:rsidRDefault="007C0D28" w:rsidP="00515665">
            <w:r w:rsidRPr="00922016">
              <w:rPr>
                <w:bCs/>
              </w:rPr>
              <w:t>410</w:t>
            </w:r>
          </w:p>
        </w:tc>
        <w:tc>
          <w:tcPr>
            <w:tcW w:w="0" w:type="auto"/>
          </w:tcPr>
          <w:p w14:paraId="38FEF561" w14:textId="77777777" w:rsidR="007C0D28" w:rsidRPr="00922016" w:rsidRDefault="007C0D28" w:rsidP="00515665">
            <w:r w:rsidRPr="00922016">
              <w:t>Nostoc azollae 0708</w:t>
            </w:r>
          </w:p>
        </w:tc>
        <w:tc>
          <w:tcPr>
            <w:tcW w:w="0" w:type="auto"/>
          </w:tcPr>
          <w:p w14:paraId="28186281" w14:textId="77777777" w:rsidR="007C0D28" w:rsidRPr="00922016" w:rsidRDefault="007C0D28" w:rsidP="00515665">
            <w:r w:rsidRPr="00922016">
              <w:t>Cyanobacteria</w:t>
            </w:r>
          </w:p>
        </w:tc>
        <w:tc>
          <w:tcPr>
            <w:tcW w:w="0" w:type="auto"/>
          </w:tcPr>
          <w:p w14:paraId="4A87C7A7" w14:textId="77777777" w:rsidR="007C0D28" w:rsidRPr="00922016" w:rsidRDefault="007C0D28" w:rsidP="00515665">
            <w:r w:rsidRPr="00922016">
              <w:t>bacteria</w:t>
            </w:r>
          </w:p>
        </w:tc>
      </w:tr>
      <w:tr w:rsidR="007C0D28" w:rsidRPr="00922016" w14:paraId="7127BB3F" w14:textId="77777777" w:rsidTr="002E4524">
        <w:tc>
          <w:tcPr>
            <w:tcW w:w="0" w:type="auto"/>
          </w:tcPr>
          <w:p w14:paraId="54103BBB" w14:textId="77777777" w:rsidR="007C0D28" w:rsidRPr="00922016" w:rsidRDefault="007C0D28" w:rsidP="00515665">
            <w:r w:rsidRPr="00922016">
              <w:rPr>
                <w:bCs/>
              </w:rPr>
              <w:t>411</w:t>
            </w:r>
          </w:p>
        </w:tc>
        <w:tc>
          <w:tcPr>
            <w:tcW w:w="0" w:type="auto"/>
          </w:tcPr>
          <w:p w14:paraId="0EA3CE7D" w14:textId="77777777" w:rsidR="007C0D28" w:rsidRPr="00922016" w:rsidRDefault="007C0D28" w:rsidP="00515665">
            <w:r w:rsidRPr="00922016">
              <w:t>Nostoc punctiforme PCC 73102</w:t>
            </w:r>
          </w:p>
        </w:tc>
        <w:tc>
          <w:tcPr>
            <w:tcW w:w="0" w:type="auto"/>
          </w:tcPr>
          <w:p w14:paraId="3D354AF5" w14:textId="77777777" w:rsidR="007C0D28" w:rsidRPr="00922016" w:rsidRDefault="007C0D28" w:rsidP="00515665">
            <w:r w:rsidRPr="00922016">
              <w:t>Cyanobacteria</w:t>
            </w:r>
          </w:p>
        </w:tc>
        <w:tc>
          <w:tcPr>
            <w:tcW w:w="0" w:type="auto"/>
          </w:tcPr>
          <w:p w14:paraId="40895FA9" w14:textId="77777777" w:rsidR="007C0D28" w:rsidRPr="00922016" w:rsidRDefault="007C0D28" w:rsidP="00515665">
            <w:r w:rsidRPr="00922016">
              <w:t>bacteria</w:t>
            </w:r>
          </w:p>
        </w:tc>
      </w:tr>
      <w:tr w:rsidR="007C0D28" w:rsidRPr="00922016" w14:paraId="0A9B2C55" w14:textId="77777777" w:rsidTr="002E4524">
        <w:tc>
          <w:tcPr>
            <w:tcW w:w="0" w:type="auto"/>
          </w:tcPr>
          <w:p w14:paraId="1C474C76" w14:textId="77777777" w:rsidR="007C0D28" w:rsidRPr="00922016" w:rsidRDefault="007C0D28" w:rsidP="00515665">
            <w:r w:rsidRPr="00922016">
              <w:rPr>
                <w:bCs/>
              </w:rPr>
              <w:t>412</w:t>
            </w:r>
          </w:p>
        </w:tc>
        <w:tc>
          <w:tcPr>
            <w:tcW w:w="0" w:type="auto"/>
          </w:tcPr>
          <w:p w14:paraId="03EB7A74" w14:textId="77777777" w:rsidR="007C0D28" w:rsidRPr="00922016" w:rsidRDefault="007C0D28" w:rsidP="00515665">
            <w:r w:rsidRPr="00922016">
              <w:t>Nostoc sp. 5707</w:t>
            </w:r>
          </w:p>
        </w:tc>
        <w:tc>
          <w:tcPr>
            <w:tcW w:w="0" w:type="auto"/>
          </w:tcPr>
          <w:p w14:paraId="7BC568D0" w14:textId="77777777" w:rsidR="007C0D28" w:rsidRPr="00922016" w:rsidRDefault="007C0D28" w:rsidP="00515665">
            <w:r w:rsidRPr="00922016">
              <w:t>Cyanobacteria</w:t>
            </w:r>
          </w:p>
        </w:tc>
        <w:tc>
          <w:tcPr>
            <w:tcW w:w="0" w:type="auto"/>
          </w:tcPr>
          <w:p w14:paraId="5F52E800" w14:textId="77777777" w:rsidR="007C0D28" w:rsidRPr="00922016" w:rsidRDefault="007C0D28" w:rsidP="00515665">
            <w:r w:rsidRPr="00922016">
              <w:t>bacteria</w:t>
            </w:r>
          </w:p>
        </w:tc>
      </w:tr>
      <w:tr w:rsidR="007C0D28" w:rsidRPr="00922016" w14:paraId="6A16D5F5" w14:textId="77777777" w:rsidTr="002E4524">
        <w:tc>
          <w:tcPr>
            <w:tcW w:w="0" w:type="auto"/>
          </w:tcPr>
          <w:p w14:paraId="7E0074AB" w14:textId="77777777" w:rsidR="007C0D28" w:rsidRPr="00922016" w:rsidRDefault="007C0D28" w:rsidP="00515665">
            <w:r w:rsidRPr="00922016">
              <w:rPr>
                <w:bCs/>
              </w:rPr>
              <w:t>413</w:t>
            </w:r>
          </w:p>
        </w:tc>
        <w:tc>
          <w:tcPr>
            <w:tcW w:w="0" w:type="auto"/>
          </w:tcPr>
          <w:p w14:paraId="0395B944" w14:textId="77777777" w:rsidR="007C0D28" w:rsidRPr="00922016" w:rsidRDefault="007C0D28" w:rsidP="00515665">
            <w:r w:rsidRPr="00922016">
              <w:t>Nostoc sp. 5708</w:t>
            </w:r>
          </w:p>
        </w:tc>
        <w:tc>
          <w:tcPr>
            <w:tcW w:w="0" w:type="auto"/>
          </w:tcPr>
          <w:p w14:paraId="21F117D5" w14:textId="77777777" w:rsidR="007C0D28" w:rsidRPr="00922016" w:rsidRDefault="007C0D28" w:rsidP="00515665">
            <w:r w:rsidRPr="00922016">
              <w:t>Cyanobacteria</w:t>
            </w:r>
          </w:p>
        </w:tc>
        <w:tc>
          <w:tcPr>
            <w:tcW w:w="0" w:type="auto"/>
          </w:tcPr>
          <w:p w14:paraId="392C0DB6" w14:textId="77777777" w:rsidR="007C0D28" w:rsidRPr="00922016" w:rsidRDefault="007C0D28" w:rsidP="00515665">
            <w:r w:rsidRPr="00922016">
              <w:t>bacteria</w:t>
            </w:r>
          </w:p>
        </w:tc>
      </w:tr>
      <w:tr w:rsidR="007C0D28" w:rsidRPr="00922016" w14:paraId="50604224" w14:textId="77777777" w:rsidTr="002E4524">
        <w:tc>
          <w:tcPr>
            <w:tcW w:w="0" w:type="auto"/>
          </w:tcPr>
          <w:p w14:paraId="091B05DA" w14:textId="77777777" w:rsidR="007C0D28" w:rsidRPr="00922016" w:rsidRDefault="007C0D28" w:rsidP="00515665">
            <w:r w:rsidRPr="00922016">
              <w:rPr>
                <w:bCs/>
              </w:rPr>
              <w:t>414</w:t>
            </w:r>
          </w:p>
        </w:tc>
        <w:tc>
          <w:tcPr>
            <w:tcW w:w="0" w:type="auto"/>
          </w:tcPr>
          <w:p w14:paraId="0C215847" w14:textId="77777777" w:rsidR="007C0D28" w:rsidRPr="00922016" w:rsidRDefault="007C0D28" w:rsidP="00515665">
            <w:r w:rsidRPr="00922016">
              <w:t>Nostoc sp. 5709</w:t>
            </w:r>
          </w:p>
        </w:tc>
        <w:tc>
          <w:tcPr>
            <w:tcW w:w="0" w:type="auto"/>
          </w:tcPr>
          <w:p w14:paraId="76445AF4" w14:textId="77777777" w:rsidR="007C0D28" w:rsidRPr="00922016" w:rsidRDefault="007C0D28" w:rsidP="00515665">
            <w:r w:rsidRPr="00922016">
              <w:t>Cyanobacteria</w:t>
            </w:r>
          </w:p>
        </w:tc>
        <w:tc>
          <w:tcPr>
            <w:tcW w:w="0" w:type="auto"/>
          </w:tcPr>
          <w:p w14:paraId="37624790" w14:textId="77777777" w:rsidR="007C0D28" w:rsidRPr="00922016" w:rsidRDefault="007C0D28" w:rsidP="00515665">
            <w:r w:rsidRPr="00922016">
              <w:t>bacteria</w:t>
            </w:r>
          </w:p>
        </w:tc>
      </w:tr>
      <w:tr w:rsidR="007C0D28" w:rsidRPr="00922016" w14:paraId="2AA55FBE" w14:textId="77777777" w:rsidTr="002E4524">
        <w:tc>
          <w:tcPr>
            <w:tcW w:w="0" w:type="auto"/>
          </w:tcPr>
          <w:p w14:paraId="17D64F53" w14:textId="77777777" w:rsidR="007C0D28" w:rsidRPr="00922016" w:rsidRDefault="007C0D28" w:rsidP="00515665">
            <w:r w:rsidRPr="00922016">
              <w:rPr>
                <w:bCs/>
              </w:rPr>
              <w:t>415</w:t>
            </w:r>
          </w:p>
        </w:tc>
        <w:tc>
          <w:tcPr>
            <w:tcW w:w="0" w:type="auto"/>
          </w:tcPr>
          <w:p w14:paraId="0F9F69B2" w14:textId="77777777" w:rsidR="007C0D28" w:rsidRPr="00922016" w:rsidRDefault="007C0D28" w:rsidP="00515665">
            <w:r w:rsidRPr="00922016">
              <w:t>Oscillatoria acuminata</w:t>
            </w:r>
          </w:p>
        </w:tc>
        <w:tc>
          <w:tcPr>
            <w:tcW w:w="0" w:type="auto"/>
          </w:tcPr>
          <w:p w14:paraId="71A69CD0" w14:textId="77777777" w:rsidR="007C0D28" w:rsidRPr="00922016" w:rsidRDefault="007C0D28" w:rsidP="00515665">
            <w:r w:rsidRPr="00922016">
              <w:t>Cyanobacteria</w:t>
            </w:r>
          </w:p>
        </w:tc>
        <w:tc>
          <w:tcPr>
            <w:tcW w:w="0" w:type="auto"/>
          </w:tcPr>
          <w:p w14:paraId="1FDADEE3" w14:textId="77777777" w:rsidR="007C0D28" w:rsidRPr="00922016" w:rsidRDefault="007C0D28" w:rsidP="00515665">
            <w:r w:rsidRPr="00922016">
              <w:t>bacteria</w:t>
            </w:r>
          </w:p>
        </w:tc>
      </w:tr>
      <w:tr w:rsidR="007C0D28" w:rsidRPr="00922016" w14:paraId="1674087E" w14:textId="77777777" w:rsidTr="002E4524">
        <w:tc>
          <w:tcPr>
            <w:tcW w:w="0" w:type="auto"/>
          </w:tcPr>
          <w:p w14:paraId="2556B51F" w14:textId="77777777" w:rsidR="007C0D28" w:rsidRPr="00922016" w:rsidRDefault="007C0D28" w:rsidP="00515665">
            <w:r w:rsidRPr="00922016">
              <w:rPr>
                <w:bCs/>
              </w:rPr>
              <w:t>416</w:t>
            </w:r>
          </w:p>
        </w:tc>
        <w:tc>
          <w:tcPr>
            <w:tcW w:w="0" w:type="auto"/>
          </w:tcPr>
          <w:p w14:paraId="6596DE2C" w14:textId="77777777" w:rsidR="007C0D28" w:rsidRPr="00922016" w:rsidRDefault="007C0D28" w:rsidP="00515665">
            <w:r w:rsidRPr="00922016">
              <w:t>Oscillatoria nigro-viridis</w:t>
            </w:r>
          </w:p>
        </w:tc>
        <w:tc>
          <w:tcPr>
            <w:tcW w:w="0" w:type="auto"/>
          </w:tcPr>
          <w:p w14:paraId="67D6284E" w14:textId="77777777" w:rsidR="007C0D28" w:rsidRPr="00922016" w:rsidRDefault="007C0D28" w:rsidP="00515665">
            <w:r w:rsidRPr="00922016">
              <w:t>Cyanobacteria</w:t>
            </w:r>
          </w:p>
        </w:tc>
        <w:tc>
          <w:tcPr>
            <w:tcW w:w="0" w:type="auto"/>
          </w:tcPr>
          <w:p w14:paraId="1DD52EE0" w14:textId="77777777" w:rsidR="007C0D28" w:rsidRPr="00922016" w:rsidRDefault="007C0D28" w:rsidP="00515665">
            <w:r w:rsidRPr="00922016">
              <w:t>bacteria</w:t>
            </w:r>
          </w:p>
        </w:tc>
      </w:tr>
      <w:tr w:rsidR="007C0D28" w:rsidRPr="00922016" w14:paraId="284693DA" w14:textId="77777777" w:rsidTr="002E4524">
        <w:tc>
          <w:tcPr>
            <w:tcW w:w="0" w:type="auto"/>
          </w:tcPr>
          <w:p w14:paraId="7C767754" w14:textId="77777777" w:rsidR="007C0D28" w:rsidRPr="00922016" w:rsidRDefault="007C0D28" w:rsidP="00515665">
            <w:r w:rsidRPr="00922016">
              <w:rPr>
                <w:bCs/>
              </w:rPr>
              <w:t>417</w:t>
            </w:r>
          </w:p>
        </w:tc>
        <w:tc>
          <w:tcPr>
            <w:tcW w:w="0" w:type="auto"/>
          </w:tcPr>
          <w:p w14:paraId="345A76D6" w14:textId="77777777" w:rsidR="007C0D28" w:rsidRPr="00922016" w:rsidRDefault="007C0D28" w:rsidP="00515665">
            <w:r w:rsidRPr="00922016">
              <w:t>Pleurocapsa sp.</w:t>
            </w:r>
          </w:p>
        </w:tc>
        <w:tc>
          <w:tcPr>
            <w:tcW w:w="0" w:type="auto"/>
          </w:tcPr>
          <w:p w14:paraId="0D8DCDB5" w14:textId="77777777" w:rsidR="007C0D28" w:rsidRPr="00922016" w:rsidRDefault="007C0D28" w:rsidP="00515665">
            <w:r w:rsidRPr="00922016">
              <w:t>Cyanobacteria</w:t>
            </w:r>
          </w:p>
        </w:tc>
        <w:tc>
          <w:tcPr>
            <w:tcW w:w="0" w:type="auto"/>
          </w:tcPr>
          <w:p w14:paraId="141943B1" w14:textId="77777777" w:rsidR="007C0D28" w:rsidRPr="00922016" w:rsidRDefault="007C0D28" w:rsidP="00515665">
            <w:r w:rsidRPr="00922016">
              <w:t>bacteria</w:t>
            </w:r>
          </w:p>
        </w:tc>
      </w:tr>
      <w:tr w:rsidR="007C0D28" w:rsidRPr="00922016" w14:paraId="720EA202" w14:textId="77777777" w:rsidTr="002E4524">
        <w:tc>
          <w:tcPr>
            <w:tcW w:w="0" w:type="auto"/>
          </w:tcPr>
          <w:p w14:paraId="36A2CEAA" w14:textId="77777777" w:rsidR="007C0D28" w:rsidRPr="00922016" w:rsidRDefault="007C0D28" w:rsidP="00515665">
            <w:r w:rsidRPr="00922016">
              <w:rPr>
                <w:bCs/>
              </w:rPr>
              <w:t>418</w:t>
            </w:r>
          </w:p>
        </w:tc>
        <w:tc>
          <w:tcPr>
            <w:tcW w:w="0" w:type="auto"/>
          </w:tcPr>
          <w:p w14:paraId="6FE75FCC" w14:textId="77777777" w:rsidR="007C0D28" w:rsidRPr="00922016" w:rsidRDefault="007C0D28" w:rsidP="00515665">
            <w:r w:rsidRPr="00922016">
              <w:t>Prochlorococcus marinus AS9601 4702</w:t>
            </w:r>
          </w:p>
        </w:tc>
        <w:tc>
          <w:tcPr>
            <w:tcW w:w="0" w:type="auto"/>
          </w:tcPr>
          <w:p w14:paraId="1A53104B" w14:textId="77777777" w:rsidR="007C0D28" w:rsidRPr="00922016" w:rsidRDefault="007C0D28" w:rsidP="00515665">
            <w:r w:rsidRPr="00922016">
              <w:t>Cyanobacteria</w:t>
            </w:r>
          </w:p>
        </w:tc>
        <w:tc>
          <w:tcPr>
            <w:tcW w:w="0" w:type="auto"/>
          </w:tcPr>
          <w:p w14:paraId="7FA4D865" w14:textId="77777777" w:rsidR="007C0D28" w:rsidRPr="00922016" w:rsidRDefault="007C0D28" w:rsidP="00515665">
            <w:r w:rsidRPr="00922016">
              <w:t>bacteria</w:t>
            </w:r>
          </w:p>
        </w:tc>
      </w:tr>
      <w:tr w:rsidR="007C0D28" w:rsidRPr="00922016" w14:paraId="6636C455" w14:textId="77777777" w:rsidTr="002E4524">
        <w:tc>
          <w:tcPr>
            <w:tcW w:w="0" w:type="auto"/>
          </w:tcPr>
          <w:p w14:paraId="366A28BA" w14:textId="77777777" w:rsidR="007C0D28" w:rsidRPr="00922016" w:rsidRDefault="007C0D28" w:rsidP="00515665">
            <w:r w:rsidRPr="00922016">
              <w:rPr>
                <w:bCs/>
              </w:rPr>
              <w:t>419</w:t>
            </w:r>
          </w:p>
        </w:tc>
        <w:tc>
          <w:tcPr>
            <w:tcW w:w="0" w:type="auto"/>
          </w:tcPr>
          <w:p w14:paraId="7619A0FC" w14:textId="77777777" w:rsidR="007C0D28" w:rsidRPr="00922016" w:rsidRDefault="007C0D28" w:rsidP="00515665">
            <w:r w:rsidRPr="00922016">
              <w:t>Prochlorococcus marinus AS9601 5713</w:t>
            </w:r>
          </w:p>
        </w:tc>
        <w:tc>
          <w:tcPr>
            <w:tcW w:w="0" w:type="auto"/>
          </w:tcPr>
          <w:p w14:paraId="5041DD01" w14:textId="77777777" w:rsidR="007C0D28" w:rsidRPr="00922016" w:rsidRDefault="007C0D28" w:rsidP="00515665">
            <w:r w:rsidRPr="00922016">
              <w:t>Cyanobacteria</w:t>
            </w:r>
          </w:p>
        </w:tc>
        <w:tc>
          <w:tcPr>
            <w:tcW w:w="0" w:type="auto"/>
          </w:tcPr>
          <w:p w14:paraId="09C85A24" w14:textId="77777777" w:rsidR="007C0D28" w:rsidRPr="00922016" w:rsidRDefault="007C0D28" w:rsidP="00515665">
            <w:r w:rsidRPr="00922016">
              <w:t>bacteria</w:t>
            </w:r>
          </w:p>
        </w:tc>
      </w:tr>
      <w:tr w:rsidR="007C0D28" w:rsidRPr="00922016" w14:paraId="27CBE34B" w14:textId="77777777" w:rsidTr="002E4524">
        <w:tc>
          <w:tcPr>
            <w:tcW w:w="0" w:type="auto"/>
          </w:tcPr>
          <w:p w14:paraId="5E16E5FE" w14:textId="77777777" w:rsidR="007C0D28" w:rsidRPr="00922016" w:rsidRDefault="007C0D28" w:rsidP="00515665">
            <w:r w:rsidRPr="00922016">
              <w:rPr>
                <w:bCs/>
              </w:rPr>
              <w:t>420</w:t>
            </w:r>
          </w:p>
        </w:tc>
        <w:tc>
          <w:tcPr>
            <w:tcW w:w="0" w:type="auto"/>
          </w:tcPr>
          <w:p w14:paraId="2CCA1F8C" w14:textId="77777777" w:rsidR="007C0D28" w:rsidRPr="00922016" w:rsidRDefault="007C0D28" w:rsidP="00515665">
            <w:r w:rsidRPr="00922016">
              <w:t>Prochlorococcus marinus AS9601 5714</w:t>
            </w:r>
          </w:p>
        </w:tc>
        <w:tc>
          <w:tcPr>
            <w:tcW w:w="0" w:type="auto"/>
          </w:tcPr>
          <w:p w14:paraId="6128FB00" w14:textId="77777777" w:rsidR="007C0D28" w:rsidRPr="00922016" w:rsidRDefault="007C0D28" w:rsidP="00515665">
            <w:r w:rsidRPr="00922016">
              <w:t>Cyanobacteria</w:t>
            </w:r>
          </w:p>
        </w:tc>
        <w:tc>
          <w:tcPr>
            <w:tcW w:w="0" w:type="auto"/>
          </w:tcPr>
          <w:p w14:paraId="7C32113A" w14:textId="77777777" w:rsidR="007C0D28" w:rsidRPr="00922016" w:rsidRDefault="007C0D28" w:rsidP="00515665">
            <w:r w:rsidRPr="00922016">
              <w:t>bacteria</w:t>
            </w:r>
          </w:p>
        </w:tc>
      </w:tr>
      <w:tr w:rsidR="007C0D28" w:rsidRPr="00922016" w14:paraId="3CED6D3E" w14:textId="77777777" w:rsidTr="002E4524">
        <w:tc>
          <w:tcPr>
            <w:tcW w:w="0" w:type="auto"/>
          </w:tcPr>
          <w:p w14:paraId="53DB8C96" w14:textId="77777777" w:rsidR="007C0D28" w:rsidRPr="00922016" w:rsidRDefault="007C0D28" w:rsidP="00515665">
            <w:r w:rsidRPr="00922016">
              <w:rPr>
                <w:bCs/>
              </w:rPr>
              <w:t>421</w:t>
            </w:r>
          </w:p>
        </w:tc>
        <w:tc>
          <w:tcPr>
            <w:tcW w:w="0" w:type="auto"/>
          </w:tcPr>
          <w:p w14:paraId="18071456" w14:textId="77777777" w:rsidR="007C0D28" w:rsidRPr="00922016" w:rsidRDefault="007C0D28" w:rsidP="00515665">
            <w:r w:rsidRPr="00922016">
              <w:t>Prochlorococcus marinus AS9601 5715</w:t>
            </w:r>
          </w:p>
        </w:tc>
        <w:tc>
          <w:tcPr>
            <w:tcW w:w="0" w:type="auto"/>
          </w:tcPr>
          <w:p w14:paraId="62A3EDF9" w14:textId="77777777" w:rsidR="007C0D28" w:rsidRPr="00922016" w:rsidRDefault="007C0D28" w:rsidP="00515665">
            <w:r w:rsidRPr="00922016">
              <w:t>Cyanobacteria</w:t>
            </w:r>
          </w:p>
        </w:tc>
        <w:tc>
          <w:tcPr>
            <w:tcW w:w="0" w:type="auto"/>
          </w:tcPr>
          <w:p w14:paraId="45ED5547" w14:textId="77777777" w:rsidR="007C0D28" w:rsidRPr="00922016" w:rsidRDefault="007C0D28" w:rsidP="00515665">
            <w:r w:rsidRPr="00922016">
              <w:t>bacteria</w:t>
            </w:r>
          </w:p>
        </w:tc>
      </w:tr>
      <w:tr w:rsidR="007C0D28" w:rsidRPr="00922016" w14:paraId="7EDD442E" w14:textId="77777777" w:rsidTr="002E4524">
        <w:tc>
          <w:tcPr>
            <w:tcW w:w="0" w:type="auto"/>
          </w:tcPr>
          <w:p w14:paraId="7B84C54D" w14:textId="77777777" w:rsidR="007C0D28" w:rsidRPr="00922016" w:rsidRDefault="007C0D28" w:rsidP="00515665">
            <w:r w:rsidRPr="00922016">
              <w:rPr>
                <w:bCs/>
              </w:rPr>
              <w:t>422</w:t>
            </w:r>
          </w:p>
        </w:tc>
        <w:tc>
          <w:tcPr>
            <w:tcW w:w="0" w:type="auto"/>
          </w:tcPr>
          <w:p w14:paraId="1365BC4F" w14:textId="77777777" w:rsidR="007C0D28" w:rsidRPr="00922016" w:rsidRDefault="007C0D28" w:rsidP="00515665">
            <w:r w:rsidRPr="00922016">
              <w:t>Prochlorococcus marinus AS9601 5716</w:t>
            </w:r>
          </w:p>
        </w:tc>
        <w:tc>
          <w:tcPr>
            <w:tcW w:w="0" w:type="auto"/>
          </w:tcPr>
          <w:p w14:paraId="40F5CBE9" w14:textId="77777777" w:rsidR="007C0D28" w:rsidRPr="00922016" w:rsidRDefault="007C0D28" w:rsidP="00515665">
            <w:r w:rsidRPr="00922016">
              <w:t>Cyanobacteria</w:t>
            </w:r>
          </w:p>
        </w:tc>
        <w:tc>
          <w:tcPr>
            <w:tcW w:w="0" w:type="auto"/>
          </w:tcPr>
          <w:p w14:paraId="309C7FBD" w14:textId="77777777" w:rsidR="007C0D28" w:rsidRPr="00922016" w:rsidRDefault="007C0D28" w:rsidP="00515665">
            <w:r w:rsidRPr="00922016">
              <w:t>bacteria</w:t>
            </w:r>
          </w:p>
        </w:tc>
      </w:tr>
      <w:tr w:rsidR="007C0D28" w:rsidRPr="00922016" w14:paraId="1AEB4BCB" w14:textId="77777777" w:rsidTr="002E4524">
        <w:tc>
          <w:tcPr>
            <w:tcW w:w="0" w:type="auto"/>
          </w:tcPr>
          <w:p w14:paraId="098DA6B4" w14:textId="77777777" w:rsidR="007C0D28" w:rsidRPr="00922016" w:rsidRDefault="007C0D28" w:rsidP="00515665">
            <w:r w:rsidRPr="00922016">
              <w:rPr>
                <w:bCs/>
              </w:rPr>
              <w:t>423</w:t>
            </w:r>
          </w:p>
        </w:tc>
        <w:tc>
          <w:tcPr>
            <w:tcW w:w="0" w:type="auto"/>
          </w:tcPr>
          <w:p w14:paraId="4B1B5A5A" w14:textId="77777777" w:rsidR="007C0D28" w:rsidRPr="00922016" w:rsidRDefault="007C0D28" w:rsidP="00515665">
            <w:r w:rsidRPr="00922016">
              <w:t>Prochlorococcus marinus AS9601 5717</w:t>
            </w:r>
          </w:p>
        </w:tc>
        <w:tc>
          <w:tcPr>
            <w:tcW w:w="0" w:type="auto"/>
          </w:tcPr>
          <w:p w14:paraId="7366175E" w14:textId="77777777" w:rsidR="007C0D28" w:rsidRPr="00922016" w:rsidRDefault="007C0D28" w:rsidP="00515665">
            <w:r w:rsidRPr="00922016">
              <w:t>Cyanobacteria</w:t>
            </w:r>
          </w:p>
        </w:tc>
        <w:tc>
          <w:tcPr>
            <w:tcW w:w="0" w:type="auto"/>
          </w:tcPr>
          <w:p w14:paraId="2E9B67D6" w14:textId="77777777" w:rsidR="007C0D28" w:rsidRPr="00922016" w:rsidRDefault="007C0D28" w:rsidP="00515665">
            <w:r w:rsidRPr="00922016">
              <w:t>bacteria</w:t>
            </w:r>
          </w:p>
        </w:tc>
      </w:tr>
      <w:tr w:rsidR="007C0D28" w:rsidRPr="00922016" w14:paraId="7EE4768D" w14:textId="77777777" w:rsidTr="002E4524">
        <w:tc>
          <w:tcPr>
            <w:tcW w:w="0" w:type="auto"/>
          </w:tcPr>
          <w:p w14:paraId="4FC7766C" w14:textId="77777777" w:rsidR="007C0D28" w:rsidRPr="00922016" w:rsidRDefault="007C0D28" w:rsidP="00515665">
            <w:r w:rsidRPr="00922016">
              <w:rPr>
                <w:bCs/>
              </w:rPr>
              <w:t>424</w:t>
            </w:r>
          </w:p>
        </w:tc>
        <w:tc>
          <w:tcPr>
            <w:tcW w:w="0" w:type="auto"/>
          </w:tcPr>
          <w:p w14:paraId="364C3750" w14:textId="77777777" w:rsidR="007C0D28" w:rsidRPr="00922016" w:rsidRDefault="007C0D28" w:rsidP="00515665">
            <w:r w:rsidRPr="00922016">
              <w:t>Prochlorococcus marinus AS9601 5718</w:t>
            </w:r>
          </w:p>
        </w:tc>
        <w:tc>
          <w:tcPr>
            <w:tcW w:w="0" w:type="auto"/>
          </w:tcPr>
          <w:p w14:paraId="24F2CC35" w14:textId="77777777" w:rsidR="007C0D28" w:rsidRPr="00922016" w:rsidRDefault="007C0D28" w:rsidP="00515665">
            <w:r w:rsidRPr="00922016">
              <w:t>Cyanobacteria</w:t>
            </w:r>
          </w:p>
        </w:tc>
        <w:tc>
          <w:tcPr>
            <w:tcW w:w="0" w:type="auto"/>
          </w:tcPr>
          <w:p w14:paraId="1190E66C" w14:textId="77777777" w:rsidR="007C0D28" w:rsidRPr="00922016" w:rsidRDefault="007C0D28" w:rsidP="00515665">
            <w:r w:rsidRPr="00922016">
              <w:t>bacteria</w:t>
            </w:r>
          </w:p>
        </w:tc>
      </w:tr>
      <w:tr w:rsidR="007C0D28" w:rsidRPr="00922016" w14:paraId="42967611" w14:textId="77777777" w:rsidTr="002E4524">
        <w:tc>
          <w:tcPr>
            <w:tcW w:w="0" w:type="auto"/>
          </w:tcPr>
          <w:p w14:paraId="1DA4FDB4" w14:textId="77777777" w:rsidR="007C0D28" w:rsidRPr="00922016" w:rsidRDefault="007C0D28" w:rsidP="00515665">
            <w:r w:rsidRPr="00922016">
              <w:rPr>
                <w:bCs/>
              </w:rPr>
              <w:t>425</w:t>
            </w:r>
          </w:p>
        </w:tc>
        <w:tc>
          <w:tcPr>
            <w:tcW w:w="0" w:type="auto"/>
          </w:tcPr>
          <w:p w14:paraId="37F40EF9" w14:textId="77777777" w:rsidR="007C0D28" w:rsidRPr="00922016" w:rsidRDefault="007C0D28" w:rsidP="00515665">
            <w:r w:rsidRPr="00922016">
              <w:t>Prochlorococcus marinus AS9601 5719</w:t>
            </w:r>
          </w:p>
        </w:tc>
        <w:tc>
          <w:tcPr>
            <w:tcW w:w="0" w:type="auto"/>
          </w:tcPr>
          <w:p w14:paraId="28EF2C11" w14:textId="77777777" w:rsidR="007C0D28" w:rsidRPr="00922016" w:rsidRDefault="007C0D28" w:rsidP="00515665">
            <w:r w:rsidRPr="00922016">
              <w:t>Cyanobacteria</w:t>
            </w:r>
          </w:p>
        </w:tc>
        <w:tc>
          <w:tcPr>
            <w:tcW w:w="0" w:type="auto"/>
          </w:tcPr>
          <w:p w14:paraId="7A7A5832" w14:textId="77777777" w:rsidR="007C0D28" w:rsidRPr="00922016" w:rsidRDefault="007C0D28" w:rsidP="00515665">
            <w:r w:rsidRPr="00922016">
              <w:t>bacteria</w:t>
            </w:r>
          </w:p>
        </w:tc>
      </w:tr>
      <w:tr w:rsidR="007C0D28" w:rsidRPr="00922016" w14:paraId="2F9A39B7" w14:textId="77777777" w:rsidTr="002E4524">
        <w:tc>
          <w:tcPr>
            <w:tcW w:w="0" w:type="auto"/>
          </w:tcPr>
          <w:p w14:paraId="213C466A" w14:textId="77777777" w:rsidR="007C0D28" w:rsidRPr="00922016" w:rsidRDefault="007C0D28" w:rsidP="00515665">
            <w:r w:rsidRPr="00922016">
              <w:rPr>
                <w:bCs/>
              </w:rPr>
              <w:t>426</w:t>
            </w:r>
          </w:p>
        </w:tc>
        <w:tc>
          <w:tcPr>
            <w:tcW w:w="0" w:type="auto"/>
          </w:tcPr>
          <w:p w14:paraId="08262485" w14:textId="77777777" w:rsidR="007C0D28" w:rsidRPr="00922016" w:rsidRDefault="007C0D28" w:rsidP="00515665">
            <w:r w:rsidRPr="00922016">
              <w:t>Prochlorococcus marinus AS9601 5720</w:t>
            </w:r>
          </w:p>
        </w:tc>
        <w:tc>
          <w:tcPr>
            <w:tcW w:w="0" w:type="auto"/>
          </w:tcPr>
          <w:p w14:paraId="3A53B62B" w14:textId="77777777" w:rsidR="007C0D28" w:rsidRPr="00922016" w:rsidRDefault="007C0D28" w:rsidP="00515665">
            <w:r w:rsidRPr="00922016">
              <w:t>Cyanobacteria</w:t>
            </w:r>
          </w:p>
        </w:tc>
        <w:tc>
          <w:tcPr>
            <w:tcW w:w="0" w:type="auto"/>
          </w:tcPr>
          <w:p w14:paraId="38805DC6" w14:textId="77777777" w:rsidR="007C0D28" w:rsidRPr="00922016" w:rsidRDefault="007C0D28" w:rsidP="00515665">
            <w:r w:rsidRPr="00922016">
              <w:t>bacteria</w:t>
            </w:r>
          </w:p>
        </w:tc>
      </w:tr>
      <w:tr w:rsidR="007C0D28" w:rsidRPr="00922016" w14:paraId="0076DE29" w14:textId="77777777" w:rsidTr="002E4524">
        <w:tc>
          <w:tcPr>
            <w:tcW w:w="0" w:type="auto"/>
          </w:tcPr>
          <w:p w14:paraId="4AA4F194" w14:textId="77777777" w:rsidR="007C0D28" w:rsidRPr="00922016" w:rsidRDefault="007C0D28" w:rsidP="00515665">
            <w:r w:rsidRPr="00922016">
              <w:rPr>
                <w:bCs/>
              </w:rPr>
              <w:t>427</w:t>
            </w:r>
          </w:p>
        </w:tc>
        <w:tc>
          <w:tcPr>
            <w:tcW w:w="0" w:type="auto"/>
          </w:tcPr>
          <w:p w14:paraId="5B55A478" w14:textId="77777777" w:rsidR="007C0D28" w:rsidRPr="00922016" w:rsidRDefault="007C0D28" w:rsidP="00515665">
            <w:r w:rsidRPr="00922016">
              <w:t>Prochlorococcus marinus AS9601 5721</w:t>
            </w:r>
          </w:p>
        </w:tc>
        <w:tc>
          <w:tcPr>
            <w:tcW w:w="0" w:type="auto"/>
          </w:tcPr>
          <w:p w14:paraId="7F9379D7" w14:textId="77777777" w:rsidR="007C0D28" w:rsidRPr="00922016" w:rsidRDefault="007C0D28" w:rsidP="00515665">
            <w:r w:rsidRPr="00922016">
              <w:t>Cyanobacteria</w:t>
            </w:r>
          </w:p>
        </w:tc>
        <w:tc>
          <w:tcPr>
            <w:tcW w:w="0" w:type="auto"/>
          </w:tcPr>
          <w:p w14:paraId="57B61CAC" w14:textId="77777777" w:rsidR="007C0D28" w:rsidRPr="00922016" w:rsidRDefault="007C0D28" w:rsidP="00515665">
            <w:r w:rsidRPr="00922016">
              <w:t>bacteria</w:t>
            </w:r>
          </w:p>
        </w:tc>
      </w:tr>
      <w:tr w:rsidR="007C0D28" w:rsidRPr="00922016" w14:paraId="63550A6E" w14:textId="77777777" w:rsidTr="002E4524">
        <w:tc>
          <w:tcPr>
            <w:tcW w:w="0" w:type="auto"/>
          </w:tcPr>
          <w:p w14:paraId="6B357F0B" w14:textId="77777777" w:rsidR="007C0D28" w:rsidRPr="00922016" w:rsidRDefault="007C0D28" w:rsidP="00515665">
            <w:r w:rsidRPr="00922016">
              <w:rPr>
                <w:bCs/>
              </w:rPr>
              <w:t>428</w:t>
            </w:r>
          </w:p>
        </w:tc>
        <w:tc>
          <w:tcPr>
            <w:tcW w:w="0" w:type="auto"/>
          </w:tcPr>
          <w:p w14:paraId="057BAD19" w14:textId="77777777" w:rsidR="007C0D28" w:rsidRPr="00922016" w:rsidRDefault="007C0D28" w:rsidP="00515665">
            <w:r w:rsidRPr="00922016">
              <w:t>Prochlorococcus marinus AS9601 5722</w:t>
            </w:r>
          </w:p>
        </w:tc>
        <w:tc>
          <w:tcPr>
            <w:tcW w:w="0" w:type="auto"/>
          </w:tcPr>
          <w:p w14:paraId="74AC494F" w14:textId="77777777" w:rsidR="007C0D28" w:rsidRPr="00922016" w:rsidRDefault="007C0D28" w:rsidP="00515665">
            <w:r w:rsidRPr="00922016">
              <w:t>Cyanobacteria</w:t>
            </w:r>
          </w:p>
        </w:tc>
        <w:tc>
          <w:tcPr>
            <w:tcW w:w="0" w:type="auto"/>
          </w:tcPr>
          <w:p w14:paraId="10854281" w14:textId="77777777" w:rsidR="007C0D28" w:rsidRPr="00922016" w:rsidRDefault="007C0D28" w:rsidP="00515665">
            <w:r w:rsidRPr="00922016">
              <w:t>bacteria</w:t>
            </w:r>
          </w:p>
        </w:tc>
      </w:tr>
      <w:tr w:rsidR="007C0D28" w:rsidRPr="00922016" w14:paraId="68FB036C" w14:textId="77777777" w:rsidTr="002E4524">
        <w:tc>
          <w:tcPr>
            <w:tcW w:w="0" w:type="auto"/>
          </w:tcPr>
          <w:p w14:paraId="507E074F" w14:textId="77777777" w:rsidR="007C0D28" w:rsidRPr="00922016" w:rsidRDefault="007C0D28" w:rsidP="00515665">
            <w:r w:rsidRPr="00922016">
              <w:rPr>
                <w:bCs/>
              </w:rPr>
              <w:t>429</w:t>
            </w:r>
          </w:p>
        </w:tc>
        <w:tc>
          <w:tcPr>
            <w:tcW w:w="0" w:type="auto"/>
          </w:tcPr>
          <w:p w14:paraId="16911533" w14:textId="77777777" w:rsidR="007C0D28" w:rsidRPr="00922016" w:rsidRDefault="007C0D28" w:rsidP="00515665">
            <w:r w:rsidRPr="00922016">
              <w:t>Prochlorococcus marinus AS9601 5723</w:t>
            </w:r>
          </w:p>
        </w:tc>
        <w:tc>
          <w:tcPr>
            <w:tcW w:w="0" w:type="auto"/>
          </w:tcPr>
          <w:p w14:paraId="56E71493" w14:textId="77777777" w:rsidR="007C0D28" w:rsidRPr="00922016" w:rsidRDefault="007C0D28" w:rsidP="00515665">
            <w:r w:rsidRPr="00922016">
              <w:t>Cyanobacteria</w:t>
            </w:r>
          </w:p>
        </w:tc>
        <w:tc>
          <w:tcPr>
            <w:tcW w:w="0" w:type="auto"/>
          </w:tcPr>
          <w:p w14:paraId="7A0D3D71" w14:textId="77777777" w:rsidR="007C0D28" w:rsidRPr="00922016" w:rsidRDefault="007C0D28" w:rsidP="00515665">
            <w:r w:rsidRPr="00922016">
              <w:t>bacteria</w:t>
            </w:r>
          </w:p>
        </w:tc>
      </w:tr>
      <w:tr w:rsidR="007C0D28" w:rsidRPr="00922016" w14:paraId="5DC7F7C7" w14:textId="77777777" w:rsidTr="002E4524">
        <w:tc>
          <w:tcPr>
            <w:tcW w:w="0" w:type="auto"/>
          </w:tcPr>
          <w:p w14:paraId="00BF2B51" w14:textId="77777777" w:rsidR="007C0D28" w:rsidRPr="00922016" w:rsidRDefault="007C0D28" w:rsidP="00515665">
            <w:r w:rsidRPr="00922016">
              <w:rPr>
                <w:bCs/>
              </w:rPr>
              <w:t>430</w:t>
            </w:r>
          </w:p>
        </w:tc>
        <w:tc>
          <w:tcPr>
            <w:tcW w:w="0" w:type="auto"/>
          </w:tcPr>
          <w:p w14:paraId="7101CE64" w14:textId="77777777" w:rsidR="007C0D28" w:rsidRPr="00922016" w:rsidRDefault="007C0D28" w:rsidP="00515665">
            <w:r w:rsidRPr="00922016">
              <w:t>Prochlorococcus marinus AS9601 5724</w:t>
            </w:r>
          </w:p>
        </w:tc>
        <w:tc>
          <w:tcPr>
            <w:tcW w:w="0" w:type="auto"/>
          </w:tcPr>
          <w:p w14:paraId="6D57BDD9" w14:textId="77777777" w:rsidR="007C0D28" w:rsidRPr="00922016" w:rsidRDefault="007C0D28" w:rsidP="00515665">
            <w:r w:rsidRPr="00922016">
              <w:t>Cyanobacteria</w:t>
            </w:r>
          </w:p>
        </w:tc>
        <w:tc>
          <w:tcPr>
            <w:tcW w:w="0" w:type="auto"/>
          </w:tcPr>
          <w:p w14:paraId="5A1B20D8" w14:textId="77777777" w:rsidR="007C0D28" w:rsidRPr="00922016" w:rsidRDefault="007C0D28" w:rsidP="00515665">
            <w:r w:rsidRPr="00922016">
              <w:t>bacteria</w:t>
            </w:r>
          </w:p>
        </w:tc>
      </w:tr>
      <w:tr w:rsidR="007C0D28" w:rsidRPr="00922016" w14:paraId="772D98D4" w14:textId="77777777" w:rsidTr="002E4524">
        <w:tc>
          <w:tcPr>
            <w:tcW w:w="0" w:type="auto"/>
          </w:tcPr>
          <w:p w14:paraId="5B796A0E" w14:textId="77777777" w:rsidR="007C0D28" w:rsidRPr="00922016" w:rsidRDefault="007C0D28" w:rsidP="00515665">
            <w:r w:rsidRPr="00922016">
              <w:rPr>
                <w:bCs/>
              </w:rPr>
              <w:t>431</w:t>
            </w:r>
          </w:p>
        </w:tc>
        <w:tc>
          <w:tcPr>
            <w:tcW w:w="0" w:type="auto"/>
          </w:tcPr>
          <w:p w14:paraId="3262C24E" w14:textId="77777777" w:rsidR="007C0D28" w:rsidRPr="00922016" w:rsidRDefault="007C0D28" w:rsidP="00515665">
            <w:r w:rsidRPr="00922016">
              <w:t>Pseudanabaena sp.</w:t>
            </w:r>
          </w:p>
        </w:tc>
        <w:tc>
          <w:tcPr>
            <w:tcW w:w="0" w:type="auto"/>
          </w:tcPr>
          <w:p w14:paraId="11C5072D" w14:textId="77777777" w:rsidR="007C0D28" w:rsidRPr="00922016" w:rsidRDefault="007C0D28" w:rsidP="00515665">
            <w:r w:rsidRPr="00922016">
              <w:t>Cyanobacteria</w:t>
            </w:r>
          </w:p>
        </w:tc>
        <w:tc>
          <w:tcPr>
            <w:tcW w:w="0" w:type="auto"/>
          </w:tcPr>
          <w:p w14:paraId="4EB0FED9" w14:textId="77777777" w:rsidR="007C0D28" w:rsidRPr="00922016" w:rsidRDefault="007C0D28" w:rsidP="00515665">
            <w:r w:rsidRPr="00922016">
              <w:t>bacteria</w:t>
            </w:r>
          </w:p>
        </w:tc>
      </w:tr>
      <w:tr w:rsidR="007C0D28" w:rsidRPr="00922016" w14:paraId="0BA144A4" w14:textId="77777777" w:rsidTr="002E4524">
        <w:tc>
          <w:tcPr>
            <w:tcW w:w="0" w:type="auto"/>
          </w:tcPr>
          <w:p w14:paraId="2B4D0097" w14:textId="77777777" w:rsidR="007C0D28" w:rsidRPr="00922016" w:rsidRDefault="007C0D28" w:rsidP="00515665">
            <w:r w:rsidRPr="00922016">
              <w:rPr>
                <w:bCs/>
              </w:rPr>
              <w:t>432</w:t>
            </w:r>
          </w:p>
        </w:tc>
        <w:tc>
          <w:tcPr>
            <w:tcW w:w="0" w:type="auto"/>
          </w:tcPr>
          <w:p w14:paraId="136252ED" w14:textId="77777777" w:rsidR="007C0D28" w:rsidRPr="00922016" w:rsidRDefault="007C0D28" w:rsidP="00515665">
            <w:r w:rsidRPr="00922016">
              <w:t>Rivularia sp.</w:t>
            </w:r>
          </w:p>
        </w:tc>
        <w:tc>
          <w:tcPr>
            <w:tcW w:w="0" w:type="auto"/>
          </w:tcPr>
          <w:p w14:paraId="3E1406D2" w14:textId="77777777" w:rsidR="007C0D28" w:rsidRPr="00922016" w:rsidRDefault="007C0D28" w:rsidP="00515665">
            <w:r w:rsidRPr="00922016">
              <w:t>Cyanobacteria</w:t>
            </w:r>
          </w:p>
        </w:tc>
        <w:tc>
          <w:tcPr>
            <w:tcW w:w="0" w:type="auto"/>
          </w:tcPr>
          <w:p w14:paraId="21566D06" w14:textId="77777777" w:rsidR="007C0D28" w:rsidRPr="00922016" w:rsidRDefault="007C0D28" w:rsidP="00515665">
            <w:r w:rsidRPr="00922016">
              <w:t>bacteria</w:t>
            </w:r>
          </w:p>
        </w:tc>
      </w:tr>
      <w:tr w:rsidR="007C0D28" w:rsidRPr="00922016" w14:paraId="5C759FB8" w14:textId="77777777" w:rsidTr="002E4524">
        <w:tc>
          <w:tcPr>
            <w:tcW w:w="0" w:type="auto"/>
          </w:tcPr>
          <w:p w14:paraId="44D309AA" w14:textId="77777777" w:rsidR="007C0D28" w:rsidRPr="00922016" w:rsidRDefault="007C0D28" w:rsidP="00515665">
            <w:r w:rsidRPr="00922016">
              <w:rPr>
                <w:bCs/>
              </w:rPr>
              <w:t>433</w:t>
            </w:r>
          </w:p>
        </w:tc>
        <w:tc>
          <w:tcPr>
            <w:tcW w:w="0" w:type="auto"/>
          </w:tcPr>
          <w:p w14:paraId="37E9A98C" w14:textId="77777777" w:rsidR="007C0D28" w:rsidRPr="00922016" w:rsidRDefault="007C0D28" w:rsidP="00515665">
            <w:r w:rsidRPr="00922016">
              <w:t>Scytonema hofmanni</w:t>
            </w:r>
          </w:p>
        </w:tc>
        <w:tc>
          <w:tcPr>
            <w:tcW w:w="0" w:type="auto"/>
          </w:tcPr>
          <w:p w14:paraId="1A1A2A6A" w14:textId="77777777" w:rsidR="007C0D28" w:rsidRPr="00922016" w:rsidRDefault="007C0D28" w:rsidP="00515665">
            <w:r w:rsidRPr="00922016">
              <w:t>Cyanobacteria</w:t>
            </w:r>
          </w:p>
        </w:tc>
        <w:tc>
          <w:tcPr>
            <w:tcW w:w="0" w:type="auto"/>
          </w:tcPr>
          <w:p w14:paraId="78D9F414" w14:textId="77777777" w:rsidR="007C0D28" w:rsidRPr="00922016" w:rsidRDefault="007C0D28" w:rsidP="00515665">
            <w:r w:rsidRPr="00922016">
              <w:t>bacteria</w:t>
            </w:r>
          </w:p>
        </w:tc>
      </w:tr>
      <w:tr w:rsidR="007C0D28" w:rsidRPr="00922016" w14:paraId="13D23A27" w14:textId="77777777" w:rsidTr="002E4524">
        <w:tc>
          <w:tcPr>
            <w:tcW w:w="0" w:type="auto"/>
          </w:tcPr>
          <w:p w14:paraId="277D4ACF" w14:textId="77777777" w:rsidR="007C0D28" w:rsidRPr="00922016" w:rsidRDefault="007C0D28" w:rsidP="00515665">
            <w:r w:rsidRPr="00922016">
              <w:rPr>
                <w:bCs/>
              </w:rPr>
              <w:t>434</w:t>
            </w:r>
          </w:p>
        </w:tc>
        <w:tc>
          <w:tcPr>
            <w:tcW w:w="0" w:type="auto"/>
          </w:tcPr>
          <w:p w14:paraId="3175ECB3" w14:textId="77777777" w:rsidR="007C0D28" w:rsidRPr="00922016" w:rsidRDefault="007C0D28" w:rsidP="00515665">
            <w:r w:rsidRPr="00922016">
              <w:t>Stanieria cyanosphaera</w:t>
            </w:r>
          </w:p>
        </w:tc>
        <w:tc>
          <w:tcPr>
            <w:tcW w:w="0" w:type="auto"/>
          </w:tcPr>
          <w:p w14:paraId="14064B6C" w14:textId="77777777" w:rsidR="007C0D28" w:rsidRPr="00922016" w:rsidRDefault="007C0D28" w:rsidP="00515665">
            <w:r w:rsidRPr="00922016">
              <w:t>Cyanobacteria</w:t>
            </w:r>
          </w:p>
        </w:tc>
        <w:tc>
          <w:tcPr>
            <w:tcW w:w="0" w:type="auto"/>
          </w:tcPr>
          <w:p w14:paraId="50883125" w14:textId="77777777" w:rsidR="007C0D28" w:rsidRPr="00922016" w:rsidRDefault="007C0D28" w:rsidP="00515665">
            <w:r w:rsidRPr="00922016">
              <w:t>bacteria</w:t>
            </w:r>
          </w:p>
        </w:tc>
      </w:tr>
      <w:tr w:rsidR="007C0D28" w:rsidRPr="00922016" w14:paraId="1D903DEE" w14:textId="77777777" w:rsidTr="002E4524">
        <w:tc>
          <w:tcPr>
            <w:tcW w:w="0" w:type="auto"/>
          </w:tcPr>
          <w:p w14:paraId="030D9841" w14:textId="77777777" w:rsidR="007C0D28" w:rsidRPr="00922016" w:rsidRDefault="007C0D28" w:rsidP="00515665">
            <w:r w:rsidRPr="00922016">
              <w:rPr>
                <w:bCs/>
              </w:rPr>
              <w:t>435</w:t>
            </w:r>
          </w:p>
        </w:tc>
        <w:tc>
          <w:tcPr>
            <w:tcW w:w="0" w:type="auto"/>
          </w:tcPr>
          <w:p w14:paraId="1C355C4D" w14:textId="77777777" w:rsidR="007C0D28" w:rsidRPr="00922016" w:rsidRDefault="007C0D28" w:rsidP="00515665">
            <w:r w:rsidRPr="00922016">
              <w:t>Synechococcus elongatus PCC 7942 4703</w:t>
            </w:r>
          </w:p>
        </w:tc>
        <w:tc>
          <w:tcPr>
            <w:tcW w:w="0" w:type="auto"/>
          </w:tcPr>
          <w:p w14:paraId="4622C03A" w14:textId="77777777" w:rsidR="007C0D28" w:rsidRPr="00922016" w:rsidRDefault="007C0D28" w:rsidP="00515665">
            <w:r w:rsidRPr="00922016">
              <w:t>Cyanobacteria</w:t>
            </w:r>
          </w:p>
        </w:tc>
        <w:tc>
          <w:tcPr>
            <w:tcW w:w="0" w:type="auto"/>
          </w:tcPr>
          <w:p w14:paraId="3E354B22" w14:textId="77777777" w:rsidR="007C0D28" w:rsidRPr="00922016" w:rsidRDefault="007C0D28" w:rsidP="00515665">
            <w:r w:rsidRPr="00922016">
              <w:t>bacteria</w:t>
            </w:r>
          </w:p>
        </w:tc>
      </w:tr>
      <w:tr w:rsidR="007C0D28" w:rsidRPr="00922016" w14:paraId="0D1C404B" w14:textId="77777777" w:rsidTr="002E4524">
        <w:tc>
          <w:tcPr>
            <w:tcW w:w="0" w:type="auto"/>
          </w:tcPr>
          <w:p w14:paraId="41A4A07D" w14:textId="77777777" w:rsidR="007C0D28" w:rsidRPr="00922016" w:rsidRDefault="007C0D28" w:rsidP="00515665">
            <w:r w:rsidRPr="00922016">
              <w:rPr>
                <w:bCs/>
              </w:rPr>
              <w:t>436</w:t>
            </w:r>
          </w:p>
        </w:tc>
        <w:tc>
          <w:tcPr>
            <w:tcW w:w="0" w:type="auto"/>
          </w:tcPr>
          <w:p w14:paraId="187CBC08" w14:textId="77777777" w:rsidR="007C0D28" w:rsidRPr="00922016" w:rsidRDefault="007C0D28" w:rsidP="00515665">
            <w:r w:rsidRPr="00922016">
              <w:t>Synechococcus elongatus PCC 7942 4704</w:t>
            </w:r>
          </w:p>
        </w:tc>
        <w:tc>
          <w:tcPr>
            <w:tcW w:w="0" w:type="auto"/>
          </w:tcPr>
          <w:p w14:paraId="0446336F" w14:textId="77777777" w:rsidR="007C0D28" w:rsidRPr="00922016" w:rsidRDefault="007C0D28" w:rsidP="00515665">
            <w:r w:rsidRPr="00922016">
              <w:t>Cyanobacteria</w:t>
            </w:r>
          </w:p>
        </w:tc>
        <w:tc>
          <w:tcPr>
            <w:tcW w:w="0" w:type="auto"/>
          </w:tcPr>
          <w:p w14:paraId="142FE977" w14:textId="77777777" w:rsidR="007C0D28" w:rsidRPr="00922016" w:rsidRDefault="007C0D28" w:rsidP="00515665">
            <w:r w:rsidRPr="00922016">
              <w:t>bacteria</w:t>
            </w:r>
          </w:p>
        </w:tc>
      </w:tr>
      <w:tr w:rsidR="007C0D28" w:rsidRPr="00922016" w14:paraId="0FDC951A" w14:textId="77777777" w:rsidTr="002E4524">
        <w:tc>
          <w:tcPr>
            <w:tcW w:w="0" w:type="auto"/>
          </w:tcPr>
          <w:p w14:paraId="0FDB2A5B" w14:textId="77777777" w:rsidR="007C0D28" w:rsidRPr="00922016" w:rsidRDefault="007C0D28" w:rsidP="00515665">
            <w:r w:rsidRPr="00922016">
              <w:rPr>
                <w:bCs/>
              </w:rPr>
              <w:t>437</w:t>
            </w:r>
          </w:p>
        </w:tc>
        <w:tc>
          <w:tcPr>
            <w:tcW w:w="0" w:type="auto"/>
          </w:tcPr>
          <w:p w14:paraId="758C3A6B" w14:textId="77777777" w:rsidR="007C0D28" w:rsidRPr="00922016" w:rsidRDefault="007C0D28" w:rsidP="00515665">
            <w:r w:rsidRPr="00922016">
              <w:t>Synechococcus_sp_JA-2-3Ba_2-13 4694</w:t>
            </w:r>
          </w:p>
        </w:tc>
        <w:tc>
          <w:tcPr>
            <w:tcW w:w="0" w:type="auto"/>
          </w:tcPr>
          <w:p w14:paraId="1FAA15FB" w14:textId="77777777" w:rsidR="007C0D28" w:rsidRPr="00922016" w:rsidRDefault="007C0D28" w:rsidP="00515665">
            <w:r w:rsidRPr="00922016">
              <w:t>Cyanobacteria</w:t>
            </w:r>
          </w:p>
        </w:tc>
        <w:tc>
          <w:tcPr>
            <w:tcW w:w="0" w:type="auto"/>
          </w:tcPr>
          <w:p w14:paraId="5B1A0271" w14:textId="77777777" w:rsidR="007C0D28" w:rsidRPr="00922016" w:rsidRDefault="007C0D28" w:rsidP="00515665">
            <w:r w:rsidRPr="00922016">
              <w:t>bacteria</w:t>
            </w:r>
          </w:p>
        </w:tc>
      </w:tr>
      <w:tr w:rsidR="007C0D28" w:rsidRPr="00922016" w14:paraId="67DB760B" w14:textId="77777777" w:rsidTr="002E4524">
        <w:tc>
          <w:tcPr>
            <w:tcW w:w="0" w:type="auto"/>
          </w:tcPr>
          <w:p w14:paraId="1C50B714" w14:textId="77777777" w:rsidR="007C0D28" w:rsidRPr="00922016" w:rsidRDefault="007C0D28" w:rsidP="00515665">
            <w:r w:rsidRPr="00922016">
              <w:rPr>
                <w:bCs/>
              </w:rPr>
              <w:t>438</w:t>
            </w:r>
          </w:p>
        </w:tc>
        <w:tc>
          <w:tcPr>
            <w:tcW w:w="0" w:type="auto"/>
          </w:tcPr>
          <w:p w14:paraId="1F1A0B54" w14:textId="77777777" w:rsidR="007C0D28" w:rsidRPr="00922016" w:rsidRDefault="007C0D28" w:rsidP="00515665">
            <w:r w:rsidRPr="00922016">
              <w:t>Synechococcus_sp_JA-2-3Ba_2-13 4695</w:t>
            </w:r>
          </w:p>
        </w:tc>
        <w:tc>
          <w:tcPr>
            <w:tcW w:w="0" w:type="auto"/>
          </w:tcPr>
          <w:p w14:paraId="45315581" w14:textId="77777777" w:rsidR="007C0D28" w:rsidRPr="00922016" w:rsidRDefault="007C0D28" w:rsidP="00515665">
            <w:r w:rsidRPr="00922016">
              <w:t>Cyanobacteria</w:t>
            </w:r>
          </w:p>
        </w:tc>
        <w:tc>
          <w:tcPr>
            <w:tcW w:w="0" w:type="auto"/>
          </w:tcPr>
          <w:p w14:paraId="10AA145A" w14:textId="77777777" w:rsidR="007C0D28" w:rsidRPr="00922016" w:rsidRDefault="007C0D28" w:rsidP="00515665">
            <w:r w:rsidRPr="00922016">
              <w:t>bacteria</w:t>
            </w:r>
          </w:p>
        </w:tc>
      </w:tr>
      <w:tr w:rsidR="007C0D28" w:rsidRPr="00922016" w14:paraId="0E87E468" w14:textId="77777777" w:rsidTr="002E4524">
        <w:tc>
          <w:tcPr>
            <w:tcW w:w="0" w:type="auto"/>
          </w:tcPr>
          <w:p w14:paraId="694C6A6C" w14:textId="77777777" w:rsidR="007C0D28" w:rsidRPr="00922016" w:rsidRDefault="007C0D28" w:rsidP="00515665">
            <w:r w:rsidRPr="00922016">
              <w:rPr>
                <w:bCs/>
              </w:rPr>
              <w:t>439</w:t>
            </w:r>
          </w:p>
        </w:tc>
        <w:tc>
          <w:tcPr>
            <w:tcW w:w="0" w:type="auto"/>
          </w:tcPr>
          <w:p w14:paraId="72F0B587" w14:textId="77777777" w:rsidR="007C0D28" w:rsidRPr="00922016" w:rsidRDefault="007C0D28" w:rsidP="00515665">
            <w:r w:rsidRPr="00922016">
              <w:t>Synechocystis sp. 5728</w:t>
            </w:r>
          </w:p>
        </w:tc>
        <w:tc>
          <w:tcPr>
            <w:tcW w:w="0" w:type="auto"/>
          </w:tcPr>
          <w:p w14:paraId="1770E2D9" w14:textId="77777777" w:rsidR="007C0D28" w:rsidRPr="00922016" w:rsidRDefault="007C0D28" w:rsidP="00515665">
            <w:r w:rsidRPr="00922016">
              <w:t>Cyanobacteria</w:t>
            </w:r>
          </w:p>
        </w:tc>
        <w:tc>
          <w:tcPr>
            <w:tcW w:w="0" w:type="auto"/>
          </w:tcPr>
          <w:p w14:paraId="60BB5A66" w14:textId="77777777" w:rsidR="007C0D28" w:rsidRPr="00922016" w:rsidRDefault="007C0D28" w:rsidP="00515665">
            <w:r w:rsidRPr="00922016">
              <w:t>bacteria</w:t>
            </w:r>
          </w:p>
        </w:tc>
      </w:tr>
      <w:tr w:rsidR="007C0D28" w:rsidRPr="00922016" w14:paraId="128A7EBC" w14:textId="77777777" w:rsidTr="002E4524">
        <w:tc>
          <w:tcPr>
            <w:tcW w:w="0" w:type="auto"/>
          </w:tcPr>
          <w:p w14:paraId="0E522C19" w14:textId="77777777" w:rsidR="007C0D28" w:rsidRPr="00922016" w:rsidRDefault="007C0D28" w:rsidP="00515665">
            <w:r w:rsidRPr="00922016">
              <w:rPr>
                <w:bCs/>
              </w:rPr>
              <w:t>440</w:t>
            </w:r>
          </w:p>
        </w:tc>
        <w:tc>
          <w:tcPr>
            <w:tcW w:w="0" w:type="auto"/>
          </w:tcPr>
          <w:p w14:paraId="1C9B260C" w14:textId="77777777" w:rsidR="007C0D28" w:rsidRPr="00922016" w:rsidRDefault="007C0D28" w:rsidP="00515665">
            <w:r w:rsidRPr="00922016">
              <w:t>Synechocystis sp. 5729</w:t>
            </w:r>
          </w:p>
        </w:tc>
        <w:tc>
          <w:tcPr>
            <w:tcW w:w="0" w:type="auto"/>
          </w:tcPr>
          <w:p w14:paraId="070F660B" w14:textId="77777777" w:rsidR="007C0D28" w:rsidRPr="00922016" w:rsidRDefault="007C0D28" w:rsidP="00515665">
            <w:r w:rsidRPr="00922016">
              <w:t>Cyanobacteria</w:t>
            </w:r>
          </w:p>
        </w:tc>
        <w:tc>
          <w:tcPr>
            <w:tcW w:w="0" w:type="auto"/>
          </w:tcPr>
          <w:p w14:paraId="74CA5E24" w14:textId="77777777" w:rsidR="007C0D28" w:rsidRPr="00922016" w:rsidRDefault="007C0D28" w:rsidP="00515665">
            <w:r w:rsidRPr="00922016">
              <w:t>bacteria</w:t>
            </w:r>
          </w:p>
        </w:tc>
      </w:tr>
      <w:tr w:rsidR="007C0D28" w:rsidRPr="00922016" w14:paraId="650C89DB" w14:textId="77777777" w:rsidTr="002E4524">
        <w:tc>
          <w:tcPr>
            <w:tcW w:w="0" w:type="auto"/>
          </w:tcPr>
          <w:p w14:paraId="662CA087" w14:textId="77777777" w:rsidR="007C0D28" w:rsidRPr="00922016" w:rsidRDefault="007C0D28" w:rsidP="00515665">
            <w:r w:rsidRPr="00922016">
              <w:rPr>
                <w:bCs/>
              </w:rPr>
              <w:t>441</w:t>
            </w:r>
          </w:p>
        </w:tc>
        <w:tc>
          <w:tcPr>
            <w:tcW w:w="0" w:type="auto"/>
          </w:tcPr>
          <w:p w14:paraId="6ABEEEFC" w14:textId="77777777" w:rsidR="007C0D28" w:rsidRPr="00922016" w:rsidRDefault="007C0D28" w:rsidP="00515665">
            <w:r w:rsidRPr="00922016">
              <w:t>Synechocystis sp. 5730</w:t>
            </w:r>
          </w:p>
        </w:tc>
        <w:tc>
          <w:tcPr>
            <w:tcW w:w="0" w:type="auto"/>
          </w:tcPr>
          <w:p w14:paraId="39E33A46" w14:textId="77777777" w:rsidR="007C0D28" w:rsidRPr="00922016" w:rsidRDefault="007C0D28" w:rsidP="00515665">
            <w:r w:rsidRPr="00922016">
              <w:t>Cyanobacteria</w:t>
            </w:r>
          </w:p>
        </w:tc>
        <w:tc>
          <w:tcPr>
            <w:tcW w:w="0" w:type="auto"/>
          </w:tcPr>
          <w:p w14:paraId="5D3F6B84" w14:textId="77777777" w:rsidR="007C0D28" w:rsidRPr="00922016" w:rsidRDefault="007C0D28" w:rsidP="00515665">
            <w:r w:rsidRPr="00922016">
              <w:t>bacteria</w:t>
            </w:r>
          </w:p>
        </w:tc>
      </w:tr>
      <w:tr w:rsidR="007C0D28" w:rsidRPr="00922016" w14:paraId="0CF65EC3" w14:textId="77777777" w:rsidTr="002E4524">
        <w:tc>
          <w:tcPr>
            <w:tcW w:w="0" w:type="auto"/>
          </w:tcPr>
          <w:p w14:paraId="2D118DC5" w14:textId="77777777" w:rsidR="007C0D28" w:rsidRPr="00922016" w:rsidRDefault="007C0D28" w:rsidP="00515665">
            <w:r w:rsidRPr="00922016">
              <w:rPr>
                <w:bCs/>
              </w:rPr>
              <w:t>442</w:t>
            </w:r>
          </w:p>
        </w:tc>
        <w:tc>
          <w:tcPr>
            <w:tcW w:w="0" w:type="auto"/>
          </w:tcPr>
          <w:p w14:paraId="4E6D4019" w14:textId="77777777" w:rsidR="007C0D28" w:rsidRPr="00922016" w:rsidRDefault="007C0D28" w:rsidP="00515665">
            <w:r w:rsidRPr="00922016">
              <w:t>Synechocystis sp. 5731</w:t>
            </w:r>
          </w:p>
        </w:tc>
        <w:tc>
          <w:tcPr>
            <w:tcW w:w="0" w:type="auto"/>
          </w:tcPr>
          <w:p w14:paraId="5040ED13" w14:textId="77777777" w:rsidR="007C0D28" w:rsidRPr="00922016" w:rsidRDefault="007C0D28" w:rsidP="00515665">
            <w:r w:rsidRPr="00922016">
              <w:t>Cyanobacteria</w:t>
            </w:r>
          </w:p>
        </w:tc>
        <w:tc>
          <w:tcPr>
            <w:tcW w:w="0" w:type="auto"/>
          </w:tcPr>
          <w:p w14:paraId="65D3E49E" w14:textId="77777777" w:rsidR="007C0D28" w:rsidRPr="00922016" w:rsidRDefault="007C0D28" w:rsidP="00515665">
            <w:r w:rsidRPr="00922016">
              <w:t>bacteria</w:t>
            </w:r>
          </w:p>
        </w:tc>
      </w:tr>
      <w:tr w:rsidR="007C0D28" w:rsidRPr="00922016" w14:paraId="3583C877" w14:textId="77777777" w:rsidTr="002E4524">
        <w:tc>
          <w:tcPr>
            <w:tcW w:w="0" w:type="auto"/>
          </w:tcPr>
          <w:p w14:paraId="629E1EC0" w14:textId="77777777" w:rsidR="007C0D28" w:rsidRPr="00922016" w:rsidRDefault="007C0D28" w:rsidP="00515665">
            <w:r w:rsidRPr="00922016">
              <w:rPr>
                <w:bCs/>
              </w:rPr>
              <w:t>443</w:t>
            </w:r>
          </w:p>
        </w:tc>
        <w:tc>
          <w:tcPr>
            <w:tcW w:w="0" w:type="auto"/>
          </w:tcPr>
          <w:p w14:paraId="388E6553" w14:textId="77777777" w:rsidR="007C0D28" w:rsidRPr="00922016" w:rsidRDefault="007C0D28" w:rsidP="00515665">
            <w:r w:rsidRPr="00922016">
              <w:t>Synechocystis sp. 5731</w:t>
            </w:r>
          </w:p>
        </w:tc>
        <w:tc>
          <w:tcPr>
            <w:tcW w:w="0" w:type="auto"/>
          </w:tcPr>
          <w:p w14:paraId="49D1E0D7" w14:textId="77777777" w:rsidR="007C0D28" w:rsidRPr="00922016" w:rsidRDefault="007C0D28" w:rsidP="00515665">
            <w:r w:rsidRPr="00922016">
              <w:t>Cyanobacteria</w:t>
            </w:r>
          </w:p>
        </w:tc>
        <w:tc>
          <w:tcPr>
            <w:tcW w:w="0" w:type="auto"/>
          </w:tcPr>
          <w:p w14:paraId="13AB8115" w14:textId="77777777" w:rsidR="007C0D28" w:rsidRPr="00922016" w:rsidRDefault="007C0D28" w:rsidP="00515665">
            <w:r w:rsidRPr="00922016">
              <w:t>bacteria</w:t>
            </w:r>
          </w:p>
        </w:tc>
      </w:tr>
      <w:tr w:rsidR="007C0D28" w:rsidRPr="00922016" w14:paraId="5488A6CC" w14:textId="77777777" w:rsidTr="002E4524">
        <w:tc>
          <w:tcPr>
            <w:tcW w:w="0" w:type="auto"/>
          </w:tcPr>
          <w:p w14:paraId="1BAE3BCC" w14:textId="77777777" w:rsidR="007C0D28" w:rsidRPr="00922016" w:rsidRDefault="007C0D28" w:rsidP="00515665">
            <w:r w:rsidRPr="00922016">
              <w:rPr>
                <w:bCs/>
              </w:rPr>
              <w:t>444</w:t>
            </w:r>
          </w:p>
        </w:tc>
        <w:tc>
          <w:tcPr>
            <w:tcW w:w="0" w:type="auto"/>
          </w:tcPr>
          <w:p w14:paraId="4C4EA3CE" w14:textId="77777777" w:rsidR="007C0D28" w:rsidRPr="00922016" w:rsidRDefault="007C0D28" w:rsidP="00515665">
            <w:r w:rsidRPr="00922016">
              <w:t>Synechocystis sp. 5733</w:t>
            </w:r>
          </w:p>
        </w:tc>
        <w:tc>
          <w:tcPr>
            <w:tcW w:w="0" w:type="auto"/>
          </w:tcPr>
          <w:p w14:paraId="7FEEF524" w14:textId="77777777" w:rsidR="007C0D28" w:rsidRPr="00922016" w:rsidRDefault="007C0D28" w:rsidP="00515665">
            <w:r w:rsidRPr="00922016">
              <w:t>Cyanobacteria</w:t>
            </w:r>
          </w:p>
        </w:tc>
        <w:tc>
          <w:tcPr>
            <w:tcW w:w="0" w:type="auto"/>
          </w:tcPr>
          <w:p w14:paraId="0D3F6815" w14:textId="77777777" w:rsidR="007C0D28" w:rsidRPr="00922016" w:rsidRDefault="007C0D28" w:rsidP="00515665">
            <w:r w:rsidRPr="00922016">
              <w:t>bacteria</w:t>
            </w:r>
          </w:p>
        </w:tc>
      </w:tr>
      <w:tr w:rsidR="007C0D28" w:rsidRPr="00922016" w14:paraId="3140BF9F" w14:textId="77777777" w:rsidTr="002E4524">
        <w:tc>
          <w:tcPr>
            <w:tcW w:w="0" w:type="auto"/>
          </w:tcPr>
          <w:p w14:paraId="1973D0A8" w14:textId="77777777" w:rsidR="007C0D28" w:rsidRPr="00922016" w:rsidRDefault="007C0D28" w:rsidP="00515665">
            <w:r w:rsidRPr="00922016">
              <w:rPr>
                <w:bCs/>
              </w:rPr>
              <w:t>445</w:t>
            </w:r>
          </w:p>
        </w:tc>
        <w:tc>
          <w:tcPr>
            <w:tcW w:w="0" w:type="auto"/>
          </w:tcPr>
          <w:p w14:paraId="429E488A" w14:textId="77777777" w:rsidR="007C0D28" w:rsidRPr="00922016" w:rsidRDefault="007C0D28" w:rsidP="00515665">
            <w:r w:rsidRPr="00922016">
              <w:t>Synechocystis sp. 5734</w:t>
            </w:r>
          </w:p>
        </w:tc>
        <w:tc>
          <w:tcPr>
            <w:tcW w:w="0" w:type="auto"/>
          </w:tcPr>
          <w:p w14:paraId="4D51A2C9" w14:textId="77777777" w:rsidR="007C0D28" w:rsidRPr="00922016" w:rsidRDefault="007C0D28" w:rsidP="00515665">
            <w:r w:rsidRPr="00922016">
              <w:t>Cyanobacteria</w:t>
            </w:r>
          </w:p>
        </w:tc>
        <w:tc>
          <w:tcPr>
            <w:tcW w:w="0" w:type="auto"/>
          </w:tcPr>
          <w:p w14:paraId="4FDECBE4" w14:textId="77777777" w:rsidR="007C0D28" w:rsidRPr="00922016" w:rsidRDefault="007C0D28" w:rsidP="00515665">
            <w:r w:rsidRPr="00922016">
              <w:t>bacteria</w:t>
            </w:r>
          </w:p>
        </w:tc>
      </w:tr>
      <w:tr w:rsidR="007C0D28" w:rsidRPr="00922016" w14:paraId="0F9A6B7A" w14:textId="77777777" w:rsidTr="002E4524">
        <w:tc>
          <w:tcPr>
            <w:tcW w:w="0" w:type="auto"/>
          </w:tcPr>
          <w:p w14:paraId="1C040FC7" w14:textId="77777777" w:rsidR="007C0D28" w:rsidRPr="00922016" w:rsidRDefault="007C0D28" w:rsidP="00515665">
            <w:r w:rsidRPr="00922016">
              <w:rPr>
                <w:bCs/>
              </w:rPr>
              <w:t>446</w:t>
            </w:r>
          </w:p>
        </w:tc>
        <w:tc>
          <w:tcPr>
            <w:tcW w:w="0" w:type="auto"/>
          </w:tcPr>
          <w:p w14:paraId="7D26BAFD" w14:textId="77777777" w:rsidR="007C0D28" w:rsidRPr="00922016" w:rsidRDefault="007C0D28" w:rsidP="00515665">
            <w:r w:rsidRPr="00922016">
              <w:t>Synechocystis sp. 5735</w:t>
            </w:r>
          </w:p>
        </w:tc>
        <w:tc>
          <w:tcPr>
            <w:tcW w:w="0" w:type="auto"/>
          </w:tcPr>
          <w:p w14:paraId="51E06C60" w14:textId="77777777" w:rsidR="007C0D28" w:rsidRPr="00922016" w:rsidRDefault="007C0D28" w:rsidP="00515665">
            <w:r w:rsidRPr="00922016">
              <w:t>Cyanobacteria</w:t>
            </w:r>
          </w:p>
        </w:tc>
        <w:tc>
          <w:tcPr>
            <w:tcW w:w="0" w:type="auto"/>
          </w:tcPr>
          <w:p w14:paraId="29AA9171" w14:textId="77777777" w:rsidR="007C0D28" w:rsidRPr="00922016" w:rsidRDefault="007C0D28" w:rsidP="00515665">
            <w:r w:rsidRPr="00922016">
              <w:t>bacteria</w:t>
            </w:r>
          </w:p>
        </w:tc>
      </w:tr>
      <w:tr w:rsidR="007C0D28" w:rsidRPr="00922016" w14:paraId="4CE1761E" w14:textId="77777777" w:rsidTr="002E4524">
        <w:tc>
          <w:tcPr>
            <w:tcW w:w="0" w:type="auto"/>
          </w:tcPr>
          <w:p w14:paraId="3219EF7A" w14:textId="77777777" w:rsidR="007C0D28" w:rsidRPr="00922016" w:rsidRDefault="007C0D28" w:rsidP="00515665">
            <w:r w:rsidRPr="00922016">
              <w:rPr>
                <w:bCs/>
              </w:rPr>
              <w:t>447</w:t>
            </w:r>
          </w:p>
        </w:tc>
        <w:tc>
          <w:tcPr>
            <w:tcW w:w="0" w:type="auto"/>
          </w:tcPr>
          <w:p w14:paraId="60C81CDE" w14:textId="77777777" w:rsidR="007C0D28" w:rsidRPr="00922016" w:rsidRDefault="007C0D28" w:rsidP="00515665">
            <w:r w:rsidRPr="00922016">
              <w:t>Synechocystis sp. 5736</w:t>
            </w:r>
          </w:p>
        </w:tc>
        <w:tc>
          <w:tcPr>
            <w:tcW w:w="0" w:type="auto"/>
          </w:tcPr>
          <w:p w14:paraId="7808598C" w14:textId="77777777" w:rsidR="007C0D28" w:rsidRPr="00922016" w:rsidRDefault="007C0D28" w:rsidP="00515665">
            <w:r w:rsidRPr="00922016">
              <w:t>Cyanobacteria</w:t>
            </w:r>
          </w:p>
        </w:tc>
        <w:tc>
          <w:tcPr>
            <w:tcW w:w="0" w:type="auto"/>
          </w:tcPr>
          <w:p w14:paraId="73603516" w14:textId="77777777" w:rsidR="007C0D28" w:rsidRPr="00922016" w:rsidRDefault="007C0D28" w:rsidP="00515665">
            <w:r w:rsidRPr="00922016">
              <w:t>bacteria</w:t>
            </w:r>
          </w:p>
        </w:tc>
      </w:tr>
      <w:tr w:rsidR="007C0D28" w:rsidRPr="00922016" w14:paraId="3F10CEBC" w14:textId="77777777" w:rsidTr="002E4524">
        <w:tc>
          <w:tcPr>
            <w:tcW w:w="0" w:type="auto"/>
          </w:tcPr>
          <w:p w14:paraId="007D30BF" w14:textId="77777777" w:rsidR="007C0D28" w:rsidRPr="00922016" w:rsidRDefault="007C0D28" w:rsidP="00515665">
            <w:r w:rsidRPr="00922016">
              <w:rPr>
                <w:bCs/>
              </w:rPr>
              <w:t>448</w:t>
            </w:r>
          </w:p>
        </w:tc>
        <w:tc>
          <w:tcPr>
            <w:tcW w:w="0" w:type="auto"/>
          </w:tcPr>
          <w:p w14:paraId="3B8FF904" w14:textId="77777777" w:rsidR="007C0D28" w:rsidRPr="00922016" w:rsidRDefault="007C0D28" w:rsidP="00515665">
            <w:r w:rsidRPr="00922016">
              <w:t>Synechocystis sp. 5737</w:t>
            </w:r>
          </w:p>
        </w:tc>
        <w:tc>
          <w:tcPr>
            <w:tcW w:w="0" w:type="auto"/>
          </w:tcPr>
          <w:p w14:paraId="1D50F089" w14:textId="77777777" w:rsidR="007C0D28" w:rsidRPr="00922016" w:rsidRDefault="007C0D28" w:rsidP="00515665">
            <w:r w:rsidRPr="00922016">
              <w:t>Cyanobacteria</w:t>
            </w:r>
          </w:p>
        </w:tc>
        <w:tc>
          <w:tcPr>
            <w:tcW w:w="0" w:type="auto"/>
          </w:tcPr>
          <w:p w14:paraId="452888B1" w14:textId="77777777" w:rsidR="007C0D28" w:rsidRPr="00922016" w:rsidRDefault="007C0D28" w:rsidP="00515665">
            <w:r w:rsidRPr="00922016">
              <w:t>bacteria</w:t>
            </w:r>
          </w:p>
        </w:tc>
      </w:tr>
      <w:tr w:rsidR="007C0D28" w:rsidRPr="00922016" w14:paraId="2F609D88" w14:textId="77777777" w:rsidTr="002E4524">
        <w:tc>
          <w:tcPr>
            <w:tcW w:w="0" w:type="auto"/>
          </w:tcPr>
          <w:p w14:paraId="02D7D360" w14:textId="77777777" w:rsidR="007C0D28" w:rsidRPr="00922016" w:rsidRDefault="007C0D28" w:rsidP="00515665">
            <w:r w:rsidRPr="00922016">
              <w:rPr>
                <w:bCs/>
              </w:rPr>
              <w:t>449</w:t>
            </w:r>
          </w:p>
        </w:tc>
        <w:tc>
          <w:tcPr>
            <w:tcW w:w="0" w:type="auto"/>
          </w:tcPr>
          <w:p w14:paraId="75C4D625" w14:textId="77777777" w:rsidR="007C0D28" w:rsidRPr="00922016" w:rsidRDefault="007C0D28" w:rsidP="00515665">
            <w:r w:rsidRPr="00922016">
              <w:t>Synechocystis sp. 5738</w:t>
            </w:r>
          </w:p>
        </w:tc>
        <w:tc>
          <w:tcPr>
            <w:tcW w:w="0" w:type="auto"/>
          </w:tcPr>
          <w:p w14:paraId="1B584F91" w14:textId="77777777" w:rsidR="007C0D28" w:rsidRPr="00922016" w:rsidRDefault="007C0D28" w:rsidP="00515665">
            <w:r w:rsidRPr="00922016">
              <w:t>Cyanobacteria</w:t>
            </w:r>
          </w:p>
        </w:tc>
        <w:tc>
          <w:tcPr>
            <w:tcW w:w="0" w:type="auto"/>
          </w:tcPr>
          <w:p w14:paraId="25F1268C" w14:textId="77777777" w:rsidR="007C0D28" w:rsidRPr="00922016" w:rsidRDefault="007C0D28" w:rsidP="00515665">
            <w:r w:rsidRPr="00922016">
              <w:t>bacteria</w:t>
            </w:r>
          </w:p>
        </w:tc>
      </w:tr>
      <w:tr w:rsidR="007C0D28" w:rsidRPr="00922016" w14:paraId="4EDB9111" w14:textId="77777777" w:rsidTr="002E4524">
        <w:tc>
          <w:tcPr>
            <w:tcW w:w="0" w:type="auto"/>
          </w:tcPr>
          <w:p w14:paraId="288827A0" w14:textId="77777777" w:rsidR="007C0D28" w:rsidRPr="00922016" w:rsidRDefault="007C0D28" w:rsidP="00515665">
            <w:r w:rsidRPr="00922016">
              <w:rPr>
                <w:bCs/>
              </w:rPr>
              <w:t>450</w:t>
            </w:r>
          </w:p>
        </w:tc>
        <w:tc>
          <w:tcPr>
            <w:tcW w:w="0" w:type="auto"/>
          </w:tcPr>
          <w:p w14:paraId="5C23A31B" w14:textId="77777777" w:rsidR="007C0D28" w:rsidRPr="00922016" w:rsidRDefault="007C0D28" w:rsidP="00515665">
            <w:r w:rsidRPr="00922016">
              <w:t>Synechocystis sp. 5739</w:t>
            </w:r>
          </w:p>
        </w:tc>
        <w:tc>
          <w:tcPr>
            <w:tcW w:w="0" w:type="auto"/>
          </w:tcPr>
          <w:p w14:paraId="5E351B5F" w14:textId="77777777" w:rsidR="007C0D28" w:rsidRPr="00922016" w:rsidRDefault="007C0D28" w:rsidP="00515665">
            <w:r w:rsidRPr="00922016">
              <w:t>Cyanobacteria</w:t>
            </w:r>
          </w:p>
        </w:tc>
        <w:tc>
          <w:tcPr>
            <w:tcW w:w="0" w:type="auto"/>
          </w:tcPr>
          <w:p w14:paraId="3668002D" w14:textId="77777777" w:rsidR="007C0D28" w:rsidRPr="00922016" w:rsidRDefault="007C0D28" w:rsidP="00515665">
            <w:r w:rsidRPr="00922016">
              <w:t>bacteria</w:t>
            </w:r>
          </w:p>
        </w:tc>
      </w:tr>
      <w:tr w:rsidR="007C0D28" w:rsidRPr="00922016" w14:paraId="5D6F0026" w14:textId="77777777" w:rsidTr="002E4524">
        <w:tc>
          <w:tcPr>
            <w:tcW w:w="0" w:type="auto"/>
          </w:tcPr>
          <w:p w14:paraId="58592765" w14:textId="77777777" w:rsidR="007C0D28" w:rsidRPr="00922016" w:rsidRDefault="007C0D28" w:rsidP="00515665">
            <w:r w:rsidRPr="00922016">
              <w:rPr>
                <w:bCs/>
              </w:rPr>
              <w:t>451</w:t>
            </w:r>
          </w:p>
        </w:tc>
        <w:tc>
          <w:tcPr>
            <w:tcW w:w="0" w:type="auto"/>
          </w:tcPr>
          <w:p w14:paraId="659AF146" w14:textId="77777777" w:rsidR="007C0D28" w:rsidRPr="00922016" w:rsidRDefault="007C0D28" w:rsidP="00515665">
            <w:r w:rsidRPr="00922016">
              <w:t>Synechocystis sp. 5740</w:t>
            </w:r>
          </w:p>
        </w:tc>
        <w:tc>
          <w:tcPr>
            <w:tcW w:w="0" w:type="auto"/>
          </w:tcPr>
          <w:p w14:paraId="0426F1E9" w14:textId="77777777" w:rsidR="007C0D28" w:rsidRPr="00922016" w:rsidRDefault="007C0D28" w:rsidP="00515665">
            <w:r w:rsidRPr="00922016">
              <w:t>Cyanobacteria</w:t>
            </w:r>
          </w:p>
        </w:tc>
        <w:tc>
          <w:tcPr>
            <w:tcW w:w="0" w:type="auto"/>
          </w:tcPr>
          <w:p w14:paraId="651B2533" w14:textId="77777777" w:rsidR="007C0D28" w:rsidRPr="00922016" w:rsidRDefault="007C0D28" w:rsidP="00515665">
            <w:r w:rsidRPr="00922016">
              <w:t>bacteria</w:t>
            </w:r>
          </w:p>
        </w:tc>
      </w:tr>
      <w:tr w:rsidR="007C0D28" w:rsidRPr="00922016" w14:paraId="6422EB06" w14:textId="77777777" w:rsidTr="002E4524">
        <w:tc>
          <w:tcPr>
            <w:tcW w:w="0" w:type="auto"/>
          </w:tcPr>
          <w:p w14:paraId="06659DDB" w14:textId="77777777" w:rsidR="007C0D28" w:rsidRPr="00922016" w:rsidRDefault="007C0D28" w:rsidP="00515665">
            <w:r w:rsidRPr="00922016">
              <w:rPr>
                <w:bCs/>
              </w:rPr>
              <w:t>452</w:t>
            </w:r>
          </w:p>
        </w:tc>
        <w:tc>
          <w:tcPr>
            <w:tcW w:w="0" w:type="auto"/>
          </w:tcPr>
          <w:p w14:paraId="699985DB" w14:textId="77777777" w:rsidR="007C0D28" w:rsidRPr="00922016" w:rsidRDefault="007C0D28" w:rsidP="00515665">
            <w:r w:rsidRPr="00922016">
              <w:t>Thermosynechococcus elongatus 4705</w:t>
            </w:r>
          </w:p>
        </w:tc>
        <w:tc>
          <w:tcPr>
            <w:tcW w:w="0" w:type="auto"/>
          </w:tcPr>
          <w:p w14:paraId="41B0FF18" w14:textId="77777777" w:rsidR="007C0D28" w:rsidRPr="00922016" w:rsidRDefault="007C0D28" w:rsidP="00515665">
            <w:r w:rsidRPr="00922016">
              <w:t>Cyanobacteria</w:t>
            </w:r>
          </w:p>
        </w:tc>
        <w:tc>
          <w:tcPr>
            <w:tcW w:w="0" w:type="auto"/>
          </w:tcPr>
          <w:p w14:paraId="3E372212" w14:textId="77777777" w:rsidR="007C0D28" w:rsidRPr="00922016" w:rsidRDefault="007C0D28" w:rsidP="00515665">
            <w:r w:rsidRPr="00922016">
              <w:t>bacteria</w:t>
            </w:r>
          </w:p>
        </w:tc>
      </w:tr>
      <w:tr w:rsidR="007C0D28" w:rsidRPr="00922016" w14:paraId="19D5E14C" w14:textId="77777777" w:rsidTr="002E4524">
        <w:tc>
          <w:tcPr>
            <w:tcW w:w="0" w:type="auto"/>
          </w:tcPr>
          <w:p w14:paraId="2A9F20E5" w14:textId="77777777" w:rsidR="007C0D28" w:rsidRPr="00922016" w:rsidRDefault="007C0D28" w:rsidP="00515665">
            <w:r w:rsidRPr="00922016">
              <w:rPr>
                <w:bCs/>
              </w:rPr>
              <w:t>453</w:t>
            </w:r>
          </w:p>
        </w:tc>
        <w:tc>
          <w:tcPr>
            <w:tcW w:w="0" w:type="auto"/>
          </w:tcPr>
          <w:p w14:paraId="4945F011" w14:textId="77777777" w:rsidR="007C0D28" w:rsidRPr="00922016" w:rsidRDefault="007C0D28" w:rsidP="00515665">
            <w:r w:rsidRPr="00922016">
              <w:t>Thermosynechococcus elongatus 5741</w:t>
            </w:r>
          </w:p>
        </w:tc>
        <w:tc>
          <w:tcPr>
            <w:tcW w:w="0" w:type="auto"/>
          </w:tcPr>
          <w:p w14:paraId="1B1793C5" w14:textId="77777777" w:rsidR="007C0D28" w:rsidRPr="00922016" w:rsidRDefault="007C0D28" w:rsidP="00515665">
            <w:r w:rsidRPr="00922016">
              <w:t>Cyanobacteria</w:t>
            </w:r>
          </w:p>
        </w:tc>
        <w:tc>
          <w:tcPr>
            <w:tcW w:w="0" w:type="auto"/>
          </w:tcPr>
          <w:p w14:paraId="728CAD01" w14:textId="77777777" w:rsidR="007C0D28" w:rsidRPr="00922016" w:rsidRDefault="007C0D28" w:rsidP="00515665">
            <w:r w:rsidRPr="00922016">
              <w:t>bacteria</w:t>
            </w:r>
          </w:p>
        </w:tc>
      </w:tr>
      <w:tr w:rsidR="007C0D28" w:rsidRPr="00922016" w14:paraId="6F5AD1E9" w14:textId="77777777" w:rsidTr="002E4524">
        <w:tc>
          <w:tcPr>
            <w:tcW w:w="0" w:type="auto"/>
          </w:tcPr>
          <w:p w14:paraId="3D30E3AC" w14:textId="77777777" w:rsidR="007C0D28" w:rsidRPr="00922016" w:rsidRDefault="007C0D28" w:rsidP="00515665">
            <w:r w:rsidRPr="00922016">
              <w:rPr>
                <w:bCs/>
              </w:rPr>
              <w:t>454</w:t>
            </w:r>
          </w:p>
        </w:tc>
        <w:tc>
          <w:tcPr>
            <w:tcW w:w="0" w:type="auto"/>
          </w:tcPr>
          <w:p w14:paraId="315F5968" w14:textId="77777777" w:rsidR="007C0D28" w:rsidRPr="00922016" w:rsidRDefault="007C0D28" w:rsidP="00515665">
            <w:r w:rsidRPr="00922016">
              <w:t>Trichodesmium erythraeum IMS101</w:t>
            </w:r>
          </w:p>
        </w:tc>
        <w:tc>
          <w:tcPr>
            <w:tcW w:w="0" w:type="auto"/>
          </w:tcPr>
          <w:p w14:paraId="31F5BA35" w14:textId="77777777" w:rsidR="007C0D28" w:rsidRPr="00922016" w:rsidRDefault="007C0D28" w:rsidP="00515665">
            <w:r w:rsidRPr="00922016">
              <w:t>Cyanobacteria</w:t>
            </w:r>
          </w:p>
        </w:tc>
        <w:tc>
          <w:tcPr>
            <w:tcW w:w="0" w:type="auto"/>
          </w:tcPr>
          <w:p w14:paraId="3AF54B69" w14:textId="77777777" w:rsidR="007C0D28" w:rsidRPr="00922016" w:rsidRDefault="007C0D28" w:rsidP="00515665">
            <w:r w:rsidRPr="00922016">
              <w:t>bacteria</w:t>
            </w:r>
          </w:p>
        </w:tc>
      </w:tr>
      <w:tr w:rsidR="007C0D28" w:rsidRPr="00922016" w14:paraId="1FF8A5E5" w14:textId="77777777" w:rsidTr="002E4524">
        <w:tc>
          <w:tcPr>
            <w:tcW w:w="0" w:type="auto"/>
          </w:tcPr>
          <w:p w14:paraId="0A33BE86" w14:textId="77777777" w:rsidR="007C0D28" w:rsidRPr="00922016" w:rsidRDefault="007C0D28" w:rsidP="00515665">
            <w:r w:rsidRPr="00922016">
              <w:rPr>
                <w:bCs/>
              </w:rPr>
              <w:t>455</w:t>
            </w:r>
          </w:p>
        </w:tc>
        <w:tc>
          <w:tcPr>
            <w:tcW w:w="0" w:type="auto"/>
          </w:tcPr>
          <w:p w14:paraId="4DD64C14" w14:textId="77777777" w:rsidR="007C0D28" w:rsidRPr="00922016" w:rsidRDefault="007C0D28" w:rsidP="00515665">
            <w:r w:rsidRPr="00922016">
              <w:t>Clavibacter michiganensis subsp. michiganensis NCPPB 382</w:t>
            </w:r>
          </w:p>
        </w:tc>
        <w:tc>
          <w:tcPr>
            <w:tcW w:w="0" w:type="auto"/>
          </w:tcPr>
          <w:p w14:paraId="31318032" w14:textId="77777777" w:rsidR="007C0D28" w:rsidRPr="00922016" w:rsidRDefault="007C0D28" w:rsidP="00515665">
            <w:r w:rsidRPr="00922016">
              <w:t>Actinobacteria</w:t>
            </w:r>
          </w:p>
        </w:tc>
        <w:tc>
          <w:tcPr>
            <w:tcW w:w="0" w:type="auto"/>
          </w:tcPr>
          <w:p w14:paraId="530FCB57" w14:textId="77777777" w:rsidR="007C0D28" w:rsidRPr="00922016" w:rsidRDefault="007C0D28" w:rsidP="00515665">
            <w:r w:rsidRPr="00922016">
              <w:t>bacteria</w:t>
            </w:r>
          </w:p>
        </w:tc>
      </w:tr>
      <w:tr w:rsidR="007C0D28" w:rsidRPr="00922016" w14:paraId="2A0C0C7C" w14:textId="77777777" w:rsidTr="002E4524">
        <w:tc>
          <w:tcPr>
            <w:tcW w:w="0" w:type="auto"/>
          </w:tcPr>
          <w:p w14:paraId="2100FB24" w14:textId="77777777" w:rsidR="007C0D28" w:rsidRPr="00922016" w:rsidRDefault="007C0D28" w:rsidP="00515665">
            <w:r w:rsidRPr="00922016">
              <w:rPr>
                <w:bCs/>
              </w:rPr>
              <w:t>456</w:t>
            </w:r>
          </w:p>
        </w:tc>
        <w:tc>
          <w:tcPr>
            <w:tcW w:w="0" w:type="auto"/>
          </w:tcPr>
          <w:p w14:paraId="089DE128" w14:textId="77777777" w:rsidR="007C0D28" w:rsidRPr="00922016" w:rsidRDefault="007C0D28" w:rsidP="00515665">
            <w:r w:rsidRPr="00922016">
              <w:t>Conexibacter woesei DSM 14684</w:t>
            </w:r>
          </w:p>
        </w:tc>
        <w:tc>
          <w:tcPr>
            <w:tcW w:w="0" w:type="auto"/>
          </w:tcPr>
          <w:p w14:paraId="2BD37EBE" w14:textId="77777777" w:rsidR="007C0D28" w:rsidRPr="00922016" w:rsidRDefault="007C0D28" w:rsidP="00515665">
            <w:r w:rsidRPr="00922016">
              <w:t>Actinobacteria</w:t>
            </w:r>
          </w:p>
        </w:tc>
        <w:tc>
          <w:tcPr>
            <w:tcW w:w="0" w:type="auto"/>
          </w:tcPr>
          <w:p w14:paraId="6BB2163D" w14:textId="77777777" w:rsidR="007C0D28" w:rsidRPr="00922016" w:rsidRDefault="007C0D28" w:rsidP="00515665">
            <w:r w:rsidRPr="00922016">
              <w:t>bacteria</w:t>
            </w:r>
          </w:p>
        </w:tc>
      </w:tr>
      <w:tr w:rsidR="007C0D28" w:rsidRPr="00922016" w14:paraId="6C4352F7" w14:textId="77777777" w:rsidTr="002E4524">
        <w:tc>
          <w:tcPr>
            <w:tcW w:w="0" w:type="auto"/>
          </w:tcPr>
          <w:p w14:paraId="2B47C14C" w14:textId="77777777" w:rsidR="007C0D28" w:rsidRPr="00922016" w:rsidRDefault="007C0D28" w:rsidP="00515665">
            <w:r w:rsidRPr="00922016">
              <w:rPr>
                <w:bCs/>
              </w:rPr>
              <w:t>457</w:t>
            </w:r>
          </w:p>
        </w:tc>
        <w:tc>
          <w:tcPr>
            <w:tcW w:w="0" w:type="auto"/>
          </w:tcPr>
          <w:p w14:paraId="7D247E19" w14:textId="77777777" w:rsidR="007C0D28" w:rsidRPr="00922016" w:rsidRDefault="007C0D28" w:rsidP="00515665">
            <w:r w:rsidRPr="00922016">
              <w:t>Chlamydophila psittaci 6BC</w:t>
            </w:r>
          </w:p>
        </w:tc>
        <w:tc>
          <w:tcPr>
            <w:tcW w:w="0" w:type="auto"/>
          </w:tcPr>
          <w:p w14:paraId="7C067027" w14:textId="77777777" w:rsidR="007C0D28" w:rsidRPr="00922016" w:rsidRDefault="007C0D28" w:rsidP="00515665">
            <w:r w:rsidRPr="00922016">
              <w:t>Chlamydiae</w:t>
            </w:r>
          </w:p>
        </w:tc>
        <w:tc>
          <w:tcPr>
            <w:tcW w:w="0" w:type="auto"/>
          </w:tcPr>
          <w:p w14:paraId="1E0977BD" w14:textId="77777777" w:rsidR="007C0D28" w:rsidRPr="00922016" w:rsidRDefault="007C0D28" w:rsidP="00515665">
            <w:r w:rsidRPr="00922016">
              <w:t>bacteria</w:t>
            </w:r>
          </w:p>
        </w:tc>
      </w:tr>
      <w:tr w:rsidR="007C0D28" w:rsidRPr="00922016" w14:paraId="0F16C9A1" w14:textId="77777777" w:rsidTr="002E4524">
        <w:tc>
          <w:tcPr>
            <w:tcW w:w="0" w:type="auto"/>
          </w:tcPr>
          <w:p w14:paraId="6DD2CE9B" w14:textId="77777777" w:rsidR="007C0D28" w:rsidRPr="00922016" w:rsidRDefault="007C0D28" w:rsidP="00515665">
            <w:r w:rsidRPr="00922016">
              <w:rPr>
                <w:bCs/>
              </w:rPr>
              <w:t>458</w:t>
            </w:r>
          </w:p>
        </w:tc>
        <w:tc>
          <w:tcPr>
            <w:tcW w:w="0" w:type="auto"/>
          </w:tcPr>
          <w:p w14:paraId="632C699E" w14:textId="77777777" w:rsidR="007C0D28" w:rsidRPr="00922016" w:rsidRDefault="007C0D28" w:rsidP="00515665">
            <w:r w:rsidRPr="00922016">
              <w:t>Candidatus Azobacteroides pseudotrichonymphae genomovar. CFP2</w:t>
            </w:r>
          </w:p>
        </w:tc>
        <w:tc>
          <w:tcPr>
            <w:tcW w:w="0" w:type="auto"/>
          </w:tcPr>
          <w:p w14:paraId="39DCAAF7" w14:textId="77777777" w:rsidR="007C0D28" w:rsidRPr="00922016" w:rsidRDefault="007C0D28" w:rsidP="00515665">
            <w:r w:rsidRPr="00922016">
              <w:t>Bacteroidetes</w:t>
            </w:r>
          </w:p>
        </w:tc>
        <w:tc>
          <w:tcPr>
            <w:tcW w:w="0" w:type="auto"/>
          </w:tcPr>
          <w:p w14:paraId="61979407" w14:textId="77777777" w:rsidR="007C0D28" w:rsidRPr="00922016" w:rsidRDefault="007C0D28" w:rsidP="00515665">
            <w:r w:rsidRPr="00922016">
              <w:t>bacteria</w:t>
            </w:r>
          </w:p>
        </w:tc>
      </w:tr>
      <w:tr w:rsidR="007C0D28" w:rsidRPr="00922016" w14:paraId="2FC8ECA2" w14:textId="77777777" w:rsidTr="002E4524">
        <w:tc>
          <w:tcPr>
            <w:tcW w:w="0" w:type="auto"/>
          </w:tcPr>
          <w:p w14:paraId="7841ED57" w14:textId="77777777" w:rsidR="007C0D28" w:rsidRPr="00922016" w:rsidRDefault="007C0D28" w:rsidP="00515665">
            <w:r w:rsidRPr="00922016">
              <w:rPr>
                <w:bCs/>
              </w:rPr>
              <w:t>459</w:t>
            </w:r>
          </w:p>
        </w:tc>
        <w:tc>
          <w:tcPr>
            <w:tcW w:w="0" w:type="auto"/>
          </w:tcPr>
          <w:p w14:paraId="3CCFC438" w14:textId="77777777" w:rsidR="007C0D28" w:rsidRPr="00922016" w:rsidRDefault="007C0D28" w:rsidP="00515665">
            <w:r w:rsidRPr="00922016">
              <w:t>Candidatus Sulcia muelleri DMIN</w:t>
            </w:r>
          </w:p>
        </w:tc>
        <w:tc>
          <w:tcPr>
            <w:tcW w:w="0" w:type="auto"/>
          </w:tcPr>
          <w:p w14:paraId="09A76752" w14:textId="77777777" w:rsidR="007C0D28" w:rsidRPr="00922016" w:rsidRDefault="007C0D28" w:rsidP="00515665">
            <w:r w:rsidRPr="00922016">
              <w:t>Bacteroidetes</w:t>
            </w:r>
          </w:p>
        </w:tc>
        <w:tc>
          <w:tcPr>
            <w:tcW w:w="0" w:type="auto"/>
          </w:tcPr>
          <w:p w14:paraId="7633797F" w14:textId="77777777" w:rsidR="007C0D28" w:rsidRPr="00922016" w:rsidRDefault="007C0D28" w:rsidP="00515665">
            <w:r w:rsidRPr="00922016">
              <w:t>bacteria</w:t>
            </w:r>
          </w:p>
        </w:tc>
      </w:tr>
      <w:tr w:rsidR="007C0D28" w:rsidRPr="00922016" w14:paraId="5F6A134C" w14:textId="77777777" w:rsidTr="002E4524">
        <w:tc>
          <w:tcPr>
            <w:tcW w:w="0" w:type="auto"/>
          </w:tcPr>
          <w:p w14:paraId="4A2AC11E" w14:textId="77777777" w:rsidR="007C0D28" w:rsidRPr="00922016" w:rsidRDefault="007C0D28" w:rsidP="00515665">
            <w:r w:rsidRPr="00922016">
              <w:rPr>
                <w:bCs/>
              </w:rPr>
              <w:t>460</w:t>
            </w:r>
          </w:p>
        </w:tc>
        <w:tc>
          <w:tcPr>
            <w:tcW w:w="0" w:type="auto"/>
          </w:tcPr>
          <w:p w14:paraId="4E414915" w14:textId="77777777" w:rsidR="007C0D28" w:rsidRPr="00922016" w:rsidRDefault="007C0D28" w:rsidP="00515665">
            <w:r w:rsidRPr="00922016">
              <w:t>Campylobacter curvus 525.92</w:t>
            </w:r>
          </w:p>
        </w:tc>
        <w:tc>
          <w:tcPr>
            <w:tcW w:w="0" w:type="auto"/>
          </w:tcPr>
          <w:p w14:paraId="399D8871" w14:textId="77777777" w:rsidR="007C0D28" w:rsidRPr="00922016" w:rsidRDefault="007C0D28" w:rsidP="00515665">
            <w:r w:rsidRPr="00922016">
              <w:t>Epsilonproteobacteria</w:t>
            </w:r>
          </w:p>
        </w:tc>
        <w:tc>
          <w:tcPr>
            <w:tcW w:w="0" w:type="auto"/>
          </w:tcPr>
          <w:p w14:paraId="6B881A69" w14:textId="77777777" w:rsidR="007C0D28" w:rsidRPr="00922016" w:rsidRDefault="007C0D28" w:rsidP="00515665">
            <w:r w:rsidRPr="00922016">
              <w:t>bacteria</w:t>
            </w:r>
          </w:p>
        </w:tc>
      </w:tr>
      <w:tr w:rsidR="007C0D28" w:rsidRPr="00922016" w14:paraId="31E6D6E2" w14:textId="77777777" w:rsidTr="002E4524">
        <w:tc>
          <w:tcPr>
            <w:tcW w:w="0" w:type="auto"/>
          </w:tcPr>
          <w:p w14:paraId="03732CD8" w14:textId="77777777" w:rsidR="007C0D28" w:rsidRPr="00922016" w:rsidRDefault="007C0D28" w:rsidP="00515665">
            <w:r w:rsidRPr="00922016">
              <w:rPr>
                <w:bCs/>
              </w:rPr>
              <w:t>461</w:t>
            </w:r>
          </w:p>
        </w:tc>
        <w:tc>
          <w:tcPr>
            <w:tcW w:w="0" w:type="auto"/>
          </w:tcPr>
          <w:p w14:paraId="3CC065EC" w14:textId="77777777" w:rsidR="007C0D28" w:rsidRPr="00922016" w:rsidRDefault="007C0D28" w:rsidP="00515665">
            <w:r w:rsidRPr="00922016">
              <w:t>Nitratiruptor sp. SB155-2</w:t>
            </w:r>
          </w:p>
        </w:tc>
        <w:tc>
          <w:tcPr>
            <w:tcW w:w="0" w:type="auto"/>
          </w:tcPr>
          <w:p w14:paraId="3C12E0A2" w14:textId="77777777" w:rsidR="007C0D28" w:rsidRPr="00922016" w:rsidRDefault="007C0D28" w:rsidP="00515665">
            <w:r w:rsidRPr="00922016">
              <w:t>Epsilonproteobacteria</w:t>
            </w:r>
          </w:p>
        </w:tc>
        <w:tc>
          <w:tcPr>
            <w:tcW w:w="0" w:type="auto"/>
          </w:tcPr>
          <w:p w14:paraId="3B406EC9" w14:textId="77777777" w:rsidR="007C0D28" w:rsidRPr="00922016" w:rsidRDefault="007C0D28" w:rsidP="00515665">
            <w:r w:rsidRPr="00922016">
              <w:t>bacteria</w:t>
            </w:r>
          </w:p>
        </w:tc>
      </w:tr>
      <w:tr w:rsidR="007C0D28" w:rsidRPr="00922016" w14:paraId="3F1B3A82" w14:textId="77777777" w:rsidTr="002E4524">
        <w:tc>
          <w:tcPr>
            <w:tcW w:w="0" w:type="auto"/>
          </w:tcPr>
          <w:p w14:paraId="7FCE68F9" w14:textId="77777777" w:rsidR="007C0D28" w:rsidRPr="00922016" w:rsidRDefault="007C0D28" w:rsidP="00515665">
            <w:r w:rsidRPr="00922016">
              <w:rPr>
                <w:bCs/>
              </w:rPr>
              <w:t>462</w:t>
            </w:r>
          </w:p>
        </w:tc>
        <w:tc>
          <w:tcPr>
            <w:tcW w:w="0" w:type="auto"/>
          </w:tcPr>
          <w:p w14:paraId="4A3B8516" w14:textId="77777777" w:rsidR="007C0D28" w:rsidRPr="00922016" w:rsidRDefault="007C0D28" w:rsidP="00515665">
            <w:r w:rsidRPr="00922016">
              <w:t>Sulfurovum sp. NBC37-1</w:t>
            </w:r>
          </w:p>
        </w:tc>
        <w:tc>
          <w:tcPr>
            <w:tcW w:w="0" w:type="auto"/>
          </w:tcPr>
          <w:p w14:paraId="686D7E19" w14:textId="77777777" w:rsidR="007C0D28" w:rsidRPr="00922016" w:rsidRDefault="007C0D28" w:rsidP="00515665">
            <w:r w:rsidRPr="00922016">
              <w:t>Epsilonproteobacteria</w:t>
            </w:r>
          </w:p>
        </w:tc>
        <w:tc>
          <w:tcPr>
            <w:tcW w:w="0" w:type="auto"/>
          </w:tcPr>
          <w:p w14:paraId="4B8B6E81" w14:textId="77777777" w:rsidR="007C0D28" w:rsidRPr="00922016" w:rsidRDefault="007C0D28" w:rsidP="00515665">
            <w:r w:rsidRPr="00922016">
              <w:t>bacteria</w:t>
            </w:r>
          </w:p>
        </w:tc>
      </w:tr>
      <w:tr w:rsidR="007C0D28" w:rsidRPr="00922016" w14:paraId="4D664AC5" w14:textId="77777777" w:rsidTr="002E4524">
        <w:tc>
          <w:tcPr>
            <w:tcW w:w="0" w:type="auto"/>
          </w:tcPr>
          <w:p w14:paraId="12A0596F" w14:textId="77777777" w:rsidR="007C0D28" w:rsidRPr="00922016" w:rsidRDefault="007C0D28" w:rsidP="00515665">
            <w:r w:rsidRPr="00922016">
              <w:rPr>
                <w:bCs/>
              </w:rPr>
              <w:t>463</w:t>
            </w:r>
          </w:p>
        </w:tc>
        <w:tc>
          <w:tcPr>
            <w:tcW w:w="0" w:type="auto"/>
          </w:tcPr>
          <w:p w14:paraId="367CBE1F" w14:textId="77777777" w:rsidR="007C0D28" w:rsidRPr="00922016" w:rsidRDefault="007C0D28" w:rsidP="00515665">
            <w:r w:rsidRPr="00922016">
              <w:t>Bdellovibrio bacteriovorus HD100</w:t>
            </w:r>
          </w:p>
        </w:tc>
        <w:tc>
          <w:tcPr>
            <w:tcW w:w="0" w:type="auto"/>
          </w:tcPr>
          <w:p w14:paraId="6A968207" w14:textId="77777777" w:rsidR="007C0D28" w:rsidRPr="00922016" w:rsidRDefault="007C0D28" w:rsidP="00515665">
            <w:r w:rsidRPr="00922016">
              <w:t>Deltaproteobacteria</w:t>
            </w:r>
          </w:p>
        </w:tc>
        <w:tc>
          <w:tcPr>
            <w:tcW w:w="0" w:type="auto"/>
          </w:tcPr>
          <w:p w14:paraId="2B072D6C" w14:textId="77777777" w:rsidR="007C0D28" w:rsidRPr="00922016" w:rsidRDefault="007C0D28" w:rsidP="00515665">
            <w:r w:rsidRPr="00922016">
              <w:t>bacteria</w:t>
            </w:r>
          </w:p>
        </w:tc>
      </w:tr>
      <w:tr w:rsidR="007C0D28" w:rsidRPr="00922016" w14:paraId="7C2B9C10" w14:textId="77777777" w:rsidTr="002E4524">
        <w:tc>
          <w:tcPr>
            <w:tcW w:w="0" w:type="auto"/>
          </w:tcPr>
          <w:p w14:paraId="684F4CCB" w14:textId="77777777" w:rsidR="007C0D28" w:rsidRPr="00922016" w:rsidRDefault="007C0D28" w:rsidP="00515665">
            <w:r w:rsidRPr="00922016">
              <w:rPr>
                <w:bCs/>
              </w:rPr>
              <w:t>464</w:t>
            </w:r>
          </w:p>
        </w:tc>
        <w:tc>
          <w:tcPr>
            <w:tcW w:w="0" w:type="auto"/>
          </w:tcPr>
          <w:p w14:paraId="0DBF8EEA" w14:textId="77777777" w:rsidR="007C0D28" w:rsidRPr="00922016" w:rsidRDefault="007C0D28" w:rsidP="00515665">
            <w:r w:rsidRPr="00922016">
              <w:t>Desulfovibrio vulgaris DP4</w:t>
            </w:r>
          </w:p>
        </w:tc>
        <w:tc>
          <w:tcPr>
            <w:tcW w:w="0" w:type="auto"/>
          </w:tcPr>
          <w:p w14:paraId="08DA6175" w14:textId="77777777" w:rsidR="007C0D28" w:rsidRPr="00922016" w:rsidRDefault="007C0D28" w:rsidP="00515665">
            <w:r w:rsidRPr="00922016">
              <w:t>Deltaproteobacteria</w:t>
            </w:r>
          </w:p>
        </w:tc>
        <w:tc>
          <w:tcPr>
            <w:tcW w:w="0" w:type="auto"/>
          </w:tcPr>
          <w:p w14:paraId="3CD96CB1" w14:textId="77777777" w:rsidR="007C0D28" w:rsidRPr="00922016" w:rsidRDefault="007C0D28" w:rsidP="00515665">
            <w:r w:rsidRPr="00922016">
              <w:t>bacteria</w:t>
            </w:r>
          </w:p>
        </w:tc>
      </w:tr>
      <w:tr w:rsidR="007C0D28" w:rsidRPr="00922016" w14:paraId="15329EFB" w14:textId="77777777" w:rsidTr="002E4524">
        <w:tc>
          <w:tcPr>
            <w:tcW w:w="0" w:type="auto"/>
          </w:tcPr>
          <w:p w14:paraId="300F02E1" w14:textId="77777777" w:rsidR="007C0D28" w:rsidRPr="00922016" w:rsidRDefault="007C0D28" w:rsidP="00515665">
            <w:r w:rsidRPr="00922016">
              <w:rPr>
                <w:bCs/>
              </w:rPr>
              <w:t>465</w:t>
            </w:r>
          </w:p>
        </w:tc>
        <w:tc>
          <w:tcPr>
            <w:tcW w:w="0" w:type="auto"/>
          </w:tcPr>
          <w:p w14:paraId="3365F7F9" w14:textId="77777777" w:rsidR="007C0D28" w:rsidRPr="00922016" w:rsidRDefault="007C0D28" w:rsidP="00515665">
            <w:r w:rsidRPr="00922016">
              <w:t>Geobacter sulfurreducens PCA</w:t>
            </w:r>
          </w:p>
        </w:tc>
        <w:tc>
          <w:tcPr>
            <w:tcW w:w="0" w:type="auto"/>
          </w:tcPr>
          <w:p w14:paraId="69E6D69C" w14:textId="77777777" w:rsidR="007C0D28" w:rsidRPr="00922016" w:rsidRDefault="007C0D28" w:rsidP="00515665">
            <w:r w:rsidRPr="00922016">
              <w:t>Deltaproteobacteria</w:t>
            </w:r>
          </w:p>
        </w:tc>
        <w:tc>
          <w:tcPr>
            <w:tcW w:w="0" w:type="auto"/>
          </w:tcPr>
          <w:p w14:paraId="57C3FFA1" w14:textId="77777777" w:rsidR="007C0D28" w:rsidRPr="00922016" w:rsidRDefault="007C0D28" w:rsidP="00515665">
            <w:r w:rsidRPr="00922016">
              <w:t>bacteria</w:t>
            </w:r>
          </w:p>
        </w:tc>
      </w:tr>
      <w:tr w:rsidR="007C0D28" w:rsidRPr="00922016" w14:paraId="1E0528D9" w14:textId="77777777" w:rsidTr="002E4524">
        <w:tc>
          <w:tcPr>
            <w:tcW w:w="0" w:type="auto"/>
          </w:tcPr>
          <w:p w14:paraId="5209AE57" w14:textId="77777777" w:rsidR="007C0D28" w:rsidRPr="00922016" w:rsidRDefault="007C0D28" w:rsidP="00515665">
            <w:r w:rsidRPr="00922016">
              <w:rPr>
                <w:bCs/>
              </w:rPr>
              <w:t>466</w:t>
            </w:r>
          </w:p>
        </w:tc>
        <w:tc>
          <w:tcPr>
            <w:tcW w:w="0" w:type="auto"/>
          </w:tcPr>
          <w:p w14:paraId="2FDED2B4" w14:textId="77777777" w:rsidR="007C0D28" w:rsidRPr="00922016" w:rsidRDefault="007C0D28" w:rsidP="00515665">
            <w:r w:rsidRPr="00922016">
              <w:t>Sorangium cellulosum So ce 56</w:t>
            </w:r>
          </w:p>
        </w:tc>
        <w:tc>
          <w:tcPr>
            <w:tcW w:w="0" w:type="auto"/>
          </w:tcPr>
          <w:p w14:paraId="12460E66" w14:textId="77777777" w:rsidR="007C0D28" w:rsidRPr="00922016" w:rsidRDefault="007C0D28" w:rsidP="00515665">
            <w:r w:rsidRPr="00922016">
              <w:t>Deltaproteobacteria</w:t>
            </w:r>
          </w:p>
        </w:tc>
        <w:tc>
          <w:tcPr>
            <w:tcW w:w="0" w:type="auto"/>
          </w:tcPr>
          <w:p w14:paraId="24A30BB7" w14:textId="77777777" w:rsidR="007C0D28" w:rsidRPr="00922016" w:rsidRDefault="007C0D28" w:rsidP="00515665">
            <w:r w:rsidRPr="00922016">
              <w:t>bacteria</w:t>
            </w:r>
          </w:p>
        </w:tc>
      </w:tr>
      <w:tr w:rsidR="007C0D28" w:rsidRPr="00922016" w14:paraId="0B7632B7" w14:textId="77777777" w:rsidTr="002E4524">
        <w:tc>
          <w:tcPr>
            <w:tcW w:w="0" w:type="auto"/>
          </w:tcPr>
          <w:p w14:paraId="46FCDD9B" w14:textId="77777777" w:rsidR="007C0D28" w:rsidRPr="00922016" w:rsidRDefault="007C0D28" w:rsidP="00515665">
            <w:r w:rsidRPr="00922016">
              <w:rPr>
                <w:bCs/>
              </w:rPr>
              <w:t>467</w:t>
            </w:r>
          </w:p>
        </w:tc>
        <w:tc>
          <w:tcPr>
            <w:tcW w:w="0" w:type="auto"/>
          </w:tcPr>
          <w:p w14:paraId="1FBE9927" w14:textId="77777777" w:rsidR="007C0D28" w:rsidRPr="00922016" w:rsidRDefault="007C0D28" w:rsidP="00515665">
            <w:r w:rsidRPr="00922016">
              <w:t>Syntrophus aciditrophicus SB</w:t>
            </w:r>
          </w:p>
        </w:tc>
        <w:tc>
          <w:tcPr>
            <w:tcW w:w="0" w:type="auto"/>
          </w:tcPr>
          <w:p w14:paraId="6E06346C" w14:textId="77777777" w:rsidR="007C0D28" w:rsidRPr="00922016" w:rsidRDefault="007C0D28" w:rsidP="00515665">
            <w:r w:rsidRPr="00922016">
              <w:t>Deltaproteobacteria</w:t>
            </w:r>
          </w:p>
        </w:tc>
        <w:tc>
          <w:tcPr>
            <w:tcW w:w="0" w:type="auto"/>
          </w:tcPr>
          <w:p w14:paraId="7F160978" w14:textId="77777777" w:rsidR="007C0D28" w:rsidRPr="00922016" w:rsidRDefault="007C0D28" w:rsidP="00515665">
            <w:r w:rsidRPr="00922016">
              <w:t>bacteria</w:t>
            </w:r>
          </w:p>
        </w:tc>
      </w:tr>
      <w:tr w:rsidR="007C0D28" w:rsidRPr="00922016" w14:paraId="6C738BCB" w14:textId="77777777" w:rsidTr="002E4524">
        <w:tc>
          <w:tcPr>
            <w:tcW w:w="0" w:type="auto"/>
          </w:tcPr>
          <w:p w14:paraId="50843C2B" w14:textId="77777777" w:rsidR="007C0D28" w:rsidRPr="00922016" w:rsidRDefault="007C0D28" w:rsidP="00515665">
            <w:r w:rsidRPr="00922016">
              <w:rPr>
                <w:bCs/>
              </w:rPr>
              <w:t>468</w:t>
            </w:r>
          </w:p>
        </w:tc>
        <w:tc>
          <w:tcPr>
            <w:tcW w:w="0" w:type="auto"/>
          </w:tcPr>
          <w:p w14:paraId="6C7B635A" w14:textId="77777777" w:rsidR="007C0D28" w:rsidRPr="00922016" w:rsidRDefault="007C0D28" w:rsidP="00515665">
            <w:r w:rsidRPr="00922016">
              <w:t>Agrobacterium fabrum</w:t>
            </w:r>
          </w:p>
        </w:tc>
        <w:tc>
          <w:tcPr>
            <w:tcW w:w="0" w:type="auto"/>
          </w:tcPr>
          <w:p w14:paraId="549F7026" w14:textId="77777777" w:rsidR="007C0D28" w:rsidRPr="00922016" w:rsidRDefault="007C0D28" w:rsidP="00515665">
            <w:r w:rsidRPr="00922016">
              <w:t>Alphaproteobacteria</w:t>
            </w:r>
          </w:p>
        </w:tc>
        <w:tc>
          <w:tcPr>
            <w:tcW w:w="0" w:type="auto"/>
          </w:tcPr>
          <w:p w14:paraId="039E56C6" w14:textId="77777777" w:rsidR="007C0D28" w:rsidRPr="00922016" w:rsidRDefault="007C0D28" w:rsidP="00515665">
            <w:r w:rsidRPr="00922016">
              <w:t>bacteria</w:t>
            </w:r>
          </w:p>
        </w:tc>
      </w:tr>
      <w:tr w:rsidR="007C0D28" w:rsidRPr="00922016" w14:paraId="649E5A79" w14:textId="77777777" w:rsidTr="002E4524">
        <w:tc>
          <w:tcPr>
            <w:tcW w:w="0" w:type="auto"/>
          </w:tcPr>
          <w:p w14:paraId="27C6EED9" w14:textId="77777777" w:rsidR="007C0D28" w:rsidRPr="00922016" w:rsidRDefault="007C0D28" w:rsidP="00515665">
            <w:r w:rsidRPr="00922016">
              <w:rPr>
                <w:bCs/>
              </w:rPr>
              <w:t>469</w:t>
            </w:r>
          </w:p>
        </w:tc>
        <w:tc>
          <w:tcPr>
            <w:tcW w:w="0" w:type="auto"/>
          </w:tcPr>
          <w:p w14:paraId="5D15CEDA" w14:textId="77777777" w:rsidR="007C0D28" w:rsidRPr="00922016" w:rsidRDefault="007C0D28" w:rsidP="00515665">
            <w:r w:rsidRPr="00922016">
              <w:t>Caulobacter crescentus CB15</w:t>
            </w:r>
          </w:p>
        </w:tc>
        <w:tc>
          <w:tcPr>
            <w:tcW w:w="0" w:type="auto"/>
          </w:tcPr>
          <w:p w14:paraId="28AD5EC8" w14:textId="77777777" w:rsidR="007C0D28" w:rsidRPr="00922016" w:rsidRDefault="007C0D28" w:rsidP="00515665">
            <w:r w:rsidRPr="00922016">
              <w:t>Alphaproteobacteria</w:t>
            </w:r>
          </w:p>
        </w:tc>
        <w:tc>
          <w:tcPr>
            <w:tcW w:w="0" w:type="auto"/>
          </w:tcPr>
          <w:p w14:paraId="1E19F37A" w14:textId="77777777" w:rsidR="007C0D28" w:rsidRPr="00922016" w:rsidRDefault="007C0D28" w:rsidP="00515665">
            <w:r w:rsidRPr="00922016">
              <w:t>bacteria</w:t>
            </w:r>
          </w:p>
        </w:tc>
      </w:tr>
      <w:tr w:rsidR="007C0D28" w:rsidRPr="00922016" w14:paraId="47267EFA" w14:textId="77777777" w:rsidTr="002E4524">
        <w:tc>
          <w:tcPr>
            <w:tcW w:w="0" w:type="auto"/>
          </w:tcPr>
          <w:p w14:paraId="2A01B4EA" w14:textId="77777777" w:rsidR="007C0D28" w:rsidRPr="00922016" w:rsidRDefault="007C0D28" w:rsidP="00515665">
            <w:r w:rsidRPr="00922016">
              <w:rPr>
                <w:bCs/>
              </w:rPr>
              <w:t>470</w:t>
            </w:r>
          </w:p>
        </w:tc>
        <w:tc>
          <w:tcPr>
            <w:tcW w:w="0" w:type="auto"/>
          </w:tcPr>
          <w:p w14:paraId="21CAE9A9" w14:textId="77777777" w:rsidR="007C0D28" w:rsidRPr="00922016" w:rsidRDefault="007C0D28" w:rsidP="00515665">
            <w:r w:rsidRPr="00922016">
              <w:t>Ehrlichia canis str. Jake</w:t>
            </w:r>
          </w:p>
        </w:tc>
        <w:tc>
          <w:tcPr>
            <w:tcW w:w="0" w:type="auto"/>
          </w:tcPr>
          <w:p w14:paraId="0072C3DA" w14:textId="77777777" w:rsidR="007C0D28" w:rsidRPr="00922016" w:rsidRDefault="007C0D28" w:rsidP="00515665">
            <w:r w:rsidRPr="00922016">
              <w:t>Alphaproteobacteria</w:t>
            </w:r>
          </w:p>
        </w:tc>
        <w:tc>
          <w:tcPr>
            <w:tcW w:w="0" w:type="auto"/>
          </w:tcPr>
          <w:p w14:paraId="4DD0324C" w14:textId="77777777" w:rsidR="007C0D28" w:rsidRPr="00922016" w:rsidRDefault="007C0D28" w:rsidP="00515665">
            <w:r w:rsidRPr="00922016">
              <w:t>bacteria</w:t>
            </w:r>
          </w:p>
        </w:tc>
      </w:tr>
      <w:tr w:rsidR="007C0D28" w:rsidRPr="00922016" w14:paraId="71F13FA9" w14:textId="77777777" w:rsidTr="002E4524">
        <w:tc>
          <w:tcPr>
            <w:tcW w:w="0" w:type="auto"/>
          </w:tcPr>
          <w:p w14:paraId="2AE21B4E" w14:textId="77777777" w:rsidR="007C0D28" w:rsidRPr="00922016" w:rsidRDefault="007C0D28" w:rsidP="00515665">
            <w:r w:rsidRPr="00922016">
              <w:rPr>
                <w:bCs/>
              </w:rPr>
              <w:t>471</w:t>
            </w:r>
          </w:p>
        </w:tc>
        <w:tc>
          <w:tcPr>
            <w:tcW w:w="0" w:type="auto"/>
          </w:tcPr>
          <w:p w14:paraId="5637C1C9" w14:textId="77777777" w:rsidR="007C0D28" w:rsidRPr="00922016" w:rsidRDefault="007C0D28" w:rsidP="00515665">
            <w:r w:rsidRPr="00922016">
              <w:t>Maricaulis maris MCS10</w:t>
            </w:r>
          </w:p>
        </w:tc>
        <w:tc>
          <w:tcPr>
            <w:tcW w:w="0" w:type="auto"/>
          </w:tcPr>
          <w:p w14:paraId="34122179" w14:textId="77777777" w:rsidR="007C0D28" w:rsidRPr="00922016" w:rsidRDefault="007C0D28" w:rsidP="00515665">
            <w:r w:rsidRPr="00922016">
              <w:t>Alphaproteobacteria</w:t>
            </w:r>
          </w:p>
        </w:tc>
        <w:tc>
          <w:tcPr>
            <w:tcW w:w="0" w:type="auto"/>
          </w:tcPr>
          <w:p w14:paraId="369AF68D" w14:textId="77777777" w:rsidR="007C0D28" w:rsidRPr="00922016" w:rsidRDefault="007C0D28" w:rsidP="00515665">
            <w:r w:rsidRPr="00922016">
              <w:t>bacteria</w:t>
            </w:r>
          </w:p>
        </w:tc>
      </w:tr>
      <w:tr w:rsidR="007C0D28" w:rsidRPr="00922016" w14:paraId="74381DD0" w14:textId="77777777" w:rsidTr="002E4524">
        <w:tc>
          <w:tcPr>
            <w:tcW w:w="0" w:type="auto"/>
          </w:tcPr>
          <w:p w14:paraId="4F241853" w14:textId="77777777" w:rsidR="007C0D28" w:rsidRPr="00922016" w:rsidRDefault="007C0D28" w:rsidP="00515665">
            <w:r w:rsidRPr="00922016">
              <w:rPr>
                <w:bCs/>
              </w:rPr>
              <w:t>472</w:t>
            </w:r>
          </w:p>
        </w:tc>
        <w:tc>
          <w:tcPr>
            <w:tcW w:w="0" w:type="auto"/>
          </w:tcPr>
          <w:p w14:paraId="679D240B" w14:textId="77777777" w:rsidR="007C0D28" w:rsidRPr="00922016" w:rsidRDefault="007C0D28" w:rsidP="00515665">
            <w:r w:rsidRPr="00922016">
              <w:t>Zymomonas mobilis subsp. mobilis ZM4</w:t>
            </w:r>
          </w:p>
        </w:tc>
        <w:tc>
          <w:tcPr>
            <w:tcW w:w="0" w:type="auto"/>
          </w:tcPr>
          <w:p w14:paraId="127CAC91" w14:textId="77777777" w:rsidR="007C0D28" w:rsidRPr="00922016" w:rsidRDefault="007C0D28" w:rsidP="00515665">
            <w:r w:rsidRPr="00922016">
              <w:t>Alphaproteobacteria</w:t>
            </w:r>
          </w:p>
        </w:tc>
        <w:tc>
          <w:tcPr>
            <w:tcW w:w="0" w:type="auto"/>
          </w:tcPr>
          <w:p w14:paraId="53F4DFBC" w14:textId="77777777" w:rsidR="007C0D28" w:rsidRPr="00922016" w:rsidRDefault="007C0D28" w:rsidP="00515665">
            <w:r w:rsidRPr="00922016">
              <w:t>bacteria</w:t>
            </w:r>
          </w:p>
        </w:tc>
      </w:tr>
      <w:tr w:rsidR="007C0D28" w:rsidRPr="00922016" w14:paraId="6F883607" w14:textId="77777777" w:rsidTr="002E4524">
        <w:tc>
          <w:tcPr>
            <w:tcW w:w="0" w:type="auto"/>
          </w:tcPr>
          <w:p w14:paraId="27DCB1B2" w14:textId="77777777" w:rsidR="007C0D28" w:rsidRPr="00922016" w:rsidRDefault="007C0D28" w:rsidP="00515665">
            <w:r w:rsidRPr="00922016">
              <w:rPr>
                <w:bCs/>
              </w:rPr>
              <w:t>473</w:t>
            </w:r>
          </w:p>
        </w:tc>
        <w:tc>
          <w:tcPr>
            <w:tcW w:w="0" w:type="auto"/>
          </w:tcPr>
          <w:p w14:paraId="1C8DF8FE" w14:textId="77777777" w:rsidR="007C0D28" w:rsidRPr="00922016" w:rsidRDefault="007C0D28" w:rsidP="00515665">
            <w:r w:rsidRPr="00922016">
              <w:t>Bordetella petrii DSM 12804</w:t>
            </w:r>
          </w:p>
        </w:tc>
        <w:tc>
          <w:tcPr>
            <w:tcW w:w="0" w:type="auto"/>
          </w:tcPr>
          <w:p w14:paraId="0D95DEE6" w14:textId="77777777" w:rsidR="007C0D28" w:rsidRPr="00922016" w:rsidRDefault="007C0D28" w:rsidP="00515665">
            <w:r w:rsidRPr="00922016">
              <w:t>Betaproteobacteria</w:t>
            </w:r>
          </w:p>
        </w:tc>
        <w:tc>
          <w:tcPr>
            <w:tcW w:w="0" w:type="auto"/>
          </w:tcPr>
          <w:p w14:paraId="4994E0FD" w14:textId="77777777" w:rsidR="007C0D28" w:rsidRPr="00922016" w:rsidRDefault="007C0D28" w:rsidP="00515665">
            <w:r w:rsidRPr="00922016">
              <w:t>bacteria</w:t>
            </w:r>
          </w:p>
        </w:tc>
      </w:tr>
      <w:tr w:rsidR="007C0D28" w:rsidRPr="00922016" w14:paraId="79830E25" w14:textId="77777777" w:rsidTr="002E4524">
        <w:tc>
          <w:tcPr>
            <w:tcW w:w="0" w:type="auto"/>
          </w:tcPr>
          <w:p w14:paraId="578DAEDD" w14:textId="77777777" w:rsidR="007C0D28" w:rsidRPr="00922016" w:rsidRDefault="007C0D28" w:rsidP="00515665">
            <w:r w:rsidRPr="00922016">
              <w:rPr>
                <w:bCs/>
              </w:rPr>
              <w:t>474</w:t>
            </w:r>
          </w:p>
        </w:tc>
        <w:tc>
          <w:tcPr>
            <w:tcW w:w="0" w:type="auto"/>
          </w:tcPr>
          <w:p w14:paraId="7BC61F90" w14:textId="77777777" w:rsidR="007C0D28" w:rsidRPr="00922016" w:rsidRDefault="007C0D28" w:rsidP="00515665">
            <w:r w:rsidRPr="00922016">
              <w:t>Chlamydia trachomatis G/9301</w:t>
            </w:r>
          </w:p>
        </w:tc>
        <w:tc>
          <w:tcPr>
            <w:tcW w:w="0" w:type="auto"/>
          </w:tcPr>
          <w:p w14:paraId="7AB5D869" w14:textId="77777777" w:rsidR="007C0D28" w:rsidRPr="00922016" w:rsidRDefault="007C0D28" w:rsidP="00515665">
            <w:r w:rsidRPr="00922016">
              <w:t>Betaproteobacteria</w:t>
            </w:r>
          </w:p>
        </w:tc>
        <w:tc>
          <w:tcPr>
            <w:tcW w:w="0" w:type="auto"/>
          </w:tcPr>
          <w:p w14:paraId="2D3C3326" w14:textId="77777777" w:rsidR="007C0D28" w:rsidRPr="00922016" w:rsidRDefault="007C0D28" w:rsidP="00515665">
            <w:r w:rsidRPr="00922016">
              <w:t>bacteria</w:t>
            </w:r>
          </w:p>
        </w:tc>
      </w:tr>
      <w:tr w:rsidR="007C0D28" w:rsidRPr="00922016" w14:paraId="68E66FC6" w14:textId="77777777" w:rsidTr="002E4524">
        <w:tc>
          <w:tcPr>
            <w:tcW w:w="0" w:type="auto"/>
          </w:tcPr>
          <w:p w14:paraId="33C29D60" w14:textId="77777777" w:rsidR="007C0D28" w:rsidRPr="00922016" w:rsidRDefault="007C0D28" w:rsidP="00515665">
            <w:r w:rsidRPr="00922016">
              <w:rPr>
                <w:bCs/>
              </w:rPr>
              <w:t>475</w:t>
            </w:r>
          </w:p>
        </w:tc>
        <w:tc>
          <w:tcPr>
            <w:tcW w:w="0" w:type="auto"/>
          </w:tcPr>
          <w:p w14:paraId="706F7465" w14:textId="77777777" w:rsidR="007C0D28" w:rsidRPr="00922016" w:rsidRDefault="007C0D28" w:rsidP="00515665">
            <w:r w:rsidRPr="00922016">
              <w:t>Dechloromonas aromatica RCB</w:t>
            </w:r>
          </w:p>
        </w:tc>
        <w:tc>
          <w:tcPr>
            <w:tcW w:w="0" w:type="auto"/>
          </w:tcPr>
          <w:p w14:paraId="7ED1440B" w14:textId="77777777" w:rsidR="007C0D28" w:rsidRPr="00922016" w:rsidRDefault="007C0D28" w:rsidP="00515665">
            <w:r w:rsidRPr="00922016">
              <w:t>Betaproteobacteria</w:t>
            </w:r>
          </w:p>
        </w:tc>
        <w:tc>
          <w:tcPr>
            <w:tcW w:w="0" w:type="auto"/>
          </w:tcPr>
          <w:p w14:paraId="3D2C55DA" w14:textId="77777777" w:rsidR="007C0D28" w:rsidRPr="00922016" w:rsidRDefault="007C0D28" w:rsidP="00515665">
            <w:r w:rsidRPr="00922016">
              <w:t>bacteria</w:t>
            </w:r>
          </w:p>
        </w:tc>
      </w:tr>
      <w:tr w:rsidR="007C0D28" w:rsidRPr="00922016" w14:paraId="4FBD337B" w14:textId="77777777" w:rsidTr="002E4524">
        <w:tc>
          <w:tcPr>
            <w:tcW w:w="0" w:type="auto"/>
          </w:tcPr>
          <w:p w14:paraId="6B5AE820" w14:textId="77777777" w:rsidR="007C0D28" w:rsidRPr="00922016" w:rsidRDefault="007C0D28" w:rsidP="00515665">
            <w:r w:rsidRPr="00922016">
              <w:rPr>
                <w:bCs/>
              </w:rPr>
              <w:t>476</w:t>
            </w:r>
          </w:p>
        </w:tc>
        <w:tc>
          <w:tcPr>
            <w:tcW w:w="0" w:type="auto"/>
          </w:tcPr>
          <w:p w14:paraId="148FFC37" w14:textId="77777777" w:rsidR="007C0D28" w:rsidRPr="00922016" w:rsidRDefault="007C0D28" w:rsidP="00515665">
            <w:r w:rsidRPr="00922016">
              <w:t>Methylobacillus flagellatus KT</w:t>
            </w:r>
          </w:p>
        </w:tc>
        <w:tc>
          <w:tcPr>
            <w:tcW w:w="0" w:type="auto"/>
          </w:tcPr>
          <w:p w14:paraId="72CB78E2" w14:textId="77777777" w:rsidR="007C0D28" w:rsidRPr="00922016" w:rsidRDefault="007C0D28" w:rsidP="00515665">
            <w:r w:rsidRPr="00922016">
              <w:t>Betaproteobacteria</w:t>
            </w:r>
          </w:p>
        </w:tc>
        <w:tc>
          <w:tcPr>
            <w:tcW w:w="0" w:type="auto"/>
          </w:tcPr>
          <w:p w14:paraId="02E96B12" w14:textId="77777777" w:rsidR="007C0D28" w:rsidRPr="00922016" w:rsidRDefault="007C0D28" w:rsidP="00515665">
            <w:r w:rsidRPr="00922016">
              <w:t>bacteria</w:t>
            </w:r>
          </w:p>
        </w:tc>
      </w:tr>
      <w:tr w:rsidR="007C0D28" w:rsidRPr="00922016" w14:paraId="28A711AB" w14:textId="77777777" w:rsidTr="002E4524">
        <w:tc>
          <w:tcPr>
            <w:tcW w:w="0" w:type="auto"/>
          </w:tcPr>
          <w:p w14:paraId="286CDA64" w14:textId="77777777" w:rsidR="007C0D28" w:rsidRPr="00922016" w:rsidRDefault="007C0D28" w:rsidP="00515665">
            <w:r w:rsidRPr="00922016">
              <w:rPr>
                <w:bCs/>
              </w:rPr>
              <w:t>477</w:t>
            </w:r>
          </w:p>
        </w:tc>
        <w:tc>
          <w:tcPr>
            <w:tcW w:w="0" w:type="auto"/>
          </w:tcPr>
          <w:p w14:paraId="54C7DD87" w14:textId="77777777" w:rsidR="007C0D28" w:rsidRPr="00922016" w:rsidRDefault="007C0D28" w:rsidP="00515665">
            <w:r w:rsidRPr="00922016">
              <w:t>Neisseria gonorrhoeae FA 1090</w:t>
            </w:r>
          </w:p>
        </w:tc>
        <w:tc>
          <w:tcPr>
            <w:tcW w:w="0" w:type="auto"/>
          </w:tcPr>
          <w:p w14:paraId="128A6321" w14:textId="77777777" w:rsidR="007C0D28" w:rsidRPr="00922016" w:rsidRDefault="007C0D28" w:rsidP="00515665">
            <w:r w:rsidRPr="00922016">
              <w:t>Betaproteobacteria</w:t>
            </w:r>
          </w:p>
        </w:tc>
        <w:tc>
          <w:tcPr>
            <w:tcW w:w="0" w:type="auto"/>
          </w:tcPr>
          <w:p w14:paraId="6209AFB8" w14:textId="77777777" w:rsidR="007C0D28" w:rsidRPr="00922016" w:rsidRDefault="007C0D28" w:rsidP="00515665">
            <w:r w:rsidRPr="00922016">
              <w:t>bacteria</w:t>
            </w:r>
          </w:p>
        </w:tc>
      </w:tr>
      <w:tr w:rsidR="007C0D28" w:rsidRPr="00922016" w14:paraId="013F558F" w14:textId="77777777" w:rsidTr="002E4524">
        <w:tc>
          <w:tcPr>
            <w:tcW w:w="0" w:type="auto"/>
          </w:tcPr>
          <w:p w14:paraId="2C5D8F36" w14:textId="77777777" w:rsidR="007C0D28" w:rsidRPr="00922016" w:rsidRDefault="007C0D28" w:rsidP="00515665">
            <w:r w:rsidRPr="00922016">
              <w:rPr>
                <w:bCs/>
              </w:rPr>
              <w:t>478</w:t>
            </w:r>
          </w:p>
        </w:tc>
        <w:tc>
          <w:tcPr>
            <w:tcW w:w="0" w:type="auto"/>
          </w:tcPr>
          <w:p w14:paraId="21F922AF" w14:textId="77777777" w:rsidR="007C0D28" w:rsidRPr="00922016" w:rsidRDefault="007C0D28" w:rsidP="00515665">
            <w:r w:rsidRPr="00922016">
              <w:t>Nitrosomonas europaea ATCC 19718</w:t>
            </w:r>
          </w:p>
        </w:tc>
        <w:tc>
          <w:tcPr>
            <w:tcW w:w="0" w:type="auto"/>
          </w:tcPr>
          <w:p w14:paraId="6DB45E20" w14:textId="77777777" w:rsidR="007C0D28" w:rsidRPr="00922016" w:rsidRDefault="007C0D28" w:rsidP="00515665">
            <w:r w:rsidRPr="00922016">
              <w:t>Betaproteobacteria</w:t>
            </w:r>
          </w:p>
        </w:tc>
        <w:tc>
          <w:tcPr>
            <w:tcW w:w="0" w:type="auto"/>
          </w:tcPr>
          <w:p w14:paraId="3B8BE790" w14:textId="77777777" w:rsidR="007C0D28" w:rsidRPr="00922016" w:rsidRDefault="007C0D28" w:rsidP="00515665">
            <w:r w:rsidRPr="00922016">
              <w:t>bacteria</w:t>
            </w:r>
          </w:p>
        </w:tc>
      </w:tr>
      <w:tr w:rsidR="007C0D28" w:rsidRPr="00922016" w14:paraId="1405F512" w14:textId="77777777" w:rsidTr="002E4524">
        <w:tc>
          <w:tcPr>
            <w:tcW w:w="0" w:type="auto"/>
          </w:tcPr>
          <w:p w14:paraId="75C2050B" w14:textId="77777777" w:rsidR="007C0D28" w:rsidRPr="00922016" w:rsidRDefault="007C0D28" w:rsidP="00515665">
            <w:r w:rsidRPr="00922016">
              <w:rPr>
                <w:bCs/>
              </w:rPr>
              <w:t>479</w:t>
            </w:r>
          </w:p>
        </w:tc>
        <w:tc>
          <w:tcPr>
            <w:tcW w:w="0" w:type="auto"/>
          </w:tcPr>
          <w:p w14:paraId="0AE6733F" w14:textId="77777777" w:rsidR="007C0D28" w:rsidRPr="00922016" w:rsidRDefault="007C0D28" w:rsidP="00515665">
            <w:r w:rsidRPr="00922016">
              <w:t>Thiobacillus denitrificans ATCC 25259</w:t>
            </w:r>
          </w:p>
        </w:tc>
        <w:tc>
          <w:tcPr>
            <w:tcW w:w="0" w:type="auto"/>
          </w:tcPr>
          <w:p w14:paraId="45DFF2C8" w14:textId="77777777" w:rsidR="007C0D28" w:rsidRPr="00922016" w:rsidRDefault="007C0D28" w:rsidP="00515665">
            <w:r w:rsidRPr="00922016">
              <w:t>Betaproteobacteria</w:t>
            </w:r>
          </w:p>
        </w:tc>
        <w:tc>
          <w:tcPr>
            <w:tcW w:w="0" w:type="auto"/>
          </w:tcPr>
          <w:p w14:paraId="3B71B3A8" w14:textId="77777777" w:rsidR="007C0D28" w:rsidRPr="00922016" w:rsidRDefault="007C0D28" w:rsidP="00515665">
            <w:r w:rsidRPr="00922016">
              <w:t>bacteria</w:t>
            </w:r>
          </w:p>
        </w:tc>
      </w:tr>
      <w:tr w:rsidR="007C0D28" w:rsidRPr="00922016" w14:paraId="50B61FE6" w14:textId="77777777" w:rsidTr="002E4524">
        <w:tc>
          <w:tcPr>
            <w:tcW w:w="0" w:type="auto"/>
          </w:tcPr>
          <w:p w14:paraId="4397807E" w14:textId="77777777" w:rsidR="007C0D28" w:rsidRPr="00922016" w:rsidRDefault="007C0D28" w:rsidP="00515665">
            <w:r w:rsidRPr="00922016">
              <w:rPr>
                <w:bCs/>
              </w:rPr>
              <w:t>480</w:t>
            </w:r>
          </w:p>
        </w:tc>
        <w:tc>
          <w:tcPr>
            <w:tcW w:w="0" w:type="auto"/>
          </w:tcPr>
          <w:p w14:paraId="144305D8" w14:textId="77777777" w:rsidR="007C0D28" w:rsidRPr="00922016" w:rsidRDefault="007C0D28" w:rsidP="00515665">
            <w:r w:rsidRPr="00922016">
              <w:t>Aeromonas hydrophila subsp. hydrophila ATCC 7966</w:t>
            </w:r>
          </w:p>
        </w:tc>
        <w:tc>
          <w:tcPr>
            <w:tcW w:w="0" w:type="auto"/>
          </w:tcPr>
          <w:p w14:paraId="6A43E39E" w14:textId="77777777" w:rsidR="007C0D28" w:rsidRPr="00922016" w:rsidRDefault="007C0D28" w:rsidP="00515665">
            <w:r w:rsidRPr="00922016">
              <w:t>Gammaproteobacteria</w:t>
            </w:r>
          </w:p>
        </w:tc>
        <w:tc>
          <w:tcPr>
            <w:tcW w:w="0" w:type="auto"/>
          </w:tcPr>
          <w:p w14:paraId="49800E6C" w14:textId="77777777" w:rsidR="007C0D28" w:rsidRPr="00922016" w:rsidRDefault="007C0D28" w:rsidP="00515665">
            <w:r w:rsidRPr="00922016">
              <w:t>bacteria</w:t>
            </w:r>
          </w:p>
        </w:tc>
      </w:tr>
      <w:tr w:rsidR="007C0D28" w:rsidRPr="00922016" w14:paraId="07E52CB2" w14:textId="77777777" w:rsidTr="002E4524">
        <w:tc>
          <w:tcPr>
            <w:tcW w:w="0" w:type="auto"/>
          </w:tcPr>
          <w:p w14:paraId="75F28C26" w14:textId="77777777" w:rsidR="007C0D28" w:rsidRPr="00922016" w:rsidRDefault="007C0D28" w:rsidP="00515665">
            <w:r w:rsidRPr="00922016">
              <w:rPr>
                <w:bCs/>
              </w:rPr>
              <w:t>481</w:t>
            </w:r>
          </w:p>
        </w:tc>
        <w:tc>
          <w:tcPr>
            <w:tcW w:w="0" w:type="auto"/>
          </w:tcPr>
          <w:p w14:paraId="56F32133" w14:textId="77777777" w:rsidR="007C0D28" w:rsidRPr="00922016" w:rsidRDefault="007C0D28" w:rsidP="00515665">
            <w:r w:rsidRPr="00922016">
              <w:t>Baumannia cicadellinicola str. Hc (Homalodisca coagulata)</w:t>
            </w:r>
          </w:p>
        </w:tc>
        <w:tc>
          <w:tcPr>
            <w:tcW w:w="0" w:type="auto"/>
          </w:tcPr>
          <w:p w14:paraId="484D9358" w14:textId="77777777" w:rsidR="007C0D28" w:rsidRPr="00922016" w:rsidRDefault="007C0D28" w:rsidP="00515665">
            <w:r w:rsidRPr="00922016">
              <w:t>Gammaproteobacteria</w:t>
            </w:r>
          </w:p>
        </w:tc>
        <w:tc>
          <w:tcPr>
            <w:tcW w:w="0" w:type="auto"/>
          </w:tcPr>
          <w:p w14:paraId="631A6D6F" w14:textId="77777777" w:rsidR="007C0D28" w:rsidRPr="00922016" w:rsidRDefault="007C0D28" w:rsidP="00515665">
            <w:r w:rsidRPr="00922016">
              <w:t>bacteria</w:t>
            </w:r>
          </w:p>
        </w:tc>
      </w:tr>
      <w:tr w:rsidR="007C0D28" w:rsidRPr="00922016" w14:paraId="03FBF9CB" w14:textId="77777777" w:rsidTr="002E4524">
        <w:tc>
          <w:tcPr>
            <w:tcW w:w="0" w:type="auto"/>
          </w:tcPr>
          <w:p w14:paraId="7DF05551" w14:textId="77777777" w:rsidR="007C0D28" w:rsidRPr="00922016" w:rsidRDefault="007C0D28" w:rsidP="00515665">
            <w:r w:rsidRPr="00922016">
              <w:rPr>
                <w:bCs/>
              </w:rPr>
              <w:t>482</w:t>
            </w:r>
          </w:p>
        </w:tc>
        <w:tc>
          <w:tcPr>
            <w:tcW w:w="0" w:type="auto"/>
          </w:tcPr>
          <w:p w14:paraId="6B67D529" w14:textId="77777777" w:rsidR="007C0D28" w:rsidRPr="00922016" w:rsidRDefault="007C0D28" w:rsidP="00515665">
            <w:r w:rsidRPr="00922016">
              <w:t>Candidatus Carsonella ruddii PV</w:t>
            </w:r>
          </w:p>
        </w:tc>
        <w:tc>
          <w:tcPr>
            <w:tcW w:w="0" w:type="auto"/>
          </w:tcPr>
          <w:p w14:paraId="096985BA" w14:textId="77777777" w:rsidR="007C0D28" w:rsidRPr="00922016" w:rsidRDefault="007C0D28" w:rsidP="00515665">
            <w:r w:rsidRPr="00922016">
              <w:t>Gammaproteobacteria</w:t>
            </w:r>
          </w:p>
        </w:tc>
        <w:tc>
          <w:tcPr>
            <w:tcW w:w="0" w:type="auto"/>
          </w:tcPr>
          <w:p w14:paraId="303BDF8D" w14:textId="77777777" w:rsidR="007C0D28" w:rsidRPr="00922016" w:rsidRDefault="007C0D28" w:rsidP="00515665">
            <w:r w:rsidRPr="00922016">
              <w:t>bacteria</w:t>
            </w:r>
          </w:p>
        </w:tc>
      </w:tr>
      <w:tr w:rsidR="007C0D28" w:rsidRPr="00922016" w14:paraId="248D0F02" w14:textId="77777777" w:rsidTr="002E4524">
        <w:tc>
          <w:tcPr>
            <w:tcW w:w="0" w:type="auto"/>
          </w:tcPr>
          <w:p w14:paraId="74AAA4DA" w14:textId="77777777" w:rsidR="007C0D28" w:rsidRPr="00922016" w:rsidRDefault="007C0D28" w:rsidP="00515665">
            <w:r w:rsidRPr="00922016">
              <w:rPr>
                <w:bCs/>
              </w:rPr>
              <w:t>483</w:t>
            </w:r>
          </w:p>
        </w:tc>
        <w:tc>
          <w:tcPr>
            <w:tcW w:w="0" w:type="auto"/>
          </w:tcPr>
          <w:p w14:paraId="33C7D65B" w14:textId="77777777" w:rsidR="007C0D28" w:rsidRPr="00922016" w:rsidRDefault="007C0D28" w:rsidP="00515665">
            <w:r w:rsidRPr="00922016">
              <w:t>Coxiella burnetii RSA 331</w:t>
            </w:r>
          </w:p>
        </w:tc>
        <w:tc>
          <w:tcPr>
            <w:tcW w:w="0" w:type="auto"/>
          </w:tcPr>
          <w:p w14:paraId="147735BB" w14:textId="77777777" w:rsidR="007C0D28" w:rsidRPr="00922016" w:rsidRDefault="007C0D28" w:rsidP="00515665">
            <w:r w:rsidRPr="00922016">
              <w:t>Gammaproteobacteria</w:t>
            </w:r>
          </w:p>
        </w:tc>
        <w:tc>
          <w:tcPr>
            <w:tcW w:w="0" w:type="auto"/>
          </w:tcPr>
          <w:p w14:paraId="3C550427" w14:textId="77777777" w:rsidR="007C0D28" w:rsidRPr="00922016" w:rsidRDefault="007C0D28" w:rsidP="00515665">
            <w:r w:rsidRPr="00922016">
              <w:t>bacteria</w:t>
            </w:r>
          </w:p>
        </w:tc>
      </w:tr>
      <w:tr w:rsidR="007C0D28" w:rsidRPr="00922016" w14:paraId="29A4EF06" w14:textId="77777777" w:rsidTr="002E4524">
        <w:tc>
          <w:tcPr>
            <w:tcW w:w="0" w:type="auto"/>
          </w:tcPr>
          <w:p w14:paraId="5285741A" w14:textId="77777777" w:rsidR="007C0D28" w:rsidRPr="00922016" w:rsidRDefault="007C0D28" w:rsidP="00515665">
            <w:r w:rsidRPr="00922016">
              <w:rPr>
                <w:bCs/>
              </w:rPr>
              <w:t>484</w:t>
            </w:r>
          </w:p>
        </w:tc>
        <w:tc>
          <w:tcPr>
            <w:tcW w:w="0" w:type="auto"/>
          </w:tcPr>
          <w:p w14:paraId="49C25B64" w14:textId="77777777" w:rsidR="007C0D28" w:rsidRPr="00922016" w:rsidRDefault="007C0D28" w:rsidP="00515665">
            <w:r w:rsidRPr="00922016">
              <w:t>Dichelobacter nodosus VCS1703A</w:t>
            </w:r>
          </w:p>
        </w:tc>
        <w:tc>
          <w:tcPr>
            <w:tcW w:w="0" w:type="auto"/>
          </w:tcPr>
          <w:p w14:paraId="4038DE0D" w14:textId="77777777" w:rsidR="007C0D28" w:rsidRPr="00922016" w:rsidRDefault="007C0D28" w:rsidP="00515665">
            <w:r w:rsidRPr="00922016">
              <w:t>Gammaproteobacteria</w:t>
            </w:r>
          </w:p>
        </w:tc>
        <w:tc>
          <w:tcPr>
            <w:tcW w:w="0" w:type="auto"/>
          </w:tcPr>
          <w:p w14:paraId="60AB6094" w14:textId="77777777" w:rsidR="007C0D28" w:rsidRPr="00922016" w:rsidRDefault="007C0D28" w:rsidP="00515665">
            <w:r w:rsidRPr="00922016">
              <w:t>bacteria</w:t>
            </w:r>
          </w:p>
        </w:tc>
      </w:tr>
      <w:tr w:rsidR="007C0D28" w:rsidRPr="00922016" w14:paraId="29A8E5AD" w14:textId="77777777" w:rsidTr="002E4524">
        <w:tc>
          <w:tcPr>
            <w:tcW w:w="0" w:type="auto"/>
          </w:tcPr>
          <w:p w14:paraId="37728A2E" w14:textId="77777777" w:rsidR="007C0D28" w:rsidRPr="00922016" w:rsidRDefault="007C0D28" w:rsidP="00515665">
            <w:r w:rsidRPr="00922016">
              <w:rPr>
                <w:bCs/>
              </w:rPr>
              <w:t>485</w:t>
            </w:r>
          </w:p>
        </w:tc>
        <w:tc>
          <w:tcPr>
            <w:tcW w:w="0" w:type="auto"/>
          </w:tcPr>
          <w:p w14:paraId="6A9ADDB3" w14:textId="77777777" w:rsidR="007C0D28" w:rsidRPr="00922016" w:rsidRDefault="007C0D28" w:rsidP="00515665">
            <w:r w:rsidRPr="00922016">
              <w:t>Escherichia coli str. K-12 substr. MG1655</w:t>
            </w:r>
          </w:p>
        </w:tc>
        <w:tc>
          <w:tcPr>
            <w:tcW w:w="0" w:type="auto"/>
          </w:tcPr>
          <w:p w14:paraId="52380AC5" w14:textId="77777777" w:rsidR="007C0D28" w:rsidRPr="00922016" w:rsidRDefault="007C0D28" w:rsidP="00515665">
            <w:r w:rsidRPr="00922016">
              <w:t>Gammaproteobacteria</w:t>
            </w:r>
          </w:p>
        </w:tc>
        <w:tc>
          <w:tcPr>
            <w:tcW w:w="0" w:type="auto"/>
          </w:tcPr>
          <w:p w14:paraId="4B02133D" w14:textId="77777777" w:rsidR="007C0D28" w:rsidRPr="00922016" w:rsidRDefault="007C0D28" w:rsidP="00515665">
            <w:r w:rsidRPr="00922016">
              <w:t>bacteria</w:t>
            </w:r>
          </w:p>
        </w:tc>
      </w:tr>
      <w:tr w:rsidR="007C0D28" w:rsidRPr="00922016" w14:paraId="32657079" w14:textId="77777777" w:rsidTr="002E4524">
        <w:tc>
          <w:tcPr>
            <w:tcW w:w="0" w:type="auto"/>
          </w:tcPr>
          <w:p w14:paraId="4F7FE182" w14:textId="77777777" w:rsidR="007C0D28" w:rsidRPr="00922016" w:rsidRDefault="007C0D28" w:rsidP="00515665">
            <w:r w:rsidRPr="00922016">
              <w:rPr>
                <w:bCs/>
              </w:rPr>
              <w:t>486</w:t>
            </w:r>
          </w:p>
        </w:tc>
        <w:tc>
          <w:tcPr>
            <w:tcW w:w="0" w:type="auto"/>
          </w:tcPr>
          <w:p w14:paraId="7610866C" w14:textId="77777777" w:rsidR="007C0D28" w:rsidRPr="00922016" w:rsidRDefault="007C0D28" w:rsidP="00515665">
            <w:r w:rsidRPr="00922016">
              <w:t>Haemophilus influenzae 10810</w:t>
            </w:r>
          </w:p>
        </w:tc>
        <w:tc>
          <w:tcPr>
            <w:tcW w:w="0" w:type="auto"/>
          </w:tcPr>
          <w:p w14:paraId="7301D617" w14:textId="77777777" w:rsidR="007C0D28" w:rsidRPr="00922016" w:rsidRDefault="007C0D28" w:rsidP="00515665">
            <w:r w:rsidRPr="00922016">
              <w:t>Gammaproteobacteria</w:t>
            </w:r>
          </w:p>
        </w:tc>
        <w:tc>
          <w:tcPr>
            <w:tcW w:w="0" w:type="auto"/>
          </w:tcPr>
          <w:p w14:paraId="287F301C" w14:textId="77777777" w:rsidR="007C0D28" w:rsidRPr="00922016" w:rsidRDefault="007C0D28" w:rsidP="00515665">
            <w:r w:rsidRPr="00922016">
              <w:t>bacteria</w:t>
            </w:r>
          </w:p>
        </w:tc>
      </w:tr>
      <w:tr w:rsidR="007C0D28" w:rsidRPr="00922016" w14:paraId="56E40CB2" w14:textId="77777777" w:rsidTr="002E4524">
        <w:tc>
          <w:tcPr>
            <w:tcW w:w="0" w:type="auto"/>
          </w:tcPr>
          <w:p w14:paraId="7898A4AD" w14:textId="77777777" w:rsidR="007C0D28" w:rsidRPr="00922016" w:rsidRDefault="007C0D28" w:rsidP="00515665">
            <w:r w:rsidRPr="00922016">
              <w:rPr>
                <w:bCs/>
              </w:rPr>
              <w:t>487</w:t>
            </w:r>
          </w:p>
        </w:tc>
        <w:tc>
          <w:tcPr>
            <w:tcW w:w="0" w:type="auto"/>
          </w:tcPr>
          <w:p w14:paraId="799BC081" w14:textId="77777777" w:rsidR="007C0D28" w:rsidRPr="00922016" w:rsidRDefault="007C0D28" w:rsidP="00515665">
            <w:r w:rsidRPr="00922016">
              <w:t>Marinomonas mediterranea MMB-1</w:t>
            </w:r>
          </w:p>
        </w:tc>
        <w:tc>
          <w:tcPr>
            <w:tcW w:w="0" w:type="auto"/>
          </w:tcPr>
          <w:p w14:paraId="67351331" w14:textId="77777777" w:rsidR="007C0D28" w:rsidRPr="00922016" w:rsidRDefault="007C0D28" w:rsidP="00515665">
            <w:r w:rsidRPr="00922016">
              <w:t>Gammaproteobacteria</w:t>
            </w:r>
          </w:p>
        </w:tc>
        <w:tc>
          <w:tcPr>
            <w:tcW w:w="0" w:type="auto"/>
          </w:tcPr>
          <w:p w14:paraId="7A2E223A" w14:textId="77777777" w:rsidR="007C0D28" w:rsidRPr="00922016" w:rsidRDefault="007C0D28" w:rsidP="00515665">
            <w:r w:rsidRPr="00922016">
              <w:t>bacteria</w:t>
            </w:r>
          </w:p>
        </w:tc>
      </w:tr>
      <w:tr w:rsidR="007C0D28" w:rsidRPr="00922016" w14:paraId="47F5CAE7" w14:textId="77777777" w:rsidTr="002E4524">
        <w:tc>
          <w:tcPr>
            <w:tcW w:w="0" w:type="auto"/>
          </w:tcPr>
          <w:p w14:paraId="05C7EBCC" w14:textId="77777777" w:rsidR="007C0D28" w:rsidRPr="00922016" w:rsidRDefault="007C0D28" w:rsidP="00515665">
            <w:r w:rsidRPr="00922016">
              <w:rPr>
                <w:bCs/>
              </w:rPr>
              <w:t>488</w:t>
            </w:r>
          </w:p>
        </w:tc>
        <w:tc>
          <w:tcPr>
            <w:tcW w:w="0" w:type="auto"/>
          </w:tcPr>
          <w:p w14:paraId="5F58EB9A" w14:textId="77777777" w:rsidR="007C0D28" w:rsidRPr="00922016" w:rsidRDefault="007C0D28" w:rsidP="00515665">
            <w:r w:rsidRPr="00922016">
              <w:t>Methylococcus capsulatus str. Bath</w:t>
            </w:r>
          </w:p>
        </w:tc>
        <w:tc>
          <w:tcPr>
            <w:tcW w:w="0" w:type="auto"/>
          </w:tcPr>
          <w:p w14:paraId="71534943" w14:textId="77777777" w:rsidR="007C0D28" w:rsidRPr="00922016" w:rsidRDefault="007C0D28" w:rsidP="00515665">
            <w:r w:rsidRPr="00922016">
              <w:t>Gammaproteobacteria</w:t>
            </w:r>
          </w:p>
        </w:tc>
        <w:tc>
          <w:tcPr>
            <w:tcW w:w="0" w:type="auto"/>
          </w:tcPr>
          <w:p w14:paraId="232E72C6" w14:textId="77777777" w:rsidR="007C0D28" w:rsidRPr="00922016" w:rsidRDefault="007C0D28" w:rsidP="00515665">
            <w:r w:rsidRPr="00922016">
              <w:t>bacteria</w:t>
            </w:r>
          </w:p>
        </w:tc>
      </w:tr>
      <w:tr w:rsidR="007C0D28" w:rsidRPr="00922016" w14:paraId="071F367F" w14:textId="77777777" w:rsidTr="002E4524">
        <w:tc>
          <w:tcPr>
            <w:tcW w:w="0" w:type="auto"/>
          </w:tcPr>
          <w:p w14:paraId="3B75E9DE" w14:textId="77777777" w:rsidR="007C0D28" w:rsidRPr="00922016" w:rsidRDefault="007C0D28" w:rsidP="00515665">
            <w:r w:rsidRPr="00922016">
              <w:rPr>
                <w:bCs/>
              </w:rPr>
              <w:t>489</w:t>
            </w:r>
          </w:p>
        </w:tc>
        <w:tc>
          <w:tcPr>
            <w:tcW w:w="0" w:type="auto"/>
          </w:tcPr>
          <w:p w14:paraId="6601AEAF" w14:textId="77777777" w:rsidR="007C0D28" w:rsidRPr="00922016" w:rsidRDefault="007C0D28" w:rsidP="00515665">
            <w:r w:rsidRPr="00922016">
              <w:t>Nitrosococcus oceani ATCC 19707</w:t>
            </w:r>
          </w:p>
        </w:tc>
        <w:tc>
          <w:tcPr>
            <w:tcW w:w="0" w:type="auto"/>
          </w:tcPr>
          <w:p w14:paraId="699767FB" w14:textId="77777777" w:rsidR="007C0D28" w:rsidRPr="00922016" w:rsidRDefault="007C0D28" w:rsidP="00515665">
            <w:r w:rsidRPr="00922016">
              <w:t>Gammaproteobacteria</w:t>
            </w:r>
          </w:p>
        </w:tc>
        <w:tc>
          <w:tcPr>
            <w:tcW w:w="0" w:type="auto"/>
          </w:tcPr>
          <w:p w14:paraId="707D0469" w14:textId="77777777" w:rsidR="007C0D28" w:rsidRPr="00922016" w:rsidRDefault="007C0D28" w:rsidP="00515665">
            <w:r w:rsidRPr="00922016">
              <w:t>bacteria</w:t>
            </w:r>
          </w:p>
        </w:tc>
      </w:tr>
      <w:tr w:rsidR="007C0D28" w:rsidRPr="00922016" w14:paraId="746FE082" w14:textId="77777777" w:rsidTr="002E4524">
        <w:tc>
          <w:tcPr>
            <w:tcW w:w="0" w:type="auto"/>
          </w:tcPr>
          <w:p w14:paraId="537A4D79" w14:textId="77777777" w:rsidR="007C0D28" w:rsidRPr="00922016" w:rsidRDefault="007C0D28" w:rsidP="00515665">
            <w:r w:rsidRPr="00922016">
              <w:rPr>
                <w:bCs/>
              </w:rPr>
              <w:t>490</w:t>
            </w:r>
          </w:p>
        </w:tc>
        <w:tc>
          <w:tcPr>
            <w:tcW w:w="0" w:type="auto"/>
          </w:tcPr>
          <w:p w14:paraId="59A1CFDB" w14:textId="77777777" w:rsidR="007C0D28" w:rsidRPr="00922016" w:rsidRDefault="007C0D28" w:rsidP="00515665">
            <w:r w:rsidRPr="00922016">
              <w:t>Pseudomonas putida F1</w:t>
            </w:r>
          </w:p>
        </w:tc>
        <w:tc>
          <w:tcPr>
            <w:tcW w:w="0" w:type="auto"/>
          </w:tcPr>
          <w:p w14:paraId="2FAFE2D2" w14:textId="77777777" w:rsidR="007C0D28" w:rsidRPr="00922016" w:rsidRDefault="007C0D28" w:rsidP="00515665">
            <w:r w:rsidRPr="00922016">
              <w:t>Gammaproteobacteria</w:t>
            </w:r>
          </w:p>
        </w:tc>
        <w:tc>
          <w:tcPr>
            <w:tcW w:w="0" w:type="auto"/>
          </w:tcPr>
          <w:p w14:paraId="099D591A" w14:textId="77777777" w:rsidR="007C0D28" w:rsidRPr="00922016" w:rsidRDefault="007C0D28" w:rsidP="00515665">
            <w:r w:rsidRPr="00922016">
              <w:t>bacteria</w:t>
            </w:r>
          </w:p>
        </w:tc>
      </w:tr>
      <w:tr w:rsidR="007C0D28" w:rsidRPr="00922016" w14:paraId="5D3C7C72" w14:textId="77777777" w:rsidTr="002E4524">
        <w:tc>
          <w:tcPr>
            <w:tcW w:w="0" w:type="auto"/>
          </w:tcPr>
          <w:p w14:paraId="0304BF8F" w14:textId="77777777" w:rsidR="007C0D28" w:rsidRPr="00922016" w:rsidRDefault="007C0D28" w:rsidP="00515665">
            <w:r w:rsidRPr="00922016">
              <w:rPr>
                <w:bCs/>
              </w:rPr>
              <w:t>491</w:t>
            </w:r>
          </w:p>
        </w:tc>
        <w:tc>
          <w:tcPr>
            <w:tcW w:w="0" w:type="auto"/>
          </w:tcPr>
          <w:p w14:paraId="69680CC9" w14:textId="77777777" w:rsidR="007C0D28" w:rsidRPr="00922016" w:rsidRDefault="007C0D28" w:rsidP="00515665">
            <w:r w:rsidRPr="00922016">
              <w:t>Candidatus Ruthia magnifica str. Cm (Calyptogena magnifica)</w:t>
            </w:r>
          </w:p>
        </w:tc>
        <w:tc>
          <w:tcPr>
            <w:tcW w:w="0" w:type="auto"/>
          </w:tcPr>
          <w:p w14:paraId="57BF6A36" w14:textId="77777777" w:rsidR="007C0D28" w:rsidRPr="00922016" w:rsidRDefault="007C0D28" w:rsidP="00515665">
            <w:r w:rsidRPr="00922016">
              <w:t>Gammaproteobacteria</w:t>
            </w:r>
          </w:p>
        </w:tc>
        <w:tc>
          <w:tcPr>
            <w:tcW w:w="0" w:type="auto"/>
          </w:tcPr>
          <w:p w14:paraId="655A88BC" w14:textId="77777777" w:rsidR="007C0D28" w:rsidRPr="00922016" w:rsidRDefault="007C0D28" w:rsidP="00515665">
            <w:r w:rsidRPr="00922016">
              <w:t>bacteria</w:t>
            </w:r>
          </w:p>
        </w:tc>
      </w:tr>
    </w:tbl>
    <w:p w14:paraId="3B602D02" w14:textId="77777777" w:rsidR="00F80F54" w:rsidRPr="00922016" w:rsidRDefault="00F80F54" w:rsidP="00515665"/>
    <w:p w14:paraId="0D444DDB" w14:textId="69628954" w:rsidR="00B01FCE" w:rsidRPr="00922016" w:rsidRDefault="00B01FCE" w:rsidP="00515665">
      <w:pPr>
        <w:pStyle w:val="Caption"/>
        <w:keepNext/>
      </w:pPr>
      <w:bookmarkStart w:id="50" w:name="_Ref371837253"/>
      <w:r w:rsidRPr="00922016">
        <w:t xml:space="preserve">Table </w:t>
      </w:r>
      <w:r w:rsidR="00417319">
        <w:fldChar w:fldCharType="begin"/>
      </w:r>
      <w:r w:rsidR="00417319">
        <w:instrText xml:space="preserve"> STYLEREF 1 \s </w:instrText>
      </w:r>
      <w:r w:rsidR="00417319">
        <w:fldChar w:fldCharType="separate"/>
      </w:r>
      <w:r w:rsidR="003F708E">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3F708E">
        <w:rPr>
          <w:noProof/>
        </w:rPr>
        <w:t>5</w:t>
      </w:r>
      <w:r w:rsidR="00417319">
        <w:fldChar w:fldCharType="end"/>
      </w:r>
      <w:bookmarkEnd w:id="50"/>
      <w:r w:rsidRPr="00922016">
        <w:t>: List of 30 manually KO-annotated reference taxa</w:t>
      </w:r>
    </w:p>
    <w:tbl>
      <w:tblPr>
        <w:tblStyle w:val="TableGrid"/>
        <w:tblW w:w="5000" w:type="pct"/>
        <w:tblLook w:val="04A0" w:firstRow="1" w:lastRow="0" w:firstColumn="1" w:lastColumn="0" w:noHBand="0" w:noVBand="1"/>
      </w:tblPr>
      <w:tblGrid>
        <w:gridCol w:w="599"/>
        <w:gridCol w:w="2035"/>
        <w:gridCol w:w="598"/>
        <w:gridCol w:w="2403"/>
        <w:gridCol w:w="598"/>
        <w:gridCol w:w="2487"/>
      </w:tblGrid>
      <w:tr w:rsidR="00B01FCE" w:rsidRPr="00922016" w14:paraId="2C189817" w14:textId="77777777" w:rsidTr="00B01FCE">
        <w:trPr>
          <w:trHeight w:val="225"/>
        </w:trPr>
        <w:tc>
          <w:tcPr>
            <w:tcW w:w="343" w:type="pct"/>
            <w:hideMark/>
          </w:tcPr>
          <w:p w14:paraId="106B95CA" w14:textId="77777777" w:rsidR="00B01FCE" w:rsidRPr="00922016" w:rsidRDefault="00B01FCE" w:rsidP="00515665">
            <w:pPr>
              <w:ind w:left="338" w:hanging="338"/>
              <w:rPr>
                <w:rFonts w:cs="Times New Roman"/>
              </w:rPr>
            </w:pPr>
            <w:r w:rsidRPr="00922016">
              <w:rPr>
                <w:rFonts w:cs="Times New Roman"/>
                <w:bCs/>
                <w:color w:val="000000"/>
              </w:rPr>
              <w:t>No.</w:t>
            </w:r>
          </w:p>
        </w:tc>
        <w:tc>
          <w:tcPr>
            <w:tcW w:w="1167" w:type="pct"/>
            <w:hideMark/>
          </w:tcPr>
          <w:p w14:paraId="0A5E27F3" w14:textId="77777777" w:rsidR="00B01FCE" w:rsidRPr="00922016" w:rsidRDefault="00B01FCE" w:rsidP="00515665">
            <w:pPr>
              <w:ind w:left="338" w:hanging="338"/>
              <w:rPr>
                <w:rFonts w:cs="Times New Roman"/>
              </w:rPr>
            </w:pPr>
            <w:r w:rsidRPr="00922016">
              <w:rPr>
                <w:rFonts w:cs="Times New Roman"/>
                <w:bCs/>
                <w:color w:val="000000"/>
              </w:rPr>
              <w:t>Name</w:t>
            </w:r>
          </w:p>
        </w:tc>
        <w:tc>
          <w:tcPr>
            <w:tcW w:w="343" w:type="pct"/>
            <w:hideMark/>
          </w:tcPr>
          <w:p w14:paraId="592F4647" w14:textId="77777777" w:rsidR="00B01FCE" w:rsidRPr="00922016" w:rsidRDefault="00B01FCE" w:rsidP="00515665">
            <w:pPr>
              <w:ind w:left="338" w:hanging="338"/>
              <w:rPr>
                <w:rFonts w:cs="Times New Roman"/>
              </w:rPr>
            </w:pPr>
            <w:r w:rsidRPr="00922016">
              <w:rPr>
                <w:rFonts w:cs="Times New Roman"/>
                <w:bCs/>
                <w:color w:val="000000"/>
              </w:rPr>
              <w:t>No.</w:t>
            </w:r>
          </w:p>
        </w:tc>
        <w:tc>
          <w:tcPr>
            <w:tcW w:w="1378" w:type="pct"/>
            <w:hideMark/>
          </w:tcPr>
          <w:p w14:paraId="05A80A0F" w14:textId="77777777" w:rsidR="00B01FCE" w:rsidRPr="00922016" w:rsidRDefault="00B01FCE" w:rsidP="00515665">
            <w:pPr>
              <w:ind w:left="338" w:hanging="338"/>
              <w:rPr>
                <w:rFonts w:cs="Times New Roman"/>
              </w:rPr>
            </w:pPr>
            <w:r w:rsidRPr="00922016">
              <w:rPr>
                <w:rFonts w:cs="Times New Roman"/>
                <w:bCs/>
                <w:color w:val="000000"/>
              </w:rPr>
              <w:t>Name</w:t>
            </w:r>
          </w:p>
        </w:tc>
        <w:tc>
          <w:tcPr>
            <w:tcW w:w="343" w:type="pct"/>
            <w:hideMark/>
          </w:tcPr>
          <w:p w14:paraId="1A968305" w14:textId="77777777" w:rsidR="00B01FCE" w:rsidRPr="00922016" w:rsidRDefault="00B01FCE" w:rsidP="00515665">
            <w:pPr>
              <w:ind w:left="338" w:hanging="338"/>
              <w:rPr>
                <w:rFonts w:cs="Times New Roman"/>
              </w:rPr>
            </w:pPr>
            <w:r w:rsidRPr="00922016">
              <w:rPr>
                <w:rFonts w:cs="Times New Roman"/>
                <w:bCs/>
                <w:color w:val="000000"/>
              </w:rPr>
              <w:t>No.</w:t>
            </w:r>
          </w:p>
        </w:tc>
        <w:tc>
          <w:tcPr>
            <w:tcW w:w="1428" w:type="pct"/>
            <w:hideMark/>
          </w:tcPr>
          <w:p w14:paraId="1B2D18AE" w14:textId="77777777" w:rsidR="00B01FCE" w:rsidRPr="00922016" w:rsidRDefault="00B01FCE" w:rsidP="00515665">
            <w:pPr>
              <w:ind w:left="338" w:hanging="338"/>
              <w:rPr>
                <w:rFonts w:cs="Times New Roman"/>
              </w:rPr>
            </w:pPr>
            <w:r w:rsidRPr="00922016">
              <w:rPr>
                <w:rFonts w:cs="Times New Roman"/>
                <w:bCs/>
                <w:color w:val="000000"/>
              </w:rPr>
              <w:t>Name</w:t>
            </w:r>
          </w:p>
        </w:tc>
      </w:tr>
      <w:tr w:rsidR="00B01FCE" w:rsidRPr="00922016" w14:paraId="74CFBEA5" w14:textId="77777777" w:rsidTr="00B01FCE">
        <w:trPr>
          <w:trHeight w:val="225"/>
        </w:trPr>
        <w:tc>
          <w:tcPr>
            <w:tcW w:w="343" w:type="pct"/>
            <w:hideMark/>
          </w:tcPr>
          <w:p w14:paraId="468F6BC5" w14:textId="77777777" w:rsidR="00B01FCE" w:rsidRPr="00922016" w:rsidRDefault="00B01FCE" w:rsidP="00515665">
            <w:pPr>
              <w:ind w:left="338" w:hanging="338"/>
              <w:rPr>
                <w:rFonts w:cs="Times New Roman"/>
              </w:rPr>
            </w:pPr>
            <w:r w:rsidRPr="00922016">
              <w:rPr>
                <w:rFonts w:cs="Times New Roman"/>
                <w:color w:val="000000"/>
              </w:rPr>
              <w:t>1</w:t>
            </w:r>
          </w:p>
        </w:tc>
        <w:tc>
          <w:tcPr>
            <w:tcW w:w="1167" w:type="pct"/>
            <w:hideMark/>
          </w:tcPr>
          <w:p w14:paraId="07262E00" w14:textId="77777777" w:rsidR="00B01FCE" w:rsidRPr="00922016" w:rsidRDefault="00B01FCE" w:rsidP="00515665">
            <w:pPr>
              <w:ind w:left="338" w:hanging="338"/>
              <w:rPr>
                <w:rFonts w:cs="Times New Roman"/>
              </w:rPr>
            </w:pPr>
            <w:r w:rsidRPr="00922016">
              <w:rPr>
                <w:rFonts w:cs="Times New Roman"/>
                <w:i/>
                <w:iCs/>
                <w:color w:val="000000"/>
              </w:rPr>
              <w:t>A.gossypii</w:t>
            </w:r>
          </w:p>
        </w:tc>
        <w:tc>
          <w:tcPr>
            <w:tcW w:w="343" w:type="pct"/>
            <w:hideMark/>
          </w:tcPr>
          <w:p w14:paraId="5EBF69C6" w14:textId="77777777" w:rsidR="00B01FCE" w:rsidRPr="00922016" w:rsidRDefault="00B01FCE" w:rsidP="00515665">
            <w:pPr>
              <w:ind w:left="338" w:hanging="338"/>
              <w:rPr>
                <w:rFonts w:cs="Times New Roman"/>
              </w:rPr>
            </w:pPr>
            <w:r w:rsidRPr="00922016">
              <w:rPr>
                <w:rFonts w:cs="Times New Roman"/>
                <w:color w:val="000000"/>
              </w:rPr>
              <w:t>11</w:t>
            </w:r>
          </w:p>
        </w:tc>
        <w:tc>
          <w:tcPr>
            <w:tcW w:w="1378" w:type="pct"/>
            <w:hideMark/>
          </w:tcPr>
          <w:p w14:paraId="7049BE79" w14:textId="77777777" w:rsidR="00B01FCE" w:rsidRPr="00922016" w:rsidRDefault="00B01FCE" w:rsidP="00515665">
            <w:pPr>
              <w:ind w:left="338" w:hanging="338"/>
              <w:rPr>
                <w:rFonts w:cs="Times New Roman"/>
              </w:rPr>
            </w:pPr>
            <w:r w:rsidRPr="00922016">
              <w:rPr>
                <w:rFonts w:cs="Times New Roman"/>
                <w:i/>
                <w:iCs/>
                <w:color w:val="000000"/>
              </w:rPr>
              <w:t>D.melanogaster</w:t>
            </w:r>
          </w:p>
        </w:tc>
        <w:tc>
          <w:tcPr>
            <w:tcW w:w="343" w:type="pct"/>
            <w:hideMark/>
          </w:tcPr>
          <w:p w14:paraId="581D1739" w14:textId="77777777" w:rsidR="00B01FCE" w:rsidRPr="00922016" w:rsidRDefault="00B01FCE" w:rsidP="00515665">
            <w:pPr>
              <w:ind w:left="338" w:hanging="338"/>
              <w:rPr>
                <w:rFonts w:cs="Times New Roman"/>
              </w:rPr>
            </w:pPr>
            <w:r w:rsidRPr="00922016">
              <w:rPr>
                <w:rFonts w:cs="Times New Roman"/>
                <w:color w:val="000000"/>
              </w:rPr>
              <w:t>21</w:t>
            </w:r>
          </w:p>
        </w:tc>
        <w:tc>
          <w:tcPr>
            <w:tcW w:w="1428" w:type="pct"/>
            <w:hideMark/>
          </w:tcPr>
          <w:p w14:paraId="6F10DBDE" w14:textId="77777777" w:rsidR="00B01FCE" w:rsidRPr="00922016" w:rsidRDefault="00B01FCE" w:rsidP="00515665">
            <w:pPr>
              <w:ind w:left="338" w:hanging="338"/>
              <w:rPr>
                <w:rFonts w:cs="Times New Roman"/>
              </w:rPr>
            </w:pPr>
            <w:r w:rsidRPr="00922016">
              <w:rPr>
                <w:rFonts w:cs="Times New Roman"/>
                <w:i/>
                <w:iCs/>
                <w:color w:val="000000"/>
              </w:rPr>
              <w:t>A.pernix</w:t>
            </w:r>
          </w:p>
        </w:tc>
      </w:tr>
      <w:tr w:rsidR="00B01FCE" w:rsidRPr="00922016" w14:paraId="366EEE08" w14:textId="77777777" w:rsidTr="00B01FCE">
        <w:trPr>
          <w:trHeight w:val="225"/>
        </w:trPr>
        <w:tc>
          <w:tcPr>
            <w:tcW w:w="343" w:type="pct"/>
            <w:hideMark/>
          </w:tcPr>
          <w:p w14:paraId="60D1A877" w14:textId="77777777" w:rsidR="00B01FCE" w:rsidRPr="00922016" w:rsidRDefault="00B01FCE" w:rsidP="00515665">
            <w:pPr>
              <w:ind w:left="338" w:hanging="338"/>
              <w:rPr>
                <w:rFonts w:cs="Times New Roman"/>
              </w:rPr>
            </w:pPr>
            <w:r w:rsidRPr="00922016">
              <w:rPr>
                <w:rFonts w:cs="Times New Roman"/>
                <w:color w:val="000000"/>
              </w:rPr>
              <w:t>2</w:t>
            </w:r>
          </w:p>
        </w:tc>
        <w:tc>
          <w:tcPr>
            <w:tcW w:w="1167" w:type="pct"/>
            <w:hideMark/>
          </w:tcPr>
          <w:p w14:paraId="6638C60E" w14:textId="77777777" w:rsidR="00B01FCE" w:rsidRPr="00922016" w:rsidRDefault="00B01FCE" w:rsidP="00515665">
            <w:pPr>
              <w:ind w:left="338" w:hanging="338"/>
              <w:rPr>
                <w:rFonts w:cs="Times New Roman"/>
              </w:rPr>
            </w:pPr>
            <w:r w:rsidRPr="00922016">
              <w:rPr>
                <w:rFonts w:cs="Times New Roman"/>
                <w:i/>
                <w:iCs/>
                <w:color w:val="000000"/>
              </w:rPr>
              <w:t>S.pombe</w:t>
            </w:r>
          </w:p>
        </w:tc>
        <w:tc>
          <w:tcPr>
            <w:tcW w:w="343" w:type="pct"/>
            <w:hideMark/>
          </w:tcPr>
          <w:p w14:paraId="2B12E559" w14:textId="77777777" w:rsidR="00B01FCE" w:rsidRPr="00922016" w:rsidRDefault="00B01FCE" w:rsidP="00515665">
            <w:pPr>
              <w:ind w:left="338" w:hanging="338"/>
              <w:rPr>
                <w:rFonts w:cs="Times New Roman"/>
              </w:rPr>
            </w:pPr>
            <w:r w:rsidRPr="00922016">
              <w:rPr>
                <w:rFonts w:cs="Times New Roman"/>
                <w:color w:val="000000"/>
              </w:rPr>
              <w:t>12</w:t>
            </w:r>
          </w:p>
        </w:tc>
        <w:tc>
          <w:tcPr>
            <w:tcW w:w="1378" w:type="pct"/>
            <w:hideMark/>
          </w:tcPr>
          <w:p w14:paraId="0EF54E25" w14:textId="77777777" w:rsidR="00B01FCE" w:rsidRPr="00922016" w:rsidRDefault="00B01FCE" w:rsidP="00515665">
            <w:pPr>
              <w:ind w:left="338" w:hanging="338"/>
              <w:rPr>
                <w:rFonts w:cs="Times New Roman"/>
              </w:rPr>
            </w:pPr>
            <w:r w:rsidRPr="00922016">
              <w:rPr>
                <w:rFonts w:cs="Times New Roman"/>
                <w:i/>
                <w:iCs/>
                <w:color w:val="000000"/>
              </w:rPr>
              <w:t>C.elegans</w:t>
            </w:r>
          </w:p>
        </w:tc>
        <w:tc>
          <w:tcPr>
            <w:tcW w:w="343" w:type="pct"/>
            <w:hideMark/>
          </w:tcPr>
          <w:p w14:paraId="73C38781" w14:textId="77777777" w:rsidR="00B01FCE" w:rsidRPr="00922016" w:rsidRDefault="00B01FCE" w:rsidP="00515665">
            <w:pPr>
              <w:ind w:left="338" w:hanging="338"/>
              <w:rPr>
                <w:rFonts w:cs="Times New Roman"/>
              </w:rPr>
            </w:pPr>
            <w:r w:rsidRPr="00922016">
              <w:rPr>
                <w:rFonts w:cs="Times New Roman"/>
                <w:color w:val="000000"/>
              </w:rPr>
              <w:t>22</w:t>
            </w:r>
          </w:p>
        </w:tc>
        <w:tc>
          <w:tcPr>
            <w:tcW w:w="1428" w:type="pct"/>
            <w:hideMark/>
          </w:tcPr>
          <w:p w14:paraId="2F324432" w14:textId="77777777" w:rsidR="00B01FCE" w:rsidRPr="00922016" w:rsidRDefault="00B01FCE" w:rsidP="00515665">
            <w:pPr>
              <w:ind w:left="338" w:hanging="338"/>
              <w:rPr>
                <w:rFonts w:cs="Times New Roman"/>
              </w:rPr>
            </w:pPr>
            <w:r w:rsidRPr="00922016">
              <w:rPr>
                <w:rFonts w:cs="Times New Roman"/>
                <w:i/>
                <w:iCs/>
                <w:color w:val="000000"/>
              </w:rPr>
              <w:t>E.coli</w:t>
            </w:r>
          </w:p>
        </w:tc>
      </w:tr>
      <w:tr w:rsidR="00B01FCE" w:rsidRPr="00922016" w14:paraId="650B9102" w14:textId="77777777" w:rsidTr="00B01FCE">
        <w:trPr>
          <w:trHeight w:val="225"/>
        </w:trPr>
        <w:tc>
          <w:tcPr>
            <w:tcW w:w="343" w:type="pct"/>
            <w:hideMark/>
          </w:tcPr>
          <w:p w14:paraId="58AE87C4" w14:textId="77777777" w:rsidR="00B01FCE" w:rsidRPr="00922016" w:rsidRDefault="00B01FCE" w:rsidP="00515665">
            <w:pPr>
              <w:ind w:left="338" w:hanging="338"/>
              <w:rPr>
                <w:rFonts w:cs="Times New Roman"/>
              </w:rPr>
            </w:pPr>
            <w:r w:rsidRPr="00922016">
              <w:rPr>
                <w:rFonts w:cs="Times New Roman"/>
                <w:color w:val="000000"/>
              </w:rPr>
              <w:t>3</w:t>
            </w:r>
          </w:p>
        </w:tc>
        <w:tc>
          <w:tcPr>
            <w:tcW w:w="1167" w:type="pct"/>
            <w:hideMark/>
          </w:tcPr>
          <w:p w14:paraId="3A9B4265" w14:textId="77777777" w:rsidR="00B01FCE" w:rsidRPr="00922016" w:rsidRDefault="00B01FCE" w:rsidP="00515665">
            <w:pPr>
              <w:ind w:left="338" w:hanging="338"/>
              <w:rPr>
                <w:rFonts w:cs="Times New Roman"/>
              </w:rPr>
            </w:pPr>
            <w:r w:rsidRPr="00922016">
              <w:rPr>
                <w:rFonts w:cs="Times New Roman"/>
                <w:i/>
                <w:iCs/>
                <w:color w:val="000000"/>
              </w:rPr>
              <w:t>C.albicans</w:t>
            </w:r>
          </w:p>
        </w:tc>
        <w:tc>
          <w:tcPr>
            <w:tcW w:w="343" w:type="pct"/>
            <w:hideMark/>
          </w:tcPr>
          <w:p w14:paraId="714EEE83" w14:textId="77777777" w:rsidR="00B01FCE" w:rsidRPr="00922016" w:rsidRDefault="00B01FCE" w:rsidP="00515665">
            <w:pPr>
              <w:ind w:left="338" w:hanging="338"/>
              <w:rPr>
                <w:rFonts w:cs="Times New Roman"/>
              </w:rPr>
            </w:pPr>
            <w:r w:rsidRPr="00922016">
              <w:rPr>
                <w:rFonts w:cs="Times New Roman"/>
                <w:color w:val="000000"/>
              </w:rPr>
              <w:t>13</w:t>
            </w:r>
          </w:p>
        </w:tc>
        <w:tc>
          <w:tcPr>
            <w:tcW w:w="1378" w:type="pct"/>
            <w:hideMark/>
          </w:tcPr>
          <w:p w14:paraId="7C20FEEA" w14:textId="77777777" w:rsidR="00B01FCE" w:rsidRPr="00922016" w:rsidRDefault="00B01FCE" w:rsidP="00515665">
            <w:pPr>
              <w:ind w:left="338" w:hanging="338"/>
              <w:rPr>
                <w:rFonts w:cs="Times New Roman"/>
              </w:rPr>
            </w:pPr>
            <w:r w:rsidRPr="00922016">
              <w:rPr>
                <w:rFonts w:cs="Times New Roman"/>
                <w:i/>
                <w:iCs/>
                <w:color w:val="000000"/>
              </w:rPr>
              <w:t>M.brevicollis</w:t>
            </w:r>
          </w:p>
        </w:tc>
        <w:tc>
          <w:tcPr>
            <w:tcW w:w="343" w:type="pct"/>
            <w:hideMark/>
          </w:tcPr>
          <w:p w14:paraId="18E0436F" w14:textId="77777777" w:rsidR="00B01FCE" w:rsidRPr="00922016" w:rsidRDefault="00B01FCE" w:rsidP="00515665">
            <w:pPr>
              <w:ind w:left="338" w:hanging="338"/>
              <w:rPr>
                <w:rFonts w:cs="Times New Roman"/>
              </w:rPr>
            </w:pPr>
            <w:r w:rsidRPr="00922016">
              <w:rPr>
                <w:rFonts w:cs="Times New Roman"/>
                <w:color w:val="000000"/>
              </w:rPr>
              <w:t>23</w:t>
            </w:r>
          </w:p>
        </w:tc>
        <w:tc>
          <w:tcPr>
            <w:tcW w:w="1428" w:type="pct"/>
            <w:hideMark/>
          </w:tcPr>
          <w:p w14:paraId="6E87A681" w14:textId="77777777" w:rsidR="00B01FCE" w:rsidRPr="00922016" w:rsidRDefault="00B01FCE" w:rsidP="00515665">
            <w:pPr>
              <w:ind w:left="338" w:hanging="338"/>
              <w:rPr>
                <w:rFonts w:cs="Times New Roman"/>
              </w:rPr>
            </w:pPr>
            <w:r w:rsidRPr="00922016">
              <w:rPr>
                <w:rFonts w:cs="Times New Roman"/>
                <w:i/>
                <w:iCs/>
                <w:color w:val="000000"/>
              </w:rPr>
              <w:t>N.meningtidis</w:t>
            </w:r>
          </w:p>
        </w:tc>
      </w:tr>
      <w:tr w:rsidR="00B01FCE" w:rsidRPr="00922016" w14:paraId="4C6AD2D8" w14:textId="77777777" w:rsidTr="00B01FCE">
        <w:trPr>
          <w:trHeight w:val="210"/>
        </w:trPr>
        <w:tc>
          <w:tcPr>
            <w:tcW w:w="343" w:type="pct"/>
            <w:hideMark/>
          </w:tcPr>
          <w:p w14:paraId="07C6D42B" w14:textId="77777777" w:rsidR="00B01FCE" w:rsidRPr="00922016" w:rsidRDefault="00B01FCE" w:rsidP="00515665">
            <w:pPr>
              <w:ind w:left="338" w:hanging="338"/>
              <w:rPr>
                <w:rFonts w:cs="Times New Roman"/>
              </w:rPr>
            </w:pPr>
            <w:r w:rsidRPr="00922016">
              <w:rPr>
                <w:rFonts w:cs="Times New Roman"/>
                <w:color w:val="000000"/>
              </w:rPr>
              <w:t>4</w:t>
            </w:r>
          </w:p>
        </w:tc>
        <w:tc>
          <w:tcPr>
            <w:tcW w:w="1167" w:type="pct"/>
            <w:hideMark/>
          </w:tcPr>
          <w:p w14:paraId="71C6324F" w14:textId="77777777" w:rsidR="00B01FCE" w:rsidRPr="00922016" w:rsidRDefault="00B01FCE" w:rsidP="00515665">
            <w:pPr>
              <w:ind w:left="338" w:hanging="338"/>
              <w:rPr>
                <w:rFonts w:cs="Times New Roman"/>
              </w:rPr>
            </w:pPr>
            <w:r w:rsidRPr="00922016">
              <w:rPr>
                <w:rFonts w:cs="Times New Roman"/>
                <w:i/>
                <w:iCs/>
                <w:color w:val="000000"/>
              </w:rPr>
              <w:t>S.cerevisiae</w:t>
            </w:r>
          </w:p>
        </w:tc>
        <w:tc>
          <w:tcPr>
            <w:tcW w:w="343" w:type="pct"/>
            <w:hideMark/>
          </w:tcPr>
          <w:p w14:paraId="5B8505D8" w14:textId="77777777" w:rsidR="00B01FCE" w:rsidRPr="00922016" w:rsidRDefault="00B01FCE" w:rsidP="00515665">
            <w:pPr>
              <w:ind w:left="338" w:hanging="338"/>
              <w:rPr>
                <w:rFonts w:cs="Times New Roman"/>
              </w:rPr>
            </w:pPr>
            <w:r w:rsidRPr="00922016">
              <w:rPr>
                <w:rFonts w:cs="Times New Roman"/>
                <w:color w:val="000000"/>
              </w:rPr>
              <w:t>14</w:t>
            </w:r>
          </w:p>
        </w:tc>
        <w:tc>
          <w:tcPr>
            <w:tcW w:w="1378" w:type="pct"/>
            <w:hideMark/>
          </w:tcPr>
          <w:p w14:paraId="193E2722" w14:textId="77777777" w:rsidR="00B01FCE" w:rsidRPr="00922016" w:rsidRDefault="00B01FCE" w:rsidP="00515665">
            <w:pPr>
              <w:ind w:left="338" w:hanging="338"/>
              <w:rPr>
                <w:rFonts w:cs="Times New Roman"/>
              </w:rPr>
            </w:pPr>
            <w:r w:rsidRPr="00922016">
              <w:rPr>
                <w:rFonts w:cs="Times New Roman"/>
                <w:i/>
                <w:iCs/>
                <w:color w:val="000000"/>
              </w:rPr>
              <w:t>N.vectensis</w:t>
            </w:r>
          </w:p>
        </w:tc>
        <w:tc>
          <w:tcPr>
            <w:tcW w:w="343" w:type="pct"/>
            <w:hideMark/>
          </w:tcPr>
          <w:p w14:paraId="006FF9E7" w14:textId="77777777" w:rsidR="00B01FCE" w:rsidRPr="00922016" w:rsidRDefault="00B01FCE" w:rsidP="00515665">
            <w:pPr>
              <w:ind w:left="338" w:hanging="338"/>
              <w:rPr>
                <w:rFonts w:cs="Times New Roman"/>
              </w:rPr>
            </w:pPr>
            <w:r w:rsidRPr="00922016">
              <w:rPr>
                <w:rFonts w:cs="Times New Roman"/>
                <w:color w:val="000000"/>
              </w:rPr>
              <w:t>24</w:t>
            </w:r>
          </w:p>
        </w:tc>
        <w:tc>
          <w:tcPr>
            <w:tcW w:w="1428" w:type="pct"/>
            <w:hideMark/>
          </w:tcPr>
          <w:p w14:paraId="62D2CF62" w14:textId="77777777" w:rsidR="00B01FCE" w:rsidRPr="00922016" w:rsidRDefault="00B01FCE" w:rsidP="00515665">
            <w:pPr>
              <w:ind w:left="338" w:hanging="338"/>
              <w:rPr>
                <w:rFonts w:cs="Times New Roman"/>
              </w:rPr>
            </w:pPr>
            <w:r w:rsidRPr="00922016">
              <w:rPr>
                <w:rFonts w:cs="Times New Roman"/>
                <w:i/>
                <w:iCs/>
                <w:color w:val="000000"/>
              </w:rPr>
              <w:t>H.pylori</w:t>
            </w:r>
          </w:p>
        </w:tc>
      </w:tr>
      <w:tr w:rsidR="00B01FCE" w:rsidRPr="00922016" w14:paraId="1B0E5151" w14:textId="77777777" w:rsidTr="00B01FCE">
        <w:trPr>
          <w:trHeight w:val="225"/>
        </w:trPr>
        <w:tc>
          <w:tcPr>
            <w:tcW w:w="343" w:type="pct"/>
            <w:hideMark/>
          </w:tcPr>
          <w:p w14:paraId="39279185" w14:textId="77777777" w:rsidR="00B01FCE" w:rsidRPr="00922016" w:rsidRDefault="00B01FCE" w:rsidP="00515665">
            <w:pPr>
              <w:ind w:left="338" w:hanging="338"/>
              <w:rPr>
                <w:rFonts w:cs="Times New Roman"/>
              </w:rPr>
            </w:pPr>
            <w:r w:rsidRPr="00922016">
              <w:rPr>
                <w:rFonts w:cs="Times New Roman"/>
                <w:color w:val="000000"/>
              </w:rPr>
              <w:t>5</w:t>
            </w:r>
          </w:p>
        </w:tc>
        <w:tc>
          <w:tcPr>
            <w:tcW w:w="1167" w:type="pct"/>
            <w:hideMark/>
          </w:tcPr>
          <w:p w14:paraId="3E06681E" w14:textId="77777777" w:rsidR="00B01FCE" w:rsidRPr="00922016" w:rsidRDefault="00B01FCE" w:rsidP="00515665">
            <w:pPr>
              <w:ind w:left="338" w:hanging="338"/>
              <w:rPr>
                <w:rFonts w:cs="Times New Roman"/>
              </w:rPr>
            </w:pPr>
            <w:r w:rsidRPr="00922016">
              <w:rPr>
                <w:rFonts w:cs="Times New Roman"/>
                <w:i/>
                <w:iCs/>
                <w:color w:val="000000"/>
              </w:rPr>
              <w:t>N.crassa</w:t>
            </w:r>
          </w:p>
        </w:tc>
        <w:tc>
          <w:tcPr>
            <w:tcW w:w="343" w:type="pct"/>
            <w:hideMark/>
          </w:tcPr>
          <w:p w14:paraId="16D527B5" w14:textId="77777777" w:rsidR="00B01FCE" w:rsidRPr="00922016" w:rsidRDefault="00B01FCE" w:rsidP="00515665">
            <w:pPr>
              <w:ind w:left="338" w:hanging="338"/>
              <w:rPr>
                <w:rFonts w:cs="Times New Roman"/>
              </w:rPr>
            </w:pPr>
            <w:r w:rsidRPr="00922016">
              <w:rPr>
                <w:rFonts w:cs="Times New Roman"/>
                <w:color w:val="000000"/>
              </w:rPr>
              <w:t>15</w:t>
            </w:r>
          </w:p>
        </w:tc>
        <w:tc>
          <w:tcPr>
            <w:tcW w:w="1378" w:type="pct"/>
            <w:hideMark/>
          </w:tcPr>
          <w:p w14:paraId="0A61184F" w14:textId="77777777" w:rsidR="00B01FCE" w:rsidRPr="00922016" w:rsidRDefault="00B01FCE" w:rsidP="00515665">
            <w:pPr>
              <w:ind w:left="338" w:hanging="338"/>
              <w:rPr>
                <w:rFonts w:cs="Times New Roman"/>
              </w:rPr>
            </w:pPr>
            <w:r w:rsidRPr="00922016">
              <w:rPr>
                <w:rFonts w:cs="Times New Roman"/>
                <w:i/>
                <w:iCs/>
                <w:color w:val="000000"/>
              </w:rPr>
              <w:t>E.histolytica</w:t>
            </w:r>
          </w:p>
        </w:tc>
        <w:tc>
          <w:tcPr>
            <w:tcW w:w="343" w:type="pct"/>
            <w:hideMark/>
          </w:tcPr>
          <w:p w14:paraId="49EE421A" w14:textId="77777777" w:rsidR="00B01FCE" w:rsidRPr="00922016" w:rsidRDefault="00B01FCE" w:rsidP="00515665">
            <w:pPr>
              <w:ind w:left="338" w:hanging="338"/>
              <w:rPr>
                <w:rFonts w:cs="Times New Roman"/>
              </w:rPr>
            </w:pPr>
            <w:r w:rsidRPr="00922016">
              <w:rPr>
                <w:rFonts w:cs="Times New Roman"/>
                <w:color w:val="000000"/>
              </w:rPr>
              <w:t>25</w:t>
            </w:r>
          </w:p>
        </w:tc>
        <w:tc>
          <w:tcPr>
            <w:tcW w:w="1428" w:type="pct"/>
            <w:hideMark/>
          </w:tcPr>
          <w:p w14:paraId="546AAA26" w14:textId="77777777" w:rsidR="00B01FCE" w:rsidRPr="00922016" w:rsidRDefault="00B01FCE" w:rsidP="00515665">
            <w:pPr>
              <w:ind w:left="338" w:hanging="338"/>
              <w:rPr>
                <w:rFonts w:cs="Times New Roman"/>
              </w:rPr>
            </w:pPr>
            <w:r w:rsidRPr="00922016">
              <w:rPr>
                <w:rFonts w:cs="Times New Roman"/>
                <w:i/>
                <w:iCs/>
                <w:color w:val="000000"/>
              </w:rPr>
              <w:t>B.subtilis</w:t>
            </w:r>
          </w:p>
        </w:tc>
      </w:tr>
      <w:tr w:rsidR="00B01FCE" w:rsidRPr="00922016" w14:paraId="19929053" w14:textId="77777777" w:rsidTr="00B01FCE">
        <w:trPr>
          <w:trHeight w:val="225"/>
        </w:trPr>
        <w:tc>
          <w:tcPr>
            <w:tcW w:w="343" w:type="pct"/>
            <w:hideMark/>
          </w:tcPr>
          <w:p w14:paraId="0F525E48" w14:textId="77777777" w:rsidR="00B01FCE" w:rsidRPr="00922016" w:rsidRDefault="00B01FCE" w:rsidP="00515665">
            <w:pPr>
              <w:ind w:left="338" w:hanging="338"/>
              <w:rPr>
                <w:rFonts w:cs="Times New Roman"/>
              </w:rPr>
            </w:pPr>
            <w:r w:rsidRPr="00922016">
              <w:rPr>
                <w:rFonts w:cs="Times New Roman"/>
                <w:color w:val="000000"/>
              </w:rPr>
              <w:t>6</w:t>
            </w:r>
          </w:p>
        </w:tc>
        <w:tc>
          <w:tcPr>
            <w:tcW w:w="1167" w:type="pct"/>
            <w:hideMark/>
          </w:tcPr>
          <w:p w14:paraId="65F79911" w14:textId="77777777" w:rsidR="00B01FCE" w:rsidRPr="00922016" w:rsidRDefault="00B01FCE" w:rsidP="00515665">
            <w:pPr>
              <w:ind w:left="338" w:hanging="338"/>
              <w:rPr>
                <w:rFonts w:cs="Times New Roman"/>
              </w:rPr>
            </w:pPr>
            <w:r w:rsidRPr="00922016">
              <w:rPr>
                <w:rFonts w:cs="Times New Roman"/>
                <w:i/>
                <w:iCs/>
                <w:color w:val="000000"/>
              </w:rPr>
              <w:t>A.nidulans</w:t>
            </w:r>
          </w:p>
        </w:tc>
        <w:tc>
          <w:tcPr>
            <w:tcW w:w="343" w:type="pct"/>
            <w:hideMark/>
          </w:tcPr>
          <w:p w14:paraId="66B801C2" w14:textId="77777777" w:rsidR="00B01FCE" w:rsidRPr="00922016" w:rsidRDefault="00B01FCE" w:rsidP="00515665">
            <w:pPr>
              <w:ind w:left="338" w:hanging="338"/>
              <w:rPr>
                <w:rFonts w:cs="Times New Roman"/>
              </w:rPr>
            </w:pPr>
            <w:r w:rsidRPr="00922016">
              <w:rPr>
                <w:rFonts w:cs="Times New Roman"/>
                <w:color w:val="000000"/>
              </w:rPr>
              <w:t>16</w:t>
            </w:r>
          </w:p>
        </w:tc>
        <w:tc>
          <w:tcPr>
            <w:tcW w:w="1378" w:type="pct"/>
            <w:hideMark/>
          </w:tcPr>
          <w:p w14:paraId="3C284E7C" w14:textId="77777777" w:rsidR="00B01FCE" w:rsidRPr="00922016" w:rsidRDefault="00B01FCE" w:rsidP="00515665">
            <w:pPr>
              <w:ind w:left="338" w:hanging="338"/>
              <w:rPr>
                <w:rFonts w:cs="Times New Roman"/>
              </w:rPr>
            </w:pPr>
            <w:r w:rsidRPr="00922016">
              <w:rPr>
                <w:rFonts w:cs="Times New Roman"/>
                <w:i/>
                <w:iCs/>
                <w:color w:val="000000"/>
              </w:rPr>
              <w:t>T.brucei</w:t>
            </w:r>
          </w:p>
        </w:tc>
        <w:tc>
          <w:tcPr>
            <w:tcW w:w="343" w:type="pct"/>
            <w:hideMark/>
          </w:tcPr>
          <w:p w14:paraId="7157D12C" w14:textId="77777777" w:rsidR="00B01FCE" w:rsidRPr="00922016" w:rsidRDefault="00B01FCE" w:rsidP="00515665">
            <w:pPr>
              <w:ind w:left="338" w:hanging="338"/>
              <w:rPr>
                <w:rFonts w:cs="Times New Roman"/>
              </w:rPr>
            </w:pPr>
            <w:r w:rsidRPr="00922016">
              <w:rPr>
                <w:rFonts w:cs="Times New Roman"/>
                <w:color w:val="000000"/>
              </w:rPr>
              <w:t>26</w:t>
            </w:r>
          </w:p>
        </w:tc>
        <w:tc>
          <w:tcPr>
            <w:tcW w:w="1428" w:type="pct"/>
            <w:hideMark/>
          </w:tcPr>
          <w:p w14:paraId="510074ED" w14:textId="77777777" w:rsidR="00B01FCE" w:rsidRPr="00922016" w:rsidRDefault="00B01FCE" w:rsidP="00515665">
            <w:pPr>
              <w:ind w:left="338" w:hanging="338"/>
              <w:rPr>
                <w:rFonts w:cs="Times New Roman"/>
              </w:rPr>
            </w:pPr>
            <w:r w:rsidRPr="00922016">
              <w:rPr>
                <w:rFonts w:cs="Times New Roman"/>
                <w:i/>
                <w:iCs/>
                <w:color w:val="000000"/>
              </w:rPr>
              <w:t>L.lactis</w:t>
            </w:r>
          </w:p>
        </w:tc>
      </w:tr>
      <w:tr w:rsidR="00B01FCE" w:rsidRPr="00922016" w14:paraId="5CCF9754" w14:textId="77777777" w:rsidTr="00B01FCE">
        <w:trPr>
          <w:trHeight w:val="225"/>
        </w:trPr>
        <w:tc>
          <w:tcPr>
            <w:tcW w:w="343" w:type="pct"/>
            <w:hideMark/>
          </w:tcPr>
          <w:p w14:paraId="26B78D08" w14:textId="77777777" w:rsidR="00B01FCE" w:rsidRPr="00922016" w:rsidRDefault="00B01FCE" w:rsidP="00515665">
            <w:pPr>
              <w:ind w:left="338" w:hanging="338"/>
              <w:rPr>
                <w:rFonts w:cs="Times New Roman"/>
              </w:rPr>
            </w:pPr>
            <w:r w:rsidRPr="00922016">
              <w:rPr>
                <w:rFonts w:cs="Times New Roman"/>
                <w:color w:val="000000"/>
              </w:rPr>
              <w:t>7</w:t>
            </w:r>
          </w:p>
        </w:tc>
        <w:tc>
          <w:tcPr>
            <w:tcW w:w="1167" w:type="pct"/>
            <w:hideMark/>
          </w:tcPr>
          <w:p w14:paraId="6AAA2D51" w14:textId="77777777" w:rsidR="00B01FCE" w:rsidRPr="00922016" w:rsidRDefault="00B01FCE" w:rsidP="00515665">
            <w:pPr>
              <w:ind w:left="338" w:hanging="338"/>
              <w:rPr>
                <w:rFonts w:cs="Times New Roman"/>
              </w:rPr>
            </w:pPr>
            <w:r w:rsidRPr="00922016">
              <w:rPr>
                <w:rFonts w:cs="Times New Roman"/>
                <w:i/>
                <w:iCs/>
                <w:color w:val="000000"/>
              </w:rPr>
              <w:t>H.sapiens</w:t>
            </w:r>
          </w:p>
        </w:tc>
        <w:tc>
          <w:tcPr>
            <w:tcW w:w="343" w:type="pct"/>
            <w:hideMark/>
          </w:tcPr>
          <w:p w14:paraId="1D996C39" w14:textId="77777777" w:rsidR="00B01FCE" w:rsidRPr="00922016" w:rsidRDefault="00B01FCE" w:rsidP="00515665">
            <w:pPr>
              <w:ind w:left="338" w:hanging="338"/>
              <w:rPr>
                <w:rFonts w:cs="Times New Roman"/>
              </w:rPr>
            </w:pPr>
            <w:r w:rsidRPr="00922016">
              <w:rPr>
                <w:rFonts w:cs="Times New Roman"/>
                <w:color w:val="000000"/>
              </w:rPr>
              <w:t>17</w:t>
            </w:r>
          </w:p>
        </w:tc>
        <w:tc>
          <w:tcPr>
            <w:tcW w:w="1378" w:type="pct"/>
            <w:hideMark/>
          </w:tcPr>
          <w:p w14:paraId="21D97A7C" w14:textId="77777777" w:rsidR="00B01FCE" w:rsidRPr="00922016" w:rsidRDefault="00B01FCE" w:rsidP="00515665">
            <w:pPr>
              <w:ind w:left="338" w:hanging="338"/>
              <w:rPr>
                <w:rFonts w:cs="Times New Roman"/>
              </w:rPr>
            </w:pPr>
            <w:r w:rsidRPr="00922016">
              <w:rPr>
                <w:rFonts w:cs="Times New Roman"/>
                <w:i/>
                <w:iCs/>
                <w:color w:val="000000"/>
              </w:rPr>
              <w:t>A.thaliana</w:t>
            </w:r>
          </w:p>
        </w:tc>
        <w:tc>
          <w:tcPr>
            <w:tcW w:w="343" w:type="pct"/>
            <w:hideMark/>
          </w:tcPr>
          <w:p w14:paraId="2F3CAE3B" w14:textId="77777777" w:rsidR="00B01FCE" w:rsidRPr="00922016" w:rsidRDefault="00B01FCE" w:rsidP="00515665">
            <w:pPr>
              <w:ind w:left="338" w:hanging="338"/>
              <w:rPr>
                <w:rFonts w:cs="Times New Roman"/>
              </w:rPr>
            </w:pPr>
            <w:r w:rsidRPr="00922016">
              <w:rPr>
                <w:rFonts w:cs="Times New Roman"/>
                <w:color w:val="000000"/>
              </w:rPr>
              <w:t>27</w:t>
            </w:r>
          </w:p>
        </w:tc>
        <w:tc>
          <w:tcPr>
            <w:tcW w:w="1428" w:type="pct"/>
            <w:hideMark/>
          </w:tcPr>
          <w:p w14:paraId="45F4D657" w14:textId="77777777" w:rsidR="00B01FCE" w:rsidRPr="00922016" w:rsidRDefault="00B01FCE" w:rsidP="00515665">
            <w:pPr>
              <w:ind w:left="338" w:hanging="338"/>
              <w:rPr>
                <w:rFonts w:cs="Times New Roman"/>
              </w:rPr>
            </w:pPr>
            <w:r w:rsidRPr="00922016">
              <w:rPr>
                <w:rFonts w:cs="Times New Roman"/>
                <w:i/>
                <w:iCs/>
                <w:color w:val="000000"/>
              </w:rPr>
              <w:t>M.genitalium</w:t>
            </w:r>
          </w:p>
        </w:tc>
      </w:tr>
      <w:tr w:rsidR="00B01FCE" w:rsidRPr="00922016" w14:paraId="6F866923" w14:textId="77777777" w:rsidTr="00B01FCE">
        <w:trPr>
          <w:trHeight w:val="225"/>
        </w:trPr>
        <w:tc>
          <w:tcPr>
            <w:tcW w:w="343" w:type="pct"/>
            <w:hideMark/>
          </w:tcPr>
          <w:p w14:paraId="22ED558C" w14:textId="77777777" w:rsidR="00B01FCE" w:rsidRPr="00922016" w:rsidRDefault="00B01FCE" w:rsidP="00515665">
            <w:pPr>
              <w:ind w:left="338" w:hanging="338"/>
              <w:rPr>
                <w:rFonts w:cs="Times New Roman"/>
              </w:rPr>
            </w:pPr>
            <w:r w:rsidRPr="00922016">
              <w:rPr>
                <w:rFonts w:cs="Times New Roman"/>
                <w:color w:val="000000"/>
              </w:rPr>
              <w:t>8</w:t>
            </w:r>
          </w:p>
        </w:tc>
        <w:tc>
          <w:tcPr>
            <w:tcW w:w="1167" w:type="pct"/>
            <w:hideMark/>
          </w:tcPr>
          <w:p w14:paraId="05F7A225" w14:textId="77777777" w:rsidR="00B01FCE" w:rsidRPr="00922016" w:rsidRDefault="00B01FCE" w:rsidP="00515665">
            <w:pPr>
              <w:ind w:left="338" w:hanging="338"/>
              <w:rPr>
                <w:rFonts w:cs="Times New Roman"/>
              </w:rPr>
            </w:pPr>
            <w:r w:rsidRPr="00922016">
              <w:rPr>
                <w:rFonts w:cs="Times New Roman"/>
                <w:i/>
                <w:iCs/>
                <w:color w:val="000000"/>
              </w:rPr>
              <w:t>M.musculus</w:t>
            </w:r>
          </w:p>
        </w:tc>
        <w:tc>
          <w:tcPr>
            <w:tcW w:w="343" w:type="pct"/>
            <w:hideMark/>
          </w:tcPr>
          <w:p w14:paraId="08142775" w14:textId="77777777" w:rsidR="00B01FCE" w:rsidRPr="00922016" w:rsidRDefault="00B01FCE" w:rsidP="00515665">
            <w:pPr>
              <w:ind w:left="338" w:hanging="338"/>
              <w:rPr>
                <w:rFonts w:cs="Times New Roman"/>
              </w:rPr>
            </w:pPr>
            <w:r w:rsidRPr="00922016">
              <w:rPr>
                <w:rFonts w:cs="Times New Roman"/>
                <w:color w:val="000000"/>
              </w:rPr>
              <w:t>18</w:t>
            </w:r>
          </w:p>
        </w:tc>
        <w:tc>
          <w:tcPr>
            <w:tcW w:w="1378" w:type="pct"/>
            <w:hideMark/>
          </w:tcPr>
          <w:p w14:paraId="083A67F5" w14:textId="77777777" w:rsidR="00B01FCE" w:rsidRPr="00922016" w:rsidRDefault="00B01FCE" w:rsidP="00515665">
            <w:pPr>
              <w:ind w:left="338" w:hanging="338"/>
              <w:rPr>
                <w:rFonts w:cs="Times New Roman"/>
              </w:rPr>
            </w:pPr>
            <w:r w:rsidRPr="00922016">
              <w:rPr>
                <w:rFonts w:cs="Times New Roman"/>
                <w:i/>
                <w:iCs/>
                <w:color w:val="000000"/>
              </w:rPr>
              <w:t>P.falciparum 3D7</w:t>
            </w:r>
          </w:p>
        </w:tc>
        <w:tc>
          <w:tcPr>
            <w:tcW w:w="343" w:type="pct"/>
            <w:hideMark/>
          </w:tcPr>
          <w:p w14:paraId="43B2DB2D" w14:textId="77777777" w:rsidR="00B01FCE" w:rsidRPr="00922016" w:rsidRDefault="00B01FCE" w:rsidP="00515665">
            <w:pPr>
              <w:ind w:left="338" w:hanging="338"/>
              <w:rPr>
                <w:rFonts w:cs="Times New Roman"/>
              </w:rPr>
            </w:pPr>
            <w:r w:rsidRPr="00922016">
              <w:rPr>
                <w:rFonts w:cs="Times New Roman"/>
                <w:color w:val="000000"/>
              </w:rPr>
              <w:t>28</w:t>
            </w:r>
          </w:p>
        </w:tc>
        <w:tc>
          <w:tcPr>
            <w:tcW w:w="1428" w:type="pct"/>
            <w:hideMark/>
          </w:tcPr>
          <w:p w14:paraId="3F8F1787" w14:textId="77777777" w:rsidR="00B01FCE" w:rsidRPr="00922016" w:rsidRDefault="00B01FCE" w:rsidP="00515665">
            <w:pPr>
              <w:ind w:left="338" w:hanging="338"/>
              <w:rPr>
                <w:rFonts w:cs="Times New Roman"/>
              </w:rPr>
            </w:pPr>
            <w:r w:rsidRPr="00922016">
              <w:rPr>
                <w:rFonts w:cs="Times New Roman"/>
                <w:i/>
                <w:iCs/>
                <w:color w:val="000000"/>
              </w:rPr>
              <w:t>M.tuberculosis</w:t>
            </w:r>
          </w:p>
        </w:tc>
      </w:tr>
      <w:tr w:rsidR="00B01FCE" w:rsidRPr="00922016" w14:paraId="3BFB4DDE" w14:textId="77777777" w:rsidTr="00B01FCE">
        <w:trPr>
          <w:trHeight w:val="225"/>
        </w:trPr>
        <w:tc>
          <w:tcPr>
            <w:tcW w:w="343" w:type="pct"/>
            <w:hideMark/>
          </w:tcPr>
          <w:p w14:paraId="127C4E6A" w14:textId="77777777" w:rsidR="00B01FCE" w:rsidRPr="00922016" w:rsidRDefault="00B01FCE" w:rsidP="00515665">
            <w:pPr>
              <w:ind w:left="338" w:hanging="338"/>
              <w:rPr>
                <w:rFonts w:cs="Times New Roman"/>
              </w:rPr>
            </w:pPr>
            <w:r w:rsidRPr="00922016">
              <w:rPr>
                <w:rFonts w:cs="Times New Roman"/>
                <w:color w:val="000000"/>
              </w:rPr>
              <w:t>9</w:t>
            </w:r>
          </w:p>
        </w:tc>
        <w:tc>
          <w:tcPr>
            <w:tcW w:w="1167" w:type="pct"/>
            <w:hideMark/>
          </w:tcPr>
          <w:p w14:paraId="45D90529" w14:textId="77777777" w:rsidR="00B01FCE" w:rsidRPr="00922016" w:rsidRDefault="00B01FCE" w:rsidP="00515665">
            <w:pPr>
              <w:ind w:left="338" w:hanging="338"/>
              <w:rPr>
                <w:rFonts w:cs="Times New Roman"/>
              </w:rPr>
            </w:pPr>
            <w:r w:rsidRPr="00922016">
              <w:rPr>
                <w:rFonts w:cs="Times New Roman"/>
                <w:i/>
                <w:iCs/>
                <w:color w:val="000000"/>
              </w:rPr>
              <w:t>R.norvegicus</w:t>
            </w:r>
          </w:p>
        </w:tc>
        <w:tc>
          <w:tcPr>
            <w:tcW w:w="343" w:type="pct"/>
            <w:hideMark/>
          </w:tcPr>
          <w:p w14:paraId="31A7C8C4" w14:textId="77777777" w:rsidR="00B01FCE" w:rsidRPr="00922016" w:rsidRDefault="00B01FCE" w:rsidP="00515665">
            <w:pPr>
              <w:ind w:left="338" w:hanging="338"/>
              <w:rPr>
                <w:rFonts w:cs="Times New Roman"/>
              </w:rPr>
            </w:pPr>
            <w:r w:rsidRPr="00922016">
              <w:rPr>
                <w:rFonts w:cs="Times New Roman"/>
                <w:color w:val="000000"/>
              </w:rPr>
              <w:t>19</w:t>
            </w:r>
          </w:p>
        </w:tc>
        <w:tc>
          <w:tcPr>
            <w:tcW w:w="1378" w:type="pct"/>
            <w:hideMark/>
          </w:tcPr>
          <w:p w14:paraId="0CCDDD00" w14:textId="77777777" w:rsidR="00B01FCE" w:rsidRPr="00922016" w:rsidRDefault="00B01FCE" w:rsidP="00515665">
            <w:pPr>
              <w:ind w:left="338" w:hanging="338"/>
              <w:rPr>
                <w:rFonts w:cs="Times New Roman"/>
              </w:rPr>
            </w:pPr>
            <w:r w:rsidRPr="00922016">
              <w:rPr>
                <w:rFonts w:cs="Times New Roman"/>
                <w:i/>
                <w:iCs/>
                <w:color w:val="000000"/>
              </w:rPr>
              <w:t>C.hominis</w:t>
            </w:r>
          </w:p>
        </w:tc>
        <w:tc>
          <w:tcPr>
            <w:tcW w:w="343" w:type="pct"/>
            <w:hideMark/>
          </w:tcPr>
          <w:p w14:paraId="50A3FBA7" w14:textId="77777777" w:rsidR="00B01FCE" w:rsidRPr="00922016" w:rsidRDefault="00B01FCE" w:rsidP="00515665">
            <w:pPr>
              <w:ind w:left="338" w:hanging="338"/>
              <w:rPr>
                <w:rFonts w:cs="Times New Roman"/>
              </w:rPr>
            </w:pPr>
            <w:r w:rsidRPr="00922016">
              <w:rPr>
                <w:rFonts w:cs="Times New Roman"/>
                <w:color w:val="000000"/>
              </w:rPr>
              <w:t>29</w:t>
            </w:r>
          </w:p>
        </w:tc>
        <w:tc>
          <w:tcPr>
            <w:tcW w:w="1428" w:type="pct"/>
            <w:hideMark/>
          </w:tcPr>
          <w:p w14:paraId="3DFA076A" w14:textId="77777777" w:rsidR="00B01FCE" w:rsidRPr="00922016" w:rsidRDefault="00B01FCE" w:rsidP="00515665">
            <w:pPr>
              <w:ind w:left="338" w:hanging="338"/>
              <w:rPr>
                <w:rFonts w:cs="Times New Roman"/>
              </w:rPr>
            </w:pPr>
            <w:r w:rsidRPr="00922016">
              <w:rPr>
                <w:rFonts w:cs="Times New Roman"/>
                <w:i/>
                <w:iCs/>
                <w:color w:val="000000"/>
              </w:rPr>
              <w:t>Synechocystis sp.</w:t>
            </w:r>
          </w:p>
        </w:tc>
      </w:tr>
      <w:tr w:rsidR="00B01FCE" w:rsidRPr="00922016" w14:paraId="1CF216CD" w14:textId="77777777" w:rsidTr="00B01FCE">
        <w:trPr>
          <w:trHeight w:val="225"/>
        </w:trPr>
        <w:tc>
          <w:tcPr>
            <w:tcW w:w="343" w:type="pct"/>
            <w:hideMark/>
          </w:tcPr>
          <w:p w14:paraId="32E707C1" w14:textId="77777777" w:rsidR="00B01FCE" w:rsidRPr="00922016" w:rsidRDefault="00B01FCE" w:rsidP="00515665">
            <w:pPr>
              <w:ind w:left="338" w:hanging="338"/>
              <w:rPr>
                <w:rFonts w:cs="Times New Roman"/>
              </w:rPr>
            </w:pPr>
            <w:r w:rsidRPr="00922016">
              <w:rPr>
                <w:rFonts w:cs="Times New Roman"/>
                <w:color w:val="000000"/>
              </w:rPr>
              <w:t>10</w:t>
            </w:r>
          </w:p>
        </w:tc>
        <w:tc>
          <w:tcPr>
            <w:tcW w:w="1167" w:type="pct"/>
            <w:hideMark/>
          </w:tcPr>
          <w:p w14:paraId="6421433D" w14:textId="77777777" w:rsidR="00B01FCE" w:rsidRPr="00922016" w:rsidRDefault="00B01FCE" w:rsidP="00515665">
            <w:pPr>
              <w:ind w:left="338" w:hanging="338"/>
              <w:rPr>
                <w:rFonts w:cs="Times New Roman"/>
              </w:rPr>
            </w:pPr>
            <w:r w:rsidRPr="00922016">
              <w:rPr>
                <w:rFonts w:cs="Times New Roman"/>
                <w:i/>
                <w:iCs/>
                <w:color w:val="000000"/>
              </w:rPr>
              <w:t>D.rerio</w:t>
            </w:r>
          </w:p>
        </w:tc>
        <w:tc>
          <w:tcPr>
            <w:tcW w:w="343" w:type="pct"/>
            <w:hideMark/>
          </w:tcPr>
          <w:p w14:paraId="6B1D69FA" w14:textId="77777777" w:rsidR="00B01FCE" w:rsidRPr="00922016" w:rsidRDefault="00B01FCE" w:rsidP="00515665">
            <w:pPr>
              <w:ind w:left="338" w:hanging="338"/>
              <w:rPr>
                <w:rFonts w:cs="Times New Roman"/>
              </w:rPr>
            </w:pPr>
            <w:r w:rsidRPr="00922016">
              <w:rPr>
                <w:rFonts w:cs="Times New Roman"/>
                <w:color w:val="000000"/>
              </w:rPr>
              <w:t>20</w:t>
            </w:r>
          </w:p>
        </w:tc>
        <w:tc>
          <w:tcPr>
            <w:tcW w:w="1378" w:type="pct"/>
            <w:hideMark/>
          </w:tcPr>
          <w:p w14:paraId="62778E75" w14:textId="77777777" w:rsidR="00B01FCE" w:rsidRPr="00922016" w:rsidRDefault="00B01FCE" w:rsidP="00515665">
            <w:pPr>
              <w:ind w:left="338" w:hanging="338"/>
              <w:rPr>
                <w:rFonts w:cs="Times New Roman"/>
              </w:rPr>
            </w:pPr>
            <w:r w:rsidRPr="00922016">
              <w:rPr>
                <w:rFonts w:cs="Times New Roman"/>
                <w:i/>
                <w:iCs/>
                <w:color w:val="000000"/>
              </w:rPr>
              <w:t>M.jannaschii</w:t>
            </w:r>
          </w:p>
        </w:tc>
        <w:tc>
          <w:tcPr>
            <w:tcW w:w="343" w:type="pct"/>
            <w:hideMark/>
          </w:tcPr>
          <w:p w14:paraId="1FA11B69" w14:textId="77777777" w:rsidR="00B01FCE" w:rsidRPr="00922016" w:rsidRDefault="00B01FCE" w:rsidP="00515665">
            <w:pPr>
              <w:ind w:left="338" w:hanging="338"/>
              <w:rPr>
                <w:rFonts w:cs="Times New Roman"/>
              </w:rPr>
            </w:pPr>
            <w:r w:rsidRPr="00922016">
              <w:rPr>
                <w:rFonts w:cs="Times New Roman"/>
                <w:color w:val="000000"/>
              </w:rPr>
              <w:t>30</w:t>
            </w:r>
          </w:p>
        </w:tc>
        <w:tc>
          <w:tcPr>
            <w:tcW w:w="1428" w:type="pct"/>
            <w:hideMark/>
          </w:tcPr>
          <w:p w14:paraId="02A55D1F" w14:textId="77777777" w:rsidR="00B01FCE" w:rsidRPr="00922016" w:rsidRDefault="00B01FCE" w:rsidP="00515665">
            <w:pPr>
              <w:ind w:left="338" w:hanging="338"/>
              <w:rPr>
                <w:rFonts w:cs="Times New Roman"/>
              </w:rPr>
            </w:pPr>
            <w:r w:rsidRPr="00922016">
              <w:rPr>
                <w:rFonts w:cs="Times New Roman"/>
                <w:i/>
                <w:iCs/>
                <w:color w:val="000000"/>
              </w:rPr>
              <w:t>A.aeolicus</w:t>
            </w:r>
          </w:p>
        </w:tc>
      </w:tr>
    </w:tbl>
    <w:p w14:paraId="0E617438" w14:textId="77777777" w:rsidR="00B01FCE" w:rsidRPr="00922016" w:rsidRDefault="00B01FCE" w:rsidP="00515665"/>
    <w:p w14:paraId="0AD09D36" w14:textId="06F5B61C" w:rsidR="00C74969" w:rsidRPr="001E26AF" w:rsidRDefault="00C74969" w:rsidP="00C74969">
      <w:pPr>
        <w:pStyle w:val="Caption"/>
        <w:keepNext/>
      </w:pPr>
      <w:bookmarkStart w:id="51" w:name="_Ref382232342"/>
      <w:r>
        <w:t xml:space="preserve">Table </w:t>
      </w:r>
      <w:r w:rsidR="00417319">
        <w:fldChar w:fldCharType="begin"/>
      </w:r>
      <w:r w:rsidR="00417319">
        <w:instrText xml:space="preserve"> STYLEREF 1 \s </w:instrText>
      </w:r>
      <w:r w:rsidR="00417319">
        <w:fldChar w:fldCharType="separate"/>
      </w:r>
      <w:r w:rsidR="003F708E">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3F708E">
        <w:rPr>
          <w:noProof/>
        </w:rPr>
        <w:t>6</w:t>
      </w:r>
      <w:r w:rsidR="00417319">
        <w:fldChar w:fldCharType="end"/>
      </w:r>
      <w:bookmarkEnd w:id="51"/>
      <w:r>
        <w:t xml:space="preserve">: Network properties of core pathways for microsporidian </w:t>
      </w:r>
      <w:r w:rsidR="000975BB">
        <w:t>LCA</w:t>
      </w:r>
      <w:r>
        <w:t xml:space="preserve">, 4 extant microsporidia species and </w:t>
      </w:r>
      <w:r w:rsidRPr="00C74969">
        <w:rPr>
          <w:i/>
        </w:rPr>
        <w:t>S.cerevisiae</w:t>
      </w:r>
      <w:r w:rsidR="001E26AF">
        <w:t>.</w:t>
      </w:r>
    </w:p>
    <w:tbl>
      <w:tblPr>
        <w:tblStyle w:val="TableGrid"/>
        <w:tblW w:w="5000" w:type="pct"/>
        <w:tblLook w:val="04A0" w:firstRow="1" w:lastRow="0" w:firstColumn="1" w:lastColumn="0" w:noHBand="0" w:noVBand="1"/>
      </w:tblPr>
      <w:tblGrid>
        <w:gridCol w:w="2914"/>
        <w:gridCol w:w="2381"/>
        <w:gridCol w:w="551"/>
        <w:gridCol w:w="551"/>
        <w:gridCol w:w="657"/>
        <w:gridCol w:w="492"/>
        <w:gridCol w:w="682"/>
        <w:gridCol w:w="492"/>
      </w:tblGrid>
      <w:tr w:rsidR="00C74969" w:rsidRPr="00C74969" w14:paraId="4512FE22" w14:textId="77777777" w:rsidTr="00C74969">
        <w:trPr>
          <w:cantSplit/>
          <w:trHeight w:val="2745"/>
        </w:trPr>
        <w:tc>
          <w:tcPr>
            <w:tcW w:w="1671" w:type="pct"/>
            <w:noWrap/>
            <w:vAlign w:val="center"/>
            <w:hideMark/>
          </w:tcPr>
          <w:p w14:paraId="44E4543A" w14:textId="77777777" w:rsidR="00C74969" w:rsidRPr="00C74969" w:rsidRDefault="00C74969" w:rsidP="00C74969">
            <w:r w:rsidRPr="00C74969">
              <w:t>Pathway</w:t>
            </w:r>
          </w:p>
        </w:tc>
        <w:tc>
          <w:tcPr>
            <w:tcW w:w="1365" w:type="pct"/>
            <w:noWrap/>
            <w:vAlign w:val="center"/>
            <w:hideMark/>
          </w:tcPr>
          <w:p w14:paraId="06800972" w14:textId="77777777" w:rsidR="00C74969" w:rsidRPr="00C74969" w:rsidRDefault="00C74969" w:rsidP="00C74969">
            <w:r w:rsidRPr="00C74969">
              <w:t>Source</w:t>
            </w:r>
          </w:p>
        </w:tc>
        <w:tc>
          <w:tcPr>
            <w:tcW w:w="316" w:type="pct"/>
            <w:noWrap/>
            <w:textDirection w:val="btLr"/>
            <w:vAlign w:val="center"/>
            <w:hideMark/>
          </w:tcPr>
          <w:p w14:paraId="78F6FBC1" w14:textId="77777777" w:rsidR="00C74969" w:rsidRPr="00C74969" w:rsidRDefault="00C74969" w:rsidP="00C74969">
            <w:pPr>
              <w:ind w:left="113" w:right="113"/>
            </w:pPr>
            <w:r w:rsidRPr="00C74969">
              <w:t>Nodes</w:t>
            </w:r>
          </w:p>
        </w:tc>
        <w:tc>
          <w:tcPr>
            <w:tcW w:w="316" w:type="pct"/>
            <w:noWrap/>
            <w:textDirection w:val="btLr"/>
            <w:vAlign w:val="center"/>
            <w:hideMark/>
          </w:tcPr>
          <w:p w14:paraId="362514CC" w14:textId="77777777" w:rsidR="00C74969" w:rsidRPr="00C74969" w:rsidRDefault="00C74969" w:rsidP="00C74969">
            <w:pPr>
              <w:ind w:left="113" w:right="113"/>
            </w:pPr>
            <w:r w:rsidRPr="00C74969">
              <w:t>Edges</w:t>
            </w:r>
          </w:p>
        </w:tc>
        <w:tc>
          <w:tcPr>
            <w:tcW w:w="377" w:type="pct"/>
            <w:noWrap/>
            <w:textDirection w:val="btLr"/>
            <w:vAlign w:val="center"/>
            <w:hideMark/>
          </w:tcPr>
          <w:p w14:paraId="479BAF59" w14:textId="77777777" w:rsidR="00C74969" w:rsidRPr="00C74969" w:rsidRDefault="00C74969" w:rsidP="00C74969">
            <w:pPr>
              <w:ind w:left="113" w:right="113"/>
            </w:pPr>
            <w:r w:rsidRPr="00C74969">
              <w:t>Avg. degree</w:t>
            </w:r>
          </w:p>
        </w:tc>
        <w:tc>
          <w:tcPr>
            <w:tcW w:w="282" w:type="pct"/>
            <w:noWrap/>
            <w:textDirection w:val="btLr"/>
            <w:vAlign w:val="center"/>
            <w:hideMark/>
          </w:tcPr>
          <w:p w14:paraId="3AA2CFFC" w14:textId="77777777" w:rsidR="00C74969" w:rsidRPr="00C74969" w:rsidRDefault="00C74969" w:rsidP="00C74969">
            <w:pPr>
              <w:ind w:left="113" w:right="113"/>
            </w:pPr>
            <w:r w:rsidRPr="00C74969">
              <w:t>Max degree</w:t>
            </w:r>
          </w:p>
        </w:tc>
        <w:tc>
          <w:tcPr>
            <w:tcW w:w="391" w:type="pct"/>
            <w:noWrap/>
            <w:textDirection w:val="btLr"/>
            <w:vAlign w:val="center"/>
            <w:hideMark/>
          </w:tcPr>
          <w:p w14:paraId="1311CA8B" w14:textId="77777777" w:rsidR="00C74969" w:rsidRPr="00C74969" w:rsidRDefault="00C74969" w:rsidP="00C74969">
            <w:pPr>
              <w:ind w:left="113" w:right="113"/>
            </w:pPr>
            <w:r w:rsidRPr="00C74969">
              <w:t>Avg. path length</w:t>
            </w:r>
          </w:p>
        </w:tc>
        <w:tc>
          <w:tcPr>
            <w:tcW w:w="282" w:type="pct"/>
            <w:noWrap/>
            <w:textDirection w:val="btLr"/>
            <w:vAlign w:val="center"/>
            <w:hideMark/>
          </w:tcPr>
          <w:p w14:paraId="2C9401BA" w14:textId="77777777" w:rsidR="00C74969" w:rsidRPr="00C74969" w:rsidRDefault="00C74969" w:rsidP="00C74969">
            <w:pPr>
              <w:ind w:left="113" w:right="113"/>
            </w:pPr>
            <w:r w:rsidRPr="00C74969">
              <w:t>Max path length (diameter)</w:t>
            </w:r>
          </w:p>
        </w:tc>
      </w:tr>
      <w:tr w:rsidR="00C74969" w:rsidRPr="00C74969" w14:paraId="01D2D3FE" w14:textId="77777777" w:rsidTr="00C74969">
        <w:trPr>
          <w:trHeight w:val="300"/>
        </w:trPr>
        <w:tc>
          <w:tcPr>
            <w:tcW w:w="1671" w:type="pct"/>
            <w:noWrap/>
            <w:hideMark/>
          </w:tcPr>
          <w:p w14:paraId="04AC35B9" w14:textId="77777777" w:rsidR="00C74969" w:rsidRPr="00C74969" w:rsidRDefault="00C74969">
            <w:r w:rsidRPr="00C74969">
              <w:t>Glycolysis / Gluconeogenesis</w:t>
            </w:r>
          </w:p>
        </w:tc>
        <w:tc>
          <w:tcPr>
            <w:tcW w:w="1365" w:type="pct"/>
            <w:noWrap/>
            <w:hideMark/>
          </w:tcPr>
          <w:p w14:paraId="5D95A5BD" w14:textId="77777777" w:rsidR="00C74969" w:rsidRPr="00C74969" w:rsidRDefault="00C74969">
            <w:r w:rsidRPr="00C74969">
              <w:t>LCA microsporidia</w:t>
            </w:r>
          </w:p>
        </w:tc>
        <w:tc>
          <w:tcPr>
            <w:tcW w:w="316" w:type="pct"/>
            <w:noWrap/>
            <w:hideMark/>
          </w:tcPr>
          <w:p w14:paraId="510431F4" w14:textId="77777777" w:rsidR="00C74969" w:rsidRPr="00C74969" w:rsidRDefault="00C74969" w:rsidP="00C74969">
            <w:r w:rsidRPr="00C74969">
              <w:t>17</w:t>
            </w:r>
          </w:p>
        </w:tc>
        <w:tc>
          <w:tcPr>
            <w:tcW w:w="316" w:type="pct"/>
            <w:noWrap/>
            <w:hideMark/>
          </w:tcPr>
          <w:p w14:paraId="28FD45DE" w14:textId="77777777" w:rsidR="00C74969" w:rsidRPr="00C74969" w:rsidRDefault="00C74969" w:rsidP="00C74969">
            <w:r w:rsidRPr="00C74969">
              <w:t>19</w:t>
            </w:r>
          </w:p>
        </w:tc>
        <w:tc>
          <w:tcPr>
            <w:tcW w:w="377" w:type="pct"/>
            <w:noWrap/>
            <w:hideMark/>
          </w:tcPr>
          <w:p w14:paraId="176E2287" w14:textId="77777777" w:rsidR="00C74969" w:rsidRPr="00C74969" w:rsidRDefault="00C74969" w:rsidP="00C74969">
            <w:r w:rsidRPr="00C74969">
              <w:t>2,24</w:t>
            </w:r>
          </w:p>
        </w:tc>
        <w:tc>
          <w:tcPr>
            <w:tcW w:w="282" w:type="pct"/>
            <w:noWrap/>
            <w:hideMark/>
          </w:tcPr>
          <w:p w14:paraId="772F5674" w14:textId="77777777" w:rsidR="00C74969" w:rsidRPr="00C74969" w:rsidRDefault="00C74969" w:rsidP="00C74969">
            <w:r w:rsidRPr="00C74969">
              <w:t>4</w:t>
            </w:r>
          </w:p>
        </w:tc>
        <w:tc>
          <w:tcPr>
            <w:tcW w:w="391" w:type="pct"/>
            <w:noWrap/>
            <w:hideMark/>
          </w:tcPr>
          <w:p w14:paraId="6E148FEE" w14:textId="77777777" w:rsidR="00C74969" w:rsidRPr="00C74969" w:rsidRDefault="00C74969" w:rsidP="00C74969">
            <w:r w:rsidRPr="00C74969">
              <w:t>4,04</w:t>
            </w:r>
          </w:p>
        </w:tc>
        <w:tc>
          <w:tcPr>
            <w:tcW w:w="282" w:type="pct"/>
            <w:noWrap/>
            <w:hideMark/>
          </w:tcPr>
          <w:p w14:paraId="25E29DF7" w14:textId="77777777" w:rsidR="00C74969" w:rsidRPr="00C74969" w:rsidRDefault="00C74969" w:rsidP="00C74969">
            <w:r w:rsidRPr="00C74969">
              <w:t>10</w:t>
            </w:r>
          </w:p>
        </w:tc>
      </w:tr>
      <w:tr w:rsidR="00C74969" w:rsidRPr="00C74969" w14:paraId="7FB9F3A1" w14:textId="77777777" w:rsidTr="00C74969">
        <w:trPr>
          <w:trHeight w:val="300"/>
        </w:trPr>
        <w:tc>
          <w:tcPr>
            <w:tcW w:w="1671" w:type="pct"/>
            <w:noWrap/>
            <w:hideMark/>
          </w:tcPr>
          <w:p w14:paraId="101B60C9" w14:textId="77777777" w:rsidR="00C74969" w:rsidRPr="00C74969" w:rsidRDefault="00C74969">
            <w:r w:rsidRPr="00C74969">
              <w:t>Glycolysis / Gluconeogenesis</w:t>
            </w:r>
          </w:p>
        </w:tc>
        <w:tc>
          <w:tcPr>
            <w:tcW w:w="1365" w:type="pct"/>
            <w:noWrap/>
            <w:hideMark/>
          </w:tcPr>
          <w:p w14:paraId="055CCAA1" w14:textId="77777777" w:rsidR="00C74969" w:rsidRPr="00C74969" w:rsidRDefault="00C74969">
            <w:r w:rsidRPr="00C74969">
              <w:t>E.cuniculi</w:t>
            </w:r>
          </w:p>
        </w:tc>
        <w:tc>
          <w:tcPr>
            <w:tcW w:w="316" w:type="pct"/>
            <w:noWrap/>
            <w:hideMark/>
          </w:tcPr>
          <w:p w14:paraId="53D6312B" w14:textId="77777777" w:rsidR="00C74969" w:rsidRPr="00C74969" w:rsidRDefault="00C74969" w:rsidP="00C74969">
            <w:r w:rsidRPr="00C74969">
              <w:t>14</w:t>
            </w:r>
          </w:p>
        </w:tc>
        <w:tc>
          <w:tcPr>
            <w:tcW w:w="316" w:type="pct"/>
            <w:noWrap/>
            <w:hideMark/>
          </w:tcPr>
          <w:p w14:paraId="5B291EAE" w14:textId="77777777" w:rsidR="00C74969" w:rsidRPr="00C74969" w:rsidRDefault="00C74969" w:rsidP="00C74969">
            <w:r w:rsidRPr="00C74969">
              <w:t>14</w:t>
            </w:r>
          </w:p>
        </w:tc>
        <w:tc>
          <w:tcPr>
            <w:tcW w:w="377" w:type="pct"/>
            <w:noWrap/>
            <w:hideMark/>
          </w:tcPr>
          <w:p w14:paraId="538ACDCE" w14:textId="77777777" w:rsidR="00C74969" w:rsidRPr="00C74969" w:rsidRDefault="00C74969" w:rsidP="00C74969">
            <w:r w:rsidRPr="00C74969">
              <w:t>2,00</w:t>
            </w:r>
          </w:p>
        </w:tc>
        <w:tc>
          <w:tcPr>
            <w:tcW w:w="282" w:type="pct"/>
            <w:noWrap/>
            <w:hideMark/>
          </w:tcPr>
          <w:p w14:paraId="0F063473" w14:textId="77777777" w:rsidR="00C74969" w:rsidRPr="00C74969" w:rsidRDefault="00C74969" w:rsidP="00C74969">
            <w:r w:rsidRPr="00C74969">
              <w:t>3</w:t>
            </w:r>
          </w:p>
        </w:tc>
        <w:tc>
          <w:tcPr>
            <w:tcW w:w="391" w:type="pct"/>
            <w:noWrap/>
            <w:hideMark/>
          </w:tcPr>
          <w:p w14:paraId="7C16E6BB" w14:textId="77777777" w:rsidR="00C74969" w:rsidRPr="00C74969" w:rsidRDefault="00C74969" w:rsidP="00C74969">
            <w:r w:rsidRPr="00C74969">
              <w:t>3,95</w:t>
            </w:r>
          </w:p>
        </w:tc>
        <w:tc>
          <w:tcPr>
            <w:tcW w:w="282" w:type="pct"/>
            <w:noWrap/>
            <w:hideMark/>
          </w:tcPr>
          <w:p w14:paraId="159E94AA" w14:textId="77777777" w:rsidR="00C74969" w:rsidRPr="00C74969" w:rsidRDefault="00C74969" w:rsidP="00C74969">
            <w:r w:rsidRPr="00C74969">
              <w:t>9</w:t>
            </w:r>
          </w:p>
        </w:tc>
      </w:tr>
      <w:tr w:rsidR="00C74969" w:rsidRPr="00C74969" w14:paraId="199811ED" w14:textId="77777777" w:rsidTr="00C74969">
        <w:trPr>
          <w:trHeight w:val="300"/>
        </w:trPr>
        <w:tc>
          <w:tcPr>
            <w:tcW w:w="1671" w:type="pct"/>
            <w:noWrap/>
            <w:hideMark/>
          </w:tcPr>
          <w:p w14:paraId="1BC45855" w14:textId="77777777" w:rsidR="00C74969" w:rsidRPr="00C74969" w:rsidRDefault="00C74969">
            <w:r w:rsidRPr="00C74969">
              <w:t>Glycolysis / Gluconeogenesis</w:t>
            </w:r>
          </w:p>
        </w:tc>
        <w:tc>
          <w:tcPr>
            <w:tcW w:w="1365" w:type="pct"/>
            <w:noWrap/>
            <w:hideMark/>
          </w:tcPr>
          <w:p w14:paraId="567D7DA2" w14:textId="77777777" w:rsidR="00C74969" w:rsidRPr="00C74969" w:rsidRDefault="00C74969">
            <w:r w:rsidRPr="00C74969">
              <w:t>E.hellem</w:t>
            </w:r>
          </w:p>
        </w:tc>
        <w:tc>
          <w:tcPr>
            <w:tcW w:w="316" w:type="pct"/>
            <w:noWrap/>
            <w:hideMark/>
          </w:tcPr>
          <w:p w14:paraId="27499801" w14:textId="77777777" w:rsidR="00C74969" w:rsidRPr="00C74969" w:rsidRDefault="00C74969" w:rsidP="00C74969">
            <w:r w:rsidRPr="00C74969">
              <w:t>14</w:t>
            </w:r>
          </w:p>
        </w:tc>
        <w:tc>
          <w:tcPr>
            <w:tcW w:w="316" w:type="pct"/>
            <w:noWrap/>
            <w:hideMark/>
          </w:tcPr>
          <w:p w14:paraId="4D592445" w14:textId="77777777" w:rsidR="00C74969" w:rsidRPr="00C74969" w:rsidRDefault="00C74969" w:rsidP="00C74969">
            <w:r w:rsidRPr="00C74969">
              <w:t>14</w:t>
            </w:r>
          </w:p>
        </w:tc>
        <w:tc>
          <w:tcPr>
            <w:tcW w:w="377" w:type="pct"/>
            <w:noWrap/>
            <w:hideMark/>
          </w:tcPr>
          <w:p w14:paraId="6FD156F6" w14:textId="77777777" w:rsidR="00C74969" w:rsidRPr="00C74969" w:rsidRDefault="00C74969" w:rsidP="00C74969">
            <w:r w:rsidRPr="00C74969">
              <w:t>2,00</w:t>
            </w:r>
          </w:p>
        </w:tc>
        <w:tc>
          <w:tcPr>
            <w:tcW w:w="282" w:type="pct"/>
            <w:noWrap/>
            <w:hideMark/>
          </w:tcPr>
          <w:p w14:paraId="4D020AC9" w14:textId="77777777" w:rsidR="00C74969" w:rsidRPr="00C74969" w:rsidRDefault="00C74969" w:rsidP="00C74969">
            <w:r w:rsidRPr="00C74969">
              <w:t>3</w:t>
            </w:r>
          </w:p>
        </w:tc>
        <w:tc>
          <w:tcPr>
            <w:tcW w:w="391" w:type="pct"/>
            <w:noWrap/>
            <w:hideMark/>
          </w:tcPr>
          <w:p w14:paraId="62649EC1" w14:textId="77777777" w:rsidR="00C74969" w:rsidRPr="00C74969" w:rsidRDefault="00C74969" w:rsidP="00C74969">
            <w:r w:rsidRPr="00C74969">
              <w:t>3,95</w:t>
            </w:r>
          </w:p>
        </w:tc>
        <w:tc>
          <w:tcPr>
            <w:tcW w:w="282" w:type="pct"/>
            <w:noWrap/>
            <w:hideMark/>
          </w:tcPr>
          <w:p w14:paraId="492B34DE" w14:textId="77777777" w:rsidR="00C74969" w:rsidRPr="00C74969" w:rsidRDefault="00C74969" w:rsidP="00C74969">
            <w:r w:rsidRPr="00C74969">
              <w:t>9</w:t>
            </w:r>
          </w:p>
        </w:tc>
      </w:tr>
      <w:tr w:rsidR="00C74969" w:rsidRPr="00C74969" w14:paraId="12E40DCE" w14:textId="77777777" w:rsidTr="00C74969">
        <w:trPr>
          <w:trHeight w:val="300"/>
        </w:trPr>
        <w:tc>
          <w:tcPr>
            <w:tcW w:w="1671" w:type="pct"/>
            <w:noWrap/>
            <w:hideMark/>
          </w:tcPr>
          <w:p w14:paraId="79F46C70" w14:textId="77777777" w:rsidR="00C74969" w:rsidRPr="00C74969" w:rsidRDefault="00C74969">
            <w:r w:rsidRPr="00C74969">
              <w:t>Glycolysis / Gluconeogenesis</w:t>
            </w:r>
          </w:p>
        </w:tc>
        <w:tc>
          <w:tcPr>
            <w:tcW w:w="1365" w:type="pct"/>
            <w:noWrap/>
            <w:hideMark/>
          </w:tcPr>
          <w:p w14:paraId="30F0FF7F" w14:textId="77777777" w:rsidR="00C74969" w:rsidRPr="00C74969" w:rsidRDefault="00C74969">
            <w:r w:rsidRPr="00C74969">
              <w:t>E.intestinalis</w:t>
            </w:r>
          </w:p>
        </w:tc>
        <w:tc>
          <w:tcPr>
            <w:tcW w:w="316" w:type="pct"/>
            <w:noWrap/>
            <w:hideMark/>
          </w:tcPr>
          <w:p w14:paraId="288679E3" w14:textId="77777777" w:rsidR="00C74969" w:rsidRPr="00C74969" w:rsidRDefault="00C74969" w:rsidP="00C74969">
            <w:r w:rsidRPr="00C74969">
              <w:t>14</w:t>
            </w:r>
          </w:p>
        </w:tc>
        <w:tc>
          <w:tcPr>
            <w:tcW w:w="316" w:type="pct"/>
            <w:noWrap/>
            <w:hideMark/>
          </w:tcPr>
          <w:p w14:paraId="49FECFA2" w14:textId="77777777" w:rsidR="00C74969" w:rsidRPr="00C74969" w:rsidRDefault="00C74969" w:rsidP="00C74969">
            <w:r w:rsidRPr="00C74969">
              <w:t>14</w:t>
            </w:r>
          </w:p>
        </w:tc>
        <w:tc>
          <w:tcPr>
            <w:tcW w:w="377" w:type="pct"/>
            <w:noWrap/>
            <w:hideMark/>
          </w:tcPr>
          <w:p w14:paraId="4F704F58" w14:textId="77777777" w:rsidR="00C74969" w:rsidRPr="00C74969" w:rsidRDefault="00C74969" w:rsidP="00C74969">
            <w:r w:rsidRPr="00C74969">
              <w:t>2,00</w:t>
            </w:r>
          </w:p>
        </w:tc>
        <w:tc>
          <w:tcPr>
            <w:tcW w:w="282" w:type="pct"/>
            <w:noWrap/>
            <w:hideMark/>
          </w:tcPr>
          <w:p w14:paraId="22A0C67A" w14:textId="77777777" w:rsidR="00C74969" w:rsidRPr="00C74969" w:rsidRDefault="00C74969" w:rsidP="00C74969">
            <w:r w:rsidRPr="00C74969">
              <w:t>3</w:t>
            </w:r>
          </w:p>
        </w:tc>
        <w:tc>
          <w:tcPr>
            <w:tcW w:w="391" w:type="pct"/>
            <w:noWrap/>
            <w:hideMark/>
          </w:tcPr>
          <w:p w14:paraId="0CEAF231" w14:textId="77777777" w:rsidR="00C74969" w:rsidRPr="00C74969" w:rsidRDefault="00C74969" w:rsidP="00C74969">
            <w:r w:rsidRPr="00C74969">
              <w:t>3,95</w:t>
            </w:r>
          </w:p>
        </w:tc>
        <w:tc>
          <w:tcPr>
            <w:tcW w:w="282" w:type="pct"/>
            <w:noWrap/>
            <w:hideMark/>
          </w:tcPr>
          <w:p w14:paraId="2C59FA4C" w14:textId="77777777" w:rsidR="00C74969" w:rsidRPr="00C74969" w:rsidRDefault="00C74969" w:rsidP="00C74969">
            <w:r w:rsidRPr="00C74969">
              <w:t>9</w:t>
            </w:r>
          </w:p>
        </w:tc>
      </w:tr>
      <w:tr w:rsidR="00C74969" w:rsidRPr="00C74969" w14:paraId="16F39572" w14:textId="77777777" w:rsidTr="00C74969">
        <w:trPr>
          <w:trHeight w:val="300"/>
        </w:trPr>
        <w:tc>
          <w:tcPr>
            <w:tcW w:w="1671" w:type="pct"/>
            <w:noWrap/>
            <w:hideMark/>
          </w:tcPr>
          <w:p w14:paraId="51F2434B" w14:textId="77777777" w:rsidR="00C74969" w:rsidRPr="00C74969" w:rsidRDefault="00C74969">
            <w:r w:rsidRPr="00C74969">
              <w:t>Glycolysis / Gluconeogenesis</w:t>
            </w:r>
          </w:p>
        </w:tc>
        <w:tc>
          <w:tcPr>
            <w:tcW w:w="1365" w:type="pct"/>
            <w:noWrap/>
            <w:hideMark/>
          </w:tcPr>
          <w:p w14:paraId="560C7B92" w14:textId="77777777" w:rsidR="00C74969" w:rsidRPr="00C74969" w:rsidRDefault="00C74969">
            <w:r w:rsidRPr="00C74969">
              <w:t>N.ceranae</w:t>
            </w:r>
          </w:p>
        </w:tc>
        <w:tc>
          <w:tcPr>
            <w:tcW w:w="316" w:type="pct"/>
            <w:noWrap/>
            <w:hideMark/>
          </w:tcPr>
          <w:p w14:paraId="37ED7C63" w14:textId="77777777" w:rsidR="00C74969" w:rsidRPr="00C74969" w:rsidRDefault="00C74969" w:rsidP="00C74969">
            <w:r w:rsidRPr="00C74969">
              <w:t>13</w:t>
            </w:r>
          </w:p>
        </w:tc>
        <w:tc>
          <w:tcPr>
            <w:tcW w:w="316" w:type="pct"/>
            <w:noWrap/>
            <w:hideMark/>
          </w:tcPr>
          <w:p w14:paraId="2CC9AE78" w14:textId="77777777" w:rsidR="00C74969" w:rsidRPr="00C74969" w:rsidRDefault="00C74969" w:rsidP="00C74969">
            <w:r w:rsidRPr="00C74969">
              <w:t>12</w:t>
            </w:r>
          </w:p>
        </w:tc>
        <w:tc>
          <w:tcPr>
            <w:tcW w:w="377" w:type="pct"/>
            <w:noWrap/>
            <w:hideMark/>
          </w:tcPr>
          <w:p w14:paraId="5036F687" w14:textId="77777777" w:rsidR="00C74969" w:rsidRPr="00C74969" w:rsidRDefault="00C74969" w:rsidP="00C74969">
            <w:r w:rsidRPr="00C74969">
              <w:t>1,85</w:t>
            </w:r>
          </w:p>
        </w:tc>
        <w:tc>
          <w:tcPr>
            <w:tcW w:w="282" w:type="pct"/>
            <w:noWrap/>
            <w:hideMark/>
          </w:tcPr>
          <w:p w14:paraId="679C7713" w14:textId="77777777" w:rsidR="00C74969" w:rsidRPr="00C74969" w:rsidRDefault="00C74969" w:rsidP="00C74969">
            <w:r w:rsidRPr="00C74969">
              <w:t>3</w:t>
            </w:r>
          </w:p>
        </w:tc>
        <w:tc>
          <w:tcPr>
            <w:tcW w:w="391" w:type="pct"/>
            <w:noWrap/>
            <w:hideMark/>
          </w:tcPr>
          <w:p w14:paraId="78911287" w14:textId="77777777" w:rsidR="00C74969" w:rsidRPr="00C74969" w:rsidRDefault="00C74969" w:rsidP="00C74969">
            <w:r w:rsidRPr="00C74969">
              <w:t>3,77</w:t>
            </w:r>
          </w:p>
        </w:tc>
        <w:tc>
          <w:tcPr>
            <w:tcW w:w="282" w:type="pct"/>
            <w:noWrap/>
            <w:hideMark/>
          </w:tcPr>
          <w:p w14:paraId="7080C432" w14:textId="77777777" w:rsidR="00C74969" w:rsidRPr="00C74969" w:rsidRDefault="00C74969" w:rsidP="00C74969">
            <w:r w:rsidRPr="00C74969">
              <w:t>9</w:t>
            </w:r>
          </w:p>
        </w:tc>
      </w:tr>
      <w:tr w:rsidR="00C74969" w:rsidRPr="00C74969" w14:paraId="7A80D303" w14:textId="77777777" w:rsidTr="00C74969">
        <w:trPr>
          <w:trHeight w:val="300"/>
        </w:trPr>
        <w:tc>
          <w:tcPr>
            <w:tcW w:w="1671" w:type="pct"/>
            <w:noWrap/>
            <w:hideMark/>
          </w:tcPr>
          <w:p w14:paraId="19B903D1" w14:textId="77777777" w:rsidR="00C74969" w:rsidRPr="00C74969" w:rsidRDefault="00C74969">
            <w:r w:rsidRPr="00C74969">
              <w:t>Glycolysis / Gluconeogenesis</w:t>
            </w:r>
          </w:p>
        </w:tc>
        <w:tc>
          <w:tcPr>
            <w:tcW w:w="1365" w:type="pct"/>
            <w:noWrap/>
            <w:hideMark/>
          </w:tcPr>
          <w:p w14:paraId="69D434C0" w14:textId="77777777" w:rsidR="00C74969" w:rsidRPr="00C74969" w:rsidRDefault="00C74969">
            <w:r w:rsidRPr="00C74969">
              <w:t>S.cerevisiae</w:t>
            </w:r>
          </w:p>
        </w:tc>
        <w:tc>
          <w:tcPr>
            <w:tcW w:w="316" w:type="pct"/>
            <w:noWrap/>
            <w:hideMark/>
          </w:tcPr>
          <w:p w14:paraId="0CF8A310" w14:textId="77777777" w:rsidR="00C74969" w:rsidRPr="00C74969" w:rsidRDefault="00C74969" w:rsidP="00C74969">
            <w:r w:rsidRPr="00C74969">
              <w:t>27</w:t>
            </w:r>
          </w:p>
        </w:tc>
        <w:tc>
          <w:tcPr>
            <w:tcW w:w="316" w:type="pct"/>
            <w:noWrap/>
            <w:hideMark/>
          </w:tcPr>
          <w:p w14:paraId="39945336" w14:textId="77777777" w:rsidR="00C74969" w:rsidRPr="00C74969" w:rsidRDefault="00C74969" w:rsidP="00C74969">
            <w:r w:rsidRPr="00C74969">
              <w:t>48</w:t>
            </w:r>
          </w:p>
        </w:tc>
        <w:tc>
          <w:tcPr>
            <w:tcW w:w="377" w:type="pct"/>
            <w:noWrap/>
            <w:hideMark/>
          </w:tcPr>
          <w:p w14:paraId="0A491384" w14:textId="77777777" w:rsidR="00C74969" w:rsidRPr="00C74969" w:rsidRDefault="00C74969" w:rsidP="00C74969">
            <w:r w:rsidRPr="00C74969">
              <w:t>3,56</w:t>
            </w:r>
          </w:p>
        </w:tc>
        <w:tc>
          <w:tcPr>
            <w:tcW w:w="282" w:type="pct"/>
            <w:noWrap/>
            <w:hideMark/>
          </w:tcPr>
          <w:p w14:paraId="307E5AB6" w14:textId="77777777" w:rsidR="00C74969" w:rsidRPr="00C74969" w:rsidRDefault="00C74969" w:rsidP="00C74969">
            <w:r w:rsidRPr="00C74969">
              <w:t>9</w:t>
            </w:r>
          </w:p>
        </w:tc>
        <w:tc>
          <w:tcPr>
            <w:tcW w:w="391" w:type="pct"/>
            <w:noWrap/>
            <w:hideMark/>
          </w:tcPr>
          <w:p w14:paraId="7A6AD4F3" w14:textId="77777777" w:rsidR="00C74969" w:rsidRPr="00C74969" w:rsidRDefault="00C74969" w:rsidP="00C74969">
            <w:r w:rsidRPr="00C74969">
              <w:t>4,59</w:t>
            </w:r>
          </w:p>
        </w:tc>
        <w:tc>
          <w:tcPr>
            <w:tcW w:w="282" w:type="pct"/>
            <w:noWrap/>
            <w:hideMark/>
          </w:tcPr>
          <w:p w14:paraId="6F787080" w14:textId="77777777" w:rsidR="00C74969" w:rsidRPr="00C74969" w:rsidRDefault="00C74969" w:rsidP="00C74969">
            <w:r w:rsidRPr="00C74969">
              <w:t>11</w:t>
            </w:r>
          </w:p>
        </w:tc>
      </w:tr>
      <w:tr w:rsidR="00C74969" w:rsidRPr="00C74969" w14:paraId="397DEB20" w14:textId="77777777" w:rsidTr="00C74969">
        <w:trPr>
          <w:trHeight w:val="300"/>
        </w:trPr>
        <w:tc>
          <w:tcPr>
            <w:tcW w:w="1671" w:type="pct"/>
            <w:noWrap/>
            <w:hideMark/>
          </w:tcPr>
          <w:p w14:paraId="3B2C0550" w14:textId="77777777" w:rsidR="00C74969" w:rsidRPr="00C74969" w:rsidRDefault="00C74969">
            <w:r w:rsidRPr="00C74969">
              <w:t>TCA cycle</w:t>
            </w:r>
          </w:p>
        </w:tc>
        <w:tc>
          <w:tcPr>
            <w:tcW w:w="1365" w:type="pct"/>
            <w:noWrap/>
            <w:hideMark/>
          </w:tcPr>
          <w:p w14:paraId="22D4A535" w14:textId="77777777" w:rsidR="00C74969" w:rsidRPr="00C74969" w:rsidRDefault="00C74969">
            <w:r w:rsidRPr="00C74969">
              <w:t>LCA microsporidia</w:t>
            </w:r>
          </w:p>
        </w:tc>
        <w:tc>
          <w:tcPr>
            <w:tcW w:w="316" w:type="pct"/>
            <w:noWrap/>
            <w:hideMark/>
          </w:tcPr>
          <w:p w14:paraId="52D29F3F" w14:textId="77777777" w:rsidR="00C74969" w:rsidRPr="00C74969" w:rsidRDefault="00C74969" w:rsidP="00C74969">
            <w:r w:rsidRPr="00C74969">
              <w:t>3</w:t>
            </w:r>
          </w:p>
        </w:tc>
        <w:tc>
          <w:tcPr>
            <w:tcW w:w="316" w:type="pct"/>
            <w:noWrap/>
            <w:hideMark/>
          </w:tcPr>
          <w:p w14:paraId="7534082E" w14:textId="77777777" w:rsidR="00C74969" w:rsidRPr="00C74969" w:rsidRDefault="00C74969" w:rsidP="00C74969">
            <w:r w:rsidRPr="00C74969">
              <w:t>3</w:t>
            </w:r>
          </w:p>
        </w:tc>
        <w:tc>
          <w:tcPr>
            <w:tcW w:w="377" w:type="pct"/>
            <w:noWrap/>
            <w:hideMark/>
          </w:tcPr>
          <w:p w14:paraId="682AB3CF" w14:textId="77777777" w:rsidR="00C74969" w:rsidRPr="00C74969" w:rsidRDefault="00C74969" w:rsidP="00C74969">
            <w:r w:rsidRPr="00C74969">
              <w:t>2,00</w:t>
            </w:r>
          </w:p>
        </w:tc>
        <w:tc>
          <w:tcPr>
            <w:tcW w:w="282" w:type="pct"/>
            <w:noWrap/>
            <w:hideMark/>
          </w:tcPr>
          <w:p w14:paraId="49410A01" w14:textId="77777777" w:rsidR="00C74969" w:rsidRPr="00C74969" w:rsidRDefault="00C74969" w:rsidP="00C74969">
            <w:r w:rsidRPr="00C74969">
              <w:t>2</w:t>
            </w:r>
          </w:p>
        </w:tc>
        <w:tc>
          <w:tcPr>
            <w:tcW w:w="391" w:type="pct"/>
            <w:noWrap/>
            <w:hideMark/>
          </w:tcPr>
          <w:p w14:paraId="5F29A13A" w14:textId="77777777" w:rsidR="00C74969" w:rsidRPr="00C74969" w:rsidRDefault="00C74969" w:rsidP="00C74969">
            <w:r w:rsidRPr="00C74969">
              <w:t>1,00</w:t>
            </w:r>
          </w:p>
        </w:tc>
        <w:tc>
          <w:tcPr>
            <w:tcW w:w="282" w:type="pct"/>
            <w:noWrap/>
            <w:hideMark/>
          </w:tcPr>
          <w:p w14:paraId="5B1B183E" w14:textId="77777777" w:rsidR="00C74969" w:rsidRPr="00C74969" w:rsidRDefault="00C74969" w:rsidP="00C74969">
            <w:r w:rsidRPr="00C74969">
              <w:t>1</w:t>
            </w:r>
          </w:p>
        </w:tc>
      </w:tr>
      <w:tr w:rsidR="00C74969" w:rsidRPr="00C74969" w14:paraId="4EB3C2A6" w14:textId="77777777" w:rsidTr="00C74969">
        <w:trPr>
          <w:trHeight w:val="300"/>
        </w:trPr>
        <w:tc>
          <w:tcPr>
            <w:tcW w:w="1671" w:type="pct"/>
            <w:noWrap/>
            <w:hideMark/>
          </w:tcPr>
          <w:p w14:paraId="2EB1F3FB" w14:textId="77777777" w:rsidR="00C74969" w:rsidRPr="00C74969" w:rsidRDefault="00C74969">
            <w:r w:rsidRPr="00C74969">
              <w:t>TCA cycle</w:t>
            </w:r>
          </w:p>
        </w:tc>
        <w:tc>
          <w:tcPr>
            <w:tcW w:w="1365" w:type="pct"/>
            <w:noWrap/>
            <w:hideMark/>
          </w:tcPr>
          <w:p w14:paraId="7BE9B75A" w14:textId="77777777" w:rsidR="00C74969" w:rsidRPr="00C74969" w:rsidRDefault="00C74969">
            <w:r w:rsidRPr="00C74969">
              <w:t>E.cuniculi</w:t>
            </w:r>
          </w:p>
        </w:tc>
        <w:tc>
          <w:tcPr>
            <w:tcW w:w="316" w:type="pct"/>
            <w:noWrap/>
            <w:hideMark/>
          </w:tcPr>
          <w:p w14:paraId="502BE95C" w14:textId="77777777" w:rsidR="00C74969" w:rsidRPr="00C74969" w:rsidRDefault="00C74969" w:rsidP="00C74969">
            <w:r w:rsidRPr="00C74969">
              <w:t>2</w:t>
            </w:r>
          </w:p>
        </w:tc>
        <w:tc>
          <w:tcPr>
            <w:tcW w:w="316" w:type="pct"/>
            <w:noWrap/>
            <w:hideMark/>
          </w:tcPr>
          <w:p w14:paraId="3FA45D64" w14:textId="77777777" w:rsidR="00C74969" w:rsidRPr="00C74969" w:rsidRDefault="00C74969" w:rsidP="00C74969">
            <w:r w:rsidRPr="00C74969">
              <w:t>1</w:t>
            </w:r>
          </w:p>
        </w:tc>
        <w:tc>
          <w:tcPr>
            <w:tcW w:w="377" w:type="pct"/>
            <w:noWrap/>
            <w:hideMark/>
          </w:tcPr>
          <w:p w14:paraId="1F9F9F8B" w14:textId="77777777" w:rsidR="00C74969" w:rsidRPr="00C74969" w:rsidRDefault="00C74969" w:rsidP="00C74969">
            <w:r w:rsidRPr="00C74969">
              <w:t>1,00</w:t>
            </w:r>
          </w:p>
        </w:tc>
        <w:tc>
          <w:tcPr>
            <w:tcW w:w="282" w:type="pct"/>
            <w:noWrap/>
            <w:hideMark/>
          </w:tcPr>
          <w:p w14:paraId="49B865A5" w14:textId="77777777" w:rsidR="00C74969" w:rsidRPr="00C74969" w:rsidRDefault="00C74969" w:rsidP="00C74969">
            <w:r w:rsidRPr="00C74969">
              <w:t>1</w:t>
            </w:r>
          </w:p>
        </w:tc>
        <w:tc>
          <w:tcPr>
            <w:tcW w:w="391" w:type="pct"/>
            <w:noWrap/>
            <w:hideMark/>
          </w:tcPr>
          <w:p w14:paraId="42205617" w14:textId="77777777" w:rsidR="00C74969" w:rsidRPr="00C74969" w:rsidRDefault="00C74969" w:rsidP="00C74969">
            <w:r w:rsidRPr="00C74969">
              <w:t>1,00</w:t>
            </w:r>
          </w:p>
        </w:tc>
        <w:tc>
          <w:tcPr>
            <w:tcW w:w="282" w:type="pct"/>
            <w:noWrap/>
            <w:hideMark/>
          </w:tcPr>
          <w:p w14:paraId="6D938074" w14:textId="77777777" w:rsidR="00C74969" w:rsidRPr="00C74969" w:rsidRDefault="00C74969" w:rsidP="00C74969">
            <w:r w:rsidRPr="00C74969">
              <w:t>1</w:t>
            </w:r>
          </w:p>
        </w:tc>
      </w:tr>
      <w:tr w:rsidR="00C74969" w:rsidRPr="00C74969" w14:paraId="3DF13C8C" w14:textId="77777777" w:rsidTr="00C74969">
        <w:trPr>
          <w:trHeight w:val="300"/>
        </w:trPr>
        <w:tc>
          <w:tcPr>
            <w:tcW w:w="1671" w:type="pct"/>
            <w:noWrap/>
            <w:hideMark/>
          </w:tcPr>
          <w:p w14:paraId="613F3258" w14:textId="77777777" w:rsidR="00C74969" w:rsidRPr="00C74969" w:rsidRDefault="00C74969">
            <w:r w:rsidRPr="00C74969">
              <w:t>TCA cycle</w:t>
            </w:r>
          </w:p>
        </w:tc>
        <w:tc>
          <w:tcPr>
            <w:tcW w:w="1365" w:type="pct"/>
            <w:noWrap/>
            <w:hideMark/>
          </w:tcPr>
          <w:p w14:paraId="507B4437" w14:textId="77777777" w:rsidR="00C74969" w:rsidRPr="00C74969" w:rsidRDefault="00C74969">
            <w:r w:rsidRPr="00C74969">
              <w:t>E.hellem</w:t>
            </w:r>
          </w:p>
        </w:tc>
        <w:tc>
          <w:tcPr>
            <w:tcW w:w="316" w:type="pct"/>
            <w:noWrap/>
            <w:hideMark/>
          </w:tcPr>
          <w:p w14:paraId="23F4E18D" w14:textId="77777777" w:rsidR="00C74969" w:rsidRPr="00C74969" w:rsidRDefault="00C74969" w:rsidP="00C74969">
            <w:r w:rsidRPr="00C74969">
              <w:t>2</w:t>
            </w:r>
          </w:p>
        </w:tc>
        <w:tc>
          <w:tcPr>
            <w:tcW w:w="316" w:type="pct"/>
            <w:noWrap/>
            <w:hideMark/>
          </w:tcPr>
          <w:p w14:paraId="047DA376" w14:textId="77777777" w:rsidR="00C74969" w:rsidRPr="00C74969" w:rsidRDefault="00C74969" w:rsidP="00C74969">
            <w:r w:rsidRPr="00C74969">
              <w:t>1</w:t>
            </w:r>
          </w:p>
        </w:tc>
        <w:tc>
          <w:tcPr>
            <w:tcW w:w="377" w:type="pct"/>
            <w:noWrap/>
            <w:hideMark/>
          </w:tcPr>
          <w:p w14:paraId="62F4930C" w14:textId="77777777" w:rsidR="00C74969" w:rsidRPr="00C74969" w:rsidRDefault="00C74969" w:rsidP="00C74969">
            <w:r w:rsidRPr="00C74969">
              <w:t>1,00</w:t>
            </w:r>
          </w:p>
        </w:tc>
        <w:tc>
          <w:tcPr>
            <w:tcW w:w="282" w:type="pct"/>
            <w:noWrap/>
            <w:hideMark/>
          </w:tcPr>
          <w:p w14:paraId="5BBA2181" w14:textId="77777777" w:rsidR="00C74969" w:rsidRPr="00C74969" w:rsidRDefault="00C74969" w:rsidP="00C74969">
            <w:r w:rsidRPr="00C74969">
              <w:t>1</w:t>
            </w:r>
          </w:p>
        </w:tc>
        <w:tc>
          <w:tcPr>
            <w:tcW w:w="391" w:type="pct"/>
            <w:noWrap/>
            <w:hideMark/>
          </w:tcPr>
          <w:p w14:paraId="0EA42C28" w14:textId="77777777" w:rsidR="00C74969" w:rsidRPr="00C74969" w:rsidRDefault="00C74969" w:rsidP="00C74969">
            <w:r w:rsidRPr="00C74969">
              <w:t>1,00</w:t>
            </w:r>
          </w:p>
        </w:tc>
        <w:tc>
          <w:tcPr>
            <w:tcW w:w="282" w:type="pct"/>
            <w:noWrap/>
            <w:hideMark/>
          </w:tcPr>
          <w:p w14:paraId="4B3EA949" w14:textId="77777777" w:rsidR="00C74969" w:rsidRPr="00C74969" w:rsidRDefault="00C74969" w:rsidP="00C74969">
            <w:r w:rsidRPr="00C74969">
              <w:t>1</w:t>
            </w:r>
          </w:p>
        </w:tc>
      </w:tr>
      <w:tr w:rsidR="00C74969" w:rsidRPr="00C74969" w14:paraId="5211A845" w14:textId="77777777" w:rsidTr="00C74969">
        <w:trPr>
          <w:trHeight w:val="300"/>
        </w:trPr>
        <w:tc>
          <w:tcPr>
            <w:tcW w:w="1671" w:type="pct"/>
            <w:noWrap/>
            <w:hideMark/>
          </w:tcPr>
          <w:p w14:paraId="6AAC9755" w14:textId="77777777" w:rsidR="00C74969" w:rsidRPr="00C74969" w:rsidRDefault="00C74969">
            <w:r w:rsidRPr="00C74969">
              <w:t>TCA cycle</w:t>
            </w:r>
          </w:p>
        </w:tc>
        <w:tc>
          <w:tcPr>
            <w:tcW w:w="1365" w:type="pct"/>
            <w:noWrap/>
            <w:hideMark/>
          </w:tcPr>
          <w:p w14:paraId="7A3674DD" w14:textId="77777777" w:rsidR="00C74969" w:rsidRPr="00C74969" w:rsidRDefault="00C74969">
            <w:r w:rsidRPr="00C74969">
              <w:t>E.intestinalis</w:t>
            </w:r>
          </w:p>
        </w:tc>
        <w:tc>
          <w:tcPr>
            <w:tcW w:w="316" w:type="pct"/>
            <w:noWrap/>
            <w:hideMark/>
          </w:tcPr>
          <w:p w14:paraId="162E2C16" w14:textId="77777777" w:rsidR="00C74969" w:rsidRPr="00C74969" w:rsidRDefault="00C74969" w:rsidP="00C74969">
            <w:r w:rsidRPr="00C74969">
              <w:t>2</w:t>
            </w:r>
          </w:p>
        </w:tc>
        <w:tc>
          <w:tcPr>
            <w:tcW w:w="316" w:type="pct"/>
            <w:noWrap/>
            <w:hideMark/>
          </w:tcPr>
          <w:p w14:paraId="045E0DC1" w14:textId="77777777" w:rsidR="00C74969" w:rsidRPr="00C74969" w:rsidRDefault="00C74969" w:rsidP="00C74969">
            <w:r w:rsidRPr="00C74969">
              <w:t>1</w:t>
            </w:r>
          </w:p>
        </w:tc>
        <w:tc>
          <w:tcPr>
            <w:tcW w:w="377" w:type="pct"/>
            <w:noWrap/>
            <w:hideMark/>
          </w:tcPr>
          <w:p w14:paraId="27425CB6" w14:textId="77777777" w:rsidR="00C74969" w:rsidRPr="00C74969" w:rsidRDefault="00C74969" w:rsidP="00C74969">
            <w:r w:rsidRPr="00C74969">
              <w:t>1,00</w:t>
            </w:r>
          </w:p>
        </w:tc>
        <w:tc>
          <w:tcPr>
            <w:tcW w:w="282" w:type="pct"/>
            <w:noWrap/>
            <w:hideMark/>
          </w:tcPr>
          <w:p w14:paraId="37EB836A" w14:textId="77777777" w:rsidR="00C74969" w:rsidRPr="00C74969" w:rsidRDefault="00C74969" w:rsidP="00C74969">
            <w:r w:rsidRPr="00C74969">
              <w:t>1</w:t>
            </w:r>
          </w:p>
        </w:tc>
        <w:tc>
          <w:tcPr>
            <w:tcW w:w="391" w:type="pct"/>
            <w:noWrap/>
            <w:hideMark/>
          </w:tcPr>
          <w:p w14:paraId="611D566B" w14:textId="77777777" w:rsidR="00C74969" w:rsidRPr="00C74969" w:rsidRDefault="00C74969" w:rsidP="00C74969">
            <w:r w:rsidRPr="00C74969">
              <w:t>1,00</w:t>
            </w:r>
          </w:p>
        </w:tc>
        <w:tc>
          <w:tcPr>
            <w:tcW w:w="282" w:type="pct"/>
            <w:noWrap/>
            <w:hideMark/>
          </w:tcPr>
          <w:p w14:paraId="3D8929B4" w14:textId="77777777" w:rsidR="00C74969" w:rsidRPr="00C74969" w:rsidRDefault="00C74969" w:rsidP="00C74969">
            <w:r w:rsidRPr="00C74969">
              <w:t>1</w:t>
            </w:r>
          </w:p>
        </w:tc>
      </w:tr>
      <w:tr w:rsidR="00C74969" w:rsidRPr="00C74969" w14:paraId="2D5C806D" w14:textId="77777777" w:rsidTr="00C74969">
        <w:trPr>
          <w:trHeight w:val="300"/>
        </w:trPr>
        <w:tc>
          <w:tcPr>
            <w:tcW w:w="1671" w:type="pct"/>
            <w:noWrap/>
            <w:hideMark/>
          </w:tcPr>
          <w:p w14:paraId="0A713CA8" w14:textId="77777777" w:rsidR="00C74969" w:rsidRPr="00C74969" w:rsidRDefault="00C74969">
            <w:r w:rsidRPr="00C74969">
              <w:t>TCA cycle</w:t>
            </w:r>
          </w:p>
        </w:tc>
        <w:tc>
          <w:tcPr>
            <w:tcW w:w="1365" w:type="pct"/>
            <w:noWrap/>
            <w:hideMark/>
          </w:tcPr>
          <w:p w14:paraId="3530A77D" w14:textId="77777777" w:rsidR="00C74969" w:rsidRPr="00C74969" w:rsidRDefault="00C74969">
            <w:r w:rsidRPr="00C74969">
              <w:t>N.ceranae</w:t>
            </w:r>
          </w:p>
        </w:tc>
        <w:tc>
          <w:tcPr>
            <w:tcW w:w="316" w:type="pct"/>
            <w:noWrap/>
            <w:hideMark/>
          </w:tcPr>
          <w:p w14:paraId="26963191" w14:textId="77777777" w:rsidR="00C74969" w:rsidRPr="00C74969" w:rsidRDefault="00C74969" w:rsidP="00C74969">
            <w:r w:rsidRPr="00C74969">
              <w:t>2</w:t>
            </w:r>
          </w:p>
        </w:tc>
        <w:tc>
          <w:tcPr>
            <w:tcW w:w="316" w:type="pct"/>
            <w:noWrap/>
            <w:hideMark/>
          </w:tcPr>
          <w:p w14:paraId="6AF84244" w14:textId="77777777" w:rsidR="00C74969" w:rsidRPr="00C74969" w:rsidRDefault="00C74969" w:rsidP="00C74969">
            <w:r w:rsidRPr="00C74969">
              <w:t>1</w:t>
            </w:r>
          </w:p>
        </w:tc>
        <w:tc>
          <w:tcPr>
            <w:tcW w:w="377" w:type="pct"/>
            <w:noWrap/>
            <w:hideMark/>
          </w:tcPr>
          <w:p w14:paraId="51132C8E" w14:textId="77777777" w:rsidR="00C74969" w:rsidRPr="00C74969" w:rsidRDefault="00C74969" w:rsidP="00C74969">
            <w:r w:rsidRPr="00C74969">
              <w:t>1,00</w:t>
            </w:r>
          </w:p>
        </w:tc>
        <w:tc>
          <w:tcPr>
            <w:tcW w:w="282" w:type="pct"/>
            <w:noWrap/>
            <w:hideMark/>
          </w:tcPr>
          <w:p w14:paraId="67A1152E" w14:textId="77777777" w:rsidR="00C74969" w:rsidRPr="00C74969" w:rsidRDefault="00C74969" w:rsidP="00C74969">
            <w:r w:rsidRPr="00C74969">
              <w:t>1</w:t>
            </w:r>
          </w:p>
        </w:tc>
        <w:tc>
          <w:tcPr>
            <w:tcW w:w="391" w:type="pct"/>
            <w:noWrap/>
            <w:hideMark/>
          </w:tcPr>
          <w:p w14:paraId="29B67E7F" w14:textId="77777777" w:rsidR="00C74969" w:rsidRPr="00C74969" w:rsidRDefault="00C74969" w:rsidP="00C74969">
            <w:r w:rsidRPr="00C74969">
              <w:t>1,00</w:t>
            </w:r>
          </w:p>
        </w:tc>
        <w:tc>
          <w:tcPr>
            <w:tcW w:w="282" w:type="pct"/>
            <w:noWrap/>
            <w:hideMark/>
          </w:tcPr>
          <w:p w14:paraId="591FA07B" w14:textId="77777777" w:rsidR="00C74969" w:rsidRPr="00C74969" w:rsidRDefault="00C74969" w:rsidP="00C74969">
            <w:r w:rsidRPr="00C74969">
              <w:t>1</w:t>
            </w:r>
          </w:p>
        </w:tc>
      </w:tr>
      <w:tr w:rsidR="00C74969" w:rsidRPr="00C74969" w14:paraId="2BB9F4DA" w14:textId="77777777" w:rsidTr="00C74969">
        <w:trPr>
          <w:trHeight w:val="300"/>
        </w:trPr>
        <w:tc>
          <w:tcPr>
            <w:tcW w:w="1671" w:type="pct"/>
            <w:noWrap/>
            <w:hideMark/>
          </w:tcPr>
          <w:p w14:paraId="50B7A519" w14:textId="77777777" w:rsidR="00C74969" w:rsidRPr="00C74969" w:rsidRDefault="00C74969">
            <w:r w:rsidRPr="00C74969">
              <w:t>TCA cycle</w:t>
            </w:r>
          </w:p>
        </w:tc>
        <w:tc>
          <w:tcPr>
            <w:tcW w:w="1365" w:type="pct"/>
            <w:noWrap/>
            <w:hideMark/>
          </w:tcPr>
          <w:p w14:paraId="30457F35" w14:textId="77777777" w:rsidR="00C74969" w:rsidRPr="00C74969" w:rsidRDefault="00C74969">
            <w:r w:rsidRPr="00C74969">
              <w:t>S.cerevisiae</w:t>
            </w:r>
          </w:p>
        </w:tc>
        <w:tc>
          <w:tcPr>
            <w:tcW w:w="316" w:type="pct"/>
            <w:noWrap/>
            <w:hideMark/>
          </w:tcPr>
          <w:p w14:paraId="752DE6E6" w14:textId="77777777" w:rsidR="00C74969" w:rsidRPr="00C74969" w:rsidRDefault="00C74969" w:rsidP="00C74969">
            <w:r w:rsidRPr="00C74969">
              <w:t>20</w:t>
            </w:r>
          </w:p>
        </w:tc>
        <w:tc>
          <w:tcPr>
            <w:tcW w:w="316" w:type="pct"/>
            <w:noWrap/>
            <w:hideMark/>
          </w:tcPr>
          <w:p w14:paraId="7CFFECCD" w14:textId="77777777" w:rsidR="00C74969" w:rsidRPr="00C74969" w:rsidRDefault="00C74969" w:rsidP="00C74969">
            <w:r w:rsidRPr="00C74969">
              <w:t>39</w:t>
            </w:r>
          </w:p>
        </w:tc>
        <w:tc>
          <w:tcPr>
            <w:tcW w:w="377" w:type="pct"/>
            <w:noWrap/>
            <w:hideMark/>
          </w:tcPr>
          <w:p w14:paraId="012C805E" w14:textId="77777777" w:rsidR="00C74969" w:rsidRPr="00C74969" w:rsidRDefault="00C74969" w:rsidP="00C74969">
            <w:r w:rsidRPr="00C74969">
              <w:t>3,90</w:t>
            </w:r>
          </w:p>
        </w:tc>
        <w:tc>
          <w:tcPr>
            <w:tcW w:w="282" w:type="pct"/>
            <w:noWrap/>
            <w:hideMark/>
          </w:tcPr>
          <w:p w14:paraId="23454E6C" w14:textId="77777777" w:rsidR="00C74969" w:rsidRPr="00C74969" w:rsidRDefault="00C74969" w:rsidP="00C74969">
            <w:r w:rsidRPr="00C74969">
              <w:t>5</w:t>
            </w:r>
          </w:p>
        </w:tc>
        <w:tc>
          <w:tcPr>
            <w:tcW w:w="391" w:type="pct"/>
            <w:noWrap/>
            <w:hideMark/>
          </w:tcPr>
          <w:p w14:paraId="34DE4886" w14:textId="77777777" w:rsidR="00C74969" w:rsidRPr="00C74969" w:rsidRDefault="00C74969" w:rsidP="00C74969">
            <w:r w:rsidRPr="00C74969">
              <w:t>2,53</w:t>
            </w:r>
          </w:p>
        </w:tc>
        <w:tc>
          <w:tcPr>
            <w:tcW w:w="282" w:type="pct"/>
            <w:noWrap/>
            <w:hideMark/>
          </w:tcPr>
          <w:p w14:paraId="4E910001" w14:textId="77777777" w:rsidR="00C74969" w:rsidRPr="00C74969" w:rsidRDefault="00C74969" w:rsidP="00C74969">
            <w:r w:rsidRPr="00C74969">
              <w:t>4</w:t>
            </w:r>
          </w:p>
        </w:tc>
      </w:tr>
      <w:tr w:rsidR="00C74969" w:rsidRPr="00C74969" w14:paraId="1ECFC309" w14:textId="77777777" w:rsidTr="00C74969">
        <w:trPr>
          <w:trHeight w:val="300"/>
        </w:trPr>
        <w:tc>
          <w:tcPr>
            <w:tcW w:w="1671" w:type="pct"/>
            <w:noWrap/>
            <w:hideMark/>
          </w:tcPr>
          <w:p w14:paraId="17F3201F" w14:textId="77777777" w:rsidR="00C74969" w:rsidRPr="00C74969" w:rsidRDefault="00C74969">
            <w:r w:rsidRPr="00C74969">
              <w:t>Pentose phosphate pathway</w:t>
            </w:r>
          </w:p>
        </w:tc>
        <w:tc>
          <w:tcPr>
            <w:tcW w:w="1365" w:type="pct"/>
            <w:noWrap/>
            <w:hideMark/>
          </w:tcPr>
          <w:p w14:paraId="6523FF54" w14:textId="77777777" w:rsidR="00C74969" w:rsidRPr="00C74969" w:rsidRDefault="00C74969">
            <w:r w:rsidRPr="00C74969">
              <w:t>LCA microsporidia</w:t>
            </w:r>
          </w:p>
        </w:tc>
        <w:tc>
          <w:tcPr>
            <w:tcW w:w="316" w:type="pct"/>
            <w:noWrap/>
            <w:hideMark/>
          </w:tcPr>
          <w:p w14:paraId="310730F4" w14:textId="77777777" w:rsidR="00C74969" w:rsidRPr="00C74969" w:rsidRDefault="00C74969" w:rsidP="00C74969">
            <w:r w:rsidRPr="00C74969">
              <w:t>10</w:t>
            </w:r>
          </w:p>
        </w:tc>
        <w:tc>
          <w:tcPr>
            <w:tcW w:w="316" w:type="pct"/>
            <w:noWrap/>
            <w:hideMark/>
          </w:tcPr>
          <w:p w14:paraId="7BEDC8A5" w14:textId="77777777" w:rsidR="00C74969" w:rsidRPr="00C74969" w:rsidRDefault="00C74969" w:rsidP="00C74969">
            <w:r w:rsidRPr="00C74969">
              <w:t>15</w:t>
            </w:r>
          </w:p>
        </w:tc>
        <w:tc>
          <w:tcPr>
            <w:tcW w:w="377" w:type="pct"/>
            <w:noWrap/>
            <w:hideMark/>
          </w:tcPr>
          <w:p w14:paraId="6C375122" w14:textId="77777777" w:rsidR="00C74969" w:rsidRPr="00C74969" w:rsidRDefault="00C74969" w:rsidP="00C74969">
            <w:r w:rsidRPr="00C74969">
              <w:t>3,00</w:t>
            </w:r>
          </w:p>
        </w:tc>
        <w:tc>
          <w:tcPr>
            <w:tcW w:w="282" w:type="pct"/>
            <w:noWrap/>
            <w:hideMark/>
          </w:tcPr>
          <w:p w14:paraId="21307479" w14:textId="77777777" w:rsidR="00C74969" w:rsidRPr="00C74969" w:rsidRDefault="00C74969" w:rsidP="00C74969">
            <w:r w:rsidRPr="00C74969">
              <w:t>6</w:t>
            </w:r>
          </w:p>
        </w:tc>
        <w:tc>
          <w:tcPr>
            <w:tcW w:w="391" w:type="pct"/>
            <w:noWrap/>
            <w:hideMark/>
          </w:tcPr>
          <w:p w14:paraId="5AF107D1" w14:textId="77777777" w:rsidR="00C74969" w:rsidRPr="00C74969" w:rsidRDefault="00C74969" w:rsidP="00C74969">
            <w:r w:rsidRPr="00C74969">
              <w:t>1,93</w:t>
            </w:r>
          </w:p>
        </w:tc>
        <w:tc>
          <w:tcPr>
            <w:tcW w:w="282" w:type="pct"/>
            <w:noWrap/>
            <w:hideMark/>
          </w:tcPr>
          <w:p w14:paraId="6BC5D02A" w14:textId="77777777" w:rsidR="00C74969" w:rsidRPr="00C74969" w:rsidRDefault="00C74969" w:rsidP="00C74969">
            <w:r w:rsidRPr="00C74969">
              <w:t>4</w:t>
            </w:r>
          </w:p>
        </w:tc>
      </w:tr>
      <w:tr w:rsidR="00C74969" w:rsidRPr="00C74969" w14:paraId="48C192A0" w14:textId="77777777" w:rsidTr="00C74969">
        <w:trPr>
          <w:trHeight w:val="300"/>
        </w:trPr>
        <w:tc>
          <w:tcPr>
            <w:tcW w:w="1671" w:type="pct"/>
            <w:noWrap/>
            <w:hideMark/>
          </w:tcPr>
          <w:p w14:paraId="2379F9C7" w14:textId="77777777" w:rsidR="00C74969" w:rsidRPr="00C74969" w:rsidRDefault="00C74969">
            <w:r w:rsidRPr="00C74969">
              <w:t>Pentose phosphate pathway</w:t>
            </w:r>
          </w:p>
        </w:tc>
        <w:tc>
          <w:tcPr>
            <w:tcW w:w="1365" w:type="pct"/>
            <w:noWrap/>
            <w:hideMark/>
          </w:tcPr>
          <w:p w14:paraId="1970020A" w14:textId="77777777" w:rsidR="00C74969" w:rsidRPr="00C74969" w:rsidRDefault="00C74969">
            <w:r w:rsidRPr="00C74969">
              <w:t>E.cuniculi</w:t>
            </w:r>
          </w:p>
        </w:tc>
        <w:tc>
          <w:tcPr>
            <w:tcW w:w="316" w:type="pct"/>
            <w:noWrap/>
            <w:hideMark/>
          </w:tcPr>
          <w:p w14:paraId="790AFCB1" w14:textId="77777777" w:rsidR="00C74969" w:rsidRPr="00C74969" w:rsidRDefault="00C74969" w:rsidP="00C74969">
            <w:r w:rsidRPr="00C74969">
              <w:t>10</w:t>
            </w:r>
          </w:p>
        </w:tc>
        <w:tc>
          <w:tcPr>
            <w:tcW w:w="316" w:type="pct"/>
            <w:noWrap/>
            <w:hideMark/>
          </w:tcPr>
          <w:p w14:paraId="358D01F2" w14:textId="77777777" w:rsidR="00C74969" w:rsidRPr="00C74969" w:rsidRDefault="00C74969" w:rsidP="00C74969">
            <w:r w:rsidRPr="00C74969">
              <w:t>15</w:t>
            </w:r>
          </w:p>
        </w:tc>
        <w:tc>
          <w:tcPr>
            <w:tcW w:w="377" w:type="pct"/>
            <w:noWrap/>
            <w:hideMark/>
          </w:tcPr>
          <w:p w14:paraId="7D906D43" w14:textId="77777777" w:rsidR="00C74969" w:rsidRPr="00C74969" w:rsidRDefault="00C74969" w:rsidP="00C74969">
            <w:r w:rsidRPr="00C74969">
              <w:t>3,00</w:t>
            </w:r>
          </w:p>
        </w:tc>
        <w:tc>
          <w:tcPr>
            <w:tcW w:w="282" w:type="pct"/>
            <w:noWrap/>
            <w:hideMark/>
          </w:tcPr>
          <w:p w14:paraId="28BCA711" w14:textId="77777777" w:rsidR="00C74969" w:rsidRPr="00C74969" w:rsidRDefault="00C74969" w:rsidP="00C74969">
            <w:r w:rsidRPr="00C74969">
              <w:t>6</w:t>
            </w:r>
          </w:p>
        </w:tc>
        <w:tc>
          <w:tcPr>
            <w:tcW w:w="391" w:type="pct"/>
            <w:noWrap/>
            <w:hideMark/>
          </w:tcPr>
          <w:p w14:paraId="6861F73D" w14:textId="77777777" w:rsidR="00C74969" w:rsidRPr="00C74969" w:rsidRDefault="00C74969" w:rsidP="00C74969">
            <w:r w:rsidRPr="00C74969">
              <w:t>1,93</w:t>
            </w:r>
          </w:p>
        </w:tc>
        <w:tc>
          <w:tcPr>
            <w:tcW w:w="282" w:type="pct"/>
            <w:noWrap/>
            <w:hideMark/>
          </w:tcPr>
          <w:p w14:paraId="1156C49E" w14:textId="77777777" w:rsidR="00C74969" w:rsidRPr="00C74969" w:rsidRDefault="00C74969" w:rsidP="00C74969">
            <w:r w:rsidRPr="00C74969">
              <w:t>4</w:t>
            </w:r>
          </w:p>
        </w:tc>
      </w:tr>
      <w:tr w:rsidR="00C74969" w:rsidRPr="00C74969" w14:paraId="4D30598D" w14:textId="77777777" w:rsidTr="00C74969">
        <w:trPr>
          <w:trHeight w:val="300"/>
        </w:trPr>
        <w:tc>
          <w:tcPr>
            <w:tcW w:w="1671" w:type="pct"/>
            <w:noWrap/>
            <w:hideMark/>
          </w:tcPr>
          <w:p w14:paraId="4522EAED" w14:textId="77777777" w:rsidR="00C74969" w:rsidRPr="00C74969" w:rsidRDefault="00C74969">
            <w:r w:rsidRPr="00C74969">
              <w:t>Pentose phosphate pathway</w:t>
            </w:r>
          </w:p>
        </w:tc>
        <w:tc>
          <w:tcPr>
            <w:tcW w:w="1365" w:type="pct"/>
            <w:noWrap/>
            <w:hideMark/>
          </w:tcPr>
          <w:p w14:paraId="679B6807" w14:textId="77777777" w:rsidR="00C74969" w:rsidRPr="00C74969" w:rsidRDefault="00C74969">
            <w:r w:rsidRPr="00C74969">
              <w:t>E.hellem</w:t>
            </w:r>
          </w:p>
        </w:tc>
        <w:tc>
          <w:tcPr>
            <w:tcW w:w="316" w:type="pct"/>
            <w:noWrap/>
            <w:hideMark/>
          </w:tcPr>
          <w:p w14:paraId="4FF2BDE4" w14:textId="77777777" w:rsidR="00C74969" w:rsidRPr="00C74969" w:rsidRDefault="00C74969" w:rsidP="00C74969">
            <w:r w:rsidRPr="00C74969">
              <w:t>10</w:t>
            </w:r>
          </w:p>
        </w:tc>
        <w:tc>
          <w:tcPr>
            <w:tcW w:w="316" w:type="pct"/>
            <w:noWrap/>
            <w:hideMark/>
          </w:tcPr>
          <w:p w14:paraId="2E6BBC81" w14:textId="77777777" w:rsidR="00C74969" w:rsidRPr="00C74969" w:rsidRDefault="00C74969" w:rsidP="00C74969">
            <w:r w:rsidRPr="00C74969">
              <w:t>15</w:t>
            </w:r>
          </w:p>
        </w:tc>
        <w:tc>
          <w:tcPr>
            <w:tcW w:w="377" w:type="pct"/>
            <w:noWrap/>
            <w:hideMark/>
          </w:tcPr>
          <w:p w14:paraId="762B712F" w14:textId="77777777" w:rsidR="00C74969" w:rsidRPr="00C74969" w:rsidRDefault="00C74969" w:rsidP="00C74969">
            <w:r w:rsidRPr="00C74969">
              <w:t>3,00</w:t>
            </w:r>
          </w:p>
        </w:tc>
        <w:tc>
          <w:tcPr>
            <w:tcW w:w="282" w:type="pct"/>
            <w:noWrap/>
            <w:hideMark/>
          </w:tcPr>
          <w:p w14:paraId="7BA20D7C" w14:textId="77777777" w:rsidR="00C74969" w:rsidRPr="00C74969" w:rsidRDefault="00C74969" w:rsidP="00C74969">
            <w:r w:rsidRPr="00C74969">
              <w:t>6</w:t>
            </w:r>
          </w:p>
        </w:tc>
        <w:tc>
          <w:tcPr>
            <w:tcW w:w="391" w:type="pct"/>
            <w:noWrap/>
            <w:hideMark/>
          </w:tcPr>
          <w:p w14:paraId="12EC402A" w14:textId="77777777" w:rsidR="00C74969" w:rsidRPr="00C74969" w:rsidRDefault="00C74969" w:rsidP="00C74969">
            <w:r w:rsidRPr="00C74969">
              <w:t>1,93</w:t>
            </w:r>
          </w:p>
        </w:tc>
        <w:tc>
          <w:tcPr>
            <w:tcW w:w="282" w:type="pct"/>
            <w:noWrap/>
            <w:hideMark/>
          </w:tcPr>
          <w:p w14:paraId="0C665750" w14:textId="77777777" w:rsidR="00C74969" w:rsidRPr="00C74969" w:rsidRDefault="00C74969" w:rsidP="00C74969">
            <w:r w:rsidRPr="00C74969">
              <w:t>4</w:t>
            </w:r>
          </w:p>
        </w:tc>
      </w:tr>
      <w:tr w:rsidR="00C74969" w:rsidRPr="00C74969" w14:paraId="5D8983F5" w14:textId="77777777" w:rsidTr="00C74969">
        <w:trPr>
          <w:trHeight w:val="300"/>
        </w:trPr>
        <w:tc>
          <w:tcPr>
            <w:tcW w:w="1671" w:type="pct"/>
            <w:noWrap/>
            <w:hideMark/>
          </w:tcPr>
          <w:p w14:paraId="52E8469F" w14:textId="77777777" w:rsidR="00C74969" w:rsidRPr="00C74969" w:rsidRDefault="00C74969">
            <w:r w:rsidRPr="00C74969">
              <w:t>Pentose phosphate pathway</w:t>
            </w:r>
          </w:p>
        </w:tc>
        <w:tc>
          <w:tcPr>
            <w:tcW w:w="1365" w:type="pct"/>
            <w:noWrap/>
            <w:hideMark/>
          </w:tcPr>
          <w:p w14:paraId="33EA17C8" w14:textId="77777777" w:rsidR="00C74969" w:rsidRPr="00C74969" w:rsidRDefault="00C74969">
            <w:r w:rsidRPr="00C74969">
              <w:t>E.intestinalis</w:t>
            </w:r>
          </w:p>
        </w:tc>
        <w:tc>
          <w:tcPr>
            <w:tcW w:w="316" w:type="pct"/>
            <w:noWrap/>
            <w:hideMark/>
          </w:tcPr>
          <w:p w14:paraId="369F1B37" w14:textId="77777777" w:rsidR="00C74969" w:rsidRPr="00C74969" w:rsidRDefault="00C74969" w:rsidP="00C74969">
            <w:r w:rsidRPr="00C74969">
              <w:t>10</w:t>
            </w:r>
          </w:p>
        </w:tc>
        <w:tc>
          <w:tcPr>
            <w:tcW w:w="316" w:type="pct"/>
            <w:noWrap/>
            <w:hideMark/>
          </w:tcPr>
          <w:p w14:paraId="10E3D25E" w14:textId="77777777" w:rsidR="00C74969" w:rsidRPr="00C74969" w:rsidRDefault="00C74969" w:rsidP="00C74969">
            <w:r w:rsidRPr="00C74969">
              <w:t>15</w:t>
            </w:r>
          </w:p>
        </w:tc>
        <w:tc>
          <w:tcPr>
            <w:tcW w:w="377" w:type="pct"/>
            <w:noWrap/>
            <w:hideMark/>
          </w:tcPr>
          <w:p w14:paraId="0F0A1B45" w14:textId="77777777" w:rsidR="00C74969" w:rsidRPr="00C74969" w:rsidRDefault="00C74969" w:rsidP="00C74969">
            <w:r w:rsidRPr="00C74969">
              <w:t>3,00</w:t>
            </w:r>
          </w:p>
        </w:tc>
        <w:tc>
          <w:tcPr>
            <w:tcW w:w="282" w:type="pct"/>
            <w:noWrap/>
            <w:hideMark/>
          </w:tcPr>
          <w:p w14:paraId="11C4E59C" w14:textId="77777777" w:rsidR="00C74969" w:rsidRPr="00C74969" w:rsidRDefault="00C74969" w:rsidP="00C74969">
            <w:r w:rsidRPr="00C74969">
              <w:t>6</w:t>
            </w:r>
          </w:p>
        </w:tc>
        <w:tc>
          <w:tcPr>
            <w:tcW w:w="391" w:type="pct"/>
            <w:noWrap/>
            <w:hideMark/>
          </w:tcPr>
          <w:p w14:paraId="49A94659" w14:textId="77777777" w:rsidR="00C74969" w:rsidRPr="00C74969" w:rsidRDefault="00C74969" w:rsidP="00C74969">
            <w:r w:rsidRPr="00C74969">
              <w:t>1,93</w:t>
            </w:r>
          </w:p>
        </w:tc>
        <w:tc>
          <w:tcPr>
            <w:tcW w:w="282" w:type="pct"/>
            <w:noWrap/>
            <w:hideMark/>
          </w:tcPr>
          <w:p w14:paraId="7DFC9267" w14:textId="77777777" w:rsidR="00C74969" w:rsidRPr="00C74969" w:rsidRDefault="00C74969" w:rsidP="00C74969">
            <w:r w:rsidRPr="00C74969">
              <w:t>4</w:t>
            </w:r>
          </w:p>
        </w:tc>
      </w:tr>
      <w:tr w:rsidR="00C74969" w:rsidRPr="00C74969" w14:paraId="501709C4" w14:textId="77777777" w:rsidTr="00C74969">
        <w:trPr>
          <w:trHeight w:val="300"/>
        </w:trPr>
        <w:tc>
          <w:tcPr>
            <w:tcW w:w="1671" w:type="pct"/>
            <w:noWrap/>
            <w:hideMark/>
          </w:tcPr>
          <w:p w14:paraId="7F9848A8" w14:textId="77777777" w:rsidR="00C74969" w:rsidRPr="00C74969" w:rsidRDefault="00C74969">
            <w:r w:rsidRPr="00C74969">
              <w:t>Pentose phosphate pathway</w:t>
            </w:r>
          </w:p>
        </w:tc>
        <w:tc>
          <w:tcPr>
            <w:tcW w:w="1365" w:type="pct"/>
            <w:noWrap/>
            <w:hideMark/>
          </w:tcPr>
          <w:p w14:paraId="10286280" w14:textId="77777777" w:rsidR="00C74969" w:rsidRPr="00C74969" w:rsidRDefault="00C74969">
            <w:r w:rsidRPr="00C74969">
              <w:t>N.ceranae</w:t>
            </w:r>
          </w:p>
        </w:tc>
        <w:tc>
          <w:tcPr>
            <w:tcW w:w="316" w:type="pct"/>
            <w:noWrap/>
            <w:hideMark/>
          </w:tcPr>
          <w:p w14:paraId="78577993" w14:textId="77777777" w:rsidR="00C74969" w:rsidRPr="00C74969" w:rsidRDefault="00C74969" w:rsidP="00C74969">
            <w:r w:rsidRPr="00C74969">
              <w:t>9</w:t>
            </w:r>
          </w:p>
        </w:tc>
        <w:tc>
          <w:tcPr>
            <w:tcW w:w="316" w:type="pct"/>
            <w:noWrap/>
            <w:hideMark/>
          </w:tcPr>
          <w:p w14:paraId="4EDFFBA1" w14:textId="77777777" w:rsidR="00C74969" w:rsidRPr="00C74969" w:rsidRDefault="00C74969" w:rsidP="00C74969">
            <w:r w:rsidRPr="00C74969">
              <w:t>13</w:t>
            </w:r>
          </w:p>
        </w:tc>
        <w:tc>
          <w:tcPr>
            <w:tcW w:w="377" w:type="pct"/>
            <w:noWrap/>
            <w:hideMark/>
          </w:tcPr>
          <w:p w14:paraId="01C539D1" w14:textId="77777777" w:rsidR="00C74969" w:rsidRPr="00C74969" w:rsidRDefault="00C74969" w:rsidP="00C74969">
            <w:r w:rsidRPr="00C74969">
              <w:t>2,89</w:t>
            </w:r>
          </w:p>
        </w:tc>
        <w:tc>
          <w:tcPr>
            <w:tcW w:w="282" w:type="pct"/>
            <w:noWrap/>
            <w:hideMark/>
          </w:tcPr>
          <w:p w14:paraId="0647B0BD" w14:textId="77777777" w:rsidR="00C74969" w:rsidRPr="00C74969" w:rsidRDefault="00C74969" w:rsidP="00C74969">
            <w:r w:rsidRPr="00C74969">
              <w:t>5</w:t>
            </w:r>
          </w:p>
        </w:tc>
        <w:tc>
          <w:tcPr>
            <w:tcW w:w="391" w:type="pct"/>
            <w:noWrap/>
            <w:hideMark/>
          </w:tcPr>
          <w:p w14:paraId="075403C7" w14:textId="77777777" w:rsidR="00C74969" w:rsidRPr="00C74969" w:rsidRDefault="00C74969" w:rsidP="00C74969">
            <w:r w:rsidRPr="00C74969">
              <w:t>1,92</w:t>
            </w:r>
          </w:p>
        </w:tc>
        <w:tc>
          <w:tcPr>
            <w:tcW w:w="282" w:type="pct"/>
            <w:noWrap/>
            <w:hideMark/>
          </w:tcPr>
          <w:p w14:paraId="3D21ADD8" w14:textId="77777777" w:rsidR="00C74969" w:rsidRPr="00C74969" w:rsidRDefault="00C74969" w:rsidP="00C74969">
            <w:r w:rsidRPr="00C74969">
              <w:t>4</w:t>
            </w:r>
          </w:p>
        </w:tc>
      </w:tr>
      <w:tr w:rsidR="00C74969" w:rsidRPr="00C74969" w14:paraId="27140DB7" w14:textId="77777777" w:rsidTr="00C74969">
        <w:trPr>
          <w:trHeight w:val="300"/>
        </w:trPr>
        <w:tc>
          <w:tcPr>
            <w:tcW w:w="1671" w:type="pct"/>
            <w:noWrap/>
            <w:hideMark/>
          </w:tcPr>
          <w:p w14:paraId="1EDE9665" w14:textId="77777777" w:rsidR="00C74969" w:rsidRPr="00C74969" w:rsidRDefault="00C74969">
            <w:r w:rsidRPr="00C74969">
              <w:t>Pentose phosphate pathway</w:t>
            </w:r>
          </w:p>
        </w:tc>
        <w:tc>
          <w:tcPr>
            <w:tcW w:w="1365" w:type="pct"/>
            <w:noWrap/>
            <w:hideMark/>
          </w:tcPr>
          <w:p w14:paraId="5C3C73A3" w14:textId="77777777" w:rsidR="00C74969" w:rsidRPr="00C74969" w:rsidRDefault="00C74969">
            <w:r w:rsidRPr="00C74969">
              <w:t>S.cerevisiae</w:t>
            </w:r>
          </w:p>
        </w:tc>
        <w:tc>
          <w:tcPr>
            <w:tcW w:w="316" w:type="pct"/>
            <w:noWrap/>
            <w:hideMark/>
          </w:tcPr>
          <w:p w14:paraId="162D10FB" w14:textId="77777777" w:rsidR="00C74969" w:rsidRPr="00C74969" w:rsidRDefault="00C74969" w:rsidP="00C74969">
            <w:r w:rsidRPr="00C74969">
              <w:t>15</w:t>
            </w:r>
          </w:p>
        </w:tc>
        <w:tc>
          <w:tcPr>
            <w:tcW w:w="316" w:type="pct"/>
            <w:noWrap/>
            <w:hideMark/>
          </w:tcPr>
          <w:p w14:paraId="59F11BB6" w14:textId="77777777" w:rsidR="00C74969" w:rsidRPr="00C74969" w:rsidRDefault="00C74969" w:rsidP="00C74969">
            <w:r w:rsidRPr="00C74969">
              <w:t>32</w:t>
            </w:r>
          </w:p>
        </w:tc>
        <w:tc>
          <w:tcPr>
            <w:tcW w:w="377" w:type="pct"/>
            <w:noWrap/>
            <w:hideMark/>
          </w:tcPr>
          <w:p w14:paraId="11C10D9B" w14:textId="77777777" w:rsidR="00C74969" w:rsidRPr="00C74969" w:rsidRDefault="00C74969" w:rsidP="00C74969">
            <w:r w:rsidRPr="00C74969">
              <w:t>4,27</w:t>
            </w:r>
          </w:p>
        </w:tc>
        <w:tc>
          <w:tcPr>
            <w:tcW w:w="282" w:type="pct"/>
            <w:noWrap/>
            <w:hideMark/>
          </w:tcPr>
          <w:p w14:paraId="3633A9C8" w14:textId="77777777" w:rsidR="00C74969" w:rsidRPr="00C74969" w:rsidRDefault="00C74969" w:rsidP="00C74969">
            <w:r w:rsidRPr="00C74969">
              <w:t>10</w:t>
            </w:r>
          </w:p>
        </w:tc>
        <w:tc>
          <w:tcPr>
            <w:tcW w:w="391" w:type="pct"/>
            <w:noWrap/>
            <w:hideMark/>
          </w:tcPr>
          <w:p w14:paraId="77053984" w14:textId="77777777" w:rsidR="00C74969" w:rsidRPr="00C74969" w:rsidRDefault="00C74969" w:rsidP="00C74969">
            <w:r w:rsidRPr="00C74969">
              <w:t>2,01</w:t>
            </w:r>
          </w:p>
        </w:tc>
        <w:tc>
          <w:tcPr>
            <w:tcW w:w="282" w:type="pct"/>
            <w:noWrap/>
            <w:hideMark/>
          </w:tcPr>
          <w:p w14:paraId="1E7C7152" w14:textId="77777777" w:rsidR="00C74969" w:rsidRPr="00C74969" w:rsidRDefault="00C74969" w:rsidP="00C74969">
            <w:r w:rsidRPr="00C74969">
              <w:t>4</w:t>
            </w:r>
          </w:p>
        </w:tc>
      </w:tr>
      <w:tr w:rsidR="00C74969" w:rsidRPr="00C74969" w14:paraId="6C7DC569" w14:textId="77777777" w:rsidTr="00C74969">
        <w:trPr>
          <w:trHeight w:val="300"/>
        </w:trPr>
        <w:tc>
          <w:tcPr>
            <w:tcW w:w="1671" w:type="pct"/>
            <w:noWrap/>
            <w:hideMark/>
          </w:tcPr>
          <w:p w14:paraId="475EDE6D" w14:textId="77777777" w:rsidR="00C74969" w:rsidRPr="00C74969" w:rsidRDefault="00C74969">
            <w:r w:rsidRPr="00C74969">
              <w:t>Purine metabolism</w:t>
            </w:r>
          </w:p>
        </w:tc>
        <w:tc>
          <w:tcPr>
            <w:tcW w:w="1365" w:type="pct"/>
            <w:noWrap/>
            <w:hideMark/>
          </w:tcPr>
          <w:p w14:paraId="1D87D73D" w14:textId="77777777" w:rsidR="00C74969" w:rsidRPr="00C74969" w:rsidRDefault="00C74969">
            <w:r w:rsidRPr="00C74969">
              <w:t>LCA microsporidia</w:t>
            </w:r>
          </w:p>
        </w:tc>
        <w:tc>
          <w:tcPr>
            <w:tcW w:w="316" w:type="pct"/>
            <w:noWrap/>
            <w:hideMark/>
          </w:tcPr>
          <w:p w14:paraId="7F58F841" w14:textId="77777777" w:rsidR="00C74969" w:rsidRPr="00C74969" w:rsidRDefault="00C74969" w:rsidP="00C74969">
            <w:r w:rsidRPr="00C74969">
              <w:t>47</w:t>
            </w:r>
          </w:p>
        </w:tc>
        <w:tc>
          <w:tcPr>
            <w:tcW w:w="316" w:type="pct"/>
            <w:noWrap/>
            <w:hideMark/>
          </w:tcPr>
          <w:p w14:paraId="1338BF31" w14:textId="77777777" w:rsidR="00C74969" w:rsidRPr="00C74969" w:rsidRDefault="00C74969" w:rsidP="00C74969">
            <w:r w:rsidRPr="00C74969">
              <w:t>131</w:t>
            </w:r>
          </w:p>
        </w:tc>
        <w:tc>
          <w:tcPr>
            <w:tcW w:w="377" w:type="pct"/>
            <w:noWrap/>
            <w:hideMark/>
          </w:tcPr>
          <w:p w14:paraId="030B6BBC" w14:textId="77777777" w:rsidR="00C74969" w:rsidRPr="00C74969" w:rsidRDefault="00C74969" w:rsidP="00C74969">
            <w:r w:rsidRPr="00C74969">
              <w:t>5,57</w:t>
            </w:r>
          </w:p>
        </w:tc>
        <w:tc>
          <w:tcPr>
            <w:tcW w:w="282" w:type="pct"/>
            <w:noWrap/>
            <w:hideMark/>
          </w:tcPr>
          <w:p w14:paraId="6830AFDC" w14:textId="77777777" w:rsidR="00C74969" w:rsidRPr="00C74969" w:rsidRDefault="00C74969" w:rsidP="00C74969">
            <w:r w:rsidRPr="00C74969">
              <w:t>40</w:t>
            </w:r>
          </w:p>
        </w:tc>
        <w:tc>
          <w:tcPr>
            <w:tcW w:w="391" w:type="pct"/>
            <w:noWrap/>
            <w:hideMark/>
          </w:tcPr>
          <w:p w14:paraId="2ED77D57" w14:textId="77777777" w:rsidR="00C74969" w:rsidRPr="00C74969" w:rsidRDefault="00C74969" w:rsidP="00C74969">
            <w:r w:rsidRPr="00C74969">
              <w:t>1,85</w:t>
            </w:r>
          </w:p>
        </w:tc>
        <w:tc>
          <w:tcPr>
            <w:tcW w:w="282" w:type="pct"/>
            <w:noWrap/>
            <w:hideMark/>
          </w:tcPr>
          <w:p w14:paraId="1BF04B19" w14:textId="77777777" w:rsidR="00C74969" w:rsidRPr="00C74969" w:rsidRDefault="00C74969" w:rsidP="00C74969">
            <w:r w:rsidRPr="00C74969">
              <w:t>2</w:t>
            </w:r>
          </w:p>
        </w:tc>
      </w:tr>
      <w:tr w:rsidR="00C74969" w:rsidRPr="00C74969" w14:paraId="55E64668" w14:textId="77777777" w:rsidTr="00C74969">
        <w:trPr>
          <w:trHeight w:val="300"/>
        </w:trPr>
        <w:tc>
          <w:tcPr>
            <w:tcW w:w="1671" w:type="pct"/>
            <w:noWrap/>
            <w:hideMark/>
          </w:tcPr>
          <w:p w14:paraId="300B4A5A" w14:textId="77777777" w:rsidR="00C74969" w:rsidRPr="00C74969" w:rsidRDefault="00C74969">
            <w:r w:rsidRPr="00C74969">
              <w:t>Purine metabolism</w:t>
            </w:r>
          </w:p>
        </w:tc>
        <w:tc>
          <w:tcPr>
            <w:tcW w:w="1365" w:type="pct"/>
            <w:noWrap/>
            <w:hideMark/>
          </w:tcPr>
          <w:p w14:paraId="3C302641" w14:textId="77777777" w:rsidR="00C74969" w:rsidRPr="00C74969" w:rsidRDefault="00C74969">
            <w:r w:rsidRPr="00C74969">
              <w:t>E.cuniculi</w:t>
            </w:r>
          </w:p>
        </w:tc>
        <w:tc>
          <w:tcPr>
            <w:tcW w:w="316" w:type="pct"/>
            <w:noWrap/>
            <w:hideMark/>
          </w:tcPr>
          <w:p w14:paraId="1E385100" w14:textId="77777777" w:rsidR="00C74969" w:rsidRPr="00C74969" w:rsidRDefault="00C74969" w:rsidP="00C74969">
            <w:r w:rsidRPr="00C74969">
              <w:t>40</w:t>
            </w:r>
          </w:p>
        </w:tc>
        <w:tc>
          <w:tcPr>
            <w:tcW w:w="316" w:type="pct"/>
            <w:noWrap/>
            <w:hideMark/>
          </w:tcPr>
          <w:p w14:paraId="7188281E" w14:textId="77777777" w:rsidR="00C74969" w:rsidRPr="00C74969" w:rsidRDefault="00C74969" w:rsidP="00C74969">
            <w:r w:rsidRPr="00C74969">
              <w:t>107</w:t>
            </w:r>
          </w:p>
        </w:tc>
        <w:tc>
          <w:tcPr>
            <w:tcW w:w="377" w:type="pct"/>
            <w:noWrap/>
            <w:hideMark/>
          </w:tcPr>
          <w:p w14:paraId="0F77ECCE" w14:textId="77777777" w:rsidR="00C74969" w:rsidRPr="00C74969" w:rsidRDefault="00C74969" w:rsidP="00C74969">
            <w:r w:rsidRPr="00C74969">
              <w:t>5,35</w:t>
            </w:r>
          </w:p>
        </w:tc>
        <w:tc>
          <w:tcPr>
            <w:tcW w:w="282" w:type="pct"/>
            <w:noWrap/>
            <w:hideMark/>
          </w:tcPr>
          <w:p w14:paraId="06C44F84" w14:textId="77777777" w:rsidR="00C74969" w:rsidRPr="00C74969" w:rsidRDefault="00C74969" w:rsidP="00C74969">
            <w:r w:rsidRPr="00C74969">
              <w:t>36</w:t>
            </w:r>
          </w:p>
        </w:tc>
        <w:tc>
          <w:tcPr>
            <w:tcW w:w="391" w:type="pct"/>
            <w:noWrap/>
            <w:hideMark/>
          </w:tcPr>
          <w:p w14:paraId="342B22AB" w14:textId="77777777" w:rsidR="00C74969" w:rsidRPr="00C74969" w:rsidRDefault="00C74969" w:rsidP="00C74969">
            <w:r w:rsidRPr="00C74969">
              <w:t>1,84</w:t>
            </w:r>
          </w:p>
        </w:tc>
        <w:tc>
          <w:tcPr>
            <w:tcW w:w="282" w:type="pct"/>
            <w:noWrap/>
            <w:hideMark/>
          </w:tcPr>
          <w:p w14:paraId="75DDB7EF" w14:textId="77777777" w:rsidR="00C74969" w:rsidRPr="00C74969" w:rsidRDefault="00C74969" w:rsidP="00C74969">
            <w:r w:rsidRPr="00C74969">
              <w:t>2</w:t>
            </w:r>
          </w:p>
        </w:tc>
      </w:tr>
      <w:tr w:rsidR="00C74969" w:rsidRPr="00C74969" w14:paraId="3748E37C" w14:textId="77777777" w:rsidTr="00C74969">
        <w:trPr>
          <w:trHeight w:val="300"/>
        </w:trPr>
        <w:tc>
          <w:tcPr>
            <w:tcW w:w="1671" w:type="pct"/>
            <w:noWrap/>
            <w:hideMark/>
          </w:tcPr>
          <w:p w14:paraId="7E27E3E9" w14:textId="77777777" w:rsidR="00C74969" w:rsidRPr="00C74969" w:rsidRDefault="00C74969">
            <w:r w:rsidRPr="00C74969">
              <w:t>Purine metabolism</w:t>
            </w:r>
          </w:p>
        </w:tc>
        <w:tc>
          <w:tcPr>
            <w:tcW w:w="1365" w:type="pct"/>
            <w:noWrap/>
            <w:hideMark/>
          </w:tcPr>
          <w:p w14:paraId="5B5F6392" w14:textId="77777777" w:rsidR="00C74969" w:rsidRPr="00C74969" w:rsidRDefault="00C74969">
            <w:r w:rsidRPr="00C74969">
              <w:t>E.hellem</w:t>
            </w:r>
          </w:p>
        </w:tc>
        <w:tc>
          <w:tcPr>
            <w:tcW w:w="316" w:type="pct"/>
            <w:noWrap/>
            <w:hideMark/>
          </w:tcPr>
          <w:p w14:paraId="757BB0AD" w14:textId="77777777" w:rsidR="00C74969" w:rsidRPr="00C74969" w:rsidRDefault="00C74969" w:rsidP="00C74969">
            <w:r w:rsidRPr="00C74969">
              <w:t>41</w:t>
            </w:r>
          </w:p>
        </w:tc>
        <w:tc>
          <w:tcPr>
            <w:tcW w:w="316" w:type="pct"/>
            <w:noWrap/>
            <w:hideMark/>
          </w:tcPr>
          <w:p w14:paraId="2535D87B" w14:textId="77777777" w:rsidR="00C74969" w:rsidRPr="00C74969" w:rsidRDefault="00C74969" w:rsidP="00C74969">
            <w:r w:rsidRPr="00C74969">
              <w:t>107</w:t>
            </w:r>
          </w:p>
        </w:tc>
        <w:tc>
          <w:tcPr>
            <w:tcW w:w="377" w:type="pct"/>
            <w:noWrap/>
            <w:hideMark/>
          </w:tcPr>
          <w:p w14:paraId="1DBEB570" w14:textId="77777777" w:rsidR="00C74969" w:rsidRPr="00C74969" w:rsidRDefault="00C74969" w:rsidP="00C74969">
            <w:r w:rsidRPr="00C74969">
              <w:t>5,22</w:t>
            </w:r>
          </w:p>
        </w:tc>
        <w:tc>
          <w:tcPr>
            <w:tcW w:w="282" w:type="pct"/>
            <w:noWrap/>
            <w:hideMark/>
          </w:tcPr>
          <w:p w14:paraId="3843397E" w14:textId="77777777" w:rsidR="00C74969" w:rsidRPr="00C74969" w:rsidRDefault="00C74969" w:rsidP="00C74969">
            <w:r w:rsidRPr="00C74969">
              <w:t>36</w:t>
            </w:r>
          </w:p>
        </w:tc>
        <w:tc>
          <w:tcPr>
            <w:tcW w:w="391" w:type="pct"/>
            <w:noWrap/>
            <w:hideMark/>
          </w:tcPr>
          <w:p w14:paraId="06016C45" w14:textId="77777777" w:rsidR="00C74969" w:rsidRPr="00C74969" w:rsidRDefault="00C74969" w:rsidP="00C74969">
            <w:r w:rsidRPr="00C74969">
              <w:t>1,84</w:t>
            </w:r>
          </w:p>
        </w:tc>
        <w:tc>
          <w:tcPr>
            <w:tcW w:w="282" w:type="pct"/>
            <w:noWrap/>
            <w:hideMark/>
          </w:tcPr>
          <w:p w14:paraId="7FA35034" w14:textId="77777777" w:rsidR="00C74969" w:rsidRPr="00C74969" w:rsidRDefault="00C74969" w:rsidP="00C74969">
            <w:r w:rsidRPr="00C74969">
              <w:t>2</w:t>
            </w:r>
          </w:p>
        </w:tc>
      </w:tr>
      <w:tr w:rsidR="00C74969" w:rsidRPr="00C74969" w14:paraId="1DF826B8" w14:textId="77777777" w:rsidTr="00C74969">
        <w:trPr>
          <w:trHeight w:val="300"/>
        </w:trPr>
        <w:tc>
          <w:tcPr>
            <w:tcW w:w="1671" w:type="pct"/>
            <w:noWrap/>
            <w:hideMark/>
          </w:tcPr>
          <w:p w14:paraId="024BEAFC" w14:textId="77777777" w:rsidR="00C74969" w:rsidRPr="00C74969" w:rsidRDefault="00C74969">
            <w:r w:rsidRPr="00C74969">
              <w:t>Purine metabolism</w:t>
            </w:r>
          </w:p>
        </w:tc>
        <w:tc>
          <w:tcPr>
            <w:tcW w:w="1365" w:type="pct"/>
            <w:noWrap/>
            <w:hideMark/>
          </w:tcPr>
          <w:p w14:paraId="35827E58" w14:textId="77777777" w:rsidR="00C74969" w:rsidRPr="00C74969" w:rsidRDefault="00C74969">
            <w:r w:rsidRPr="00C74969">
              <w:t>E.intestinalis</w:t>
            </w:r>
          </w:p>
        </w:tc>
        <w:tc>
          <w:tcPr>
            <w:tcW w:w="316" w:type="pct"/>
            <w:noWrap/>
            <w:hideMark/>
          </w:tcPr>
          <w:p w14:paraId="6A35C3AB" w14:textId="77777777" w:rsidR="00C74969" w:rsidRPr="00C74969" w:rsidRDefault="00C74969" w:rsidP="00C74969">
            <w:r w:rsidRPr="00C74969">
              <w:t>41</w:t>
            </w:r>
          </w:p>
        </w:tc>
        <w:tc>
          <w:tcPr>
            <w:tcW w:w="316" w:type="pct"/>
            <w:noWrap/>
            <w:hideMark/>
          </w:tcPr>
          <w:p w14:paraId="2BA075D4" w14:textId="77777777" w:rsidR="00C74969" w:rsidRPr="00C74969" w:rsidRDefault="00C74969" w:rsidP="00C74969">
            <w:r w:rsidRPr="00C74969">
              <w:t>110</w:t>
            </w:r>
          </w:p>
        </w:tc>
        <w:tc>
          <w:tcPr>
            <w:tcW w:w="377" w:type="pct"/>
            <w:noWrap/>
            <w:hideMark/>
          </w:tcPr>
          <w:p w14:paraId="45D4FF69" w14:textId="77777777" w:rsidR="00C74969" w:rsidRPr="00C74969" w:rsidRDefault="00C74969" w:rsidP="00C74969">
            <w:r w:rsidRPr="00C74969">
              <w:t>5,37</w:t>
            </w:r>
          </w:p>
        </w:tc>
        <w:tc>
          <w:tcPr>
            <w:tcW w:w="282" w:type="pct"/>
            <w:noWrap/>
            <w:hideMark/>
          </w:tcPr>
          <w:p w14:paraId="17573E3B" w14:textId="77777777" w:rsidR="00C74969" w:rsidRPr="00C74969" w:rsidRDefault="00C74969" w:rsidP="00C74969">
            <w:r w:rsidRPr="00C74969">
              <w:t>37</w:t>
            </w:r>
          </w:p>
        </w:tc>
        <w:tc>
          <w:tcPr>
            <w:tcW w:w="391" w:type="pct"/>
            <w:noWrap/>
            <w:hideMark/>
          </w:tcPr>
          <w:p w14:paraId="08FB242B" w14:textId="77777777" w:rsidR="00C74969" w:rsidRPr="00C74969" w:rsidRDefault="00C74969" w:rsidP="00C74969">
            <w:r w:rsidRPr="00C74969">
              <w:t>1,84</w:t>
            </w:r>
          </w:p>
        </w:tc>
        <w:tc>
          <w:tcPr>
            <w:tcW w:w="282" w:type="pct"/>
            <w:noWrap/>
            <w:hideMark/>
          </w:tcPr>
          <w:p w14:paraId="25A74B15" w14:textId="77777777" w:rsidR="00C74969" w:rsidRPr="00C74969" w:rsidRDefault="00C74969" w:rsidP="00C74969">
            <w:r w:rsidRPr="00C74969">
              <w:t>2</w:t>
            </w:r>
          </w:p>
        </w:tc>
      </w:tr>
      <w:tr w:rsidR="00C74969" w:rsidRPr="00C74969" w14:paraId="0F6AC283" w14:textId="77777777" w:rsidTr="00C74969">
        <w:trPr>
          <w:trHeight w:val="300"/>
        </w:trPr>
        <w:tc>
          <w:tcPr>
            <w:tcW w:w="1671" w:type="pct"/>
            <w:noWrap/>
            <w:hideMark/>
          </w:tcPr>
          <w:p w14:paraId="53F21C43" w14:textId="77777777" w:rsidR="00C74969" w:rsidRPr="00C74969" w:rsidRDefault="00C74969">
            <w:r w:rsidRPr="00C74969">
              <w:t>Purine metabolism</w:t>
            </w:r>
          </w:p>
        </w:tc>
        <w:tc>
          <w:tcPr>
            <w:tcW w:w="1365" w:type="pct"/>
            <w:noWrap/>
            <w:hideMark/>
          </w:tcPr>
          <w:p w14:paraId="0A3311C2" w14:textId="77777777" w:rsidR="00C74969" w:rsidRPr="00C74969" w:rsidRDefault="00C74969">
            <w:r w:rsidRPr="00C74969">
              <w:t>N.ceranae</w:t>
            </w:r>
          </w:p>
        </w:tc>
        <w:tc>
          <w:tcPr>
            <w:tcW w:w="316" w:type="pct"/>
            <w:noWrap/>
            <w:hideMark/>
          </w:tcPr>
          <w:p w14:paraId="643CE3AA" w14:textId="77777777" w:rsidR="00C74969" w:rsidRPr="00C74969" w:rsidRDefault="00C74969" w:rsidP="00C74969">
            <w:r w:rsidRPr="00C74969">
              <w:t>30</w:t>
            </w:r>
          </w:p>
        </w:tc>
        <w:tc>
          <w:tcPr>
            <w:tcW w:w="316" w:type="pct"/>
            <w:noWrap/>
            <w:hideMark/>
          </w:tcPr>
          <w:p w14:paraId="0EF6E6B3" w14:textId="77777777" w:rsidR="00C74969" w:rsidRPr="00C74969" w:rsidRDefault="00C74969" w:rsidP="00C74969">
            <w:r w:rsidRPr="00C74969">
              <w:t>55</w:t>
            </w:r>
          </w:p>
        </w:tc>
        <w:tc>
          <w:tcPr>
            <w:tcW w:w="377" w:type="pct"/>
            <w:noWrap/>
            <w:hideMark/>
          </w:tcPr>
          <w:p w14:paraId="30FD10C2" w14:textId="77777777" w:rsidR="00C74969" w:rsidRPr="00C74969" w:rsidRDefault="00C74969" w:rsidP="00C74969">
            <w:r w:rsidRPr="00C74969">
              <w:t>3,67</w:t>
            </w:r>
          </w:p>
        </w:tc>
        <w:tc>
          <w:tcPr>
            <w:tcW w:w="282" w:type="pct"/>
            <w:noWrap/>
            <w:hideMark/>
          </w:tcPr>
          <w:p w14:paraId="7778B100" w14:textId="77777777" w:rsidR="00C74969" w:rsidRPr="00C74969" w:rsidRDefault="00C74969" w:rsidP="00C74969">
            <w:r w:rsidRPr="00C74969">
              <w:t>27</w:t>
            </w:r>
          </w:p>
        </w:tc>
        <w:tc>
          <w:tcPr>
            <w:tcW w:w="391" w:type="pct"/>
            <w:noWrap/>
            <w:hideMark/>
          </w:tcPr>
          <w:p w14:paraId="6C2B34A0" w14:textId="77777777" w:rsidR="00C74969" w:rsidRPr="00C74969" w:rsidRDefault="00C74969" w:rsidP="00C74969">
            <w:r w:rsidRPr="00C74969">
              <w:t>1,85</w:t>
            </w:r>
          </w:p>
        </w:tc>
        <w:tc>
          <w:tcPr>
            <w:tcW w:w="282" w:type="pct"/>
            <w:noWrap/>
            <w:hideMark/>
          </w:tcPr>
          <w:p w14:paraId="508EC00E" w14:textId="77777777" w:rsidR="00C74969" w:rsidRPr="00C74969" w:rsidRDefault="00C74969" w:rsidP="00C74969">
            <w:r w:rsidRPr="00C74969">
              <w:t>2</w:t>
            </w:r>
          </w:p>
        </w:tc>
      </w:tr>
      <w:tr w:rsidR="00C74969" w:rsidRPr="00C74969" w14:paraId="58F98D5C" w14:textId="77777777" w:rsidTr="00C74969">
        <w:trPr>
          <w:trHeight w:val="300"/>
        </w:trPr>
        <w:tc>
          <w:tcPr>
            <w:tcW w:w="1671" w:type="pct"/>
            <w:noWrap/>
            <w:hideMark/>
          </w:tcPr>
          <w:p w14:paraId="0DB4E4E0" w14:textId="77777777" w:rsidR="00C74969" w:rsidRPr="00C74969" w:rsidRDefault="00C74969">
            <w:r w:rsidRPr="00C74969">
              <w:t>Purine metabolism</w:t>
            </w:r>
          </w:p>
        </w:tc>
        <w:tc>
          <w:tcPr>
            <w:tcW w:w="1365" w:type="pct"/>
            <w:noWrap/>
            <w:hideMark/>
          </w:tcPr>
          <w:p w14:paraId="6FBD0B36" w14:textId="77777777" w:rsidR="00C74969" w:rsidRPr="00C74969" w:rsidRDefault="00C74969">
            <w:r w:rsidRPr="00C74969">
              <w:t>S.cerevisiae</w:t>
            </w:r>
          </w:p>
        </w:tc>
        <w:tc>
          <w:tcPr>
            <w:tcW w:w="316" w:type="pct"/>
            <w:noWrap/>
            <w:hideMark/>
          </w:tcPr>
          <w:p w14:paraId="42640C68" w14:textId="77777777" w:rsidR="00C74969" w:rsidRPr="00C74969" w:rsidRDefault="00C74969" w:rsidP="00C74969">
            <w:r w:rsidRPr="00C74969">
              <w:t>82</w:t>
            </w:r>
          </w:p>
        </w:tc>
        <w:tc>
          <w:tcPr>
            <w:tcW w:w="316" w:type="pct"/>
            <w:noWrap/>
            <w:hideMark/>
          </w:tcPr>
          <w:p w14:paraId="133CB9F1" w14:textId="77777777" w:rsidR="00C74969" w:rsidRPr="00C74969" w:rsidRDefault="00C74969" w:rsidP="00C74969">
            <w:r w:rsidRPr="00C74969">
              <w:t>310</w:t>
            </w:r>
          </w:p>
        </w:tc>
        <w:tc>
          <w:tcPr>
            <w:tcW w:w="377" w:type="pct"/>
            <w:noWrap/>
            <w:hideMark/>
          </w:tcPr>
          <w:p w14:paraId="1BB602F5" w14:textId="77777777" w:rsidR="00C74969" w:rsidRPr="00C74969" w:rsidRDefault="00C74969" w:rsidP="00C74969">
            <w:r w:rsidRPr="00C74969">
              <w:t>7,56</w:t>
            </w:r>
          </w:p>
        </w:tc>
        <w:tc>
          <w:tcPr>
            <w:tcW w:w="282" w:type="pct"/>
            <w:noWrap/>
            <w:hideMark/>
          </w:tcPr>
          <w:p w14:paraId="309C3185" w14:textId="77777777" w:rsidR="00C74969" w:rsidRPr="00C74969" w:rsidRDefault="00C74969" w:rsidP="00C74969">
            <w:r w:rsidRPr="00C74969">
              <w:t>55</w:t>
            </w:r>
          </w:p>
        </w:tc>
        <w:tc>
          <w:tcPr>
            <w:tcW w:w="391" w:type="pct"/>
            <w:noWrap/>
            <w:hideMark/>
          </w:tcPr>
          <w:p w14:paraId="73247DDA" w14:textId="77777777" w:rsidR="00C74969" w:rsidRPr="00C74969" w:rsidRDefault="00C74969" w:rsidP="00C74969">
            <w:r w:rsidRPr="00C74969">
              <w:t>2,80</w:t>
            </w:r>
          </w:p>
        </w:tc>
        <w:tc>
          <w:tcPr>
            <w:tcW w:w="282" w:type="pct"/>
            <w:noWrap/>
            <w:hideMark/>
          </w:tcPr>
          <w:p w14:paraId="59FCF96C" w14:textId="77777777" w:rsidR="00C74969" w:rsidRPr="00C74969" w:rsidRDefault="00C74969" w:rsidP="00C74969">
            <w:r w:rsidRPr="00C74969">
              <w:t>9</w:t>
            </w:r>
          </w:p>
        </w:tc>
      </w:tr>
      <w:tr w:rsidR="00C74969" w:rsidRPr="00C74969" w14:paraId="4389D986" w14:textId="77777777" w:rsidTr="00C74969">
        <w:trPr>
          <w:trHeight w:val="300"/>
        </w:trPr>
        <w:tc>
          <w:tcPr>
            <w:tcW w:w="1671" w:type="pct"/>
            <w:noWrap/>
            <w:hideMark/>
          </w:tcPr>
          <w:p w14:paraId="78B0D630" w14:textId="77777777" w:rsidR="00C74969" w:rsidRPr="00C74969" w:rsidRDefault="00C74969">
            <w:r w:rsidRPr="00C74969">
              <w:t>Pyrimidine metabolism</w:t>
            </w:r>
          </w:p>
        </w:tc>
        <w:tc>
          <w:tcPr>
            <w:tcW w:w="1365" w:type="pct"/>
            <w:noWrap/>
            <w:hideMark/>
          </w:tcPr>
          <w:p w14:paraId="3315F27D" w14:textId="77777777" w:rsidR="00C74969" w:rsidRPr="00C74969" w:rsidRDefault="00C74969">
            <w:r w:rsidRPr="00C74969">
              <w:t>LCA microsporidia</w:t>
            </w:r>
          </w:p>
        </w:tc>
        <w:tc>
          <w:tcPr>
            <w:tcW w:w="316" w:type="pct"/>
            <w:noWrap/>
            <w:hideMark/>
          </w:tcPr>
          <w:p w14:paraId="6C047368" w14:textId="77777777" w:rsidR="00C74969" w:rsidRPr="00C74969" w:rsidRDefault="00C74969" w:rsidP="00C74969">
            <w:r w:rsidRPr="00C74969">
              <w:t>46</w:t>
            </w:r>
          </w:p>
        </w:tc>
        <w:tc>
          <w:tcPr>
            <w:tcW w:w="316" w:type="pct"/>
            <w:noWrap/>
            <w:hideMark/>
          </w:tcPr>
          <w:p w14:paraId="01CC605C" w14:textId="77777777" w:rsidR="00C74969" w:rsidRPr="00C74969" w:rsidRDefault="00C74969" w:rsidP="00C74969">
            <w:r w:rsidRPr="00C74969">
              <w:t>85</w:t>
            </w:r>
          </w:p>
        </w:tc>
        <w:tc>
          <w:tcPr>
            <w:tcW w:w="377" w:type="pct"/>
            <w:noWrap/>
            <w:hideMark/>
          </w:tcPr>
          <w:p w14:paraId="18995B67" w14:textId="77777777" w:rsidR="00C74969" w:rsidRPr="00C74969" w:rsidRDefault="00C74969" w:rsidP="00C74969">
            <w:r w:rsidRPr="00C74969">
              <w:t>3,70</w:t>
            </w:r>
          </w:p>
        </w:tc>
        <w:tc>
          <w:tcPr>
            <w:tcW w:w="282" w:type="pct"/>
            <w:noWrap/>
            <w:hideMark/>
          </w:tcPr>
          <w:p w14:paraId="4E5437D1" w14:textId="77777777" w:rsidR="00C74969" w:rsidRPr="00C74969" w:rsidRDefault="00C74969" w:rsidP="00C74969">
            <w:r w:rsidRPr="00C74969">
              <w:t>40</w:t>
            </w:r>
          </w:p>
        </w:tc>
        <w:tc>
          <w:tcPr>
            <w:tcW w:w="391" w:type="pct"/>
            <w:noWrap/>
            <w:hideMark/>
          </w:tcPr>
          <w:p w14:paraId="0FEE1CA7" w14:textId="77777777" w:rsidR="00C74969" w:rsidRPr="00C74969" w:rsidRDefault="00C74969" w:rsidP="00C74969">
            <w:r w:rsidRPr="00C74969">
              <w:t>2,05</w:t>
            </w:r>
          </w:p>
        </w:tc>
        <w:tc>
          <w:tcPr>
            <w:tcW w:w="282" w:type="pct"/>
            <w:noWrap/>
            <w:hideMark/>
          </w:tcPr>
          <w:p w14:paraId="3CCDF056" w14:textId="77777777" w:rsidR="00C74969" w:rsidRPr="00C74969" w:rsidRDefault="00C74969" w:rsidP="00C74969">
            <w:r w:rsidRPr="00C74969">
              <w:t>3</w:t>
            </w:r>
          </w:p>
        </w:tc>
      </w:tr>
      <w:tr w:rsidR="00C74969" w:rsidRPr="00C74969" w14:paraId="380CC696" w14:textId="77777777" w:rsidTr="00C74969">
        <w:trPr>
          <w:trHeight w:val="300"/>
        </w:trPr>
        <w:tc>
          <w:tcPr>
            <w:tcW w:w="1671" w:type="pct"/>
            <w:noWrap/>
            <w:hideMark/>
          </w:tcPr>
          <w:p w14:paraId="1A6AD20F" w14:textId="77777777" w:rsidR="00C74969" w:rsidRPr="00C74969" w:rsidRDefault="00C74969">
            <w:r w:rsidRPr="00C74969">
              <w:t>Pyrimidine metabolism</w:t>
            </w:r>
          </w:p>
        </w:tc>
        <w:tc>
          <w:tcPr>
            <w:tcW w:w="1365" w:type="pct"/>
            <w:noWrap/>
            <w:hideMark/>
          </w:tcPr>
          <w:p w14:paraId="0F093DE7" w14:textId="77777777" w:rsidR="00C74969" w:rsidRPr="00C74969" w:rsidRDefault="00C74969">
            <w:r w:rsidRPr="00C74969">
              <w:t>E.cuniculi</w:t>
            </w:r>
          </w:p>
        </w:tc>
        <w:tc>
          <w:tcPr>
            <w:tcW w:w="316" w:type="pct"/>
            <w:noWrap/>
            <w:hideMark/>
          </w:tcPr>
          <w:p w14:paraId="70988016" w14:textId="77777777" w:rsidR="00C74969" w:rsidRPr="00C74969" w:rsidRDefault="00C74969" w:rsidP="00C74969">
            <w:r w:rsidRPr="00C74969">
              <w:t>38</w:t>
            </w:r>
          </w:p>
        </w:tc>
        <w:tc>
          <w:tcPr>
            <w:tcW w:w="316" w:type="pct"/>
            <w:noWrap/>
            <w:hideMark/>
          </w:tcPr>
          <w:p w14:paraId="2576BC89" w14:textId="77777777" w:rsidR="00C74969" w:rsidRPr="00C74969" w:rsidRDefault="00C74969" w:rsidP="00C74969">
            <w:r w:rsidRPr="00C74969">
              <w:t>66</w:t>
            </w:r>
          </w:p>
        </w:tc>
        <w:tc>
          <w:tcPr>
            <w:tcW w:w="377" w:type="pct"/>
            <w:noWrap/>
            <w:hideMark/>
          </w:tcPr>
          <w:p w14:paraId="572BA704" w14:textId="77777777" w:rsidR="00C74969" w:rsidRPr="00C74969" w:rsidRDefault="00C74969" w:rsidP="00C74969">
            <w:r w:rsidRPr="00C74969">
              <w:t>3,47</w:t>
            </w:r>
          </w:p>
        </w:tc>
        <w:tc>
          <w:tcPr>
            <w:tcW w:w="282" w:type="pct"/>
            <w:noWrap/>
            <w:hideMark/>
          </w:tcPr>
          <w:p w14:paraId="40B316BA" w14:textId="77777777" w:rsidR="00C74969" w:rsidRPr="00C74969" w:rsidRDefault="00C74969" w:rsidP="00C74969">
            <w:r w:rsidRPr="00C74969">
              <w:t>35</w:t>
            </w:r>
          </w:p>
        </w:tc>
        <w:tc>
          <w:tcPr>
            <w:tcW w:w="391" w:type="pct"/>
            <w:noWrap/>
            <w:hideMark/>
          </w:tcPr>
          <w:p w14:paraId="317BA1FB" w14:textId="77777777" w:rsidR="00C74969" w:rsidRPr="00C74969" w:rsidRDefault="00C74969" w:rsidP="00C74969">
            <w:r w:rsidRPr="00C74969">
              <w:t>1,99</w:t>
            </w:r>
          </w:p>
        </w:tc>
        <w:tc>
          <w:tcPr>
            <w:tcW w:w="282" w:type="pct"/>
            <w:noWrap/>
            <w:hideMark/>
          </w:tcPr>
          <w:p w14:paraId="6F01EDCD" w14:textId="77777777" w:rsidR="00C74969" w:rsidRPr="00C74969" w:rsidRDefault="00C74969" w:rsidP="00C74969">
            <w:r w:rsidRPr="00C74969">
              <w:t>3</w:t>
            </w:r>
          </w:p>
        </w:tc>
      </w:tr>
      <w:tr w:rsidR="00C74969" w:rsidRPr="00C74969" w14:paraId="52AB2D87" w14:textId="77777777" w:rsidTr="00C74969">
        <w:trPr>
          <w:trHeight w:val="300"/>
        </w:trPr>
        <w:tc>
          <w:tcPr>
            <w:tcW w:w="1671" w:type="pct"/>
            <w:noWrap/>
            <w:hideMark/>
          </w:tcPr>
          <w:p w14:paraId="5D2B3EBC" w14:textId="77777777" w:rsidR="00C74969" w:rsidRPr="00C74969" w:rsidRDefault="00C74969">
            <w:r w:rsidRPr="00C74969">
              <w:t>Pyrimidine metabolism</w:t>
            </w:r>
          </w:p>
        </w:tc>
        <w:tc>
          <w:tcPr>
            <w:tcW w:w="1365" w:type="pct"/>
            <w:noWrap/>
            <w:hideMark/>
          </w:tcPr>
          <w:p w14:paraId="5F128EC2" w14:textId="77777777" w:rsidR="00C74969" w:rsidRPr="00C74969" w:rsidRDefault="00C74969">
            <w:r w:rsidRPr="00C74969">
              <w:t>E.hellem</w:t>
            </w:r>
          </w:p>
        </w:tc>
        <w:tc>
          <w:tcPr>
            <w:tcW w:w="316" w:type="pct"/>
            <w:noWrap/>
            <w:hideMark/>
          </w:tcPr>
          <w:p w14:paraId="65FB87DC" w14:textId="77777777" w:rsidR="00C74969" w:rsidRPr="00C74969" w:rsidRDefault="00C74969" w:rsidP="00C74969">
            <w:r w:rsidRPr="00C74969">
              <w:t>39</w:t>
            </w:r>
          </w:p>
        </w:tc>
        <w:tc>
          <w:tcPr>
            <w:tcW w:w="316" w:type="pct"/>
            <w:noWrap/>
            <w:hideMark/>
          </w:tcPr>
          <w:p w14:paraId="7D97E586" w14:textId="77777777" w:rsidR="00C74969" w:rsidRPr="00C74969" w:rsidRDefault="00C74969" w:rsidP="00C74969">
            <w:r w:rsidRPr="00C74969">
              <w:t>67</w:t>
            </w:r>
          </w:p>
        </w:tc>
        <w:tc>
          <w:tcPr>
            <w:tcW w:w="377" w:type="pct"/>
            <w:noWrap/>
            <w:hideMark/>
          </w:tcPr>
          <w:p w14:paraId="474D4761" w14:textId="77777777" w:rsidR="00C74969" w:rsidRPr="00C74969" w:rsidRDefault="00C74969" w:rsidP="00C74969">
            <w:r w:rsidRPr="00C74969">
              <w:t>3,44</w:t>
            </w:r>
          </w:p>
        </w:tc>
        <w:tc>
          <w:tcPr>
            <w:tcW w:w="282" w:type="pct"/>
            <w:noWrap/>
            <w:hideMark/>
          </w:tcPr>
          <w:p w14:paraId="7AB83E42" w14:textId="77777777" w:rsidR="00C74969" w:rsidRPr="00C74969" w:rsidRDefault="00C74969" w:rsidP="00C74969">
            <w:r w:rsidRPr="00C74969">
              <w:t>35</w:t>
            </w:r>
          </w:p>
        </w:tc>
        <w:tc>
          <w:tcPr>
            <w:tcW w:w="391" w:type="pct"/>
            <w:noWrap/>
            <w:hideMark/>
          </w:tcPr>
          <w:p w14:paraId="09396B02" w14:textId="77777777" w:rsidR="00C74969" w:rsidRPr="00C74969" w:rsidRDefault="00C74969" w:rsidP="00C74969">
            <w:r w:rsidRPr="00C74969">
              <w:t>2,08</w:t>
            </w:r>
          </w:p>
        </w:tc>
        <w:tc>
          <w:tcPr>
            <w:tcW w:w="282" w:type="pct"/>
            <w:noWrap/>
            <w:hideMark/>
          </w:tcPr>
          <w:p w14:paraId="7ACAD71B" w14:textId="77777777" w:rsidR="00C74969" w:rsidRPr="00C74969" w:rsidRDefault="00C74969" w:rsidP="00C74969">
            <w:r w:rsidRPr="00C74969">
              <w:t>4</w:t>
            </w:r>
          </w:p>
        </w:tc>
      </w:tr>
      <w:tr w:rsidR="00C74969" w:rsidRPr="00C74969" w14:paraId="28F3C24D" w14:textId="77777777" w:rsidTr="00C74969">
        <w:trPr>
          <w:trHeight w:val="300"/>
        </w:trPr>
        <w:tc>
          <w:tcPr>
            <w:tcW w:w="1671" w:type="pct"/>
            <w:noWrap/>
            <w:hideMark/>
          </w:tcPr>
          <w:p w14:paraId="0BFE84AA" w14:textId="77777777" w:rsidR="00C74969" w:rsidRPr="00C74969" w:rsidRDefault="00C74969">
            <w:r w:rsidRPr="00C74969">
              <w:t>Pyrimidine metabolism</w:t>
            </w:r>
          </w:p>
        </w:tc>
        <w:tc>
          <w:tcPr>
            <w:tcW w:w="1365" w:type="pct"/>
            <w:noWrap/>
            <w:hideMark/>
          </w:tcPr>
          <w:p w14:paraId="3E342175" w14:textId="77777777" w:rsidR="00C74969" w:rsidRPr="00C74969" w:rsidRDefault="00C74969">
            <w:r w:rsidRPr="00C74969">
              <w:t>E.intestinalis</w:t>
            </w:r>
          </w:p>
        </w:tc>
        <w:tc>
          <w:tcPr>
            <w:tcW w:w="316" w:type="pct"/>
            <w:noWrap/>
            <w:hideMark/>
          </w:tcPr>
          <w:p w14:paraId="70F46C14" w14:textId="77777777" w:rsidR="00C74969" w:rsidRPr="00C74969" w:rsidRDefault="00C74969" w:rsidP="00C74969">
            <w:r w:rsidRPr="00C74969">
              <w:t>40</w:t>
            </w:r>
          </w:p>
        </w:tc>
        <w:tc>
          <w:tcPr>
            <w:tcW w:w="316" w:type="pct"/>
            <w:noWrap/>
            <w:hideMark/>
          </w:tcPr>
          <w:p w14:paraId="6BE32EA7" w14:textId="77777777" w:rsidR="00C74969" w:rsidRPr="00C74969" w:rsidRDefault="00C74969" w:rsidP="00C74969">
            <w:r w:rsidRPr="00C74969">
              <w:t>69</w:t>
            </w:r>
          </w:p>
        </w:tc>
        <w:tc>
          <w:tcPr>
            <w:tcW w:w="377" w:type="pct"/>
            <w:noWrap/>
            <w:hideMark/>
          </w:tcPr>
          <w:p w14:paraId="0581B262" w14:textId="77777777" w:rsidR="00C74969" w:rsidRPr="00C74969" w:rsidRDefault="00C74969" w:rsidP="00C74969">
            <w:r w:rsidRPr="00C74969">
              <w:t>3,45</w:t>
            </w:r>
          </w:p>
        </w:tc>
        <w:tc>
          <w:tcPr>
            <w:tcW w:w="282" w:type="pct"/>
            <w:noWrap/>
            <w:hideMark/>
          </w:tcPr>
          <w:p w14:paraId="5BA51ADD" w14:textId="77777777" w:rsidR="00C74969" w:rsidRPr="00C74969" w:rsidRDefault="00C74969" w:rsidP="00C74969">
            <w:r w:rsidRPr="00C74969">
              <w:t>36</w:t>
            </w:r>
          </w:p>
        </w:tc>
        <w:tc>
          <w:tcPr>
            <w:tcW w:w="391" w:type="pct"/>
            <w:noWrap/>
            <w:hideMark/>
          </w:tcPr>
          <w:p w14:paraId="68047224" w14:textId="77777777" w:rsidR="00C74969" w:rsidRPr="00C74969" w:rsidRDefault="00C74969" w:rsidP="00C74969">
            <w:r w:rsidRPr="00C74969">
              <w:t>2,04</w:t>
            </w:r>
          </w:p>
        </w:tc>
        <w:tc>
          <w:tcPr>
            <w:tcW w:w="282" w:type="pct"/>
            <w:noWrap/>
            <w:hideMark/>
          </w:tcPr>
          <w:p w14:paraId="0D9BB176" w14:textId="77777777" w:rsidR="00C74969" w:rsidRPr="00C74969" w:rsidRDefault="00C74969" w:rsidP="00C74969">
            <w:r w:rsidRPr="00C74969">
              <w:t>4</w:t>
            </w:r>
          </w:p>
        </w:tc>
      </w:tr>
      <w:tr w:rsidR="00C74969" w:rsidRPr="00C74969" w14:paraId="428BB167" w14:textId="77777777" w:rsidTr="00C74969">
        <w:trPr>
          <w:trHeight w:val="300"/>
        </w:trPr>
        <w:tc>
          <w:tcPr>
            <w:tcW w:w="1671" w:type="pct"/>
            <w:noWrap/>
            <w:hideMark/>
          </w:tcPr>
          <w:p w14:paraId="2A71D3EC" w14:textId="77777777" w:rsidR="00C74969" w:rsidRPr="00C74969" w:rsidRDefault="00C74969">
            <w:r w:rsidRPr="00C74969">
              <w:t>Pyrimidine metabolism</w:t>
            </w:r>
          </w:p>
        </w:tc>
        <w:tc>
          <w:tcPr>
            <w:tcW w:w="1365" w:type="pct"/>
            <w:noWrap/>
            <w:hideMark/>
          </w:tcPr>
          <w:p w14:paraId="6BDBD74E" w14:textId="77777777" w:rsidR="00C74969" w:rsidRPr="00C74969" w:rsidRDefault="00C74969">
            <w:r w:rsidRPr="00C74969">
              <w:t>N.ceranae</w:t>
            </w:r>
          </w:p>
        </w:tc>
        <w:tc>
          <w:tcPr>
            <w:tcW w:w="316" w:type="pct"/>
            <w:noWrap/>
            <w:hideMark/>
          </w:tcPr>
          <w:p w14:paraId="6BDFAB9E" w14:textId="77777777" w:rsidR="00C74969" w:rsidRPr="00C74969" w:rsidRDefault="00C74969" w:rsidP="00C74969">
            <w:r w:rsidRPr="00C74969">
              <w:t>31</w:t>
            </w:r>
          </w:p>
        </w:tc>
        <w:tc>
          <w:tcPr>
            <w:tcW w:w="316" w:type="pct"/>
            <w:noWrap/>
            <w:hideMark/>
          </w:tcPr>
          <w:p w14:paraId="7EC7B5F8" w14:textId="77777777" w:rsidR="00C74969" w:rsidRPr="00C74969" w:rsidRDefault="00C74969" w:rsidP="00C74969">
            <w:r w:rsidRPr="00C74969">
              <w:t>51</w:t>
            </w:r>
          </w:p>
        </w:tc>
        <w:tc>
          <w:tcPr>
            <w:tcW w:w="377" w:type="pct"/>
            <w:noWrap/>
            <w:hideMark/>
          </w:tcPr>
          <w:p w14:paraId="4E9CE8BF" w14:textId="77777777" w:rsidR="00C74969" w:rsidRPr="00C74969" w:rsidRDefault="00C74969" w:rsidP="00C74969">
            <w:r w:rsidRPr="00C74969">
              <w:t>3,29</w:t>
            </w:r>
          </w:p>
        </w:tc>
        <w:tc>
          <w:tcPr>
            <w:tcW w:w="282" w:type="pct"/>
            <w:noWrap/>
            <w:hideMark/>
          </w:tcPr>
          <w:p w14:paraId="7499D8C0" w14:textId="77777777" w:rsidR="00C74969" w:rsidRPr="00C74969" w:rsidRDefault="00C74969" w:rsidP="00C74969">
            <w:r w:rsidRPr="00C74969">
              <w:t>29</w:t>
            </w:r>
          </w:p>
        </w:tc>
        <w:tc>
          <w:tcPr>
            <w:tcW w:w="391" w:type="pct"/>
            <w:noWrap/>
            <w:hideMark/>
          </w:tcPr>
          <w:p w14:paraId="4D1D3722" w14:textId="77777777" w:rsidR="00C74969" w:rsidRPr="00C74969" w:rsidRDefault="00C74969" w:rsidP="00C74969">
            <w:r w:rsidRPr="00C74969">
              <w:t>1,88</w:t>
            </w:r>
          </w:p>
        </w:tc>
        <w:tc>
          <w:tcPr>
            <w:tcW w:w="282" w:type="pct"/>
            <w:noWrap/>
            <w:hideMark/>
          </w:tcPr>
          <w:p w14:paraId="74D8F714" w14:textId="77777777" w:rsidR="00C74969" w:rsidRPr="00C74969" w:rsidRDefault="00C74969" w:rsidP="00C74969">
            <w:r w:rsidRPr="00C74969">
              <w:t>2</w:t>
            </w:r>
          </w:p>
        </w:tc>
      </w:tr>
      <w:tr w:rsidR="00C74969" w:rsidRPr="00C74969" w14:paraId="760DC756" w14:textId="77777777" w:rsidTr="00C74969">
        <w:trPr>
          <w:trHeight w:val="300"/>
        </w:trPr>
        <w:tc>
          <w:tcPr>
            <w:tcW w:w="1671" w:type="pct"/>
            <w:noWrap/>
            <w:hideMark/>
          </w:tcPr>
          <w:p w14:paraId="04218F11" w14:textId="77777777" w:rsidR="00C74969" w:rsidRPr="00C74969" w:rsidRDefault="00C74969">
            <w:r w:rsidRPr="00C74969">
              <w:t>Pyrimidine metabolism</w:t>
            </w:r>
          </w:p>
        </w:tc>
        <w:tc>
          <w:tcPr>
            <w:tcW w:w="1365" w:type="pct"/>
            <w:noWrap/>
            <w:hideMark/>
          </w:tcPr>
          <w:p w14:paraId="167A4011" w14:textId="77777777" w:rsidR="00C74969" w:rsidRPr="00C74969" w:rsidRDefault="00C74969">
            <w:r w:rsidRPr="00C74969">
              <w:t>S.cerevisiae</w:t>
            </w:r>
          </w:p>
        </w:tc>
        <w:tc>
          <w:tcPr>
            <w:tcW w:w="316" w:type="pct"/>
            <w:noWrap/>
            <w:hideMark/>
          </w:tcPr>
          <w:p w14:paraId="6AF88B30" w14:textId="77777777" w:rsidR="00C74969" w:rsidRPr="00C74969" w:rsidRDefault="00C74969" w:rsidP="00C74969">
            <w:r w:rsidRPr="00C74969">
              <w:t>65</w:t>
            </w:r>
          </w:p>
        </w:tc>
        <w:tc>
          <w:tcPr>
            <w:tcW w:w="316" w:type="pct"/>
            <w:noWrap/>
            <w:hideMark/>
          </w:tcPr>
          <w:p w14:paraId="5C00A76C" w14:textId="77777777" w:rsidR="00C74969" w:rsidRPr="00C74969" w:rsidRDefault="00C74969" w:rsidP="00C74969">
            <w:r w:rsidRPr="00C74969">
              <w:t>161</w:t>
            </w:r>
          </w:p>
        </w:tc>
        <w:tc>
          <w:tcPr>
            <w:tcW w:w="377" w:type="pct"/>
            <w:noWrap/>
            <w:hideMark/>
          </w:tcPr>
          <w:p w14:paraId="2023C529" w14:textId="77777777" w:rsidR="00C74969" w:rsidRPr="00C74969" w:rsidRDefault="00C74969" w:rsidP="00C74969">
            <w:r w:rsidRPr="00C74969">
              <w:t>4,95</w:t>
            </w:r>
          </w:p>
        </w:tc>
        <w:tc>
          <w:tcPr>
            <w:tcW w:w="282" w:type="pct"/>
            <w:noWrap/>
            <w:hideMark/>
          </w:tcPr>
          <w:p w14:paraId="174F7117" w14:textId="77777777" w:rsidR="00C74969" w:rsidRPr="00C74969" w:rsidRDefault="00C74969" w:rsidP="00C74969">
            <w:r w:rsidRPr="00C74969">
              <w:t>51</w:t>
            </w:r>
          </w:p>
        </w:tc>
        <w:tc>
          <w:tcPr>
            <w:tcW w:w="391" w:type="pct"/>
            <w:noWrap/>
            <w:hideMark/>
          </w:tcPr>
          <w:p w14:paraId="5DB245DD" w14:textId="77777777" w:rsidR="00C74969" w:rsidRPr="00C74969" w:rsidRDefault="00C74969" w:rsidP="00C74969">
            <w:r w:rsidRPr="00C74969">
              <w:t>2,61</w:t>
            </w:r>
          </w:p>
        </w:tc>
        <w:tc>
          <w:tcPr>
            <w:tcW w:w="282" w:type="pct"/>
            <w:noWrap/>
            <w:hideMark/>
          </w:tcPr>
          <w:p w14:paraId="1B2F0634" w14:textId="77777777" w:rsidR="00C74969" w:rsidRPr="00C74969" w:rsidRDefault="00C74969" w:rsidP="00C74969">
            <w:r w:rsidRPr="00C74969">
              <w:t>8</w:t>
            </w:r>
          </w:p>
        </w:tc>
      </w:tr>
      <w:tr w:rsidR="00C74969" w:rsidRPr="00C74969" w14:paraId="17850AF1" w14:textId="77777777" w:rsidTr="00C74969">
        <w:trPr>
          <w:trHeight w:val="300"/>
        </w:trPr>
        <w:tc>
          <w:tcPr>
            <w:tcW w:w="1671" w:type="pct"/>
            <w:noWrap/>
            <w:hideMark/>
          </w:tcPr>
          <w:p w14:paraId="09A53544" w14:textId="77777777" w:rsidR="00C74969" w:rsidRPr="00C74969" w:rsidRDefault="00C74969">
            <w:r w:rsidRPr="00C74969">
              <w:t>Amino acid metabolism</w:t>
            </w:r>
          </w:p>
        </w:tc>
        <w:tc>
          <w:tcPr>
            <w:tcW w:w="1365" w:type="pct"/>
            <w:noWrap/>
            <w:hideMark/>
          </w:tcPr>
          <w:p w14:paraId="21F93178" w14:textId="77777777" w:rsidR="00C74969" w:rsidRPr="00C74969" w:rsidRDefault="00C74969">
            <w:r w:rsidRPr="00C74969">
              <w:t>LCA microsporidia</w:t>
            </w:r>
          </w:p>
        </w:tc>
        <w:tc>
          <w:tcPr>
            <w:tcW w:w="316" w:type="pct"/>
            <w:noWrap/>
            <w:hideMark/>
          </w:tcPr>
          <w:p w14:paraId="6FEB922C" w14:textId="77777777" w:rsidR="00C74969" w:rsidRPr="00C74969" w:rsidRDefault="00C74969" w:rsidP="00C74969">
            <w:r w:rsidRPr="00C74969">
              <w:t>22</w:t>
            </w:r>
          </w:p>
        </w:tc>
        <w:tc>
          <w:tcPr>
            <w:tcW w:w="316" w:type="pct"/>
            <w:noWrap/>
            <w:hideMark/>
          </w:tcPr>
          <w:p w14:paraId="3B538A0F" w14:textId="77777777" w:rsidR="00C74969" w:rsidRPr="00C74969" w:rsidRDefault="00C74969" w:rsidP="00C74969">
            <w:r w:rsidRPr="00C74969">
              <w:t>11</w:t>
            </w:r>
          </w:p>
        </w:tc>
        <w:tc>
          <w:tcPr>
            <w:tcW w:w="377" w:type="pct"/>
            <w:noWrap/>
            <w:hideMark/>
          </w:tcPr>
          <w:p w14:paraId="0EE446D5" w14:textId="77777777" w:rsidR="00C74969" w:rsidRPr="00C74969" w:rsidRDefault="00C74969" w:rsidP="00C74969">
            <w:r w:rsidRPr="00C74969">
              <w:t>1,00</w:t>
            </w:r>
          </w:p>
        </w:tc>
        <w:tc>
          <w:tcPr>
            <w:tcW w:w="282" w:type="pct"/>
            <w:noWrap/>
            <w:hideMark/>
          </w:tcPr>
          <w:p w14:paraId="667E03A3" w14:textId="77777777" w:rsidR="00C74969" w:rsidRPr="00C74969" w:rsidRDefault="00C74969" w:rsidP="00C74969">
            <w:r w:rsidRPr="00C74969">
              <w:t>3</w:t>
            </w:r>
          </w:p>
        </w:tc>
        <w:tc>
          <w:tcPr>
            <w:tcW w:w="391" w:type="pct"/>
            <w:noWrap/>
            <w:hideMark/>
          </w:tcPr>
          <w:p w14:paraId="0B5E6F24" w14:textId="77777777" w:rsidR="00C74969" w:rsidRPr="00C74969" w:rsidRDefault="00C74969" w:rsidP="00C74969">
            <w:r w:rsidRPr="00C74969">
              <w:t>1,33</w:t>
            </w:r>
          </w:p>
        </w:tc>
        <w:tc>
          <w:tcPr>
            <w:tcW w:w="282" w:type="pct"/>
            <w:noWrap/>
            <w:hideMark/>
          </w:tcPr>
          <w:p w14:paraId="40DA7346" w14:textId="77777777" w:rsidR="00C74969" w:rsidRPr="00C74969" w:rsidRDefault="00C74969" w:rsidP="00C74969">
            <w:r w:rsidRPr="00C74969">
              <w:t>3</w:t>
            </w:r>
          </w:p>
        </w:tc>
      </w:tr>
      <w:tr w:rsidR="00C74969" w:rsidRPr="00C74969" w14:paraId="6E4A01B5" w14:textId="77777777" w:rsidTr="00C74969">
        <w:trPr>
          <w:trHeight w:val="300"/>
        </w:trPr>
        <w:tc>
          <w:tcPr>
            <w:tcW w:w="1671" w:type="pct"/>
            <w:noWrap/>
            <w:hideMark/>
          </w:tcPr>
          <w:p w14:paraId="6601701A" w14:textId="77777777" w:rsidR="00C74969" w:rsidRPr="00C74969" w:rsidRDefault="00C74969">
            <w:r w:rsidRPr="00C74969">
              <w:t>Amino acid metabolism</w:t>
            </w:r>
          </w:p>
        </w:tc>
        <w:tc>
          <w:tcPr>
            <w:tcW w:w="1365" w:type="pct"/>
            <w:noWrap/>
            <w:hideMark/>
          </w:tcPr>
          <w:p w14:paraId="60368A42" w14:textId="77777777" w:rsidR="00C74969" w:rsidRPr="00C74969" w:rsidRDefault="00C74969">
            <w:r w:rsidRPr="00C74969">
              <w:t>E.cuniculi</w:t>
            </w:r>
          </w:p>
        </w:tc>
        <w:tc>
          <w:tcPr>
            <w:tcW w:w="316" w:type="pct"/>
            <w:noWrap/>
            <w:hideMark/>
          </w:tcPr>
          <w:p w14:paraId="2762E6A3" w14:textId="77777777" w:rsidR="00C74969" w:rsidRPr="00C74969" w:rsidRDefault="00C74969" w:rsidP="00C74969">
            <w:r w:rsidRPr="00C74969">
              <w:t>6</w:t>
            </w:r>
          </w:p>
        </w:tc>
        <w:tc>
          <w:tcPr>
            <w:tcW w:w="316" w:type="pct"/>
            <w:noWrap/>
            <w:hideMark/>
          </w:tcPr>
          <w:p w14:paraId="1836BAD5" w14:textId="77777777" w:rsidR="00C74969" w:rsidRPr="00C74969" w:rsidRDefault="00C74969" w:rsidP="00C74969">
            <w:r w:rsidRPr="00C74969">
              <w:t>1</w:t>
            </w:r>
          </w:p>
        </w:tc>
        <w:tc>
          <w:tcPr>
            <w:tcW w:w="377" w:type="pct"/>
            <w:noWrap/>
            <w:hideMark/>
          </w:tcPr>
          <w:p w14:paraId="06AA3907" w14:textId="77777777" w:rsidR="00C74969" w:rsidRPr="00C74969" w:rsidRDefault="00C74969" w:rsidP="00C74969">
            <w:r w:rsidRPr="00C74969">
              <w:t>0,33</w:t>
            </w:r>
          </w:p>
        </w:tc>
        <w:tc>
          <w:tcPr>
            <w:tcW w:w="282" w:type="pct"/>
            <w:noWrap/>
            <w:hideMark/>
          </w:tcPr>
          <w:p w14:paraId="4B5A6522" w14:textId="77777777" w:rsidR="00C74969" w:rsidRPr="00C74969" w:rsidRDefault="00C74969" w:rsidP="00C74969">
            <w:r w:rsidRPr="00C74969">
              <w:t>1</w:t>
            </w:r>
          </w:p>
        </w:tc>
        <w:tc>
          <w:tcPr>
            <w:tcW w:w="391" w:type="pct"/>
            <w:noWrap/>
            <w:hideMark/>
          </w:tcPr>
          <w:p w14:paraId="65E6ADE7" w14:textId="77777777" w:rsidR="00C74969" w:rsidRPr="00C74969" w:rsidRDefault="00C74969" w:rsidP="00C74969">
            <w:r w:rsidRPr="00C74969">
              <w:t>1,00</w:t>
            </w:r>
          </w:p>
        </w:tc>
        <w:tc>
          <w:tcPr>
            <w:tcW w:w="282" w:type="pct"/>
            <w:noWrap/>
            <w:hideMark/>
          </w:tcPr>
          <w:p w14:paraId="5DAA6DFA" w14:textId="77777777" w:rsidR="00C74969" w:rsidRPr="00C74969" w:rsidRDefault="00C74969" w:rsidP="00C74969">
            <w:r w:rsidRPr="00C74969">
              <w:t>1</w:t>
            </w:r>
          </w:p>
        </w:tc>
      </w:tr>
      <w:tr w:rsidR="00C74969" w:rsidRPr="00C74969" w14:paraId="16A59578" w14:textId="77777777" w:rsidTr="00C74969">
        <w:trPr>
          <w:trHeight w:val="300"/>
        </w:trPr>
        <w:tc>
          <w:tcPr>
            <w:tcW w:w="1671" w:type="pct"/>
            <w:noWrap/>
            <w:hideMark/>
          </w:tcPr>
          <w:p w14:paraId="2830808E" w14:textId="77777777" w:rsidR="00C74969" w:rsidRPr="00C74969" w:rsidRDefault="00C74969">
            <w:r w:rsidRPr="00C74969">
              <w:t>Amino acid metabolism</w:t>
            </w:r>
          </w:p>
        </w:tc>
        <w:tc>
          <w:tcPr>
            <w:tcW w:w="1365" w:type="pct"/>
            <w:noWrap/>
            <w:hideMark/>
          </w:tcPr>
          <w:p w14:paraId="67C08E8A" w14:textId="77777777" w:rsidR="00C74969" w:rsidRPr="00C74969" w:rsidRDefault="00C74969">
            <w:r w:rsidRPr="00C74969">
              <w:t>E.hellem</w:t>
            </w:r>
          </w:p>
        </w:tc>
        <w:tc>
          <w:tcPr>
            <w:tcW w:w="316" w:type="pct"/>
            <w:noWrap/>
            <w:hideMark/>
          </w:tcPr>
          <w:p w14:paraId="612944DC" w14:textId="77777777" w:rsidR="00C74969" w:rsidRPr="00C74969" w:rsidRDefault="00C74969" w:rsidP="00C74969">
            <w:r w:rsidRPr="00C74969">
              <w:t>8</w:t>
            </w:r>
          </w:p>
        </w:tc>
        <w:tc>
          <w:tcPr>
            <w:tcW w:w="316" w:type="pct"/>
            <w:noWrap/>
            <w:hideMark/>
          </w:tcPr>
          <w:p w14:paraId="07438803" w14:textId="77777777" w:rsidR="00C74969" w:rsidRPr="00C74969" w:rsidRDefault="00C74969" w:rsidP="00C74969">
            <w:r w:rsidRPr="00C74969">
              <w:t>1</w:t>
            </w:r>
          </w:p>
        </w:tc>
        <w:tc>
          <w:tcPr>
            <w:tcW w:w="377" w:type="pct"/>
            <w:noWrap/>
            <w:hideMark/>
          </w:tcPr>
          <w:p w14:paraId="44C597A2" w14:textId="77777777" w:rsidR="00C74969" w:rsidRPr="00C74969" w:rsidRDefault="00C74969" w:rsidP="00C74969">
            <w:r w:rsidRPr="00C74969">
              <w:t>0,25</w:t>
            </w:r>
          </w:p>
        </w:tc>
        <w:tc>
          <w:tcPr>
            <w:tcW w:w="282" w:type="pct"/>
            <w:noWrap/>
            <w:hideMark/>
          </w:tcPr>
          <w:p w14:paraId="6B56F2B2" w14:textId="77777777" w:rsidR="00C74969" w:rsidRPr="00C74969" w:rsidRDefault="00C74969" w:rsidP="00C74969">
            <w:r w:rsidRPr="00C74969">
              <w:t>1</w:t>
            </w:r>
          </w:p>
        </w:tc>
        <w:tc>
          <w:tcPr>
            <w:tcW w:w="391" w:type="pct"/>
            <w:noWrap/>
            <w:hideMark/>
          </w:tcPr>
          <w:p w14:paraId="01A9967F" w14:textId="77777777" w:rsidR="00C74969" w:rsidRPr="00C74969" w:rsidRDefault="00C74969" w:rsidP="00C74969">
            <w:r w:rsidRPr="00C74969">
              <w:t>1,00</w:t>
            </w:r>
          </w:p>
        </w:tc>
        <w:tc>
          <w:tcPr>
            <w:tcW w:w="282" w:type="pct"/>
            <w:noWrap/>
            <w:hideMark/>
          </w:tcPr>
          <w:p w14:paraId="61FF351D" w14:textId="77777777" w:rsidR="00C74969" w:rsidRPr="00C74969" w:rsidRDefault="00C74969" w:rsidP="00C74969">
            <w:r w:rsidRPr="00C74969">
              <w:t>1</w:t>
            </w:r>
          </w:p>
        </w:tc>
      </w:tr>
      <w:tr w:rsidR="00C74969" w:rsidRPr="00C74969" w14:paraId="21B66DEF" w14:textId="77777777" w:rsidTr="00C74969">
        <w:trPr>
          <w:trHeight w:val="300"/>
        </w:trPr>
        <w:tc>
          <w:tcPr>
            <w:tcW w:w="1671" w:type="pct"/>
            <w:noWrap/>
            <w:hideMark/>
          </w:tcPr>
          <w:p w14:paraId="6963EC2A" w14:textId="77777777" w:rsidR="00C74969" w:rsidRPr="00C74969" w:rsidRDefault="00C74969">
            <w:r w:rsidRPr="00C74969">
              <w:t>Amino acid metabolism</w:t>
            </w:r>
          </w:p>
        </w:tc>
        <w:tc>
          <w:tcPr>
            <w:tcW w:w="1365" w:type="pct"/>
            <w:noWrap/>
            <w:hideMark/>
          </w:tcPr>
          <w:p w14:paraId="396803B7" w14:textId="77777777" w:rsidR="00C74969" w:rsidRPr="00C74969" w:rsidRDefault="00C74969">
            <w:r w:rsidRPr="00C74969">
              <w:t>E.intestinalis</w:t>
            </w:r>
          </w:p>
        </w:tc>
        <w:tc>
          <w:tcPr>
            <w:tcW w:w="316" w:type="pct"/>
            <w:noWrap/>
            <w:hideMark/>
          </w:tcPr>
          <w:p w14:paraId="66635201" w14:textId="77777777" w:rsidR="00C74969" w:rsidRPr="00C74969" w:rsidRDefault="00C74969" w:rsidP="00C74969">
            <w:r w:rsidRPr="00C74969">
              <w:t>7</w:t>
            </w:r>
          </w:p>
        </w:tc>
        <w:tc>
          <w:tcPr>
            <w:tcW w:w="316" w:type="pct"/>
            <w:noWrap/>
            <w:hideMark/>
          </w:tcPr>
          <w:p w14:paraId="0B4DD7FE" w14:textId="77777777" w:rsidR="00C74969" w:rsidRPr="00C74969" w:rsidRDefault="00C74969" w:rsidP="00C74969">
            <w:r w:rsidRPr="00C74969">
              <w:t>1</w:t>
            </w:r>
          </w:p>
        </w:tc>
        <w:tc>
          <w:tcPr>
            <w:tcW w:w="377" w:type="pct"/>
            <w:noWrap/>
            <w:hideMark/>
          </w:tcPr>
          <w:p w14:paraId="4463E6C4" w14:textId="77777777" w:rsidR="00C74969" w:rsidRPr="00C74969" w:rsidRDefault="00C74969" w:rsidP="00C74969">
            <w:r w:rsidRPr="00C74969">
              <w:t>0,29</w:t>
            </w:r>
          </w:p>
        </w:tc>
        <w:tc>
          <w:tcPr>
            <w:tcW w:w="282" w:type="pct"/>
            <w:noWrap/>
            <w:hideMark/>
          </w:tcPr>
          <w:p w14:paraId="4798CF95" w14:textId="77777777" w:rsidR="00C74969" w:rsidRPr="00C74969" w:rsidRDefault="00C74969" w:rsidP="00C74969">
            <w:r w:rsidRPr="00C74969">
              <w:t>1</w:t>
            </w:r>
          </w:p>
        </w:tc>
        <w:tc>
          <w:tcPr>
            <w:tcW w:w="391" w:type="pct"/>
            <w:noWrap/>
            <w:hideMark/>
          </w:tcPr>
          <w:p w14:paraId="4C6073ED" w14:textId="77777777" w:rsidR="00C74969" w:rsidRPr="00C74969" w:rsidRDefault="00C74969" w:rsidP="00C74969">
            <w:r w:rsidRPr="00C74969">
              <w:t>1,00</w:t>
            </w:r>
          </w:p>
        </w:tc>
        <w:tc>
          <w:tcPr>
            <w:tcW w:w="282" w:type="pct"/>
            <w:noWrap/>
            <w:hideMark/>
          </w:tcPr>
          <w:p w14:paraId="2B4C1B0C" w14:textId="77777777" w:rsidR="00C74969" w:rsidRPr="00C74969" w:rsidRDefault="00C74969" w:rsidP="00C74969">
            <w:r w:rsidRPr="00C74969">
              <w:t>1</w:t>
            </w:r>
          </w:p>
        </w:tc>
      </w:tr>
      <w:tr w:rsidR="00C74969" w:rsidRPr="00C74969" w14:paraId="2DF45C77" w14:textId="77777777" w:rsidTr="00C74969">
        <w:trPr>
          <w:trHeight w:val="300"/>
        </w:trPr>
        <w:tc>
          <w:tcPr>
            <w:tcW w:w="1671" w:type="pct"/>
            <w:noWrap/>
            <w:hideMark/>
          </w:tcPr>
          <w:p w14:paraId="6EA423BE" w14:textId="77777777" w:rsidR="00C74969" w:rsidRPr="00C74969" w:rsidRDefault="00C74969">
            <w:r w:rsidRPr="00C74969">
              <w:t>Amino acid metabolism</w:t>
            </w:r>
          </w:p>
        </w:tc>
        <w:tc>
          <w:tcPr>
            <w:tcW w:w="1365" w:type="pct"/>
            <w:noWrap/>
            <w:hideMark/>
          </w:tcPr>
          <w:p w14:paraId="29FC1986" w14:textId="77777777" w:rsidR="00C74969" w:rsidRPr="00C74969" w:rsidRDefault="00C74969">
            <w:r w:rsidRPr="00C74969">
              <w:t>N.ceranae</w:t>
            </w:r>
          </w:p>
        </w:tc>
        <w:tc>
          <w:tcPr>
            <w:tcW w:w="316" w:type="pct"/>
            <w:noWrap/>
            <w:hideMark/>
          </w:tcPr>
          <w:p w14:paraId="476BF9EE" w14:textId="77777777" w:rsidR="00C74969" w:rsidRPr="00C74969" w:rsidRDefault="00C74969" w:rsidP="00C74969">
            <w:r w:rsidRPr="00C74969">
              <w:t>8</w:t>
            </w:r>
          </w:p>
        </w:tc>
        <w:tc>
          <w:tcPr>
            <w:tcW w:w="316" w:type="pct"/>
            <w:noWrap/>
            <w:hideMark/>
          </w:tcPr>
          <w:p w14:paraId="145FE78C" w14:textId="77777777" w:rsidR="00C74969" w:rsidRPr="00C74969" w:rsidRDefault="00C74969" w:rsidP="00C74969">
            <w:r w:rsidRPr="00C74969">
              <w:t>2</w:t>
            </w:r>
          </w:p>
        </w:tc>
        <w:tc>
          <w:tcPr>
            <w:tcW w:w="377" w:type="pct"/>
            <w:noWrap/>
            <w:hideMark/>
          </w:tcPr>
          <w:p w14:paraId="3E428F4C" w14:textId="77777777" w:rsidR="00C74969" w:rsidRPr="00C74969" w:rsidRDefault="00C74969" w:rsidP="00C74969">
            <w:r w:rsidRPr="00C74969">
              <w:t>0,50</w:t>
            </w:r>
          </w:p>
        </w:tc>
        <w:tc>
          <w:tcPr>
            <w:tcW w:w="282" w:type="pct"/>
            <w:noWrap/>
            <w:hideMark/>
          </w:tcPr>
          <w:p w14:paraId="1A801B3F" w14:textId="77777777" w:rsidR="00C74969" w:rsidRPr="00C74969" w:rsidRDefault="00C74969" w:rsidP="00C74969">
            <w:r w:rsidRPr="00C74969">
              <w:t>1</w:t>
            </w:r>
          </w:p>
        </w:tc>
        <w:tc>
          <w:tcPr>
            <w:tcW w:w="391" w:type="pct"/>
            <w:noWrap/>
            <w:hideMark/>
          </w:tcPr>
          <w:p w14:paraId="3FA2020C" w14:textId="77777777" w:rsidR="00C74969" w:rsidRPr="00C74969" w:rsidRDefault="00C74969" w:rsidP="00C74969">
            <w:r w:rsidRPr="00C74969">
              <w:t>1,00</w:t>
            </w:r>
          </w:p>
        </w:tc>
        <w:tc>
          <w:tcPr>
            <w:tcW w:w="282" w:type="pct"/>
            <w:noWrap/>
            <w:hideMark/>
          </w:tcPr>
          <w:p w14:paraId="45356F1C" w14:textId="77777777" w:rsidR="00C74969" w:rsidRPr="00C74969" w:rsidRDefault="00C74969" w:rsidP="00C74969">
            <w:r w:rsidRPr="00C74969">
              <w:t>1</w:t>
            </w:r>
          </w:p>
        </w:tc>
      </w:tr>
      <w:tr w:rsidR="00C74969" w:rsidRPr="00C74969" w14:paraId="760A58F9" w14:textId="77777777" w:rsidTr="00C74969">
        <w:trPr>
          <w:trHeight w:val="300"/>
        </w:trPr>
        <w:tc>
          <w:tcPr>
            <w:tcW w:w="1671" w:type="pct"/>
            <w:noWrap/>
            <w:hideMark/>
          </w:tcPr>
          <w:p w14:paraId="128C0C29" w14:textId="77777777" w:rsidR="00C74969" w:rsidRPr="00C74969" w:rsidRDefault="00C74969">
            <w:r w:rsidRPr="00C74969">
              <w:t>Amino acid metabolism</w:t>
            </w:r>
          </w:p>
        </w:tc>
        <w:tc>
          <w:tcPr>
            <w:tcW w:w="1365" w:type="pct"/>
            <w:noWrap/>
            <w:hideMark/>
          </w:tcPr>
          <w:p w14:paraId="21BB4CF3" w14:textId="77777777" w:rsidR="00C74969" w:rsidRPr="00C74969" w:rsidRDefault="00C74969">
            <w:r w:rsidRPr="00C74969">
              <w:t>S.cerevisiae</w:t>
            </w:r>
          </w:p>
        </w:tc>
        <w:tc>
          <w:tcPr>
            <w:tcW w:w="316" w:type="pct"/>
            <w:noWrap/>
            <w:hideMark/>
          </w:tcPr>
          <w:p w14:paraId="2983C7C4" w14:textId="77777777" w:rsidR="00C74969" w:rsidRPr="00C74969" w:rsidRDefault="00C74969" w:rsidP="00C74969">
            <w:r w:rsidRPr="00C74969">
              <w:t>146</w:t>
            </w:r>
          </w:p>
        </w:tc>
        <w:tc>
          <w:tcPr>
            <w:tcW w:w="316" w:type="pct"/>
            <w:noWrap/>
            <w:hideMark/>
          </w:tcPr>
          <w:p w14:paraId="3F937A9A" w14:textId="77777777" w:rsidR="00C74969" w:rsidRPr="00C74969" w:rsidRDefault="00C74969" w:rsidP="00C74969">
            <w:r w:rsidRPr="00C74969">
              <w:t>299</w:t>
            </w:r>
          </w:p>
        </w:tc>
        <w:tc>
          <w:tcPr>
            <w:tcW w:w="377" w:type="pct"/>
            <w:noWrap/>
            <w:hideMark/>
          </w:tcPr>
          <w:p w14:paraId="17D33BF7" w14:textId="77777777" w:rsidR="00C74969" w:rsidRPr="00C74969" w:rsidRDefault="00C74969" w:rsidP="00C74969">
            <w:r w:rsidRPr="00C74969">
              <w:t>4,10</w:t>
            </w:r>
          </w:p>
        </w:tc>
        <w:tc>
          <w:tcPr>
            <w:tcW w:w="282" w:type="pct"/>
            <w:noWrap/>
            <w:hideMark/>
          </w:tcPr>
          <w:p w14:paraId="1DB03A4A" w14:textId="77777777" w:rsidR="00C74969" w:rsidRPr="00C74969" w:rsidRDefault="00C74969" w:rsidP="00C74969">
            <w:r w:rsidRPr="00C74969">
              <w:t>19</w:t>
            </w:r>
          </w:p>
        </w:tc>
        <w:tc>
          <w:tcPr>
            <w:tcW w:w="391" w:type="pct"/>
            <w:noWrap/>
            <w:hideMark/>
          </w:tcPr>
          <w:p w14:paraId="0CB8EE45" w14:textId="77777777" w:rsidR="00C74969" w:rsidRPr="00C74969" w:rsidRDefault="00C74969" w:rsidP="00C74969">
            <w:r w:rsidRPr="00C74969">
              <w:t>5,16</w:t>
            </w:r>
          </w:p>
        </w:tc>
        <w:tc>
          <w:tcPr>
            <w:tcW w:w="282" w:type="pct"/>
            <w:noWrap/>
            <w:hideMark/>
          </w:tcPr>
          <w:p w14:paraId="2D998830" w14:textId="77777777" w:rsidR="00C74969" w:rsidRPr="00C74969" w:rsidRDefault="00C74969" w:rsidP="00C74969">
            <w:r w:rsidRPr="00C74969">
              <w:t>13</w:t>
            </w:r>
          </w:p>
        </w:tc>
      </w:tr>
    </w:tbl>
    <w:p w14:paraId="21A68B8C" w14:textId="77777777" w:rsidR="00B01FCE" w:rsidRDefault="00B01FCE" w:rsidP="00515665"/>
    <w:p w14:paraId="32E7CA6F" w14:textId="77777777" w:rsidR="00C74969" w:rsidRPr="00922016" w:rsidRDefault="00C74969" w:rsidP="00515665"/>
    <w:p w14:paraId="3C098C89" w14:textId="77777777" w:rsidR="00FA7EC7" w:rsidRPr="00922016" w:rsidRDefault="00FA7EC7" w:rsidP="00FA7EC7">
      <w:pPr>
        <w:jc w:val="both"/>
      </w:pPr>
      <w:r w:rsidRPr="00922016">
        <w:rPr>
          <w:noProof/>
        </w:rPr>
        <w:drawing>
          <wp:inline distT="0" distB="0" distL="0" distR="0" wp14:anchorId="479A3347" wp14:editId="01AE0D8D">
            <wp:extent cx="5393055" cy="3221990"/>
            <wp:effectExtent l="0" t="0" r="0" b="3810"/>
            <wp:docPr id="2" name="Picture 2" descr="Macintosh HD:Users:trvinh:Desktop:WORK:koAnnotation:toolValidation:pathwayCheck_hamfasOnly_sacce:sce00230_purin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55613909" w14:textId="77777777" w:rsidR="00FA7EC7" w:rsidRPr="00922016" w:rsidRDefault="00FA7EC7" w:rsidP="00FA7EC7">
      <w:pPr>
        <w:jc w:val="both"/>
      </w:pPr>
      <w:r w:rsidRPr="00922016">
        <w:rPr>
          <w:noProof/>
        </w:rPr>
        <w:drawing>
          <wp:inline distT="0" distB="0" distL="0" distR="0" wp14:anchorId="0D4A9D23" wp14:editId="027B0311">
            <wp:extent cx="5393055" cy="3433445"/>
            <wp:effectExtent l="0" t="0" r="0" b="0"/>
            <wp:docPr id="22" name="Picture 22" descr="Macintosh HD:Users:trvinh:Desktop:WORK:koAnnotation:toolValidation:pathwayCheck_hamfasOnly_sacce:sce00240_pyrimidine metabos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393055" cy="3433445"/>
                    </a:xfrm>
                    <a:prstGeom prst="rect">
                      <a:avLst/>
                    </a:prstGeom>
                    <a:noFill/>
                    <a:ln>
                      <a:noFill/>
                    </a:ln>
                  </pic:spPr>
                </pic:pic>
              </a:graphicData>
            </a:graphic>
          </wp:inline>
        </w:drawing>
      </w:r>
    </w:p>
    <w:p w14:paraId="0DD6033C" w14:textId="77777777" w:rsidR="00FA7EC7" w:rsidRPr="00922016" w:rsidRDefault="00FA7EC7" w:rsidP="00FA7EC7">
      <w:pPr>
        <w:jc w:val="both"/>
      </w:pPr>
      <w:r w:rsidRPr="00922016">
        <w:rPr>
          <w:noProof/>
        </w:rPr>
        <w:drawing>
          <wp:inline distT="0" distB="0" distL="0" distR="0" wp14:anchorId="443141E3" wp14:editId="30B97E2F">
            <wp:extent cx="5393055" cy="3221990"/>
            <wp:effectExtent l="0" t="0" r="0" b="3810"/>
            <wp:docPr id="65" name="Picture 65" descr="Macintosh HD:Users:trvinh:Desktop:WORK:koAnnotation:toolValidation:pathwayCheck_hamfasOnly_sacce:sce00562_inosital phosphat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6646DD07" w14:textId="77777777" w:rsidR="00FA7EC7" w:rsidRPr="00922016" w:rsidRDefault="00FA7EC7" w:rsidP="00FA7EC7">
      <w:pPr>
        <w:jc w:val="both"/>
      </w:pPr>
      <w:r w:rsidRPr="00922016">
        <w:rPr>
          <w:noProof/>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1469DB2A" w14:textId="77777777" w:rsidR="00FA7EC7" w:rsidRPr="00922016" w:rsidRDefault="00FA7EC7" w:rsidP="00515665"/>
    <w:sectPr w:rsidR="00FA7EC7" w:rsidRPr="00922016"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857D3A" w:rsidRDefault="00857D3A" w:rsidP="000A17B2">
      <w:pPr>
        <w:spacing w:after="0" w:line="240" w:lineRule="auto"/>
      </w:pPr>
      <w:r>
        <w:separator/>
      </w:r>
    </w:p>
  </w:endnote>
  <w:endnote w:type="continuationSeparator" w:id="0">
    <w:p w14:paraId="78F99176" w14:textId="77777777" w:rsidR="00857D3A" w:rsidRDefault="00857D3A"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9264598"/>
      <w:docPartObj>
        <w:docPartGallery w:val="Page Numbers (Bottom of Page)"/>
        <w:docPartUnique/>
      </w:docPartObj>
    </w:sdtPr>
    <w:sdtEndPr>
      <w:rPr>
        <w:noProof/>
      </w:rPr>
    </w:sdtEndPr>
    <w:sdtContent>
      <w:p w14:paraId="3E624299" w14:textId="77777777" w:rsidR="00857D3A" w:rsidRDefault="00857D3A">
        <w:pPr>
          <w:pStyle w:val="Footer"/>
          <w:jc w:val="right"/>
        </w:pPr>
        <w:r>
          <w:fldChar w:fldCharType="begin"/>
        </w:r>
        <w:r>
          <w:instrText xml:space="preserve"> PAGE   \* MERGEFORMAT </w:instrText>
        </w:r>
        <w:r>
          <w:fldChar w:fldCharType="separate"/>
        </w:r>
        <w:r w:rsidR="00812C8D">
          <w:rPr>
            <w:noProof/>
          </w:rPr>
          <w:t>1</w:t>
        </w:r>
        <w:r>
          <w:rPr>
            <w:noProof/>
          </w:rPr>
          <w:fldChar w:fldCharType="end"/>
        </w:r>
      </w:p>
    </w:sdtContent>
  </w:sdt>
  <w:p w14:paraId="5AA1AD57" w14:textId="77777777" w:rsidR="00857D3A" w:rsidRDefault="00857D3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857D3A" w:rsidRDefault="00857D3A" w:rsidP="000A17B2">
      <w:pPr>
        <w:spacing w:after="0" w:line="240" w:lineRule="auto"/>
      </w:pPr>
      <w:r>
        <w:separator/>
      </w:r>
    </w:p>
  </w:footnote>
  <w:footnote w:type="continuationSeparator" w:id="0">
    <w:p w14:paraId="4A377723" w14:textId="77777777" w:rsidR="00857D3A" w:rsidRDefault="00857D3A"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277337C2" w:rsidR="00857D3A" w:rsidRPr="000A17B2" w:rsidRDefault="00857D3A">
    <w:pPr>
      <w:pStyle w:val="Header"/>
    </w:pPr>
    <w:r>
      <w:ptab w:relativeTo="margin" w:alignment="center" w:leader="none"/>
    </w:r>
    <w:r>
      <w:ptab w:relativeTo="margin" w:alignment="right" w:leader="none"/>
    </w:r>
    <w:r>
      <w:t xml:space="preserve">Ngoc </w:t>
    </w:r>
    <w:r w:rsidRPr="000A17B2">
      <w:t>Vinh Tran</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5">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19">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2">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10"/>
  </w:num>
  <w:num w:numId="3">
    <w:abstractNumId w:val="22"/>
  </w:num>
  <w:num w:numId="4">
    <w:abstractNumId w:val="8"/>
  </w:num>
  <w:num w:numId="5">
    <w:abstractNumId w:val="0"/>
  </w:num>
  <w:num w:numId="6">
    <w:abstractNumId w:val="1"/>
  </w:num>
  <w:num w:numId="7">
    <w:abstractNumId w:val="19"/>
  </w:num>
  <w:num w:numId="8">
    <w:abstractNumId w:val="4"/>
  </w:num>
  <w:num w:numId="9">
    <w:abstractNumId w:val="12"/>
  </w:num>
  <w:num w:numId="10">
    <w:abstractNumId w:val="11"/>
  </w:num>
  <w:num w:numId="11">
    <w:abstractNumId w:val="17"/>
  </w:num>
  <w:num w:numId="12">
    <w:abstractNumId w:val="20"/>
  </w:num>
  <w:num w:numId="13">
    <w:abstractNumId w:val="16"/>
  </w:num>
  <w:num w:numId="14">
    <w:abstractNumId w:val="9"/>
  </w:num>
  <w:num w:numId="15">
    <w:abstractNumId w:val="3"/>
  </w:num>
  <w:num w:numId="16">
    <w:abstractNumId w:val="20"/>
  </w:num>
  <w:num w:numId="17">
    <w:abstractNumId w:val="2"/>
  </w:num>
  <w:num w:numId="18">
    <w:abstractNumId w:val="14"/>
  </w:num>
  <w:num w:numId="19">
    <w:abstractNumId w:val="13"/>
  </w:num>
  <w:num w:numId="20">
    <w:abstractNumId w:val="7"/>
  </w:num>
  <w:num w:numId="21">
    <w:abstractNumId w:val="6"/>
  </w:num>
  <w:num w:numId="22">
    <w:abstractNumId w:val="18"/>
  </w:num>
  <w:num w:numId="23">
    <w:abstractNumId w:val="15"/>
  </w:num>
  <w:num w:numId="2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TrackMoves/>
  <w:defaultTabStop w:val="708"/>
  <w:hyphenationZone w:val="425"/>
  <w:characterSpacingControl w:val="doNotCompress"/>
  <w:savePreviewPicture/>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1AE7"/>
    <w:rsid w:val="00001DB1"/>
    <w:rsid w:val="000027A0"/>
    <w:rsid w:val="00002E33"/>
    <w:rsid w:val="000035F7"/>
    <w:rsid w:val="00010C14"/>
    <w:rsid w:val="000120D4"/>
    <w:rsid w:val="00012CDE"/>
    <w:rsid w:val="00013A81"/>
    <w:rsid w:val="00013B38"/>
    <w:rsid w:val="00014009"/>
    <w:rsid w:val="0001567F"/>
    <w:rsid w:val="00015CBA"/>
    <w:rsid w:val="000169B7"/>
    <w:rsid w:val="00016E3A"/>
    <w:rsid w:val="00017FD1"/>
    <w:rsid w:val="00022E3F"/>
    <w:rsid w:val="00023972"/>
    <w:rsid w:val="00025697"/>
    <w:rsid w:val="00025864"/>
    <w:rsid w:val="00026791"/>
    <w:rsid w:val="00026D9F"/>
    <w:rsid w:val="00026EF8"/>
    <w:rsid w:val="00030D13"/>
    <w:rsid w:val="00031ECA"/>
    <w:rsid w:val="00032B0D"/>
    <w:rsid w:val="00033C9E"/>
    <w:rsid w:val="00035E36"/>
    <w:rsid w:val="000379BA"/>
    <w:rsid w:val="00037A96"/>
    <w:rsid w:val="00037C36"/>
    <w:rsid w:val="000405C7"/>
    <w:rsid w:val="00041448"/>
    <w:rsid w:val="000418DC"/>
    <w:rsid w:val="00042644"/>
    <w:rsid w:val="0004539D"/>
    <w:rsid w:val="00046288"/>
    <w:rsid w:val="00046593"/>
    <w:rsid w:val="000478F4"/>
    <w:rsid w:val="00047965"/>
    <w:rsid w:val="00050A30"/>
    <w:rsid w:val="000529B3"/>
    <w:rsid w:val="00054861"/>
    <w:rsid w:val="00054E8A"/>
    <w:rsid w:val="00055968"/>
    <w:rsid w:val="000607CA"/>
    <w:rsid w:val="000619C2"/>
    <w:rsid w:val="00061A32"/>
    <w:rsid w:val="00061BBC"/>
    <w:rsid w:val="00062FD8"/>
    <w:rsid w:val="00065BF3"/>
    <w:rsid w:val="000705A8"/>
    <w:rsid w:val="000714E7"/>
    <w:rsid w:val="00071992"/>
    <w:rsid w:val="00072508"/>
    <w:rsid w:val="000730C0"/>
    <w:rsid w:val="00073898"/>
    <w:rsid w:val="00073EC9"/>
    <w:rsid w:val="00074115"/>
    <w:rsid w:val="0007496F"/>
    <w:rsid w:val="00074FD0"/>
    <w:rsid w:val="00075BD8"/>
    <w:rsid w:val="00075E30"/>
    <w:rsid w:val="0007725F"/>
    <w:rsid w:val="00077826"/>
    <w:rsid w:val="000779C7"/>
    <w:rsid w:val="00077AEC"/>
    <w:rsid w:val="0008121D"/>
    <w:rsid w:val="00081B4D"/>
    <w:rsid w:val="00085C67"/>
    <w:rsid w:val="0008664B"/>
    <w:rsid w:val="000866C5"/>
    <w:rsid w:val="0009039A"/>
    <w:rsid w:val="00090E88"/>
    <w:rsid w:val="000915AD"/>
    <w:rsid w:val="000925D4"/>
    <w:rsid w:val="00092886"/>
    <w:rsid w:val="000929A5"/>
    <w:rsid w:val="00093766"/>
    <w:rsid w:val="00094713"/>
    <w:rsid w:val="00095129"/>
    <w:rsid w:val="000952D1"/>
    <w:rsid w:val="000969F3"/>
    <w:rsid w:val="000975BB"/>
    <w:rsid w:val="000A0955"/>
    <w:rsid w:val="000A136B"/>
    <w:rsid w:val="000A17B2"/>
    <w:rsid w:val="000A38E1"/>
    <w:rsid w:val="000A3A29"/>
    <w:rsid w:val="000A4D3D"/>
    <w:rsid w:val="000A6CDD"/>
    <w:rsid w:val="000A7AAB"/>
    <w:rsid w:val="000B00E8"/>
    <w:rsid w:val="000B108D"/>
    <w:rsid w:val="000B21C0"/>
    <w:rsid w:val="000B355B"/>
    <w:rsid w:val="000B39F2"/>
    <w:rsid w:val="000B3C3A"/>
    <w:rsid w:val="000B7D1C"/>
    <w:rsid w:val="000C05DA"/>
    <w:rsid w:val="000C0CE1"/>
    <w:rsid w:val="000C0FF9"/>
    <w:rsid w:val="000C2EE4"/>
    <w:rsid w:val="000C3AE4"/>
    <w:rsid w:val="000C43E4"/>
    <w:rsid w:val="000C4748"/>
    <w:rsid w:val="000C65BD"/>
    <w:rsid w:val="000C6982"/>
    <w:rsid w:val="000D1476"/>
    <w:rsid w:val="000D2DD9"/>
    <w:rsid w:val="000D3223"/>
    <w:rsid w:val="000D3904"/>
    <w:rsid w:val="000D68BA"/>
    <w:rsid w:val="000D6F8E"/>
    <w:rsid w:val="000E0EEC"/>
    <w:rsid w:val="000E1B60"/>
    <w:rsid w:val="000E23ED"/>
    <w:rsid w:val="000E2D0A"/>
    <w:rsid w:val="000E3033"/>
    <w:rsid w:val="000E40BD"/>
    <w:rsid w:val="000E45DE"/>
    <w:rsid w:val="000E5C0E"/>
    <w:rsid w:val="000E7C89"/>
    <w:rsid w:val="000F05A3"/>
    <w:rsid w:val="000F17FF"/>
    <w:rsid w:val="000F19CD"/>
    <w:rsid w:val="000F217D"/>
    <w:rsid w:val="000F26E4"/>
    <w:rsid w:val="000F3820"/>
    <w:rsid w:val="000F3DD6"/>
    <w:rsid w:val="000F583E"/>
    <w:rsid w:val="000F7278"/>
    <w:rsid w:val="000F7F43"/>
    <w:rsid w:val="000F7FD5"/>
    <w:rsid w:val="001002C2"/>
    <w:rsid w:val="0010055D"/>
    <w:rsid w:val="00100C8C"/>
    <w:rsid w:val="00102C79"/>
    <w:rsid w:val="00104B72"/>
    <w:rsid w:val="001054B0"/>
    <w:rsid w:val="001055AB"/>
    <w:rsid w:val="001058BE"/>
    <w:rsid w:val="0010640D"/>
    <w:rsid w:val="00107C8C"/>
    <w:rsid w:val="00107ECC"/>
    <w:rsid w:val="00112222"/>
    <w:rsid w:val="00112EC8"/>
    <w:rsid w:val="00113560"/>
    <w:rsid w:val="001137CD"/>
    <w:rsid w:val="0011646C"/>
    <w:rsid w:val="00116731"/>
    <w:rsid w:val="00120498"/>
    <w:rsid w:val="0012198E"/>
    <w:rsid w:val="0012202D"/>
    <w:rsid w:val="00122431"/>
    <w:rsid w:val="001224A2"/>
    <w:rsid w:val="00122B39"/>
    <w:rsid w:val="0012372C"/>
    <w:rsid w:val="00124209"/>
    <w:rsid w:val="00124F37"/>
    <w:rsid w:val="00125E30"/>
    <w:rsid w:val="00130A70"/>
    <w:rsid w:val="00131D6B"/>
    <w:rsid w:val="00132567"/>
    <w:rsid w:val="0013347F"/>
    <w:rsid w:val="00133A95"/>
    <w:rsid w:val="00134597"/>
    <w:rsid w:val="001347DF"/>
    <w:rsid w:val="001347E5"/>
    <w:rsid w:val="0013584D"/>
    <w:rsid w:val="00136631"/>
    <w:rsid w:val="00136669"/>
    <w:rsid w:val="001366C6"/>
    <w:rsid w:val="001368F7"/>
    <w:rsid w:val="0013767B"/>
    <w:rsid w:val="0014299F"/>
    <w:rsid w:val="00143F79"/>
    <w:rsid w:val="00144755"/>
    <w:rsid w:val="00144EF8"/>
    <w:rsid w:val="001451FC"/>
    <w:rsid w:val="001458BE"/>
    <w:rsid w:val="001460DE"/>
    <w:rsid w:val="00146D2B"/>
    <w:rsid w:val="001477F3"/>
    <w:rsid w:val="00150B9A"/>
    <w:rsid w:val="00153738"/>
    <w:rsid w:val="001541B2"/>
    <w:rsid w:val="001547CC"/>
    <w:rsid w:val="001556F5"/>
    <w:rsid w:val="001558BB"/>
    <w:rsid w:val="00157A09"/>
    <w:rsid w:val="001607F5"/>
    <w:rsid w:val="00160AEB"/>
    <w:rsid w:val="001620DD"/>
    <w:rsid w:val="0016239F"/>
    <w:rsid w:val="00162EED"/>
    <w:rsid w:val="00164AC9"/>
    <w:rsid w:val="00165631"/>
    <w:rsid w:val="00166A9C"/>
    <w:rsid w:val="00167136"/>
    <w:rsid w:val="00167667"/>
    <w:rsid w:val="00171F74"/>
    <w:rsid w:val="00172496"/>
    <w:rsid w:val="00173A2F"/>
    <w:rsid w:val="00174353"/>
    <w:rsid w:val="0017624A"/>
    <w:rsid w:val="00176B0C"/>
    <w:rsid w:val="001772E1"/>
    <w:rsid w:val="00181316"/>
    <w:rsid w:val="00181B00"/>
    <w:rsid w:val="00186704"/>
    <w:rsid w:val="00186743"/>
    <w:rsid w:val="00186DF9"/>
    <w:rsid w:val="0018731C"/>
    <w:rsid w:val="001876ED"/>
    <w:rsid w:val="00192008"/>
    <w:rsid w:val="00193978"/>
    <w:rsid w:val="0019468D"/>
    <w:rsid w:val="001950D0"/>
    <w:rsid w:val="0019558C"/>
    <w:rsid w:val="00197099"/>
    <w:rsid w:val="001972CD"/>
    <w:rsid w:val="0019784D"/>
    <w:rsid w:val="001A0755"/>
    <w:rsid w:val="001A0D36"/>
    <w:rsid w:val="001A1467"/>
    <w:rsid w:val="001A192B"/>
    <w:rsid w:val="001A2B78"/>
    <w:rsid w:val="001A2E3A"/>
    <w:rsid w:val="001A32F2"/>
    <w:rsid w:val="001A4171"/>
    <w:rsid w:val="001A4234"/>
    <w:rsid w:val="001A4452"/>
    <w:rsid w:val="001A4781"/>
    <w:rsid w:val="001A4C31"/>
    <w:rsid w:val="001A5763"/>
    <w:rsid w:val="001A5E19"/>
    <w:rsid w:val="001A7036"/>
    <w:rsid w:val="001A733E"/>
    <w:rsid w:val="001A791C"/>
    <w:rsid w:val="001A7CEA"/>
    <w:rsid w:val="001A7EC0"/>
    <w:rsid w:val="001B1A19"/>
    <w:rsid w:val="001B316D"/>
    <w:rsid w:val="001B45E5"/>
    <w:rsid w:val="001B4891"/>
    <w:rsid w:val="001B5F8C"/>
    <w:rsid w:val="001B6F60"/>
    <w:rsid w:val="001B7E7D"/>
    <w:rsid w:val="001C1054"/>
    <w:rsid w:val="001C1778"/>
    <w:rsid w:val="001C262F"/>
    <w:rsid w:val="001C35BD"/>
    <w:rsid w:val="001C3B98"/>
    <w:rsid w:val="001C52F9"/>
    <w:rsid w:val="001C679D"/>
    <w:rsid w:val="001C738B"/>
    <w:rsid w:val="001C7DEC"/>
    <w:rsid w:val="001D0282"/>
    <w:rsid w:val="001D184A"/>
    <w:rsid w:val="001D2235"/>
    <w:rsid w:val="001D31A1"/>
    <w:rsid w:val="001D360F"/>
    <w:rsid w:val="001D3A8F"/>
    <w:rsid w:val="001D4199"/>
    <w:rsid w:val="001D4317"/>
    <w:rsid w:val="001D52C9"/>
    <w:rsid w:val="001D53EB"/>
    <w:rsid w:val="001D5612"/>
    <w:rsid w:val="001D65A8"/>
    <w:rsid w:val="001D78B1"/>
    <w:rsid w:val="001D7FCE"/>
    <w:rsid w:val="001E0621"/>
    <w:rsid w:val="001E0F74"/>
    <w:rsid w:val="001E16D1"/>
    <w:rsid w:val="001E26AF"/>
    <w:rsid w:val="001E2C66"/>
    <w:rsid w:val="001E4503"/>
    <w:rsid w:val="001E4AF9"/>
    <w:rsid w:val="001E578F"/>
    <w:rsid w:val="001E6FC0"/>
    <w:rsid w:val="001F1579"/>
    <w:rsid w:val="001F2CE7"/>
    <w:rsid w:val="001F38C5"/>
    <w:rsid w:val="001F5B25"/>
    <w:rsid w:val="001F6491"/>
    <w:rsid w:val="001F68E0"/>
    <w:rsid w:val="001F6C60"/>
    <w:rsid w:val="001F7D6F"/>
    <w:rsid w:val="00201258"/>
    <w:rsid w:val="002027D4"/>
    <w:rsid w:val="002045C0"/>
    <w:rsid w:val="00204CFF"/>
    <w:rsid w:val="00204E98"/>
    <w:rsid w:val="00205B01"/>
    <w:rsid w:val="00205B3A"/>
    <w:rsid w:val="00206380"/>
    <w:rsid w:val="00206B1E"/>
    <w:rsid w:val="002116D3"/>
    <w:rsid w:val="00212415"/>
    <w:rsid w:val="00214AE1"/>
    <w:rsid w:val="00215F65"/>
    <w:rsid w:val="0021680C"/>
    <w:rsid w:val="00216959"/>
    <w:rsid w:val="00216A7D"/>
    <w:rsid w:val="00216E50"/>
    <w:rsid w:val="002206A0"/>
    <w:rsid w:val="002207A7"/>
    <w:rsid w:val="00220CF5"/>
    <w:rsid w:val="00221466"/>
    <w:rsid w:val="00222066"/>
    <w:rsid w:val="002220DC"/>
    <w:rsid w:val="0022251A"/>
    <w:rsid w:val="002255B2"/>
    <w:rsid w:val="00226506"/>
    <w:rsid w:val="00227559"/>
    <w:rsid w:val="00227F8B"/>
    <w:rsid w:val="0023175E"/>
    <w:rsid w:val="00231B7F"/>
    <w:rsid w:val="002334CC"/>
    <w:rsid w:val="002340E9"/>
    <w:rsid w:val="00234902"/>
    <w:rsid w:val="00236E98"/>
    <w:rsid w:val="00240332"/>
    <w:rsid w:val="00240ADB"/>
    <w:rsid w:val="00241FB5"/>
    <w:rsid w:val="002424D0"/>
    <w:rsid w:val="002436F4"/>
    <w:rsid w:val="00244B6A"/>
    <w:rsid w:val="0024537C"/>
    <w:rsid w:val="002454A9"/>
    <w:rsid w:val="002455AF"/>
    <w:rsid w:val="00245932"/>
    <w:rsid w:val="00245A5B"/>
    <w:rsid w:val="00245FA4"/>
    <w:rsid w:val="00247D5D"/>
    <w:rsid w:val="002505D3"/>
    <w:rsid w:val="00250735"/>
    <w:rsid w:val="00250A4B"/>
    <w:rsid w:val="00250A84"/>
    <w:rsid w:val="00251AE0"/>
    <w:rsid w:val="00251B43"/>
    <w:rsid w:val="00251FDB"/>
    <w:rsid w:val="002523D3"/>
    <w:rsid w:val="00252690"/>
    <w:rsid w:val="002532A8"/>
    <w:rsid w:val="002541B6"/>
    <w:rsid w:val="002546E9"/>
    <w:rsid w:val="00255020"/>
    <w:rsid w:val="00256E3D"/>
    <w:rsid w:val="00260163"/>
    <w:rsid w:val="00262E60"/>
    <w:rsid w:val="002647AE"/>
    <w:rsid w:val="00264A5D"/>
    <w:rsid w:val="00264EC5"/>
    <w:rsid w:val="00264FED"/>
    <w:rsid w:val="0026670D"/>
    <w:rsid w:val="002673ED"/>
    <w:rsid w:val="002707B6"/>
    <w:rsid w:val="00270AB0"/>
    <w:rsid w:val="00270EBF"/>
    <w:rsid w:val="00271AFA"/>
    <w:rsid w:val="00272D29"/>
    <w:rsid w:val="00273E59"/>
    <w:rsid w:val="00274262"/>
    <w:rsid w:val="002746CA"/>
    <w:rsid w:val="00276738"/>
    <w:rsid w:val="00276C93"/>
    <w:rsid w:val="00276F43"/>
    <w:rsid w:val="00280748"/>
    <w:rsid w:val="002807C2"/>
    <w:rsid w:val="002809C2"/>
    <w:rsid w:val="00280A3E"/>
    <w:rsid w:val="0028105D"/>
    <w:rsid w:val="0028284A"/>
    <w:rsid w:val="00282996"/>
    <w:rsid w:val="002841E2"/>
    <w:rsid w:val="00284560"/>
    <w:rsid w:val="002849BF"/>
    <w:rsid w:val="00286673"/>
    <w:rsid w:val="00286736"/>
    <w:rsid w:val="00287239"/>
    <w:rsid w:val="00287FB9"/>
    <w:rsid w:val="0029061A"/>
    <w:rsid w:val="002914E5"/>
    <w:rsid w:val="00294D22"/>
    <w:rsid w:val="00294EBA"/>
    <w:rsid w:val="002952AA"/>
    <w:rsid w:val="00295738"/>
    <w:rsid w:val="00295856"/>
    <w:rsid w:val="002964FB"/>
    <w:rsid w:val="002976E0"/>
    <w:rsid w:val="002A05EC"/>
    <w:rsid w:val="002A1286"/>
    <w:rsid w:val="002A166E"/>
    <w:rsid w:val="002A2350"/>
    <w:rsid w:val="002A26C1"/>
    <w:rsid w:val="002A2D35"/>
    <w:rsid w:val="002A4705"/>
    <w:rsid w:val="002A4FEB"/>
    <w:rsid w:val="002A651B"/>
    <w:rsid w:val="002A714A"/>
    <w:rsid w:val="002B0495"/>
    <w:rsid w:val="002B2009"/>
    <w:rsid w:val="002B376D"/>
    <w:rsid w:val="002B4582"/>
    <w:rsid w:val="002B4813"/>
    <w:rsid w:val="002B5AA0"/>
    <w:rsid w:val="002B7D0C"/>
    <w:rsid w:val="002C1694"/>
    <w:rsid w:val="002C223B"/>
    <w:rsid w:val="002C3398"/>
    <w:rsid w:val="002C3CEE"/>
    <w:rsid w:val="002C6046"/>
    <w:rsid w:val="002C721A"/>
    <w:rsid w:val="002C735F"/>
    <w:rsid w:val="002D056A"/>
    <w:rsid w:val="002D05CD"/>
    <w:rsid w:val="002D0B8F"/>
    <w:rsid w:val="002D2C0B"/>
    <w:rsid w:val="002D2C88"/>
    <w:rsid w:val="002D30F9"/>
    <w:rsid w:val="002D4584"/>
    <w:rsid w:val="002D45C8"/>
    <w:rsid w:val="002D4809"/>
    <w:rsid w:val="002D5D87"/>
    <w:rsid w:val="002E09ED"/>
    <w:rsid w:val="002E0AA5"/>
    <w:rsid w:val="002E379F"/>
    <w:rsid w:val="002E3BD6"/>
    <w:rsid w:val="002E3F3C"/>
    <w:rsid w:val="002E4524"/>
    <w:rsid w:val="002E50B8"/>
    <w:rsid w:val="002E5548"/>
    <w:rsid w:val="002E6290"/>
    <w:rsid w:val="002E6590"/>
    <w:rsid w:val="002E694F"/>
    <w:rsid w:val="002E6D0A"/>
    <w:rsid w:val="002E6EF1"/>
    <w:rsid w:val="002F07A7"/>
    <w:rsid w:val="002F12D6"/>
    <w:rsid w:val="002F1DE1"/>
    <w:rsid w:val="002F1E36"/>
    <w:rsid w:val="002F205E"/>
    <w:rsid w:val="002F274A"/>
    <w:rsid w:val="002F52ED"/>
    <w:rsid w:val="002F5B72"/>
    <w:rsid w:val="002F5D3E"/>
    <w:rsid w:val="002F6CA6"/>
    <w:rsid w:val="002F70C5"/>
    <w:rsid w:val="002F7AE1"/>
    <w:rsid w:val="00301DB4"/>
    <w:rsid w:val="00302469"/>
    <w:rsid w:val="00303624"/>
    <w:rsid w:val="00304614"/>
    <w:rsid w:val="00304F49"/>
    <w:rsid w:val="00305488"/>
    <w:rsid w:val="003059BE"/>
    <w:rsid w:val="00305B51"/>
    <w:rsid w:val="00306232"/>
    <w:rsid w:val="0031025C"/>
    <w:rsid w:val="0031099A"/>
    <w:rsid w:val="00311919"/>
    <w:rsid w:val="003127BD"/>
    <w:rsid w:val="00312A1A"/>
    <w:rsid w:val="00313765"/>
    <w:rsid w:val="00313D8C"/>
    <w:rsid w:val="00314A5E"/>
    <w:rsid w:val="00314C92"/>
    <w:rsid w:val="00314DBE"/>
    <w:rsid w:val="003152A4"/>
    <w:rsid w:val="00316402"/>
    <w:rsid w:val="00316D50"/>
    <w:rsid w:val="003171CA"/>
    <w:rsid w:val="00317E29"/>
    <w:rsid w:val="0032102D"/>
    <w:rsid w:val="003210EB"/>
    <w:rsid w:val="0032276D"/>
    <w:rsid w:val="00322F8F"/>
    <w:rsid w:val="00324443"/>
    <w:rsid w:val="0032491B"/>
    <w:rsid w:val="003262D6"/>
    <w:rsid w:val="00326523"/>
    <w:rsid w:val="00326A75"/>
    <w:rsid w:val="0032764A"/>
    <w:rsid w:val="003312E1"/>
    <w:rsid w:val="003315EE"/>
    <w:rsid w:val="00332018"/>
    <w:rsid w:val="0033311C"/>
    <w:rsid w:val="003334EC"/>
    <w:rsid w:val="00333D3D"/>
    <w:rsid w:val="00336C4C"/>
    <w:rsid w:val="00336CB8"/>
    <w:rsid w:val="00337BC3"/>
    <w:rsid w:val="0034257A"/>
    <w:rsid w:val="0034414D"/>
    <w:rsid w:val="0034446C"/>
    <w:rsid w:val="003447DB"/>
    <w:rsid w:val="00345826"/>
    <w:rsid w:val="003467B5"/>
    <w:rsid w:val="00347107"/>
    <w:rsid w:val="00347302"/>
    <w:rsid w:val="00347707"/>
    <w:rsid w:val="00347F4E"/>
    <w:rsid w:val="0035225A"/>
    <w:rsid w:val="003529C0"/>
    <w:rsid w:val="003530CA"/>
    <w:rsid w:val="0035533C"/>
    <w:rsid w:val="003556E1"/>
    <w:rsid w:val="00356FA2"/>
    <w:rsid w:val="003572A0"/>
    <w:rsid w:val="00360B4D"/>
    <w:rsid w:val="0036159A"/>
    <w:rsid w:val="0036162E"/>
    <w:rsid w:val="00363DF3"/>
    <w:rsid w:val="003643D0"/>
    <w:rsid w:val="003646C0"/>
    <w:rsid w:val="003657BD"/>
    <w:rsid w:val="00367F0A"/>
    <w:rsid w:val="00370F67"/>
    <w:rsid w:val="003714A2"/>
    <w:rsid w:val="00371AE7"/>
    <w:rsid w:val="00372811"/>
    <w:rsid w:val="00373897"/>
    <w:rsid w:val="0037434C"/>
    <w:rsid w:val="00374E1C"/>
    <w:rsid w:val="00375398"/>
    <w:rsid w:val="00375A23"/>
    <w:rsid w:val="0037711D"/>
    <w:rsid w:val="00377D8B"/>
    <w:rsid w:val="00380426"/>
    <w:rsid w:val="00381212"/>
    <w:rsid w:val="003812BE"/>
    <w:rsid w:val="00381414"/>
    <w:rsid w:val="003818ED"/>
    <w:rsid w:val="003819B6"/>
    <w:rsid w:val="00381F2D"/>
    <w:rsid w:val="0038271E"/>
    <w:rsid w:val="00384086"/>
    <w:rsid w:val="003848B3"/>
    <w:rsid w:val="0038521B"/>
    <w:rsid w:val="00386B48"/>
    <w:rsid w:val="00386E5A"/>
    <w:rsid w:val="00386F97"/>
    <w:rsid w:val="0038716A"/>
    <w:rsid w:val="0038717B"/>
    <w:rsid w:val="00387A65"/>
    <w:rsid w:val="00387BA9"/>
    <w:rsid w:val="0039282D"/>
    <w:rsid w:val="00392A86"/>
    <w:rsid w:val="003937DB"/>
    <w:rsid w:val="00394197"/>
    <w:rsid w:val="00394795"/>
    <w:rsid w:val="00394DA6"/>
    <w:rsid w:val="003955E8"/>
    <w:rsid w:val="00396C1C"/>
    <w:rsid w:val="003A0B68"/>
    <w:rsid w:val="003A13F0"/>
    <w:rsid w:val="003A2094"/>
    <w:rsid w:val="003A4741"/>
    <w:rsid w:val="003A4A95"/>
    <w:rsid w:val="003A5630"/>
    <w:rsid w:val="003A56EA"/>
    <w:rsid w:val="003A610F"/>
    <w:rsid w:val="003A61A9"/>
    <w:rsid w:val="003A6A09"/>
    <w:rsid w:val="003B0651"/>
    <w:rsid w:val="003B0841"/>
    <w:rsid w:val="003B0A61"/>
    <w:rsid w:val="003B193C"/>
    <w:rsid w:val="003B1FE4"/>
    <w:rsid w:val="003B3E22"/>
    <w:rsid w:val="003C017B"/>
    <w:rsid w:val="003C062F"/>
    <w:rsid w:val="003C06EA"/>
    <w:rsid w:val="003C092B"/>
    <w:rsid w:val="003C2463"/>
    <w:rsid w:val="003C5071"/>
    <w:rsid w:val="003C55D8"/>
    <w:rsid w:val="003C5A44"/>
    <w:rsid w:val="003C5D90"/>
    <w:rsid w:val="003C716C"/>
    <w:rsid w:val="003D0E9D"/>
    <w:rsid w:val="003D14D3"/>
    <w:rsid w:val="003D21A4"/>
    <w:rsid w:val="003D268C"/>
    <w:rsid w:val="003D26B9"/>
    <w:rsid w:val="003D2CD3"/>
    <w:rsid w:val="003D2D68"/>
    <w:rsid w:val="003D37A9"/>
    <w:rsid w:val="003D391D"/>
    <w:rsid w:val="003D429E"/>
    <w:rsid w:val="003D56A7"/>
    <w:rsid w:val="003D6316"/>
    <w:rsid w:val="003D709D"/>
    <w:rsid w:val="003D7246"/>
    <w:rsid w:val="003E0815"/>
    <w:rsid w:val="003E0D5A"/>
    <w:rsid w:val="003E12B2"/>
    <w:rsid w:val="003E3FFD"/>
    <w:rsid w:val="003E4838"/>
    <w:rsid w:val="003E5947"/>
    <w:rsid w:val="003E66F8"/>
    <w:rsid w:val="003F1F72"/>
    <w:rsid w:val="003F4B74"/>
    <w:rsid w:val="003F5B91"/>
    <w:rsid w:val="003F6405"/>
    <w:rsid w:val="003F6B28"/>
    <w:rsid w:val="003F708E"/>
    <w:rsid w:val="003F7481"/>
    <w:rsid w:val="003F7946"/>
    <w:rsid w:val="003F7C91"/>
    <w:rsid w:val="00401934"/>
    <w:rsid w:val="004028D8"/>
    <w:rsid w:val="00403955"/>
    <w:rsid w:val="004045F3"/>
    <w:rsid w:val="0040470B"/>
    <w:rsid w:val="00404F80"/>
    <w:rsid w:val="004050F6"/>
    <w:rsid w:val="004070C3"/>
    <w:rsid w:val="00407784"/>
    <w:rsid w:val="00410B70"/>
    <w:rsid w:val="00410E9B"/>
    <w:rsid w:val="00411654"/>
    <w:rsid w:val="00412844"/>
    <w:rsid w:val="00413480"/>
    <w:rsid w:val="00413A95"/>
    <w:rsid w:val="0041481C"/>
    <w:rsid w:val="00414BB9"/>
    <w:rsid w:val="00416F2C"/>
    <w:rsid w:val="00417319"/>
    <w:rsid w:val="00420956"/>
    <w:rsid w:val="00420978"/>
    <w:rsid w:val="00420BCC"/>
    <w:rsid w:val="00423179"/>
    <w:rsid w:val="00423D0D"/>
    <w:rsid w:val="00424D1B"/>
    <w:rsid w:val="00426644"/>
    <w:rsid w:val="004306DE"/>
    <w:rsid w:val="00430979"/>
    <w:rsid w:val="00430CC7"/>
    <w:rsid w:val="00431248"/>
    <w:rsid w:val="004326D8"/>
    <w:rsid w:val="00432985"/>
    <w:rsid w:val="00434BCB"/>
    <w:rsid w:val="0043514D"/>
    <w:rsid w:val="00436469"/>
    <w:rsid w:val="00437A23"/>
    <w:rsid w:val="00440B2F"/>
    <w:rsid w:val="00440DE7"/>
    <w:rsid w:val="00440EDE"/>
    <w:rsid w:val="00442086"/>
    <w:rsid w:val="0044250D"/>
    <w:rsid w:val="004436DA"/>
    <w:rsid w:val="00443A4C"/>
    <w:rsid w:val="004442F4"/>
    <w:rsid w:val="004447DA"/>
    <w:rsid w:val="00444D26"/>
    <w:rsid w:val="0044520C"/>
    <w:rsid w:val="004459BB"/>
    <w:rsid w:val="00445B53"/>
    <w:rsid w:val="00445CB5"/>
    <w:rsid w:val="004463A7"/>
    <w:rsid w:val="0044652C"/>
    <w:rsid w:val="00446640"/>
    <w:rsid w:val="00447761"/>
    <w:rsid w:val="00447DB2"/>
    <w:rsid w:val="004501A8"/>
    <w:rsid w:val="004507A4"/>
    <w:rsid w:val="004511DE"/>
    <w:rsid w:val="004514BA"/>
    <w:rsid w:val="004519C1"/>
    <w:rsid w:val="00451E71"/>
    <w:rsid w:val="004545AC"/>
    <w:rsid w:val="00454AC2"/>
    <w:rsid w:val="00455C88"/>
    <w:rsid w:val="00456029"/>
    <w:rsid w:val="004564E4"/>
    <w:rsid w:val="00456667"/>
    <w:rsid w:val="004566F4"/>
    <w:rsid w:val="0045780E"/>
    <w:rsid w:val="004600F6"/>
    <w:rsid w:val="0046047D"/>
    <w:rsid w:val="00460A6F"/>
    <w:rsid w:val="00461863"/>
    <w:rsid w:val="00461CDE"/>
    <w:rsid w:val="00463430"/>
    <w:rsid w:val="004653B7"/>
    <w:rsid w:val="00465654"/>
    <w:rsid w:val="00465BF9"/>
    <w:rsid w:val="00466B91"/>
    <w:rsid w:val="00466F6B"/>
    <w:rsid w:val="00467D9F"/>
    <w:rsid w:val="00470581"/>
    <w:rsid w:val="00470BAF"/>
    <w:rsid w:val="00471118"/>
    <w:rsid w:val="004727BC"/>
    <w:rsid w:val="004739CE"/>
    <w:rsid w:val="00473CCE"/>
    <w:rsid w:val="00473EF0"/>
    <w:rsid w:val="00474A51"/>
    <w:rsid w:val="00474CDC"/>
    <w:rsid w:val="00475179"/>
    <w:rsid w:val="0048006A"/>
    <w:rsid w:val="00480258"/>
    <w:rsid w:val="00480C52"/>
    <w:rsid w:val="0048194A"/>
    <w:rsid w:val="00481D4D"/>
    <w:rsid w:val="00482993"/>
    <w:rsid w:val="00484EF1"/>
    <w:rsid w:val="00485140"/>
    <w:rsid w:val="004868F2"/>
    <w:rsid w:val="0048722F"/>
    <w:rsid w:val="0048782B"/>
    <w:rsid w:val="00490ED3"/>
    <w:rsid w:val="004917BB"/>
    <w:rsid w:val="0049212F"/>
    <w:rsid w:val="0049368F"/>
    <w:rsid w:val="00494910"/>
    <w:rsid w:val="004959CA"/>
    <w:rsid w:val="00495C9D"/>
    <w:rsid w:val="00496231"/>
    <w:rsid w:val="00496561"/>
    <w:rsid w:val="00496E26"/>
    <w:rsid w:val="00497764"/>
    <w:rsid w:val="004A058B"/>
    <w:rsid w:val="004A0AD4"/>
    <w:rsid w:val="004A1130"/>
    <w:rsid w:val="004A1D26"/>
    <w:rsid w:val="004A281C"/>
    <w:rsid w:val="004A2C91"/>
    <w:rsid w:val="004A3586"/>
    <w:rsid w:val="004A3EC0"/>
    <w:rsid w:val="004A3FC8"/>
    <w:rsid w:val="004A4204"/>
    <w:rsid w:val="004B15C9"/>
    <w:rsid w:val="004B1A99"/>
    <w:rsid w:val="004B3BEF"/>
    <w:rsid w:val="004B3D3C"/>
    <w:rsid w:val="004B569A"/>
    <w:rsid w:val="004B5FEE"/>
    <w:rsid w:val="004B78A9"/>
    <w:rsid w:val="004C0357"/>
    <w:rsid w:val="004C0B0D"/>
    <w:rsid w:val="004C1E21"/>
    <w:rsid w:val="004C2433"/>
    <w:rsid w:val="004C32FB"/>
    <w:rsid w:val="004C3337"/>
    <w:rsid w:val="004C55A9"/>
    <w:rsid w:val="004C5E9F"/>
    <w:rsid w:val="004C69F7"/>
    <w:rsid w:val="004C6B93"/>
    <w:rsid w:val="004C7107"/>
    <w:rsid w:val="004C746B"/>
    <w:rsid w:val="004D0C38"/>
    <w:rsid w:val="004D0E4E"/>
    <w:rsid w:val="004D4409"/>
    <w:rsid w:val="004D4FD0"/>
    <w:rsid w:val="004D52AC"/>
    <w:rsid w:val="004D5C5C"/>
    <w:rsid w:val="004D5D76"/>
    <w:rsid w:val="004D5DEC"/>
    <w:rsid w:val="004D6546"/>
    <w:rsid w:val="004D66F5"/>
    <w:rsid w:val="004D6BCA"/>
    <w:rsid w:val="004E1471"/>
    <w:rsid w:val="004E1AA9"/>
    <w:rsid w:val="004E2CFC"/>
    <w:rsid w:val="004E488E"/>
    <w:rsid w:val="004E5FAF"/>
    <w:rsid w:val="004E6496"/>
    <w:rsid w:val="004E7C5F"/>
    <w:rsid w:val="004F095C"/>
    <w:rsid w:val="004F1871"/>
    <w:rsid w:val="004F20B1"/>
    <w:rsid w:val="004F3184"/>
    <w:rsid w:val="004F3A92"/>
    <w:rsid w:val="004F3DB4"/>
    <w:rsid w:val="004F3EB1"/>
    <w:rsid w:val="004F5A6B"/>
    <w:rsid w:val="00500D94"/>
    <w:rsid w:val="005017E3"/>
    <w:rsid w:val="00501999"/>
    <w:rsid w:val="00501C5E"/>
    <w:rsid w:val="00502180"/>
    <w:rsid w:val="00505152"/>
    <w:rsid w:val="0050539E"/>
    <w:rsid w:val="00505DFC"/>
    <w:rsid w:val="00506738"/>
    <w:rsid w:val="00507493"/>
    <w:rsid w:val="005100B5"/>
    <w:rsid w:val="00510355"/>
    <w:rsid w:val="00511331"/>
    <w:rsid w:val="005116DA"/>
    <w:rsid w:val="00513A71"/>
    <w:rsid w:val="00514BFA"/>
    <w:rsid w:val="00515665"/>
    <w:rsid w:val="005159D4"/>
    <w:rsid w:val="00517A8E"/>
    <w:rsid w:val="00521140"/>
    <w:rsid w:val="0052168E"/>
    <w:rsid w:val="0052175D"/>
    <w:rsid w:val="0052244B"/>
    <w:rsid w:val="00522BBC"/>
    <w:rsid w:val="00525C9E"/>
    <w:rsid w:val="005302F4"/>
    <w:rsid w:val="00530745"/>
    <w:rsid w:val="005321F6"/>
    <w:rsid w:val="005323E1"/>
    <w:rsid w:val="00532967"/>
    <w:rsid w:val="00532B1E"/>
    <w:rsid w:val="00532FC0"/>
    <w:rsid w:val="0053350F"/>
    <w:rsid w:val="00536D73"/>
    <w:rsid w:val="005371F2"/>
    <w:rsid w:val="005374E5"/>
    <w:rsid w:val="00540D09"/>
    <w:rsid w:val="00541FF0"/>
    <w:rsid w:val="00542536"/>
    <w:rsid w:val="00543B18"/>
    <w:rsid w:val="00545DCF"/>
    <w:rsid w:val="00546188"/>
    <w:rsid w:val="0054636D"/>
    <w:rsid w:val="00547A24"/>
    <w:rsid w:val="0055018E"/>
    <w:rsid w:val="00550A9E"/>
    <w:rsid w:val="00550F9F"/>
    <w:rsid w:val="0055100F"/>
    <w:rsid w:val="00551C2F"/>
    <w:rsid w:val="00552708"/>
    <w:rsid w:val="00554A1F"/>
    <w:rsid w:val="00554AB0"/>
    <w:rsid w:val="00555533"/>
    <w:rsid w:val="0055561A"/>
    <w:rsid w:val="005561E8"/>
    <w:rsid w:val="00556804"/>
    <w:rsid w:val="00560B42"/>
    <w:rsid w:val="00561D6E"/>
    <w:rsid w:val="00561DA6"/>
    <w:rsid w:val="00561DAF"/>
    <w:rsid w:val="0056223F"/>
    <w:rsid w:val="00562ACA"/>
    <w:rsid w:val="00563381"/>
    <w:rsid w:val="0056367B"/>
    <w:rsid w:val="00564987"/>
    <w:rsid w:val="00564D70"/>
    <w:rsid w:val="00564F9B"/>
    <w:rsid w:val="005663AA"/>
    <w:rsid w:val="0056739A"/>
    <w:rsid w:val="00567826"/>
    <w:rsid w:val="00570F52"/>
    <w:rsid w:val="005718C1"/>
    <w:rsid w:val="00572B34"/>
    <w:rsid w:val="00572B6F"/>
    <w:rsid w:val="005742C8"/>
    <w:rsid w:val="00574451"/>
    <w:rsid w:val="00575B87"/>
    <w:rsid w:val="005762A9"/>
    <w:rsid w:val="00576D1A"/>
    <w:rsid w:val="00576FAE"/>
    <w:rsid w:val="0057765D"/>
    <w:rsid w:val="00577E96"/>
    <w:rsid w:val="005835CE"/>
    <w:rsid w:val="005840EF"/>
    <w:rsid w:val="005900F6"/>
    <w:rsid w:val="00591C48"/>
    <w:rsid w:val="00591E0A"/>
    <w:rsid w:val="00592037"/>
    <w:rsid w:val="00592141"/>
    <w:rsid w:val="0059314D"/>
    <w:rsid w:val="00596BF0"/>
    <w:rsid w:val="00596C44"/>
    <w:rsid w:val="005975DD"/>
    <w:rsid w:val="00597E72"/>
    <w:rsid w:val="005A0B13"/>
    <w:rsid w:val="005A1712"/>
    <w:rsid w:val="005A1A27"/>
    <w:rsid w:val="005A21D8"/>
    <w:rsid w:val="005A29CC"/>
    <w:rsid w:val="005A30DD"/>
    <w:rsid w:val="005A363D"/>
    <w:rsid w:val="005A4126"/>
    <w:rsid w:val="005A4E78"/>
    <w:rsid w:val="005A5164"/>
    <w:rsid w:val="005A5EDB"/>
    <w:rsid w:val="005A7473"/>
    <w:rsid w:val="005A74EC"/>
    <w:rsid w:val="005A775C"/>
    <w:rsid w:val="005A7E6E"/>
    <w:rsid w:val="005B0ACF"/>
    <w:rsid w:val="005B0B6A"/>
    <w:rsid w:val="005B28FA"/>
    <w:rsid w:val="005B377A"/>
    <w:rsid w:val="005B3FAB"/>
    <w:rsid w:val="005B4147"/>
    <w:rsid w:val="005B5644"/>
    <w:rsid w:val="005B5BBC"/>
    <w:rsid w:val="005B5E11"/>
    <w:rsid w:val="005B603B"/>
    <w:rsid w:val="005B657C"/>
    <w:rsid w:val="005B6812"/>
    <w:rsid w:val="005C0304"/>
    <w:rsid w:val="005C04E3"/>
    <w:rsid w:val="005C0FC0"/>
    <w:rsid w:val="005C1DB1"/>
    <w:rsid w:val="005C5031"/>
    <w:rsid w:val="005C5E3D"/>
    <w:rsid w:val="005C704E"/>
    <w:rsid w:val="005C7716"/>
    <w:rsid w:val="005C7A70"/>
    <w:rsid w:val="005D0797"/>
    <w:rsid w:val="005D07DB"/>
    <w:rsid w:val="005D0A43"/>
    <w:rsid w:val="005D163C"/>
    <w:rsid w:val="005D239C"/>
    <w:rsid w:val="005D2BA6"/>
    <w:rsid w:val="005D353D"/>
    <w:rsid w:val="005D3C8E"/>
    <w:rsid w:val="005D5536"/>
    <w:rsid w:val="005D5EEB"/>
    <w:rsid w:val="005D6D51"/>
    <w:rsid w:val="005D7323"/>
    <w:rsid w:val="005D7465"/>
    <w:rsid w:val="005D7A2A"/>
    <w:rsid w:val="005D7BE3"/>
    <w:rsid w:val="005E07A8"/>
    <w:rsid w:val="005E2094"/>
    <w:rsid w:val="005E4192"/>
    <w:rsid w:val="005E438E"/>
    <w:rsid w:val="005E43D0"/>
    <w:rsid w:val="005E4FC1"/>
    <w:rsid w:val="005E611E"/>
    <w:rsid w:val="005E6D19"/>
    <w:rsid w:val="005F0A79"/>
    <w:rsid w:val="005F0E7D"/>
    <w:rsid w:val="005F0F02"/>
    <w:rsid w:val="005F0F93"/>
    <w:rsid w:val="005F20C1"/>
    <w:rsid w:val="005F3C1F"/>
    <w:rsid w:val="005F407C"/>
    <w:rsid w:val="005F44DB"/>
    <w:rsid w:val="005F4849"/>
    <w:rsid w:val="005F4A56"/>
    <w:rsid w:val="005F4ECA"/>
    <w:rsid w:val="005F51C9"/>
    <w:rsid w:val="005F5993"/>
    <w:rsid w:val="005F5E7E"/>
    <w:rsid w:val="005F688D"/>
    <w:rsid w:val="006002B1"/>
    <w:rsid w:val="0060348E"/>
    <w:rsid w:val="00603BF8"/>
    <w:rsid w:val="006046C0"/>
    <w:rsid w:val="0060484A"/>
    <w:rsid w:val="006068FE"/>
    <w:rsid w:val="00606DC1"/>
    <w:rsid w:val="0061078D"/>
    <w:rsid w:val="00610E5A"/>
    <w:rsid w:val="006124DB"/>
    <w:rsid w:val="006131AA"/>
    <w:rsid w:val="006138D4"/>
    <w:rsid w:val="00613C27"/>
    <w:rsid w:val="00613DEF"/>
    <w:rsid w:val="00613FC7"/>
    <w:rsid w:val="00613FEF"/>
    <w:rsid w:val="0061430D"/>
    <w:rsid w:val="006145C3"/>
    <w:rsid w:val="00615B5F"/>
    <w:rsid w:val="00616693"/>
    <w:rsid w:val="006172F8"/>
    <w:rsid w:val="0062001E"/>
    <w:rsid w:val="006224E6"/>
    <w:rsid w:val="00622E8F"/>
    <w:rsid w:val="00623D11"/>
    <w:rsid w:val="0062424C"/>
    <w:rsid w:val="006266DA"/>
    <w:rsid w:val="00626FA7"/>
    <w:rsid w:val="006277E0"/>
    <w:rsid w:val="00627BDA"/>
    <w:rsid w:val="006300DF"/>
    <w:rsid w:val="00631E52"/>
    <w:rsid w:val="0063304E"/>
    <w:rsid w:val="0063307E"/>
    <w:rsid w:val="006343B1"/>
    <w:rsid w:val="00634D4D"/>
    <w:rsid w:val="006355C2"/>
    <w:rsid w:val="00635E74"/>
    <w:rsid w:val="0063755B"/>
    <w:rsid w:val="00640BF0"/>
    <w:rsid w:val="00641969"/>
    <w:rsid w:val="006421B5"/>
    <w:rsid w:val="00642933"/>
    <w:rsid w:val="00643D0C"/>
    <w:rsid w:val="006471A4"/>
    <w:rsid w:val="00647664"/>
    <w:rsid w:val="00650508"/>
    <w:rsid w:val="00652024"/>
    <w:rsid w:val="00652291"/>
    <w:rsid w:val="00653C4E"/>
    <w:rsid w:val="006549B6"/>
    <w:rsid w:val="00654DCF"/>
    <w:rsid w:val="0065532A"/>
    <w:rsid w:val="006565AF"/>
    <w:rsid w:val="00656C65"/>
    <w:rsid w:val="00657118"/>
    <w:rsid w:val="00660074"/>
    <w:rsid w:val="00661775"/>
    <w:rsid w:val="006631C9"/>
    <w:rsid w:val="006636F0"/>
    <w:rsid w:val="00663D90"/>
    <w:rsid w:val="0066560F"/>
    <w:rsid w:val="0066603B"/>
    <w:rsid w:val="0066753E"/>
    <w:rsid w:val="00667E34"/>
    <w:rsid w:val="006713C5"/>
    <w:rsid w:val="00672A30"/>
    <w:rsid w:val="00672A5E"/>
    <w:rsid w:val="0067313F"/>
    <w:rsid w:val="00673D87"/>
    <w:rsid w:val="006759FA"/>
    <w:rsid w:val="00676136"/>
    <w:rsid w:val="00676B90"/>
    <w:rsid w:val="006777AA"/>
    <w:rsid w:val="00680297"/>
    <w:rsid w:val="00680C7E"/>
    <w:rsid w:val="00681625"/>
    <w:rsid w:val="00681644"/>
    <w:rsid w:val="00684476"/>
    <w:rsid w:val="006852A5"/>
    <w:rsid w:val="0068563D"/>
    <w:rsid w:val="0068573E"/>
    <w:rsid w:val="00686C7E"/>
    <w:rsid w:val="00687879"/>
    <w:rsid w:val="00687C76"/>
    <w:rsid w:val="00691430"/>
    <w:rsid w:val="0069337A"/>
    <w:rsid w:val="00693811"/>
    <w:rsid w:val="006960B1"/>
    <w:rsid w:val="006962EC"/>
    <w:rsid w:val="006971AC"/>
    <w:rsid w:val="00697C56"/>
    <w:rsid w:val="006A1183"/>
    <w:rsid w:val="006A12A8"/>
    <w:rsid w:val="006A17A8"/>
    <w:rsid w:val="006A4662"/>
    <w:rsid w:val="006A61B6"/>
    <w:rsid w:val="006A630A"/>
    <w:rsid w:val="006A639F"/>
    <w:rsid w:val="006A67A3"/>
    <w:rsid w:val="006A7C62"/>
    <w:rsid w:val="006B0C51"/>
    <w:rsid w:val="006B48F2"/>
    <w:rsid w:val="006B4E64"/>
    <w:rsid w:val="006B7322"/>
    <w:rsid w:val="006B7524"/>
    <w:rsid w:val="006C068E"/>
    <w:rsid w:val="006C1BBE"/>
    <w:rsid w:val="006C2FF5"/>
    <w:rsid w:val="006C3EF6"/>
    <w:rsid w:val="006C48E4"/>
    <w:rsid w:val="006C5E12"/>
    <w:rsid w:val="006C5FB6"/>
    <w:rsid w:val="006C6018"/>
    <w:rsid w:val="006C668F"/>
    <w:rsid w:val="006C76F3"/>
    <w:rsid w:val="006D1091"/>
    <w:rsid w:val="006D12A5"/>
    <w:rsid w:val="006D16EC"/>
    <w:rsid w:val="006D2883"/>
    <w:rsid w:val="006D311F"/>
    <w:rsid w:val="006D33E3"/>
    <w:rsid w:val="006D4E8D"/>
    <w:rsid w:val="006D4FAD"/>
    <w:rsid w:val="006D5427"/>
    <w:rsid w:val="006D5C4F"/>
    <w:rsid w:val="006D5FF5"/>
    <w:rsid w:val="006D7F3C"/>
    <w:rsid w:val="006E03D1"/>
    <w:rsid w:val="006E0949"/>
    <w:rsid w:val="006E09F2"/>
    <w:rsid w:val="006E1765"/>
    <w:rsid w:val="006E1800"/>
    <w:rsid w:val="006E266D"/>
    <w:rsid w:val="006E29CE"/>
    <w:rsid w:val="006E3B4F"/>
    <w:rsid w:val="006E4A46"/>
    <w:rsid w:val="006E4F46"/>
    <w:rsid w:val="006E5F5B"/>
    <w:rsid w:val="006E7851"/>
    <w:rsid w:val="006F0875"/>
    <w:rsid w:val="006F0BD5"/>
    <w:rsid w:val="006F189D"/>
    <w:rsid w:val="006F18DF"/>
    <w:rsid w:val="006F1B85"/>
    <w:rsid w:val="006F266A"/>
    <w:rsid w:val="006F3259"/>
    <w:rsid w:val="006F3E28"/>
    <w:rsid w:val="006F4CDF"/>
    <w:rsid w:val="006F5003"/>
    <w:rsid w:val="006F599A"/>
    <w:rsid w:val="006F6A03"/>
    <w:rsid w:val="006F7716"/>
    <w:rsid w:val="00701558"/>
    <w:rsid w:val="007017A6"/>
    <w:rsid w:val="00701A9B"/>
    <w:rsid w:val="0070213B"/>
    <w:rsid w:val="00702C45"/>
    <w:rsid w:val="00706F0D"/>
    <w:rsid w:val="00707DE7"/>
    <w:rsid w:val="00707EE6"/>
    <w:rsid w:val="007110BB"/>
    <w:rsid w:val="00711E8E"/>
    <w:rsid w:val="0071345E"/>
    <w:rsid w:val="00713E45"/>
    <w:rsid w:val="00713F9A"/>
    <w:rsid w:val="0071414B"/>
    <w:rsid w:val="007146F6"/>
    <w:rsid w:val="007152B3"/>
    <w:rsid w:val="00716A1F"/>
    <w:rsid w:val="0071713B"/>
    <w:rsid w:val="007173B2"/>
    <w:rsid w:val="0071753F"/>
    <w:rsid w:val="0072053D"/>
    <w:rsid w:val="00720EB5"/>
    <w:rsid w:val="007212B9"/>
    <w:rsid w:val="00722DE4"/>
    <w:rsid w:val="007235BD"/>
    <w:rsid w:val="007236D4"/>
    <w:rsid w:val="007239AE"/>
    <w:rsid w:val="00724AEF"/>
    <w:rsid w:val="00724CE2"/>
    <w:rsid w:val="0072511B"/>
    <w:rsid w:val="007258EC"/>
    <w:rsid w:val="00726397"/>
    <w:rsid w:val="007264D5"/>
    <w:rsid w:val="00727721"/>
    <w:rsid w:val="00731628"/>
    <w:rsid w:val="00731FDB"/>
    <w:rsid w:val="00732078"/>
    <w:rsid w:val="00733317"/>
    <w:rsid w:val="007346D1"/>
    <w:rsid w:val="00734C47"/>
    <w:rsid w:val="00735F31"/>
    <w:rsid w:val="0073620F"/>
    <w:rsid w:val="00736765"/>
    <w:rsid w:val="00737A34"/>
    <w:rsid w:val="007422A7"/>
    <w:rsid w:val="007429E6"/>
    <w:rsid w:val="00743385"/>
    <w:rsid w:val="007456F8"/>
    <w:rsid w:val="00745CA4"/>
    <w:rsid w:val="00746102"/>
    <w:rsid w:val="007467A9"/>
    <w:rsid w:val="00747810"/>
    <w:rsid w:val="00747A45"/>
    <w:rsid w:val="00747ADC"/>
    <w:rsid w:val="0075062D"/>
    <w:rsid w:val="0075097B"/>
    <w:rsid w:val="00751379"/>
    <w:rsid w:val="00751A1A"/>
    <w:rsid w:val="007520B2"/>
    <w:rsid w:val="007530E9"/>
    <w:rsid w:val="007534EA"/>
    <w:rsid w:val="00753DA6"/>
    <w:rsid w:val="00754914"/>
    <w:rsid w:val="007556BC"/>
    <w:rsid w:val="00755C30"/>
    <w:rsid w:val="007569D4"/>
    <w:rsid w:val="007570B5"/>
    <w:rsid w:val="00757269"/>
    <w:rsid w:val="00757916"/>
    <w:rsid w:val="007605EC"/>
    <w:rsid w:val="00761326"/>
    <w:rsid w:val="00762386"/>
    <w:rsid w:val="00763301"/>
    <w:rsid w:val="00763BE1"/>
    <w:rsid w:val="00764A46"/>
    <w:rsid w:val="00764A6B"/>
    <w:rsid w:val="00764E1E"/>
    <w:rsid w:val="007656B0"/>
    <w:rsid w:val="00765717"/>
    <w:rsid w:val="00766525"/>
    <w:rsid w:val="007671C7"/>
    <w:rsid w:val="007716F5"/>
    <w:rsid w:val="00771F6F"/>
    <w:rsid w:val="00772675"/>
    <w:rsid w:val="00773001"/>
    <w:rsid w:val="007734F9"/>
    <w:rsid w:val="007748C8"/>
    <w:rsid w:val="00774929"/>
    <w:rsid w:val="00777BF0"/>
    <w:rsid w:val="00780F1A"/>
    <w:rsid w:val="00781A30"/>
    <w:rsid w:val="00781A59"/>
    <w:rsid w:val="00781AE4"/>
    <w:rsid w:val="00781DFE"/>
    <w:rsid w:val="0078246A"/>
    <w:rsid w:val="0078314C"/>
    <w:rsid w:val="007832BD"/>
    <w:rsid w:val="007833D4"/>
    <w:rsid w:val="00783613"/>
    <w:rsid w:val="0078585B"/>
    <w:rsid w:val="00786748"/>
    <w:rsid w:val="00787C11"/>
    <w:rsid w:val="00787DAE"/>
    <w:rsid w:val="0079290C"/>
    <w:rsid w:val="00792A31"/>
    <w:rsid w:val="007938E3"/>
    <w:rsid w:val="007942AC"/>
    <w:rsid w:val="007945D7"/>
    <w:rsid w:val="007947A0"/>
    <w:rsid w:val="00797FF6"/>
    <w:rsid w:val="007A0569"/>
    <w:rsid w:val="007A0A5F"/>
    <w:rsid w:val="007A101D"/>
    <w:rsid w:val="007A16EA"/>
    <w:rsid w:val="007A18EE"/>
    <w:rsid w:val="007A2CB7"/>
    <w:rsid w:val="007A51C1"/>
    <w:rsid w:val="007A777F"/>
    <w:rsid w:val="007B04AD"/>
    <w:rsid w:val="007B0570"/>
    <w:rsid w:val="007B0999"/>
    <w:rsid w:val="007B20B8"/>
    <w:rsid w:val="007B56CA"/>
    <w:rsid w:val="007C0907"/>
    <w:rsid w:val="007C0D28"/>
    <w:rsid w:val="007C28BC"/>
    <w:rsid w:val="007C3A8B"/>
    <w:rsid w:val="007C5E68"/>
    <w:rsid w:val="007D0D0D"/>
    <w:rsid w:val="007D1D4F"/>
    <w:rsid w:val="007D2DCB"/>
    <w:rsid w:val="007D5248"/>
    <w:rsid w:val="007D6FA0"/>
    <w:rsid w:val="007D725E"/>
    <w:rsid w:val="007E0004"/>
    <w:rsid w:val="007E1272"/>
    <w:rsid w:val="007E1A47"/>
    <w:rsid w:val="007E282E"/>
    <w:rsid w:val="007E2B26"/>
    <w:rsid w:val="007E2C93"/>
    <w:rsid w:val="007E2D96"/>
    <w:rsid w:val="007E5292"/>
    <w:rsid w:val="007E5297"/>
    <w:rsid w:val="007E697C"/>
    <w:rsid w:val="007F0EF7"/>
    <w:rsid w:val="007F2163"/>
    <w:rsid w:val="007F27D8"/>
    <w:rsid w:val="007F2F60"/>
    <w:rsid w:val="007F30E4"/>
    <w:rsid w:val="007F3F0A"/>
    <w:rsid w:val="007F3FAA"/>
    <w:rsid w:val="007F46F0"/>
    <w:rsid w:val="007F540E"/>
    <w:rsid w:val="007F5594"/>
    <w:rsid w:val="007F6214"/>
    <w:rsid w:val="0080137A"/>
    <w:rsid w:val="0080257F"/>
    <w:rsid w:val="00804F92"/>
    <w:rsid w:val="008050BA"/>
    <w:rsid w:val="00806795"/>
    <w:rsid w:val="00810030"/>
    <w:rsid w:val="008105FA"/>
    <w:rsid w:val="00812C8D"/>
    <w:rsid w:val="00813451"/>
    <w:rsid w:val="00814A0A"/>
    <w:rsid w:val="008160C3"/>
    <w:rsid w:val="00817002"/>
    <w:rsid w:val="00817A8B"/>
    <w:rsid w:val="00820DF2"/>
    <w:rsid w:val="00822983"/>
    <w:rsid w:val="00822BA0"/>
    <w:rsid w:val="00822BCE"/>
    <w:rsid w:val="00822BE1"/>
    <w:rsid w:val="00823029"/>
    <w:rsid w:val="008240AB"/>
    <w:rsid w:val="008245A5"/>
    <w:rsid w:val="00824A9A"/>
    <w:rsid w:val="00824CC6"/>
    <w:rsid w:val="00824D51"/>
    <w:rsid w:val="0082508C"/>
    <w:rsid w:val="00830EF0"/>
    <w:rsid w:val="00831F3B"/>
    <w:rsid w:val="00832D79"/>
    <w:rsid w:val="00833F63"/>
    <w:rsid w:val="0083531B"/>
    <w:rsid w:val="00835D3D"/>
    <w:rsid w:val="00836DD9"/>
    <w:rsid w:val="00837122"/>
    <w:rsid w:val="008378B0"/>
    <w:rsid w:val="008409B1"/>
    <w:rsid w:val="00840F3A"/>
    <w:rsid w:val="008419B7"/>
    <w:rsid w:val="008421CC"/>
    <w:rsid w:val="0084228C"/>
    <w:rsid w:val="00842AAD"/>
    <w:rsid w:val="0084341B"/>
    <w:rsid w:val="0084489F"/>
    <w:rsid w:val="00844AA9"/>
    <w:rsid w:val="008462AF"/>
    <w:rsid w:val="00846548"/>
    <w:rsid w:val="0084683A"/>
    <w:rsid w:val="008471AD"/>
    <w:rsid w:val="00852DCC"/>
    <w:rsid w:val="00853361"/>
    <w:rsid w:val="008557AF"/>
    <w:rsid w:val="00857D3A"/>
    <w:rsid w:val="00857F87"/>
    <w:rsid w:val="008603D8"/>
    <w:rsid w:val="00862BD6"/>
    <w:rsid w:val="00863097"/>
    <w:rsid w:val="00863E95"/>
    <w:rsid w:val="00864069"/>
    <w:rsid w:val="00864137"/>
    <w:rsid w:val="008647DA"/>
    <w:rsid w:val="008651F5"/>
    <w:rsid w:val="00865D07"/>
    <w:rsid w:val="0086779B"/>
    <w:rsid w:val="0087058D"/>
    <w:rsid w:val="00871720"/>
    <w:rsid w:val="00874441"/>
    <w:rsid w:val="008765F1"/>
    <w:rsid w:val="00876E93"/>
    <w:rsid w:val="0087708D"/>
    <w:rsid w:val="00881A38"/>
    <w:rsid w:val="00882F7F"/>
    <w:rsid w:val="008831B1"/>
    <w:rsid w:val="00883209"/>
    <w:rsid w:val="00884475"/>
    <w:rsid w:val="00884F9E"/>
    <w:rsid w:val="00885AA7"/>
    <w:rsid w:val="00885F29"/>
    <w:rsid w:val="0088690D"/>
    <w:rsid w:val="00890265"/>
    <w:rsid w:val="00890615"/>
    <w:rsid w:val="008918AC"/>
    <w:rsid w:val="00892717"/>
    <w:rsid w:val="00892765"/>
    <w:rsid w:val="008935D2"/>
    <w:rsid w:val="00893FA2"/>
    <w:rsid w:val="008942F2"/>
    <w:rsid w:val="00894686"/>
    <w:rsid w:val="00894ACC"/>
    <w:rsid w:val="00895327"/>
    <w:rsid w:val="008961BD"/>
    <w:rsid w:val="0089627F"/>
    <w:rsid w:val="008965C3"/>
    <w:rsid w:val="008A1B62"/>
    <w:rsid w:val="008A22FD"/>
    <w:rsid w:val="008A25CB"/>
    <w:rsid w:val="008A2CAF"/>
    <w:rsid w:val="008A37E8"/>
    <w:rsid w:val="008A3E0D"/>
    <w:rsid w:val="008A3E26"/>
    <w:rsid w:val="008A4500"/>
    <w:rsid w:val="008A61E4"/>
    <w:rsid w:val="008B400F"/>
    <w:rsid w:val="008B4B73"/>
    <w:rsid w:val="008B611D"/>
    <w:rsid w:val="008B68B2"/>
    <w:rsid w:val="008B6B5B"/>
    <w:rsid w:val="008B6EA6"/>
    <w:rsid w:val="008B7F04"/>
    <w:rsid w:val="008C101F"/>
    <w:rsid w:val="008C15FD"/>
    <w:rsid w:val="008C41F5"/>
    <w:rsid w:val="008C5523"/>
    <w:rsid w:val="008C7278"/>
    <w:rsid w:val="008D1369"/>
    <w:rsid w:val="008D1511"/>
    <w:rsid w:val="008D2C35"/>
    <w:rsid w:val="008D4C13"/>
    <w:rsid w:val="008D54FD"/>
    <w:rsid w:val="008D5638"/>
    <w:rsid w:val="008D6600"/>
    <w:rsid w:val="008D6C1D"/>
    <w:rsid w:val="008D6C64"/>
    <w:rsid w:val="008D793D"/>
    <w:rsid w:val="008D7AE8"/>
    <w:rsid w:val="008D7F5C"/>
    <w:rsid w:val="008E09EB"/>
    <w:rsid w:val="008E27F5"/>
    <w:rsid w:val="008E36A2"/>
    <w:rsid w:val="008E48E0"/>
    <w:rsid w:val="008E4F0B"/>
    <w:rsid w:val="008E525C"/>
    <w:rsid w:val="008E58BF"/>
    <w:rsid w:val="008E59FB"/>
    <w:rsid w:val="008E5F46"/>
    <w:rsid w:val="008E62D4"/>
    <w:rsid w:val="008E68EB"/>
    <w:rsid w:val="008F0D4F"/>
    <w:rsid w:val="008F22C4"/>
    <w:rsid w:val="008F28FD"/>
    <w:rsid w:val="008F34D0"/>
    <w:rsid w:val="008F475D"/>
    <w:rsid w:val="008F5818"/>
    <w:rsid w:val="008F5883"/>
    <w:rsid w:val="008F6FC0"/>
    <w:rsid w:val="008F7104"/>
    <w:rsid w:val="008F76EF"/>
    <w:rsid w:val="008F79E8"/>
    <w:rsid w:val="008F79F8"/>
    <w:rsid w:val="00900650"/>
    <w:rsid w:val="009009E5"/>
    <w:rsid w:val="00900A53"/>
    <w:rsid w:val="00900B43"/>
    <w:rsid w:val="00900C79"/>
    <w:rsid w:val="00902DB3"/>
    <w:rsid w:val="00905744"/>
    <w:rsid w:val="00905756"/>
    <w:rsid w:val="00905AF5"/>
    <w:rsid w:val="00906530"/>
    <w:rsid w:val="0091015D"/>
    <w:rsid w:val="00912C65"/>
    <w:rsid w:val="00912CE5"/>
    <w:rsid w:val="00913B33"/>
    <w:rsid w:val="00913CF4"/>
    <w:rsid w:val="00913F79"/>
    <w:rsid w:val="009143D6"/>
    <w:rsid w:val="009145BF"/>
    <w:rsid w:val="00914D8B"/>
    <w:rsid w:val="0091589B"/>
    <w:rsid w:val="0091600D"/>
    <w:rsid w:val="00916810"/>
    <w:rsid w:val="00917858"/>
    <w:rsid w:val="009179A4"/>
    <w:rsid w:val="00917AF6"/>
    <w:rsid w:val="0092078B"/>
    <w:rsid w:val="009210D1"/>
    <w:rsid w:val="00921139"/>
    <w:rsid w:val="00922016"/>
    <w:rsid w:val="00922952"/>
    <w:rsid w:val="00923F37"/>
    <w:rsid w:val="00924850"/>
    <w:rsid w:val="0092715B"/>
    <w:rsid w:val="0093132B"/>
    <w:rsid w:val="00931A18"/>
    <w:rsid w:val="00931FF3"/>
    <w:rsid w:val="00932E9C"/>
    <w:rsid w:val="00933132"/>
    <w:rsid w:val="00933753"/>
    <w:rsid w:val="00933B6F"/>
    <w:rsid w:val="00937060"/>
    <w:rsid w:val="00937CD6"/>
    <w:rsid w:val="00937EF5"/>
    <w:rsid w:val="00940898"/>
    <w:rsid w:val="00940B5F"/>
    <w:rsid w:val="00941002"/>
    <w:rsid w:val="00941CB7"/>
    <w:rsid w:val="00943793"/>
    <w:rsid w:val="00945587"/>
    <w:rsid w:val="0094615A"/>
    <w:rsid w:val="00947B00"/>
    <w:rsid w:val="00947C5D"/>
    <w:rsid w:val="00947E81"/>
    <w:rsid w:val="00950449"/>
    <w:rsid w:val="00950461"/>
    <w:rsid w:val="00950DD5"/>
    <w:rsid w:val="00950DFE"/>
    <w:rsid w:val="00951461"/>
    <w:rsid w:val="009517E0"/>
    <w:rsid w:val="00952387"/>
    <w:rsid w:val="0095347B"/>
    <w:rsid w:val="00956FAF"/>
    <w:rsid w:val="0095792C"/>
    <w:rsid w:val="00957F24"/>
    <w:rsid w:val="009602FE"/>
    <w:rsid w:val="009607A1"/>
    <w:rsid w:val="00960ABD"/>
    <w:rsid w:val="00960D5F"/>
    <w:rsid w:val="00962847"/>
    <w:rsid w:val="00962E2E"/>
    <w:rsid w:val="0096351B"/>
    <w:rsid w:val="009652DE"/>
    <w:rsid w:val="00965431"/>
    <w:rsid w:val="009657CC"/>
    <w:rsid w:val="0096624A"/>
    <w:rsid w:val="00967851"/>
    <w:rsid w:val="00967BDE"/>
    <w:rsid w:val="009708BB"/>
    <w:rsid w:val="00970915"/>
    <w:rsid w:val="009716B5"/>
    <w:rsid w:val="009722C4"/>
    <w:rsid w:val="009733C1"/>
    <w:rsid w:val="00973495"/>
    <w:rsid w:val="00974063"/>
    <w:rsid w:val="00976200"/>
    <w:rsid w:val="00976225"/>
    <w:rsid w:val="00976D40"/>
    <w:rsid w:val="00981E4A"/>
    <w:rsid w:val="009832E9"/>
    <w:rsid w:val="00986FAC"/>
    <w:rsid w:val="0098714B"/>
    <w:rsid w:val="0099169F"/>
    <w:rsid w:val="00991CE7"/>
    <w:rsid w:val="00991E0C"/>
    <w:rsid w:val="009938C0"/>
    <w:rsid w:val="009939D3"/>
    <w:rsid w:val="00993D39"/>
    <w:rsid w:val="00993DF6"/>
    <w:rsid w:val="00993E10"/>
    <w:rsid w:val="00994B74"/>
    <w:rsid w:val="00995DEA"/>
    <w:rsid w:val="0099638D"/>
    <w:rsid w:val="009A02BA"/>
    <w:rsid w:val="009A04EC"/>
    <w:rsid w:val="009A28B0"/>
    <w:rsid w:val="009A397A"/>
    <w:rsid w:val="009A3BF6"/>
    <w:rsid w:val="009A3D90"/>
    <w:rsid w:val="009A4657"/>
    <w:rsid w:val="009A4754"/>
    <w:rsid w:val="009A63CE"/>
    <w:rsid w:val="009A6CFD"/>
    <w:rsid w:val="009B002F"/>
    <w:rsid w:val="009B0FC1"/>
    <w:rsid w:val="009B1326"/>
    <w:rsid w:val="009B1C3E"/>
    <w:rsid w:val="009B1E90"/>
    <w:rsid w:val="009B1F87"/>
    <w:rsid w:val="009B2530"/>
    <w:rsid w:val="009B2F1B"/>
    <w:rsid w:val="009B4201"/>
    <w:rsid w:val="009B4247"/>
    <w:rsid w:val="009B4891"/>
    <w:rsid w:val="009B5230"/>
    <w:rsid w:val="009B5E29"/>
    <w:rsid w:val="009B6BCB"/>
    <w:rsid w:val="009B7503"/>
    <w:rsid w:val="009B75F3"/>
    <w:rsid w:val="009C2ADA"/>
    <w:rsid w:val="009C45D6"/>
    <w:rsid w:val="009C6DDE"/>
    <w:rsid w:val="009C7CB7"/>
    <w:rsid w:val="009D06A9"/>
    <w:rsid w:val="009D1B2D"/>
    <w:rsid w:val="009D3302"/>
    <w:rsid w:val="009D3B22"/>
    <w:rsid w:val="009D4961"/>
    <w:rsid w:val="009E046A"/>
    <w:rsid w:val="009E131B"/>
    <w:rsid w:val="009E1E9A"/>
    <w:rsid w:val="009E264C"/>
    <w:rsid w:val="009E5692"/>
    <w:rsid w:val="009E600A"/>
    <w:rsid w:val="009E70A0"/>
    <w:rsid w:val="009E7229"/>
    <w:rsid w:val="009F0929"/>
    <w:rsid w:val="009F17CE"/>
    <w:rsid w:val="009F195E"/>
    <w:rsid w:val="009F1AD8"/>
    <w:rsid w:val="009F21FA"/>
    <w:rsid w:val="009F23D1"/>
    <w:rsid w:val="009F28F2"/>
    <w:rsid w:val="009F2B97"/>
    <w:rsid w:val="009F2EB8"/>
    <w:rsid w:val="009F36B9"/>
    <w:rsid w:val="009F3FB3"/>
    <w:rsid w:val="009F460F"/>
    <w:rsid w:val="009F4D70"/>
    <w:rsid w:val="009F5800"/>
    <w:rsid w:val="009F643C"/>
    <w:rsid w:val="009F6E12"/>
    <w:rsid w:val="00A0120B"/>
    <w:rsid w:val="00A013D2"/>
    <w:rsid w:val="00A0228C"/>
    <w:rsid w:val="00A04591"/>
    <w:rsid w:val="00A049D8"/>
    <w:rsid w:val="00A06CA5"/>
    <w:rsid w:val="00A0722B"/>
    <w:rsid w:val="00A12A23"/>
    <w:rsid w:val="00A12D0F"/>
    <w:rsid w:val="00A140D3"/>
    <w:rsid w:val="00A171AD"/>
    <w:rsid w:val="00A17468"/>
    <w:rsid w:val="00A17700"/>
    <w:rsid w:val="00A20ADD"/>
    <w:rsid w:val="00A225DD"/>
    <w:rsid w:val="00A22D37"/>
    <w:rsid w:val="00A234AC"/>
    <w:rsid w:val="00A237EC"/>
    <w:rsid w:val="00A2553B"/>
    <w:rsid w:val="00A258EB"/>
    <w:rsid w:val="00A2632C"/>
    <w:rsid w:val="00A26AE3"/>
    <w:rsid w:val="00A2704C"/>
    <w:rsid w:val="00A308CB"/>
    <w:rsid w:val="00A30E45"/>
    <w:rsid w:val="00A31889"/>
    <w:rsid w:val="00A31900"/>
    <w:rsid w:val="00A325EC"/>
    <w:rsid w:val="00A32CF7"/>
    <w:rsid w:val="00A330C1"/>
    <w:rsid w:val="00A33C0A"/>
    <w:rsid w:val="00A34EDC"/>
    <w:rsid w:val="00A34FD4"/>
    <w:rsid w:val="00A3521D"/>
    <w:rsid w:val="00A3615B"/>
    <w:rsid w:val="00A367F7"/>
    <w:rsid w:val="00A37494"/>
    <w:rsid w:val="00A403FC"/>
    <w:rsid w:val="00A41709"/>
    <w:rsid w:val="00A42308"/>
    <w:rsid w:val="00A44AD0"/>
    <w:rsid w:val="00A471FC"/>
    <w:rsid w:val="00A47E23"/>
    <w:rsid w:val="00A508A2"/>
    <w:rsid w:val="00A50D99"/>
    <w:rsid w:val="00A52A46"/>
    <w:rsid w:val="00A561E9"/>
    <w:rsid w:val="00A606BC"/>
    <w:rsid w:val="00A61579"/>
    <w:rsid w:val="00A61CF8"/>
    <w:rsid w:val="00A620D1"/>
    <w:rsid w:val="00A645F8"/>
    <w:rsid w:val="00A6521D"/>
    <w:rsid w:val="00A667B7"/>
    <w:rsid w:val="00A66B72"/>
    <w:rsid w:val="00A66D39"/>
    <w:rsid w:val="00A67048"/>
    <w:rsid w:val="00A67941"/>
    <w:rsid w:val="00A67C71"/>
    <w:rsid w:val="00A67E92"/>
    <w:rsid w:val="00A67FAA"/>
    <w:rsid w:val="00A70392"/>
    <w:rsid w:val="00A71A05"/>
    <w:rsid w:val="00A729E3"/>
    <w:rsid w:val="00A732DF"/>
    <w:rsid w:val="00A7401E"/>
    <w:rsid w:val="00A75322"/>
    <w:rsid w:val="00A75BE5"/>
    <w:rsid w:val="00A75CC9"/>
    <w:rsid w:val="00A779FE"/>
    <w:rsid w:val="00A81255"/>
    <w:rsid w:val="00A81542"/>
    <w:rsid w:val="00A81605"/>
    <w:rsid w:val="00A821CC"/>
    <w:rsid w:val="00A829C1"/>
    <w:rsid w:val="00A848D5"/>
    <w:rsid w:val="00A84D75"/>
    <w:rsid w:val="00A8704F"/>
    <w:rsid w:val="00A873E0"/>
    <w:rsid w:val="00A94CDD"/>
    <w:rsid w:val="00A9531D"/>
    <w:rsid w:val="00A96952"/>
    <w:rsid w:val="00A97403"/>
    <w:rsid w:val="00A9785A"/>
    <w:rsid w:val="00AA00C8"/>
    <w:rsid w:val="00AA0AD4"/>
    <w:rsid w:val="00AA1CAF"/>
    <w:rsid w:val="00AA2B37"/>
    <w:rsid w:val="00AA315A"/>
    <w:rsid w:val="00AA31BD"/>
    <w:rsid w:val="00AA4B99"/>
    <w:rsid w:val="00AA4BF5"/>
    <w:rsid w:val="00AA4E26"/>
    <w:rsid w:val="00AA5307"/>
    <w:rsid w:val="00AA5628"/>
    <w:rsid w:val="00AA6CC0"/>
    <w:rsid w:val="00AA6E42"/>
    <w:rsid w:val="00AB0177"/>
    <w:rsid w:val="00AB072C"/>
    <w:rsid w:val="00AB19F2"/>
    <w:rsid w:val="00AB4945"/>
    <w:rsid w:val="00AB4EB2"/>
    <w:rsid w:val="00AB5094"/>
    <w:rsid w:val="00AB5B07"/>
    <w:rsid w:val="00AB5FDA"/>
    <w:rsid w:val="00AB6B70"/>
    <w:rsid w:val="00AB7273"/>
    <w:rsid w:val="00AB79F9"/>
    <w:rsid w:val="00AC02F1"/>
    <w:rsid w:val="00AC0A5B"/>
    <w:rsid w:val="00AC11E6"/>
    <w:rsid w:val="00AC18D9"/>
    <w:rsid w:val="00AC2C79"/>
    <w:rsid w:val="00AC32AC"/>
    <w:rsid w:val="00AC3499"/>
    <w:rsid w:val="00AC53FC"/>
    <w:rsid w:val="00AC57F7"/>
    <w:rsid w:val="00AC6394"/>
    <w:rsid w:val="00AC7F74"/>
    <w:rsid w:val="00AD05EE"/>
    <w:rsid w:val="00AD08DF"/>
    <w:rsid w:val="00AD159D"/>
    <w:rsid w:val="00AD3448"/>
    <w:rsid w:val="00AD5785"/>
    <w:rsid w:val="00AD661C"/>
    <w:rsid w:val="00AD6C12"/>
    <w:rsid w:val="00AD760D"/>
    <w:rsid w:val="00AD7CA8"/>
    <w:rsid w:val="00AE0211"/>
    <w:rsid w:val="00AE0890"/>
    <w:rsid w:val="00AE0F26"/>
    <w:rsid w:val="00AE1A7E"/>
    <w:rsid w:val="00AE2941"/>
    <w:rsid w:val="00AE3EBF"/>
    <w:rsid w:val="00AE4D57"/>
    <w:rsid w:val="00AE4E2C"/>
    <w:rsid w:val="00AF2307"/>
    <w:rsid w:val="00AF4356"/>
    <w:rsid w:val="00AF44F4"/>
    <w:rsid w:val="00AF57C2"/>
    <w:rsid w:val="00AF58DD"/>
    <w:rsid w:val="00AF5A31"/>
    <w:rsid w:val="00AF63A7"/>
    <w:rsid w:val="00AF752D"/>
    <w:rsid w:val="00B00110"/>
    <w:rsid w:val="00B003F3"/>
    <w:rsid w:val="00B01FCE"/>
    <w:rsid w:val="00B021CA"/>
    <w:rsid w:val="00B03689"/>
    <w:rsid w:val="00B04041"/>
    <w:rsid w:val="00B041B0"/>
    <w:rsid w:val="00B04408"/>
    <w:rsid w:val="00B04FA1"/>
    <w:rsid w:val="00B06BDB"/>
    <w:rsid w:val="00B072CE"/>
    <w:rsid w:val="00B07E99"/>
    <w:rsid w:val="00B10895"/>
    <w:rsid w:val="00B119D9"/>
    <w:rsid w:val="00B11E02"/>
    <w:rsid w:val="00B12BC7"/>
    <w:rsid w:val="00B158A6"/>
    <w:rsid w:val="00B1659D"/>
    <w:rsid w:val="00B16BDA"/>
    <w:rsid w:val="00B210B1"/>
    <w:rsid w:val="00B23CCD"/>
    <w:rsid w:val="00B25117"/>
    <w:rsid w:val="00B262F4"/>
    <w:rsid w:val="00B30847"/>
    <w:rsid w:val="00B31984"/>
    <w:rsid w:val="00B32504"/>
    <w:rsid w:val="00B33062"/>
    <w:rsid w:val="00B33804"/>
    <w:rsid w:val="00B34166"/>
    <w:rsid w:val="00B35802"/>
    <w:rsid w:val="00B35E9E"/>
    <w:rsid w:val="00B365E1"/>
    <w:rsid w:val="00B36A6E"/>
    <w:rsid w:val="00B36E26"/>
    <w:rsid w:val="00B373D3"/>
    <w:rsid w:val="00B37EF4"/>
    <w:rsid w:val="00B402EE"/>
    <w:rsid w:val="00B405FB"/>
    <w:rsid w:val="00B41367"/>
    <w:rsid w:val="00B419BB"/>
    <w:rsid w:val="00B433B8"/>
    <w:rsid w:val="00B441AD"/>
    <w:rsid w:val="00B44A4A"/>
    <w:rsid w:val="00B45150"/>
    <w:rsid w:val="00B4523E"/>
    <w:rsid w:val="00B45475"/>
    <w:rsid w:val="00B472D9"/>
    <w:rsid w:val="00B47A3A"/>
    <w:rsid w:val="00B47DAE"/>
    <w:rsid w:val="00B50C6E"/>
    <w:rsid w:val="00B51A81"/>
    <w:rsid w:val="00B52338"/>
    <w:rsid w:val="00B5374E"/>
    <w:rsid w:val="00B5413D"/>
    <w:rsid w:val="00B5503A"/>
    <w:rsid w:val="00B551EA"/>
    <w:rsid w:val="00B56778"/>
    <w:rsid w:val="00B57434"/>
    <w:rsid w:val="00B57715"/>
    <w:rsid w:val="00B57DDA"/>
    <w:rsid w:val="00B57E56"/>
    <w:rsid w:val="00B601D1"/>
    <w:rsid w:val="00B606C7"/>
    <w:rsid w:val="00B607F0"/>
    <w:rsid w:val="00B609B7"/>
    <w:rsid w:val="00B60CFF"/>
    <w:rsid w:val="00B61CED"/>
    <w:rsid w:val="00B61DF9"/>
    <w:rsid w:val="00B61E66"/>
    <w:rsid w:val="00B6232F"/>
    <w:rsid w:val="00B632D1"/>
    <w:rsid w:val="00B636D8"/>
    <w:rsid w:val="00B646CE"/>
    <w:rsid w:val="00B65A6D"/>
    <w:rsid w:val="00B65E6B"/>
    <w:rsid w:val="00B65F0F"/>
    <w:rsid w:val="00B668CF"/>
    <w:rsid w:val="00B70AF0"/>
    <w:rsid w:val="00B712D1"/>
    <w:rsid w:val="00B71B3B"/>
    <w:rsid w:val="00B72512"/>
    <w:rsid w:val="00B728D5"/>
    <w:rsid w:val="00B7333B"/>
    <w:rsid w:val="00B77130"/>
    <w:rsid w:val="00B77850"/>
    <w:rsid w:val="00B77CBE"/>
    <w:rsid w:val="00B80734"/>
    <w:rsid w:val="00B8087A"/>
    <w:rsid w:val="00B80FF1"/>
    <w:rsid w:val="00B825E2"/>
    <w:rsid w:val="00B83279"/>
    <w:rsid w:val="00B83BC6"/>
    <w:rsid w:val="00B84427"/>
    <w:rsid w:val="00B87C76"/>
    <w:rsid w:val="00B87DB4"/>
    <w:rsid w:val="00B90567"/>
    <w:rsid w:val="00B9711A"/>
    <w:rsid w:val="00BA0457"/>
    <w:rsid w:val="00BA179B"/>
    <w:rsid w:val="00BA2980"/>
    <w:rsid w:val="00BA2AF9"/>
    <w:rsid w:val="00BA4C34"/>
    <w:rsid w:val="00BA4E3F"/>
    <w:rsid w:val="00BA5C9C"/>
    <w:rsid w:val="00BA783B"/>
    <w:rsid w:val="00BA7B8E"/>
    <w:rsid w:val="00BA7EBC"/>
    <w:rsid w:val="00BA7F8B"/>
    <w:rsid w:val="00BB03E4"/>
    <w:rsid w:val="00BB0EA1"/>
    <w:rsid w:val="00BB1196"/>
    <w:rsid w:val="00BB1921"/>
    <w:rsid w:val="00BB1C0F"/>
    <w:rsid w:val="00BB3E86"/>
    <w:rsid w:val="00BB42E7"/>
    <w:rsid w:val="00BB477D"/>
    <w:rsid w:val="00BB4D3F"/>
    <w:rsid w:val="00BB5D50"/>
    <w:rsid w:val="00BB6FC2"/>
    <w:rsid w:val="00BB7700"/>
    <w:rsid w:val="00BC0220"/>
    <w:rsid w:val="00BC0B34"/>
    <w:rsid w:val="00BC0C0E"/>
    <w:rsid w:val="00BC26FC"/>
    <w:rsid w:val="00BC294E"/>
    <w:rsid w:val="00BC2964"/>
    <w:rsid w:val="00BC5813"/>
    <w:rsid w:val="00BC5E75"/>
    <w:rsid w:val="00BC658E"/>
    <w:rsid w:val="00BC6612"/>
    <w:rsid w:val="00BC6857"/>
    <w:rsid w:val="00BD0A17"/>
    <w:rsid w:val="00BD156C"/>
    <w:rsid w:val="00BD36E4"/>
    <w:rsid w:val="00BD3D58"/>
    <w:rsid w:val="00BD428D"/>
    <w:rsid w:val="00BD68E7"/>
    <w:rsid w:val="00BD72DE"/>
    <w:rsid w:val="00BD7C50"/>
    <w:rsid w:val="00BE0E1D"/>
    <w:rsid w:val="00BE159C"/>
    <w:rsid w:val="00BE1DBD"/>
    <w:rsid w:val="00BE2082"/>
    <w:rsid w:val="00BE2666"/>
    <w:rsid w:val="00BE3962"/>
    <w:rsid w:val="00BE4C91"/>
    <w:rsid w:val="00BE5B1C"/>
    <w:rsid w:val="00BE7061"/>
    <w:rsid w:val="00BE7EEF"/>
    <w:rsid w:val="00BF05E3"/>
    <w:rsid w:val="00BF1931"/>
    <w:rsid w:val="00BF24F5"/>
    <w:rsid w:val="00BF362D"/>
    <w:rsid w:val="00BF37CE"/>
    <w:rsid w:val="00BF7563"/>
    <w:rsid w:val="00C01F9A"/>
    <w:rsid w:val="00C04CA1"/>
    <w:rsid w:val="00C05729"/>
    <w:rsid w:val="00C05E01"/>
    <w:rsid w:val="00C06ED5"/>
    <w:rsid w:val="00C071DD"/>
    <w:rsid w:val="00C07B45"/>
    <w:rsid w:val="00C1106F"/>
    <w:rsid w:val="00C12EDA"/>
    <w:rsid w:val="00C135EA"/>
    <w:rsid w:val="00C13705"/>
    <w:rsid w:val="00C140EA"/>
    <w:rsid w:val="00C177FB"/>
    <w:rsid w:val="00C203D2"/>
    <w:rsid w:val="00C205C5"/>
    <w:rsid w:val="00C2060C"/>
    <w:rsid w:val="00C207A0"/>
    <w:rsid w:val="00C22E36"/>
    <w:rsid w:val="00C240E1"/>
    <w:rsid w:val="00C24C08"/>
    <w:rsid w:val="00C26B4F"/>
    <w:rsid w:val="00C30B1F"/>
    <w:rsid w:val="00C30DAC"/>
    <w:rsid w:val="00C328C3"/>
    <w:rsid w:val="00C32D0A"/>
    <w:rsid w:val="00C33A56"/>
    <w:rsid w:val="00C34718"/>
    <w:rsid w:val="00C35D07"/>
    <w:rsid w:val="00C360E4"/>
    <w:rsid w:val="00C3610B"/>
    <w:rsid w:val="00C374C1"/>
    <w:rsid w:val="00C40015"/>
    <w:rsid w:val="00C40E0D"/>
    <w:rsid w:val="00C40FFF"/>
    <w:rsid w:val="00C415B8"/>
    <w:rsid w:val="00C41664"/>
    <w:rsid w:val="00C4216B"/>
    <w:rsid w:val="00C422BA"/>
    <w:rsid w:val="00C42AB7"/>
    <w:rsid w:val="00C42E40"/>
    <w:rsid w:val="00C434B0"/>
    <w:rsid w:val="00C44D72"/>
    <w:rsid w:val="00C46ECF"/>
    <w:rsid w:val="00C50F81"/>
    <w:rsid w:val="00C512A8"/>
    <w:rsid w:val="00C51591"/>
    <w:rsid w:val="00C51A28"/>
    <w:rsid w:val="00C53C75"/>
    <w:rsid w:val="00C54F84"/>
    <w:rsid w:val="00C55519"/>
    <w:rsid w:val="00C55A58"/>
    <w:rsid w:val="00C565E1"/>
    <w:rsid w:val="00C57288"/>
    <w:rsid w:val="00C61845"/>
    <w:rsid w:val="00C61EC2"/>
    <w:rsid w:val="00C624DE"/>
    <w:rsid w:val="00C63908"/>
    <w:rsid w:val="00C64524"/>
    <w:rsid w:val="00C64A6C"/>
    <w:rsid w:val="00C64EE6"/>
    <w:rsid w:val="00C67BCA"/>
    <w:rsid w:val="00C71B5B"/>
    <w:rsid w:val="00C734E0"/>
    <w:rsid w:val="00C74969"/>
    <w:rsid w:val="00C75567"/>
    <w:rsid w:val="00C77523"/>
    <w:rsid w:val="00C80706"/>
    <w:rsid w:val="00C81916"/>
    <w:rsid w:val="00C82A33"/>
    <w:rsid w:val="00C86524"/>
    <w:rsid w:val="00C8697B"/>
    <w:rsid w:val="00C87649"/>
    <w:rsid w:val="00C8764A"/>
    <w:rsid w:val="00C87AD1"/>
    <w:rsid w:val="00C87DBA"/>
    <w:rsid w:val="00C9075A"/>
    <w:rsid w:val="00C90AA1"/>
    <w:rsid w:val="00C90EDD"/>
    <w:rsid w:val="00C91671"/>
    <w:rsid w:val="00C92D93"/>
    <w:rsid w:val="00C93A02"/>
    <w:rsid w:val="00C93C68"/>
    <w:rsid w:val="00C966C3"/>
    <w:rsid w:val="00CA17B9"/>
    <w:rsid w:val="00CA2465"/>
    <w:rsid w:val="00CA28F8"/>
    <w:rsid w:val="00CA300A"/>
    <w:rsid w:val="00CA34C0"/>
    <w:rsid w:val="00CA3919"/>
    <w:rsid w:val="00CA4C2B"/>
    <w:rsid w:val="00CA5499"/>
    <w:rsid w:val="00CA71E5"/>
    <w:rsid w:val="00CA7316"/>
    <w:rsid w:val="00CA7A27"/>
    <w:rsid w:val="00CA7A56"/>
    <w:rsid w:val="00CA7D02"/>
    <w:rsid w:val="00CB074B"/>
    <w:rsid w:val="00CB1994"/>
    <w:rsid w:val="00CB1AAA"/>
    <w:rsid w:val="00CB2E9E"/>
    <w:rsid w:val="00CB2FB3"/>
    <w:rsid w:val="00CB3490"/>
    <w:rsid w:val="00CB407A"/>
    <w:rsid w:val="00CB4550"/>
    <w:rsid w:val="00CB46FC"/>
    <w:rsid w:val="00CB5632"/>
    <w:rsid w:val="00CB5F9E"/>
    <w:rsid w:val="00CB71BF"/>
    <w:rsid w:val="00CB78F0"/>
    <w:rsid w:val="00CB7DC0"/>
    <w:rsid w:val="00CC0EA1"/>
    <w:rsid w:val="00CC2D52"/>
    <w:rsid w:val="00CC467D"/>
    <w:rsid w:val="00CC4881"/>
    <w:rsid w:val="00CC6E96"/>
    <w:rsid w:val="00CC7BE9"/>
    <w:rsid w:val="00CC7E6F"/>
    <w:rsid w:val="00CD0335"/>
    <w:rsid w:val="00CD0458"/>
    <w:rsid w:val="00CD16AB"/>
    <w:rsid w:val="00CD1E0B"/>
    <w:rsid w:val="00CD2602"/>
    <w:rsid w:val="00CD2AEA"/>
    <w:rsid w:val="00CD2DD2"/>
    <w:rsid w:val="00CD478E"/>
    <w:rsid w:val="00CD59E9"/>
    <w:rsid w:val="00CD699B"/>
    <w:rsid w:val="00CD69D2"/>
    <w:rsid w:val="00CE0C91"/>
    <w:rsid w:val="00CE2EB8"/>
    <w:rsid w:val="00CE46C3"/>
    <w:rsid w:val="00CE5785"/>
    <w:rsid w:val="00CE7636"/>
    <w:rsid w:val="00CF0880"/>
    <w:rsid w:val="00CF12D2"/>
    <w:rsid w:val="00CF23A3"/>
    <w:rsid w:val="00CF2453"/>
    <w:rsid w:val="00CF3D7F"/>
    <w:rsid w:val="00CF565A"/>
    <w:rsid w:val="00CF6DE9"/>
    <w:rsid w:val="00CF6FB0"/>
    <w:rsid w:val="00CF77A8"/>
    <w:rsid w:val="00D00AC7"/>
    <w:rsid w:val="00D01077"/>
    <w:rsid w:val="00D01152"/>
    <w:rsid w:val="00D011D4"/>
    <w:rsid w:val="00D03173"/>
    <w:rsid w:val="00D03BE3"/>
    <w:rsid w:val="00D04173"/>
    <w:rsid w:val="00D063CB"/>
    <w:rsid w:val="00D07A56"/>
    <w:rsid w:val="00D10D17"/>
    <w:rsid w:val="00D11D8A"/>
    <w:rsid w:val="00D14D18"/>
    <w:rsid w:val="00D1517E"/>
    <w:rsid w:val="00D15DD9"/>
    <w:rsid w:val="00D169CE"/>
    <w:rsid w:val="00D1793C"/>
    <w:rsid w:val="00D17ADB"/>
    <w:rsid w:val="00D17CEF"/>
    <w:rsid w:val="00D17DB5"/>
    <w:rsid w:val="00D203E8"/>
    <w:rsid w:val="00D2114E"/>
    <w:rsid w:val="00D21DFF"/>
    <w:rsid w:val="00D22107"/>
    <w:rsid w:val="00D22E1B"/>
    <w:rsid w:val="00D251AF"/>
    <w:rsid w:val="00D253AC"/>
    <w:rsid w:val="00D25AB6"/>
    <w:rsid w:val="00D26638"/>
    <w:rsid w:val="00D26889"/>
    <w:rsid w:val="00D2692F"/>
    <w:rsid w:val="00D27099"/>
    <w:rsid w:val="00D3034D"/>
    <w:rsid w:val="00D30518"/>
    <w:rsid w:val="00D31EB7"/>
    <w:rsid w:val="00D339CE"/>
    <w:rsid w:val="00D35384"/>
    <w:rsid w:val="00D36985"/>
    <w:rsid w:val="00D36FB3"/>
    <w:rsid w:val="00D372CA"/>
    <w:rsid w:val="00D37518"/>
    <w:rsid w:val="00D40973"/>
    <w:rsid w:val="00D41192"/>
    <w:rsid w:val="00D41AE7"/>
    <w:rsid w:val="00D4201A"/>
    <w:rsid w:val="00D44E34"/>
    <w:rsid w:val="00D475A9"/>
    <w:rsid w:val="00D47CA3"/>
    <w:rsid w:val="00D517DE"/>
    <w:rsid w:val="00D518DD"/>
    <w:rsid w:val="00D519CE"/>
    <w:rsid w:val="00D526EC"/>
    <w:rsid w:val="00D537B8"/>
    <w:rsid w:val="00D53AEF"/>
    <w:rsid w:val="00D53E13"/>
    <w:rsid w:val="00D54390"/>
    <w:rsid w:val="00D548C9"/>
    <w:rsid w:val="00D55263"/>
    <w:rsid w:val="00D573C3"/>
    <w:rsid w:val="00D608EA"/>
    <w:rsid w:val="00D60B51"/>
    <w:rsid w:val="00D625F1"/>
    <w:rsid w:val="00D63890"/>
    <w:rsid w:val="00D6444F"/>
    <w:rsid w:val="00D6503F"/>
    <w:rsid w:val="00D65ECD"/>
    <w:rsid w:val="00D6686C"/>
    <w:rsid w:val="00D67534"/>
    <w:rsid w:val="00D715E7"/>
    <w:rsid w:val="00D725AD"/>
    <w:rsid w:val="00D7372C"/>
    <w:rsid w:val="00D73FAC"/>
    <w:rsid w:val="00D74076"/>
    <w:rsid w:val="00D74E86"/>
    <w:rsid w:val="00D7501B"/>
    <w:rsid w:val="00D758B2"/>
    <w:rsid w:val="00D75D7D"/>
    <w:rsid w:val="00D761AE"/>
    <w:rsid w:val="00D765E1"/>
    <w:rsid w:val="00D80B96"/>
    <w:rsid w:val="00D80BEF"/>
    <w:rsid w:val="00D80D3D"/>
    <w:rsid w:val="00D80F52"/>
    <w:rsid w:val="00D81946"/>
    <w:rsid w:val="00D86641"/>
    <w:rsid w:val="00D871C2"/>
    <w:rsid w:val="00D87DE5"/>
    <w:rsid w:val="00D90962"/>
    <w:rsid w:val="00D90D16"/>
    <w:rsid w:val="00D914D5"/>
    <w:rsid w:val="00D921D6"/>
    <w:rsid w:val="00D927C3"/>
    <w:rsid w:val="00D93B6B"/>
    <w:rsid w:val="00D94B68"/>
    <w:rsid w:val="00D94D59"/>
    <w:rsid w:val="00D950C3"/>
    <w:rsid w:val="00D95464"/>
    <w:rsid w:val="00D969C0"/>
    <w:rsid w:val="00DA0410"/>
    <w:rsid w:val="00DA0BDA"/>
    <w:rsid w:val="00DA25C9"/>
    <w:rsid w:val="00DA3B1F"/>
    <w:rsid w:val="00DA6115"/>
    <w:rsid w:val="00DA6659"/>
    <w:rsid w:val="00DA6B95"/>
    <w:rsid w:val="00DA75A0"/>
    <w:rsid w:val="00DB0403"/>
    <w:rsid w:val="00DB07C4"/>
    <w:rsid w:val="00DB0CE4"/>
    <w:rsid w:val="00DB0F8B"/>
    <w:rsid w:val="00DB153E"/>
    <w:rsid w:val="00DB1924"/>
    <w:rsid w:val="00DB31E8"/>
    <w:rsid w:val="00DB358C"/>
    <w:rsid w:val="00DB5D05"/>
    <w:rsid w:val="00DC0AA2"/>
    <w:rsid w:val="00DC0E25"/>
    <w:rsid w:val="00DC0ECA"/>
    <w:rsid w:val="00DC14BE"/>
    <w:rsid w:val="00DC1B7A"/>
    <w:rsid w:val="00DC20CA"/>
    <w:rsid w:val="00DC22E3"/>
    <w:rsid w:val="00DC2DF5"/>
    <w:rsid w:val="00DC3C33"/>
    <w:rsid w:val="00DC4A0F"/>
    <w:rsid w:val="00DC70E6"/>
    <w:rsid w:val="00DC7849"/>
    <w:rsid w:val="00DC7A62"/>
    <w:rsid w:val="00DD01B3"/>
    <w:rsid w:val="00DD13D4"/>
    <w:rsid w:val="00DD15C5"/>
    <w:rsid w:val="00DD1CDF"/>
    <w:rsid w:val="00DD2342"/>
    <w:rsid w:val="00DD55CA"/>
    <w:rsid w:val="00DD6B33"/>
    <w:rsid w:val="00DD72C3"/>
    <w:rsid w:val="00DE065F"/>
    <w:rsid w:val="00DE1472"/>
    <w:rsid w:val="00DE18CB"/>
    <w:rsid w:val="00DE5379"/>
    <w:rsid w:val="00DE637D"/>
    <w:rsid w:val="00DE74E5"/>
    <w:rsid w:val="00DF16CC"/>
    <w:rsid w:val="00DF1B31"/>
    <w:rsid w:val="00DF2278"/>
    <w:rsid w:val="00DF3E25"/>
    <w:rsid w:val="00DF4134"/>
    <w:rsid w:val="00DF4888"/>
    <w:rsid w:val="00DF5494"/>
    <w:rsid w:val="00DF6048"/>
    <w:rsid w:val="00DF7A8F"/>
    <w:rsid w:val="00DF7C00"/>
    <w:rsid w:val="00E00DBE"/>
    <w:rsid w:val="00E01314"/>
    <w:rsid w:val="00E01C79"/>
    <w:rsid w:val="00E01D8A"/>
    <w:rsid w:val="00E02482"/>
    <w:rsid w:val="00E02B6A"/>
    <w:rsid w:val="00E03465"/>
    <w:rsid w:val="00E04DB2"/>
    <w:rsid w:val="00E07E9E"/>
    <w:rsid w:val="00E1179C"/>
    <w:rsid w:val="00E133E7"/>
    <w:rsid w:val="00E1340C"/>
    <w:rsid w:val="00E13CB7"/>
    <w:rsid w:val="00E14DE9"/>
    <w:rsid w:val="00E1616D"/>
    <w:rsid w:val="00E167AA"/>
    <w:rsid w:val="00E16CF8"/>
    <w:rsid w:val="00E1783A"/>
    <w:rsid w:val="00E207BC"/>
    <w:rsid w:val="00E215E9"/>
    <w:rsid w:val="00E23118"/>
    <w:rsid w:val="00E23204"/>
    <w:rsid w:val="00E2472D"/>
    <w:rsid w:val="00E25679"/>
    <w:rsid w:val="00E26B26"/>
    <w:rsid w:val="00E273DB"/>
    <w:rsid w:val="00E31111"/>
    <w:rsid w:val="00E31EAF"/>
    <w:rsid w:val="00E32715"/>
    <w:rsid w:val="00E32743"/>
    <w:rsid w:val="00E32BE2"/>
    <w:rsid w:val="00E3301D"/>
    <w:rsid w:val="00E335A1"/>
    <w:rsid w:val="00E36762"/>
    <w:rsid w:val="00E36C6F"/>
    <w:rsid w:val="00E3746A"/>
    <w:rsid w:val="00E40532"/>
    <w:rsid w:val="00E40576"/>
    <w:rsid w:val="00E414AC"/>
    <w:rsid w:val="00E41FF9"/>
    <w:rsid w:val="00E42236"/>
    <w:rsid w:val="00E423CB"/>
    <w:rsid w:val="00E42BBC"/>
    <w:rsid w:val="00E43078"/>
    <w:rsid w:val="00E45171"/>
    <w:rsid w:val="00E463B7"/>
    <w:rsid w:val="00E52498"/>
    <w:rsid w:val="00E52C98"/>
    <w:rsid w:val="00E52EFC"/>
    <w:rsid w:val="00E53008"/>
    <w:rsid w:val="00E5307B"/>
    <w:rsid w:val="00E5345C"/>
    <w:rsid w:val="00E53B3E"/>
    <w:rsid w:val="00E53D12"/>
    <w:rsid w:val="00E55181"/>
    <w:rsid w:val="00E56641"/>
    <w:rsid w:val="00E611CF"/>
    <w:rsid w:val="00E61DF9"/>
    <w:rsid w:val="00E62828"/>
    <w:rsid w:val="00E6337D"/>
    <w:rsid w:val="00E63904"/>
    <w:rsid w:val="00E649ED"/>
    <w:rsid w:val="00E655AA"/>
    <w:rsid w:val="00E6580A"/>
    <w:rsid w:val="00E65B42"/>
    <w:rsid w:val="00E65CB8"/>
    <w:rsid w:val="00E667A9"/>
    <w:rsid w:val="00E67198"/>
    <w:rsid w:val="00E70C63"/>
    <w:rsid w:val="00E72646"/>
    <w:rsid w:val="00E7404B"/>
    <w:rsid w:val="00E744AD"/>
    <w:rsid w:val="00E7524E"/>
    <w:rsid w:val="00E75F45"/>
    <w:rsid w:val="00E77585"/>
    <w:rsid w:val="00E777BA"/>
    <w:rsid w:val="00E77A84"/>
    <w:rsid w:val="00E77AFB"/>
    <w:rsid w:val="00E80B69"/>
    <w:rsid w:val="00E8118F"/>
    <w:rsid w:val="00E832F4"/>
    <w:rsid w:val="00E83CEC"/>
    <w:rsid w:val="00E84BE7"/>
    <w:rsid w:val="00E84E65"/>
    <w:rsid w:val="00E85181"/>
    <w:rsid w:val="00E854F4"/>
    <w:rsid w:val="00E865AD"/>
    <w:rsid w:val="00E86FEB"/>
    <w:rsid w:val="00E879A9"/>
    <w:rsid w:val="00E92745"/>
    <w:rsid w:val="00E959B2"/>
    <w:rsid w:val="00E9614E"/>
    <w:rsid w:val="00E97B22"/>
    <w:rsid w:val="00EA0181"/>
    <w:rsid w:val="00EA04B0"/>
    <w:rsid w:val="00EA064F"/>
    <w:rsid w:val="00EA0D73"/>
    <w:rsid w:val="00EA36F2"/>
    <w:rsid w:val="00EA3E21"/>
    <w:rsid w:val="00EA3F19"/>
    <w:rsid w:val="00EA4535"/>
    <w:rsid w:val="00EA4A80"/>
    <w:rsid w:val="00EA4DE3"/>
    <w:rsid w:val="00EA526B"/>
    <w:rsid w:val="00EA6928"/>
    <w:rsid w:val="00EB0097"/>
    <w:rsid w:val="00EB18BA"/>
    <w:rsid w:val="00EB39A0"/>
    <w:rsid w:val="00EB40F9"/>
    <w:rsid w:val="00EB4B99"/>
    <w:rsid w:val="00EB572D"/>
    <w:rsid w:val="00EB5867"/>
    <w:rsid w:val="00EB5D4F"/>
    <w:rsid w:val="00EB7759"/>
    <w:rsid w:val="00EB7A20"/>
    <w:rsid w:val="00EB7FE6"/>
    <w:rsid w:val="00EC037C"/>
    <w:rsid w:val="00EC0845"/>
    <w:rsid w:val="00EC0B12"/>
    <w:rsid w:val="00EC1010"/>
    <w:rsid w:val="00EC2109"/>
    <w:rsid w:val="00EC24C7"/>
    <w:rsid w:val="00EC25C9"/>
    <w:rsid w:val="00EC3324"/>
    <w:rsid w:val="00EC4618"/>
    <w:rsid w:val="00EC4DC3"/>
    <w:rsid w:val="00EC5148"/>
    <w:rsid w:val="00EC5797"/>
    <w:rsid w:val="00EC680B"/>
    <w:rsid w:val="00EC79D9"/>
    <w:rsid w:val="00ED0216"/>
    <w:rsid w:val="00ED0753"/>
    <w:rsid w:val="00ED1033"/>
    <w:rsid w:val="00ED1F3C"/>
    <w:rsid w:val="00ED4394"/>
    <w:rsid w:val="00ED46EB"/>
    <w:rsid w:val="00ED7C9A"/>
    <w:rsid w:val="00EE1086"/>
    <w:rsid w:val="00EE154C"/>
    <w:rsid w:val="00EE1D50"/>
    <w:rsid w:val="00EE2A40"/>
    <w:rsid w:val="00EE5567"/>
    <w:rsid w:val="00EE56E5"/>
    <w:rsid w:val="00EE57C0"/>
    <w:rsid w:val="00EE686C"/>
    <w:rsid w:val="00EE78B4"/>
    <w:rsid w:val="00EF1456"/>
    <w:rsid w:val="00EF1D1B"/>
    <w:rsid w:val="00EF28DF"/>
    <w:rsid w:val="00EF33E9"/>
    <w:rsid w:val="00EF3E25"/>
    <w:rsid w:val="00EF3F48"/>
    <w:rsid w:val="00EF4014"/>
    <w:rsid w:val="00EF4022"/>
    <w:rsid w:val="00EF41FF"/>
    <w:rsid w:val="00EF6180"/>
    <w:rsid w:val="00EF6759"/>
    <w:rsid w:val="00EF79BE"/>
    <w:rsid w:val="00F013CE"/>
    <w:rsid w:val="00F01BEE"/>
    <w:rsid w:val="00F028BF"/>
    <w:rsid w:val="00F0305B"/>
    <w:rsid w:val="00F03A45"/>
    <w:rsid w:val="00F03D48"/>
    <w:rsid w:val="00F0511C"/>
    <w:rsid w:val="00F075FF"/>
    <w:rsid w:val="00F07760"/>
    <w:rsid w:val="00F07ABE"/>
    <w:rsid w:val="00F07B22"/>
    <w:rsid w:val="00F07E7C"/>
    <w:rsid w:val="00F07E89"/>
    <w:rsid w:val="00F10CA9"/>
    <w:rsid w:val="00F10D25"/>
    <w:rsid w:val="00F10EB0"/>
    <w:rsid w:val="00F1143B"/>
    <w:rsid w:val="00F12119"/>
    <w:rsid w:val="00F12F79"/>
    <w:rsid w:val="00F14A70"/>
    <w:rsid w:val="00F16918"/>
    <w:rsid w:val="00F17E84"/>
    <w:rsid w:val="00F20EDD"/>
    <w:rsid w:val="00F21394"/>
    <w:rsid w:val="00F23155"/>
    <w:rsid w:val="00F238C3"/>
    <w:rsid w:val="00F240D7"/>
    <w:rsid w:val="00F25321"/>
    <w:rsid w:val="00F27308"/>
    <w:rsid w:val="00F277F4"/>
    <w:rsid w:val="00F300BA"/>
    <w:rsid w:val="00F31C54"/>
    <w:rsid w:val="00F31F1F"/>
    <w:rsid w:val="00F334B6"/>
    <w:rsid w:val="00F3581E"/>
    <w:rsid w:val="00F36348"/>
    <w:rsid w:val="00F37280"/>
    <w:rsid w:val="00F37D66"/>
    <w:rsid w:val="00F404FB"/>
    <w:rsid w:val="00F4116A"/>
    <w:rsid w:val="00F4135A"/>
    <w:rsid w:val="00F41868"/>
    <w:rsid w:val="00F41ACD"/>
    <w:rsid w:val="00F434DD"/>
    <w:rsid w:val="00F43E54"/>
    <w:rsid w:val="00F44710"/>
    <w:rsid w:val="00F4667E"/>
    <w:rsid w:val="00F47546"/>
    <w:rsid w:val="00F47B14"/>
    <w:rsid w:val="00F50324"/>
    <w:rsid w:val="00F50BF6"/>
    <w:rsid w:val="00F50ED9"/>
    <w:rsid w:val="00F52324"/>
    <w:rsid w:val="00F53300"/>
    <w:rsid w:val="00F5369C"/>
    <w:rsid w:val="00F54339"/>
    <w:rsid w:val="00F5485C"/>
    <w:rsid w:val="00F548CF"/>
    <w:rsid w:val="00F55488"/>
    <w:rsid w:val="00F55738"/>
    <w:rsid w:val="00F55B7F"/>
    <w:rsid w:val="00F56624"/>
    <w:rsid w:val="00F57132"/>
    <w:rsid w:val="00F574C8"/>
    <w:rsid w:val="00F57B86"/>
    <w:rsid w:val="00F57BA4"/>
    <w:rsid w:val="00F600B6"/>
    <w:rsid w:val="00F609B0"/>
    <w:rsid w:val="00F62AFF"/>
    <w:rsid w:val="00F62D86"/>
    <w:rsid w:val="00F636C7"/>
    <w:rsid w:val="00F64242"/>
    <w:rsid w:val="00F646C0"/>
    <w:rsid w:val="00F6485D"/>
    <w:rsid w:val="00F64BAE"/>
    <w:rsid w:val="00F64C20"/>
    <w:rsid w:val="00F665E7"/>
    <w:rsid w:val="00F66867"/>
    <w:rsid w:val="00F67469"/>
    <w:rsid w:val="00F722FD"/>
    <w:rsid w:val="00F72385"/>
    <w:rsid w:val="00F73019"/>
    <w:rsid w:val="00F7305E"/>
    <w:rsid w:val="00F73C60"/>
    <w:rsid w:val="00F73C93"/>
    <w:rsid w:val="00F7714A"/>
    <w:rsid w:val="00F80537"/>
    <w:rsid w:val="00F805B6"/>
    <w:rsid w:val="00F80F54"/>
    <w:rsid w:val="00F81402"/>
    <w:rsid w:val="00F82172"/>
    <w:rsid w:val="00F82555"/>
    <w:rsid w:val="00F8280A"/>
    <w:rsid w:val="00F83204"/>
    <w:rsid w:val="00F833BD"/>
    <w:rsid w:val="00F84AF4"/>
    <w:rsid w:val="00F850C6"/>
    <w:rsid w:val="00F851AB"/>
    <w:rsid w:val="00F8585A"/>
    <w:rsid w:val="00F85A27"/>
    <w:rsid w:val="00F85D67"/>
    <w:rsid w:val="00F864A7"/>
    <w:rsid w:val="00F86653"/>
    <w:rsid w:val="00F8717D"/>
    <w:rsid w:val="00F87FC4"/>
    <w:rsid w:val="00F9049B"/>
    <w:rsid w:val="00F917FC"/>
    <w:rsid w:val="00F918CE"/>
    <w:rsid w:val="00F925B9"/>
    <w:rsid w:val="00F9442B"/>
    <w:rsid w:val="00F95756"/>
    <w:rsid w:val="00F9690A"/>
    <w:rsid w:val="00F96D15"/>
    <w:rsid w:val="00FA08CF"/>
    <w:rsid w:val="00FA0CDC"/>
    <w:rsid w:val="00FA2F4E"/>
    <w:rsid w:val="00FA4797"/>
    <w:rsid w:val="00FA4E38"/>
    <w:rsid w:val="00FA6681"/>
    <w:rsid w:val="00FA7948"/>
    <w:rsid w:val="00FA7EC7"/>
    <w:rsid w:val="00FB0360"/>
    <w:rsid w:val="00FB062B"/>
    <w:rsid w:val="00FB0C41"/>
    <w:rsid w:val="00FB0D49"/>
    <w:rsid w:val="00FB0FEC"/>
    <w:rsid w:val="00FB148B"/>
    <w:rsid w:val="00FB1CEE"/>
    <w:rsid w:val="00FB2E21"/>
    <w:rsid w:val="00FB324C"/>
    <w:rsid w:val="00FB40B1"/>
    <w:rsid w:val="00FB4B31"/>
    <w:rsid w:val="00FB5322"/>
    <w:rsid w:val="00FB547A"/>
    <w:rsid w:val="00FC0B56"/>
    <w:rsid w:val="00FC0BA0"/>
    <w:rsid w:val="00FC1DA6"/>
    <w:rsid w:val="00FC240E"/>
    <w:rsid w:val="00FC2A60"/>
    <w:rsid w:val="00FC539E"/>
    <w:rsid w:val="00FC5495"/>
    <w:rsid w:val="00FC5D43"/>
    <w:rsid w:val="00FC7CC5"/>
    <w:rsid w:val="00FD0702"/>
    <w:rsid w:val="00FD0971"/>
    <w:rsid w:val="00FD0A5B"/>
    <w:rsid w:val="00FD0FAA"/>
    <w:rsid w:val="00FD1CB7"/>
    <w:rsid w:val="00FD3807"/>
    <w:rsid w:val="00FD43E0"/>
    <w:rsid w:val="00FD5D27"/>
    <w:rsid w:val="00FD61A6"/>
    <w:rsid w:val="00FE0BF2"/>
    <w:rsid w:val="00FE158B"/>
    <w:rsid w:val="00FE1E77"/>
    <w:rsid w:val="00FE22DA"/>
    <w:rsid w:val="00FE456A"/>
    <w:rsid w:val="00FE532B"/>
    <w:rsid w:val="00FE6277"/>
    <w:rsid w:val="00FE65AB"/>
    <w:rsid w:val="00FE685C"/>
    <w:rsid w:val="00FE6C87"/>
    <w:rsid w:val="00FF0408"/>
    <w:rsid w:val="00FF0E09"/>
    <w:rsid w:val="00FF416C"/>
    <w:rsid w:val="00FF5058"/>
    <w:rsid w:val="00FF58B5"/>
    <w:rsid w:val="00FF5D3B"/>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A25C9"/>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 w:val="24"/>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A25C9"/>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 w:val="24"/>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63" Type="http://schemas.openxmlformats.org/officeDocument/2006/relationships/theme" Target="theme/theme1.xml"/><Relationship Id="rId50" Type="http://schemas.openxmlformats.org/officeDocument/2006/relationships/image" Target="media/image39.png"/><Relationship Id="rId51" Type="http://schemas.openxmlformats.org/officeDocument/2006/relationships/image" Target="media/image40.png"/><Relationship Id="rId52" Type="http://schemas.openxmlformats.org/officeDocument/2006/relationships/image" Target="media/image41.png"/><Relationship Id="rId53" Type="http://schemas.openxmlformats.org/officeDocument/2006/relationships/image" Target="media/image42.png"/><Relationship Id="rId54" Type="http://schemas.openxmlformats.org/officeDocument/2006/relationships/image" Target="media/image43.png"/><Relationship Id="rId55" Type="http://schemas.openxmlformats.org/officeDocument/2006/relationships/image" Target="media/image44.emf"/><Relationship Id="rId56" Type="http://schemas.openxmlformats.org/officeDocument/2006/relationships/image" Target="media/image45.png"/><Relationship Id="rId57" Type="http://schemas.openxmlformats.org/officeDocument/2006/relationships/image" Target="media/image46.jpeg"/><Relationship Id="rId58" Type="http://schemas.openxmlformats.org/officeDocument/2006/relationships/image" Target="media/image47.png"/><Relationship Id="rId59" Type="http://schemas.openxmlformats.org/officeDocument/2006/relationships/image" Target="media/image48.png"/><Relationship Id="rId40" Type="http://schemas.openxmlformats.org/officeDocument/2006/relationships/image" Target="media/image29.png"/><Relationship Id="rId41" Type="http://schemas.openxmlformats.org/officeDocument/2006/relationships/image" Target="media/image30.png"/><Relationship Id="rId42" Type="http://schemas.openxmlformats.org/officeDocument/2006/relationships/image" Target="media/image31.emf"/><Relationship Id="rId43" Type="http://schemas.openxmlformats.org/officeDocument/2006/relationships/image" Target="media/image32.png"/><Relationship Id="rId44" Type="http://schemas.openxmlformats.org/officeDocument/2006/relationships/image" Target="media/image33.emf"/><Relationship Id="rId45" Type="http://schemas.openxmlformats.org/officeDocument/2006/relationships/image" Target="media/image34.emf"/><Relationship Id="rId46" Type="http://schemas.openxmlformats.org/officeDocument/2006/relationships/image" Target="media/image35.emf"/><Relationship Id="rId47" Type="http://schemas.openxmlformats.org/officeDocument/2006/relationships/image" Target="media/image36.emf"/><Relationship Id="rId48" Type="http://schemas.openxmlformats.org/officeDocument/2006/relationships/image" Target="media/image37.emf"/><Relationship Id="rId49" Type="http://schemas.openxmlformats.org/officeDocument/2006/relationships/image" Target="media/image3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image" Target="media/image22.png"/><Relationship Id="rId33" Type="http://schemas.openxmlformats.org/officeDocument/2006/relationships/image" Target="media/image23.png"/><Relationship Id="rId34" Type="http://schemas.openxmlformats.org/officeDocument/2006/relationships/image" Target="media/image24.png"/><Relationship Id="rId35" Type="http://schemas.openxmlformats.org/officeDocument/2006/relationships/chart" Target="charts/chart1.xml"/><Relationship Id="rId36" Type="http://schemas.openxmlformats.org/officeDocument/2006/relationships/image" Target="media/image25.png"/><Relationship Id="rId37" Type="http://schemas.openxmlformats.org/officeDocument/2006/relationships/image" Target="media/image26.png"/><Relationship Id="rId38" Type="http://schemas.openxmlformats.org/officeDocument/2006/relationships/image" Target="media/image27.png"/><Relationship Id="rId39" Type="http://schemas.openxmlformats.org/officeDocument/2006/relationships/image" Target="media/image28.png"/><Relationship Id="rId20" Type="http://schemas.openxmlformats.org/officeDocument/2006/relationships/image" Target="media/image10.emf"/><Relationship Id="rId21" Type="http://schemas.openxmlformats.org/officeDocument/2006/relationships/image" Target="media/image11.png"/><Relationship Id="rId22" Type="http://schemas.openxmlformats.org/officeDocument/2006/relationships/image" Target="media/image12.emf"/><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image" Target="media/image19.png"/><Relationship Id="rId60" Type="http://schemas.openxmlformats.org/officeDocument/2006/relationships/image" Target="media/image49.png"/><Relationship Id="rId61" Type="http://schemas.openxmlformats.org/officeDocument/2006/relationships/image" Target="media/image50.png"/><Relationship Id="rId62" Type="http://schemas.openxmlformats.org/officeDocument/2006/relationships/fontTable" Target="fontTable.xm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2124716152"/>
        <c:axId val="2124713080"/>
      </c:barChart>
      <c:catAx>
        <c:axId val="2124716152"/>
        <c:scaling>
          <c:orientation val="minMax"/>
        </c:scaling>
        <c:delete val="0"/>
        <c:axPos val="b"/>
        <c:majorTickMark val="none"/>
        <c:minorTickMark val="none"/>
        <c:tickLblPos val="nextTo"/>
        <c:crossAx val="2124713080"/>
        <c:crosses val="autoZero"/>
        <c:auto val="1"/>
        <c:lblAlgn val="ctr"/>
        <c:lblOffset val="100"/>
        <c:noMultiLvlLbl val="0"/>
      </c:catAx>
      <c:valAx>
        <c:axId val="2124713080"/>
        <c:scaling>
          <c:orientation val="minMax"/>
        </c:scaling>
        <c:delete val="0"/>
        <c:axPos val="l"/>
        <c:numFmt formatCode="0.00" sourceLinked="1"/>
        <c:majorTickMark val="none"/>
        <c:minorTickMark val="none"/>
        <c:tickLblPos val="nextTo"/>
        <c:crossAx val="2124716152"/>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0B3A6416-974B-3B40-B3F4-8D9C973DA9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8</TotalTime>
  <Pages>61</Pages>
  <Words>51988</Words>
  <Characters>296332</Characters>
  <Application>Microsoft Macintosh Word</Application>
  <DocSecurity>0</DocSecurity>
  <Lines>2469</Lines>
  <Paragraphs>6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6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46</cp:revision>
  <cp:lastPrinted>2016-03-08T08:21:00Z</cp:lastPrinted>
  <dcterms:created xsi:type="dcterms:W3CDTF">2016-03-08T08:21:00Z</dcterms:created>
  <dcterms:modified xsi:type="dcterms:W3CDTF">2018-03-22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37"&gt;&lt;session id="j1pIEsK5"/&gt;&lt;style id="http://www.zotero.org/styles/bioinformatics" hasBibliography="1" bibliographyStyleHasBeenSet="1"/&gt;&lt;prefs&gt;&lt;pref name="fieldType" value="Field"/&gt;&lt;pref name="delayCitationUpdat</vt:lpwstr>
  </property>
  <property fmtid="{D5CDD505-2E9C-101B-9397-08002B2CF9AE}" pid="26" name="ZOTERO_PREF_2">
    <vt:lpwstr>es" value="true"/&gt;&lt;pref name="dontAskDelayCitationUpdates" value="true"/&gt;&lt;/prefs&gt;&lt;/data&gt;</vt:lpwstr>
  </property>
</Properties>
</file>